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9B4006" w14:textId="77777777" w:rsidR="001C1DC1" w:rsidRDefault="001C1DC1" w:rsidP="001C1DC1">
      <w:pPr>
        <w:spacing w:after="0" w:line="480" w:lineRule="auto"/>
        <w:rPr>
          <w:rFonts w:ascii="Times New Roman" w:eastAsiaTheme="minorEastAsia" w:hAnsi="Times New Roman" w:cs="Times New Roman"/>
          <w:b/>
          <w:sz w:val="24"/>
          <w:szCs w:val="24"/>
          <w:lang w:val="en-US" w:eastAsia="en-CA"/>
        </w:rPr>
      </w:pPr>
      <w:r>
        <w:rPr>
          <w:rFonts w:ascii="Times New Roman" w:eastAsiaTheme="minorEastAsia" w:hAnsi="Times New Roman" w:cs="Times New Roman"/>
          <w:b/>
          <w:sz w:val="24"/>
          <w:szCs w:val="24"/>
          <w:lang w:val="en-US" w:eastAsia="en-CA"/>
        </w:rPr>
        <w:t>SUPPLEMENTAL MATERIAL</w:t>
      </w:r>
    </w:p>
    <w:p w14:paraId="7AF40F00" w14:textId="689F702A" w:rsidR="001C1DC1" w:rsidRPr="00F837B0" w:rsidRDefault="001C05FB" w:rsidP="001C1DC1">
      <w:pPr>
        <w:spacing w:after="0" w:line="480" w:lineRule="auto"/>
        <w:jc w:val="center"/>
        <w:rPr>
          <w:rFonts w:ascii="Times New Roman" w:eastAsiaTheme="minorEastAsia" w:hAnsi="Times New Roman" w:cs="Times New Roman"/>
          <w:b/>
          <w:sz w:val="24"/>
          <w:szCs w:val="24"/>
          <w:lang w:val="en-US" w:eastAsia="en-CA"/>
        </w:rPr>
      </w:pPr>
      <w:r>
        <w:rPr>
          <w:rFonts w:ascii="Times New Roman" w:eastAsiaTheme="minorEastAsia" w:hAnsi="Times New Roman" w:cs="Times New Roman"/>
          <w:b/>
          <w:sz w:val="24"/>
          <w:szCs w:val="24"/>
          <w:lang w:val="en-US" w:eastAsia="en-CA"/>
        </w:rPr>
        <w:t xml:space="preserve">Appendix </w:t>
      </w:r>
      <w:r w:rsidR="001C1DC1">
        <w:rPr>
          <w:rFonts w:ascii="Times New Roman" w:eastAsiaTheme="minorEastAsia" w:hAnsi="Times New Roman" w:cs="Times New Roman"/>
          <w:b/>
          <w:sz w:val="24"/>
          <w:szCs w:val="24"/>
          <w:lang w:val="en-US" w:eastAsia="en-CA"/>
        </w:rPr>
        <w:t>1</w:t>
      </w:r>
      <w:r w:rsidR="001C1DC1" w:rsidRPr="00F837B0">
        <w:rPr>
          <w:rFonts w:ascii="Times New Roman" w:eastAsiaTheme="minorEastAsia" w:hAnsi="Times New Roman" w:cs="Times New Roman"/>
          <w:b/>
          <w:sz w:val="24"/>
          <w:szCs w:val="24"/>
          <w:lang w:val="en-US" w:eastAsia="en-CA"/>
        </w:rPr>
        <w:t>: MEDLINE through OVID search strategy</w:t>
      </w:r>
    </w:p>
    <w:p w14:paraId="7FF0779F" w14:textId="77777777" w:rsidR="001C1DC1" w:rsidRPr="00F837B0" w:rsidRDefault="001C1DC1" w:rsidP="001C1DC1">
      <w:pPr>
        <w:spacing w:after="0" w:line="480" w:lineRule="auto"/>
        <w:jc w:val="center"/>
        <w:rPr>
          <w:rFonts w:ascii="Times New Roman" w:eastAsiaTheme="minorEastAsia" w:hAnsi="Times New Roman" w:cs="Times New Roman"/>
          <w:b/>
          <w:sz w:val="24"/>
          <w:szCs w:val="24"/>
          <w:lang w:val="en-US" w:eastAsia="en-CA"/>
        </w:rPr>
      </w:pPr>
      <w:r w:rsidRPr="00F837B0">
        <w:rPr>
          <w:rFonts w:ascii="Times New Roman" w:eastAsiaTheme="minorEastAsia" w:hAnsi="Times New Roman" w:cs="Times New Roman"/>
          <w:b/>
          <w:sz w:val="24"/>
          <w:szCs w:val="24"/>
          <w:lang w:val="en-US" w:eastAsia="en-CA"/>
        </w:rPr>
        <w:t>Course and Prognosis of Whiplash Associated Disorders</w:t>
      </w:r>
    </w:p>
    <w:p w14:paraId="4729FC15" w14:textId="77777777" w:rsidR="001C1DC1" w:rsidRPr="00F837B0" w:rsidRDefault="001C1DC1" w:rsidP="001C1DC1">
      <w:pPr>
        <w:spacing w:after="0" w:line="480" w:lineRule="auto"/>
        <w:rPr>
          <w:rFonts w:ascii="Times New Roman" w:eastAsiaTheme="minorEastAsia" w:hAnsi="Times New Roman" w:cs="Times New Roman"/>
          <w:sz w:val="24"/>
          <w:szCs w:val="24"/>
          <w:lang w:val="en-US" w:eastAsia="en-CA"/>
        </w:rPr>
      </w:pPr>
    </w:p>
    <w:p w14:paraId="30B88C1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 Prognosis/</w:t>
      </w:r>
    </w:p>
    <w:p w14:paraId="32E24B3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 precipitating factors/</w:t>
      </w:r>
    </w:p>
    <w:p w14:paraId="2E6CF538"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 exp Causality/</w:t>
      </w:r>
    </w:p>
    <w:p w14:paraId="2508369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 Prevalence/</w:t>
      </w:r>
    </w:p>
    <w:p w14:paraId="47222E9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 "Predictive Value of Tests"/</w:t>
      </w:r>
    </w:p>
    <w:p w14:paraId="05634A5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 "Quality of Life"/</w:t>
      </w:r>
    </w:p>
    <w:p w14:paraId="4D28283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 exp Risk/</w:t>
      </w:r>
    </w:p>
    <w:p w14:paraId="189B0DA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 "Recovery of Function"/</w:t>
      </w:r>
    </w:p>
    <w:p w14:paraId="0F66E94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 Work Capacity Evaluation/</w:t>
      </w:r>
    </w:p>
    <w:p w14:paraId="7A10121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 exp "Outcome and Process Assessment (Health Care)"/</w:t>
      </w:r>
    </w:p>
    <w:p w14:paraId="55922F1A"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 exp Disability Evaluation/</w:t>
      </w:r>
    </w:p>
    <w:p w14:paraId="6425EE4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2. Attitude to Health/</w:t>
      </w:r>
    </w:p>
    <w:p w14:paraId="1E341BD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3. or/1-12</w:t>
      </w:r>
    </w:p>
    <w:p w14:paraId="501C404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14. Adaptation, Psychological/</w:t>
      </w:r>
    </w:p>
    <w:p w14:paraId="66DB8AD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5. Anger/</w:t>
      </w:r>
    </w:p>
    <w:p w14:paraId="0F6AFF4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6. Anxiety/</w:t>
      </w:r>
    </w:p>
    <w:p w14:paraId="16D0FD99"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7. Catastrophization/</w:t>
      </w:r>
    </w:p>
    <w:p w14:paraId="6A9D9B2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8. "Compensation and Redress"/</w:t>
      </w:r>
    </w:p>
    <w:p w14:paraId="3B5595A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9. Depression/</w:t>
      </w:r>
    </w:p>
    <w:p w14:paraId="5D5A54B9"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0. Dizziness/</w:t>
      </w:r>
    </w:p>
    <w:p w14:paraId="6D71141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1. Fatigue/</w:t>
      </w:r>
    </w:p>
    <w:p w14:paraId="261DDE1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2. Fear/</w:t>
      </w:r>
    </w:p>
    <w:p w14:paraId="62DD5FA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3. Hearing Loss/</w:t>
      </w:r>
    </w:p>
    <w:p w14:paraId="61AAB6C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4. Helplessness, Learned/</w:t>
      </w:r>
    </w:p>
    <w:p w14:paraId="6D338DF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5. Hyperalgesia/</w:t>
      </w:r>
    </w:p>
    <w:p w14:paraId="6DDB39F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6. Insurance, Accident/</w:t>
      </w:r>
    </w:p>
    <w:p w14:paraId="0E4B99C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7. Irritable Mood/</w:t>
      </w:r>
    </w:p>
    <w:p w14:paraId="0556B060"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8. Lawyers/</w:t>
      </w:r>
    </w:p>
    <w:p w14:paraId="69B900E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29. Noise/ae [Adverse Effects]</w:t>
      </w:r>
    </w:p>
    <w:p w14:paraId="7963A5C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0. Obesity/</w:t>
      </w:r>
    </w:p>
    <w:p w14:paraId="7EDCC98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31. Personal Satisfaction/</w:t>
      </w:r>
    </w:p>
    <w:p w14:paraId="772BCC8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2. Personality/</w:t>
      </w:r>
    </w:p>
    <w:p w14:paraId="66534A50"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3. Photophobia/</w:t>
      </w:r>
    </w:p>
    <w:p w14:paraId="2456BA1A"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4. Range of Motion, Articular/</w:t>
      </w:r>
    </w:p>
    <w:p w14:paraId="2E2E4586"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5. Recovery of Function/</w:t>
      </w:r>
    </w:p>
    <w:p w14:paraId="402DE37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6. Scoliosis/</w:t>
      </w:r>
    </w:p>
    <w:p w14:paraId="3B7D535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7. Seat Belts/</w:t>
      </w:r>
    </w:p>
    <w:p w14:paraId="51F3AA3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8. Self Efficacy/</w:t>
      </w:r>
    </w:p>
    <w:p w14:paraId="0BD4F55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39. Shoulder Pain/</w:t>
      </w:r>
    </w:p>
    <w:p w14:paraId="03D5C948"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0. Social Support/</w:t>
      </w:r>
    </w:p>
    <w:p w14:paraId="3B977020"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1. Somatoform Disorders/</w:t>
      </w:r>
    </w:p>
    <w:p w14:paraId="3BB55278"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2. Stress Disorders, Post-Traumatic/</w:t>
      </w:r>
    </w:p>
    <w:p w14:paraId="36298D1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3. Stress, Psychological/</w:t>
      </w:r>
    </w:p>
    <w:p w14:paraId="7315F6A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4. Vision Disorders/</w:t>
      </w:r>
    </w:p>
    <w:p w14:paraId="2CA556D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5. or/14-44</w:t>
      </w:r>
    </w:p>
    <w:p w14:paraId="5E004F1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6. (prognosis or prognostic).ab,ti.</w:t>
      </w:r>
    </w:p>
    <w:p w14:paraId="4CE703EA"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7. "predicti*".ab,ti.</w:t>
      </w:r>
    </w:p>
    <w:p w14:paraId="558E0AB0"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48. ((preinjury or pre-injury) and pain*).ab,ti.</w:t>
      </w:r>
    </w:p>
    <w:p w14:paraId="453CE43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49. "risk* factor*".ab,ti.</w:t>
      </w:r>
    </w:p>
    <w:p w14:paraId="4C0D045A"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0. "catastrophi*".ab,ti.</w:t>
      </w:r>
    </w:p>
    <w:p w14:paraId="2A6CC4C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1. "poor outcome*".ab,ti.</w:t>
      </w:r>
    </w:p>
    <w:p w14:paraId="29C5656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2. hyperalgesia.ab,ti.</w:t>
      </w:r>
    </w:p>
    <w:p w14:paraId="14CFDDDD"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3. "recovery perception*".ab,ti.</w:t>
      </w:r>
    </w:p>
    <w:p w14:paraId="057F18A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4. functional recovery.ab,ti.</w:t>
      </w:r>
    </w:p>
    <w:p w14:paraId="77E2002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5. self-reported recovery.ab,ti.</w:t>
      </w:r>
    </w:p>
    <w:p w14:paraId="342BF20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6. self reported pain.ab,ti.</w:t>
      </w:r>
    </w:p>
    <w:p w14:paraId="14F153C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7. self-perceived recovery.ab,ti.</w:t>
      </w:r>
    </w:p>
    <w:p w14:paraId="0928EE7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8. "high NDI score*".ab,ti.</w:t>
      </w:r>
    </w:p>
    <w:p w14:paraId="0250080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59. (expectation* and (recovery or work)).ab,ti.</w:t>
      </w:r>
    </w:p>
    <w:p w14:paraId="5351612A"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0. beliefs.ab,ti.</w:t>
      </w:r>
    </w:p>
    <w:p w14:paraId="740979E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1. (cope or coping).ab,ti.</w:t>
      </w:r>
    </w:p>
    <w:p w14:paraId="2A9758A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2. head position*.ab,ti.</w:t>
      </w:r>
    </w:p>
    <w:p w14:paraId="0B30091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3. impact direction.ab,ti.</w:t>
      </w:r>
    </w:p>
    <w:p w14:paraId="4CDA2AD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4. seating position.ab,ti.</w:t>
      </w:r>
    </w:p>
    <w:p w14:paraId="68AB9396"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65. (vehicle and (stationary or moving)).ab,ti.</w:t>
      </w:r>
    </w:p>
    <w:p w14:paraId="1949D4E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6. (aware* and collision).ab,ti.</w:t>
      </w:r>
    </w:p>
    <w:p w14:paraId="4078B17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7. "seat belt*".ab,ti.</w:t>
      </w:r>
    </w:p>
    <w:p w14:paraId="713C705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8. (headrest* or head rest*).ab,ti.</w:t>
      </w:r>
    </w:p>
    <w:p w14:paraId="36AE2168"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69. (design and (car or vehicle or automobile)).ab,ti.</w:t>
      </w:r>
    </w:p>
    <w:p w14:paraId="514452FE"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0. (speed and collision).ab,ti.</w:t>
      </w:r>
    </w:p>
    <w:p w14:paraId="4530CDAA"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1. (anxiety or depression or stress or helplessness or ptsd or personality).ab,ti.</w:t>
      </w:r>
    </w:p>
    <w:p w14:paraId="7C4EC21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2. fear.ab,ti.</w:t>
      </w:r>
    </w:p>
    <w:p w14:paraId="74796D5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3. (catastrophising or catastrophizing).ab,ti.</w:t>
      </w:r>
    </w:p>
    <w:p w14:paraId="71653D75"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4. Quality of life.ab,ti.</w:t>
      </w:r>
    </w:p>
    <w:p w14:paraId="53F3A60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5. "precipitating factor*".ab,ti.</w:t>
      </w:r>
    </w:p>
    <w:p w14:paraId="4534D2AD"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6. causality.ab,ti.</w:t>
      </w:r>
    </w:p>
    <w:p w14:paraId="16830DE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7. prevalence.ab,ti.</w:t>
      </w:r>
    </w:p>
    <w:p w14:paraId="3CB9A665"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8. (recovery adj3 function).ab,ti.</w:t>
      </w:r>
    </w:p>
    <w:p w14:paraId="3931491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79. work capacity evaluation.ab,ti.</w:t>
      </w:r>
    </w:p>
    <w:p w14:paraId="32CE7789"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0. disability evaluation.ab,ti.</w:t>
      </w:r>
    </w:p>
    <w:p w14:paraId="35CC9DB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1. or/46-80</w:t>
      </w:r>
    </w:p>
    <w:p w14:paraId="05CBFC68"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82. 13 or 45 or 81</w:t>
      </w:r>
    </w:p>
    <w:p w14:paraId="7D9EE3B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3. Whiplash Injuries/</w:t>
      </w:r>
    </w:p>
    <w:p w14:paraId="5392DDB0"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4. Neck Injuries/</w:t>
      </w:r>
    </w:p>
    <w:p w14:paraId="444F8CA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5. Neck Pain/</w:t>
      </w:r>
    </w:p>
    <w:p w14:paraId="3AD44CE5"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6. exp Neck Muscles/in [Injuries]</w:t>
      </w:r>
    </w:p>
    <w:p w14:paraId="7D96BFA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7. exp Cervical Vertebrae/in [Injuries]</w:t>
      </w:r>
    </w:p>
    <w:p w14:paraId="1B449C4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8. Radiculopathy/</w:t>
      </w:r>
    </w:p>
    <w:p w14:paraId="322B30D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89. exp Brachial Plexus Neuropathies/</w:t>
      </w:r>
    </w:p>
    <w:p w14:paraId="3DFEAAE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0. Torticollis/</w:t>
      </w:r>
    </w:p>
    <w:p w14:paraId="6DEE921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1. whiplash.ab,ti.</w:t>
      </w:r>
    </w:p>
    <w:p w14:paraId="74667A9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2. "neck injur*".ab,ti.</w:t>
      </w:r>
    </w:p>
    <w:p w14:paraId="1A7968E5"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3. "neck pain*".ab,ti.</w:t>
      </w:r>
    </w:p>
    <w:p w14:paraId="3EB9C6A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4. "cervical pain*".ab,ti.</w:t>
      </w:r>
    </w:p>
    <w:p w14:paraId="78079823"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5. (neck ache* or neckache*).ab,ti.</w:t>
      </w:r>
    </w:p>
    <w:p w14:paraId="566466E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6. "cervicalgia*".ab,ti.</w:t>
      </w:r>
    </w:p>
    <w:p w14:paraId="64CBC2C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7. "cervicodynia*".ab,ti.</w:t>
      </w:r>
    </w:p>
    <w:p w14:paraId="77FCC5A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98. "radiculopath*".ab,ti.</w:t>
      </w:r>
    </w:p>
    <w:p w14:paraId="373784B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99. "brachial plexus neuropath*".ab,ti.</w:t>
      </w:r>
    </w:p>
    <w:p w14:paraId="67EA38DD"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0. torticollis.ab,ti.</w:t>
      </w:r>
    </w:p>
    <w:p w14:paraId="1F9469D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1. (headache* and (whiplash or WAD or neck pain)).ab,ti.</w:t>
      </w:r>
    </w:p>
    <w:p w14:paraId="1BACA0F1"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2. or/83-101</w:t>
      </w:r>
    </w:p>
    <w:p w14:paraId="48A6F67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3. exp Randomized Controlled Trials as Topic/</w:t>
      </w:r>
    </w:p>
    <w:p w14:paraId="484B41C6"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4. exp Controlled Clinical Trials as Topic/</w:t>
      </w:r>
    </w:p>
    <w:p w14:paraId="0A27286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5. exp Case-Control Studies/</w:t>
      </w:r>
    </w:p>
    <w:p w14:paraId="1B45478B"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6. exp Cohort Studies/</w:t>
      </w:r>
    </w:p>
    <w:p w14:paraId="4BD65059"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7. Double-Blind Method/</w:t>
      </w:r>
    </w:p>
    <w:p w14:paraId="77D550A7"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8. single-blind method/</w:t>
      </w:r>
    </w:p>
    <w:p w14:paraId="4D840D3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09. Placebos/</w:t>
      </w:r>
    </w:p>
    <w:p w14:paraId="5DFB6B84"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0. randomized controlled trial.pt.</w:t>
      </w:r>
    </w:p>
    <w:p w14:paraId="115888D0"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1. controlled clinical trial.pt.</w:t>
      </w:r>
    </w:p>
    <w:p w14:paraId="0C854F95"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2. (meta analys* or meta-analys* or metaanalys*).ab,ti.</w:t>
      </w:r>
    </w:p>
    <w:p w14:paraId="714ACD8F"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3. (cohort adj4 (study or studies or analys*)).ab,ti.</w:t>
      </w:r>
    </w:p>
    <w:p w14:paraId="5DBCDD42"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4. (random* adj4 (control* or clinical or allocat*)).ab,ti.</w:t>
      </w:r>
    </w:p>
    <w:p w14:paraId="318125FD"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5. (case adj control*).ab,ti.</w:t>
      </w:r>
    </w:p>
    <w:p w14:paraId="429B1BCC"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lastRenderedPageBreak/>
        <w:t>116. ((double or single) adj3 blind*).ab,ti.</w:t>
      </w:r>
    </w:p>
    <w:p w14:paraId="5386467D"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7. "placebo*".ab,ti.</w:t>
      </w:r>
    </w:p>
    <w:p w14:paraId="614AFA08"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8. or/103-117</w:t>
      </w:r>
    </w:p>
    <w:p w14:paraId="1466EFD5" w14:textId="77777777" w:rsidR="001C1DC1" w:rsidRPr="00F837B0"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19. 82 and 102 and 118</w:t>
      </w:r>
    </w:p>
    <w:p w14:paraId="4C0B7992" w14:textId="77777777" w:rsidR="001C1DC1"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r w:rsidRPr="00F837B0">
        <w:rPr>
          <w:rFonts w:ascii="Times New Roman" w:eastAsia="Times New Roman" w:hAnsi="Times New Roman" w:cs="Times New Roman"/>
          <w:color w:val="0A0905"/>
          <w:sz w:val="24"/>
          <w:szCs w:val="24"/>
        </w:rPr>
        <w:t>120. limit 119 to (english language and humans and yr="2000 -Current")</w:t>
      </w:r>
    </w:p>
    <w:p w14:paraId="6F43C2E8" w14:textId="77777777" w:rsidR="001C1DC1" w:rsidRDefault="001C1DC1" w:rsidP="001C1DC1">
      <w:pPr>
        <w:shd w:val="clear" w:color="auto" w:fill="FFFFFF"/>
        <w:spacing w:after="0" w:line="480" w:lineRule="auto"/>
        <w:textAlignment w:val="center"/>
        <w:rPr>
          <w:rFonts w:ascii="Times New Roman" w:eastAsia="Times New Roman" w:hAnsi="Times New Roman" w:cs="Times New Roman"/>
          <w:color w:val="0A0905"/>
          <w:sz w:val="24"/>
          <w:szCs w:val="24"/>
        </w:rPr>
      </w:pPr>
    </w:p>
    <w:p w14:paraId="15993B90" w14:textId="77777777" w:rsidR="001C1DC1" w:rsidRDefault="001C1DC1">
      <w:pPr>
        <w:spacing w:after="160" w:line="259" w:lineRule="auto"/>
      </w:pPr>
      <w:r>
        <w:br w:type="page"/>
      </w:r>
    </w:p>
    <w:p w14:paraId="328ED1C3" w14:textId="6E0CB9AC" w:rsidR="001C1DC1" w:rsidRPr="001C1DC1" w:rsidRDefault="001C05FB" w:rsidP="001C1DC1">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1C1DC1" w:rsidRPr="001C1DC1">
        <w:rPr>
          <w:rFonts w:ascii="Times New Roman" w:hAnsi="Times New Roman" w:cs="Times New Roman"/>
          <w:b/>
          <w:sz w:val="24"/>
          <w:szCs w:val="24"/>
        </w:rPr>
        <w:t>2</w:t>
      </w:r>
      <w:r>
        <w:rPr>
          <w:rFonts w:ascii="Times New Roman" w:hAnsi="Times New Roman" w:cs="Times New Roman"/>
          <w:b/>
          <w:sz w:val="24"/>
          <w:szCs w:val="24"/>
        </w:rPr>
        <w:t>:</w:t>
      </w:r>
      <w:r w:rsidR="001C1DC1" w:rsidRPr="001C1DC1">
        <w:rPr>
          <w:rFonts w:ascii="Times New Roman" w:hAnsi="Times New Roman" w:cs="Times New Roman"/>
          <w:b/>
          <w:sz w:val="24"/>
          <w:szCs w:val="24"/>
        </w:rPr>
        <w:t xml:space="preserve"> </w:t>
      </w:r>
      <w:r>
        <w:rPr>
          <w:rFonts w:ascii="Times New Roman" w:hAnsi="Times New Roman" w:cs="Times New Roman"/>
          <w:b/>
          <w:sz w:val="24"/>
          <w:szCs w:val="24"/>
        </w:rPr>
        <w:t xml:space="preserve">Table 1. </w:t>
      </w:r>
      <w:r w:rsidR="00177BC1">
        <w:rPr>
          <w:rFonts w:ascii="Times New Roman" w:hAnsi="Times New Roman" w:cs="Times New Roman"/>
          <w:b/>
          <w:sz w:val="24"/>
          <w:szCs w:val="24"/>
        </w:rPr>
        <w:t>Risk of Bias</w:t>
      </w:r>
      <w:r>
        <w:rPr>
          <w:rFonts w:ascii="Times New Roman" w:hAnsi="Times New Roman" w:cs="Times New Roman"/>
          <w:b/>
          <w:sz w:val="24"/>
          <w:szCs w:val="24"/>
        </w:rPr>
        <w:t xml:space="preserve"> Table of </w:t>
      </w:r>
      <w:r w:rsidR="00661164">
        <w:rPr>
          <w:rFonts w:ascii="Times New Roman" w:hAnsi="Times New Roman" w:cs="Times New Roman"/>
          <w:b/>
          <w:sz w:val="24"/>
          <w:szCs w:val="24"/>
        </w:rPr>
        <w:t>Admissible</w:t>
      </w:r>
      <w:r w:rsidR="008A2992">
        <w:rPr>
          <w:rFonts w:ascii="Times New Roman" w:hAnsi="Times New Roman" w:cs="Times New Roman"/>
          <w:b/>
          <w:sz w:val="24"/>
          <w:szCs w:val="24"/>
        </w:rPr>
        <w:t xml:space="preserve"> </w:t>
      </w:r>
      <w:r>
        <w:rPr>
          <w:rFonts w:ascii="Times New Roman" w:hAnsi="Times New Roman" w:cs="Times New Roman"/>
          <w:b/>
          <w:sz w:val="24"/>
          <w:szCs w:val="24"/>
        </w:rPr>
        <w:t xml:space="preserve">Studies </w:t>
      </w:r>
      <w:r w:rsidR="008A2992">
        <w:rPr>
          <w:rFonts w:ascii="Times New Roman" w:hAnsi="Times New Roman" w:cs="Times New Roman"/>
          <w:b/>
          <w:sz w:val="24"/>
          <w:szCs w:val="24"/>
        </w:rPr>
        <w:t>(n=74)</w:t>
      </w:r>
    </w:p>
    <w:tbl>
      <w:tblPr>
        <w:tblStyle w:val="TableGrid"/>
        <w:tblW w:w="0" w:type="auto"/>
        <w:tblLook w:val="04A0" w:firstRow="1" w:lastRow="0" w:firstColumn="1" w:lastColumn="0" w:noHBand="0" w:noVBand="1"/>
      </w:tblPr>
      <w:tblGrid>
        <w:gridCol w:w="1435"/>
        <w:gridCol w:w="421"/>
        <w:gridCol w:w="570"/>
        <w:gridCol w:w="589"/>
        <w:gridCol w:w="544"/>
        <w:gridCol w:w="645"/>
        <w:gridCol w:w="1142"/>
        <w:gridCol w:w="589"/>
        <w:gridCol w:w="562"/>
        <w:gridCol w:w="589"/>
        <w:gridCol w:w="589"/>
        <w:gridCol w:w="604"/>
        <w:gridCol w:w="604"/>
        <w:gridCol w:w="604"/>
        <w:gridCol w:w="604"/>
        <w:gridCol w:w="604"/>
      </w:tblGrid>
      <w:tr w:rsidR="00264DBA" w:rsidRPr="007309CF" w14:paraId="7CFB6999" w14:textId="77777777" w:rsidTr="00D6478D">
        <w:tc>
          <w:tcPr>
            <w:tcW w:w="1435" w:type="dxa"/>
          </w:tcPr>
          <w:p w14:paraId="4A901C1D" w14:textId="77777777" w:rsidR="00264DBA" w:rsidRPr="00D61DFF" w:rsidRDefault="00264DBA" w:rsidP="00E05169">
            <w:pPr>
              <w:spacing w:after="0" w:line="240" w:lineRule="auto"/>
              <w:jc w:val="center"/>
              <w:rPr>
                <w:b/>
                <w:sz w:val="16"/>
                <w:szCs w:val="16"/>
              </w:rPr>
            </w:pPr>
            <w:r w:rsidRPr="00D61DFF">
              <w:rPr>
                <w:b/>
                <w:sz w:val="16"/>
                <w:szCs w:val="16"/>
              </w:rPr>
              <w:t>Author, year</w:t>
            </w:r>
          </w:p>
        </w:tc>
        <w:tc>
          <w:tcPr>
            <w:tcW w:w="241" w:type="dxa"/>
          </w:tcPr>
          <w:p w14:paraId="1593668B" w14:textId="77777777" w:rsidR="00264DBA" w:rsidRPr="00D61DFF" w:rsidRDefault="00264DBA" w:rsidP="00E05169">
            <w:pPr>
              <w:spacing w:after="0" w:line="240" w:lineRule="auto"/>
              <w:jc w:val="center"/>
              <w:rPr>
                <w:b/>
                <w:sz w:val="16"/>
                <w:szCs w:val="16"/>
              </w:rPr>
            </w:pPr>
            <w:r w:rsidRPr="00D61DFF">
              <w:rPr>
                <w:b/>
                <w:sz w:val="16"/>
                <w:szCs w:val="16"/>
              </w:rPr>
              <w:t>1.1</w:t>
            </w:r>
          </w:p>
          <w:p w14:paraId="52D1AC73" w14:textId="77777777" w:rsidR="00264DBA" w:rsidRPr="00D61DFF" w:rsidRDefault="00264DBA" w:rsidP="00E05169">
            <w:pPr>
              <w:spacing w:after="0" w:line="240" w:lineRule="auto"/>
              <w:jc w:val="center"/>
              <w:rPr>
                <w:b/>
                <w:sz w:val="16"/>
                <w:szCs w:val="16"/>
              </w:rPr>
            </w:pPr>
          </w:p>
        </w:tc>
        <w:tc>
          <w:tcPr>
            <w:tcW w:w="570" w:type="dxa"/>
          </w:tcPr>
          <w:p w14:paraId="50D19C55" w14:textId="77777777" w:rsidR="00264DBA" w:rsidRPr="00D61DFF" w:rsidRDefault="00264DBA" w:rsidP="00E05169">
            <w:pPr>
              <w:spacing w:after="0" w:line="240" w:lineRule="auto"/>
              <w:jc w:val="center"/>
              <w:rPr>
                <w:b/>
                <w:sz w:val="16"/>
                <w:szCs w:val="16"/>
              </w:rPr>
            </w:pPr>
            <w:r w:rsidRPr="00D61DFF">
              <w:rPr>
                <w:b/>
                <w:sz w:val="16"/>
                <w:szCs w:val="16"/>
              </w:rPr>
              <w:t>1.2 a)</w:t>
            </w:r>
          </w:p>
          <w:p w14:paraId="14673994" w14:textId="77777777" w:rsidR="00264DBA" w:rsidRPr="00D61DFF" w:rsidRDefault="00264DBA" w:rsidP="00E05169">
            <w:pPr>
              <w:spacing w:after="0" w:line="240" w:lineRule="auto"/>
              <w:jc w:val="center"/>
              <w:rPr>
                <w:b/>
                <w:sz w:val="16"/>
                <w:szCs w:val="16"/>
              </w:rPr>
            </w:pPr>
          </w:p>
        </w:tc>
        <w:tc>
          <w:tcPr>
            <w:tcW w:w="589" w:type="dxa"/>
          </w:tcPr>
          <w:p w14:paraId="5718AE4B" w14:textId="77777777" w:rsidR="00264DBA" w:rsidRPr="00D61DFF" w:rsidRDefault="00264DBA" w:rsidP="00E05169">
            <w:pPr>
              <w:spacing w:after="0" w:line="240" w:lineRule="auto"/>
              <w:jc w:val="center"/>
              <w:rPr>
                <w:b/>
                <w:sz w:val="16"/>
                <w:szCs w:val="16"/>
              </w:rPr>
            </w:pPr>
            <w:r w:rsidRPr="00D61DFF">
              <w:rPr>
                <w:b/>
                <w:sz w:val="16"/>
                <w:szCs w:val="16"/>
              </w:rPr>
              <w:t>1.2 b)</w:t>
            </w:r>
          </w:p>
        </w:tc>
        <w:tc>
          <w:tcPr>
            <w:tcW w:w="544" w:type="dxa"/>
          </w:tcPr>
          <w:p w14:paraId="68E350AE" w14:textId="77777777" w:rsidR="00264DBA" w:rsidRPr="00D61DFF" w:rsidRDefault="00264DBA" w:rsidP="00E05169">
            <w:pPr>
              <w:spacing w:after="0" w:line="240" w:lineRule="auto"/>
              <w:jc w:val="center"/>
              <w:rPr>
                <w:b/>
                <w:sz w:val="16"/>
                <w:szCs w:val="16"/>
              </w:rPr>
            </w:pPr>
            <w:r w:rsidRPr="00D61DFF">
              <w:rPr>
                <w:b/>
                <w:sz w:val="16"/>
                <w:szCs w:val="16"/>
              </w:rPr>
              <w:t>1.3</w:t>
            </w:r>
          </w:p>
          <w:p w14:paraId="739B1074" w14:textId="77777777" w:rsidR="00264DBA" w:rsidRPr="00D61DFF" w:rsidRDefault="00264DBA" w:rsidP="00E05169">
            <w:pPr>
              <w:spacing w:after="0" w:line="240" w:lineRule="auto"/>
              <w:jc w:val="center"/>
              <w:rPr>
                <w:b/>
                <w:sz w:val="16"/>
                <w:szCs w:val="16"/>
              </w:rPr>
            </w:pPr>
          </w:p>
        </w:tc>
        <w:tc>
          <w:tcPr>
            <w:tcW w:w="645" w:type="dxa"/>
          </w:tcPr>
          <w:p w14:paraId="2647F6D7" w14:textId="77777777" w:rsidR="00264DBA" w:rsidRPr="00D61DFF" w:rsidRDefault="00264DBA" w:rsidP="00E05169">
            <w:pPr>
              <w:spacing w:after="0" w:line="240" w:lineRule="auto"/>
              <w:jc w:val="center"/>
              <w:rPr>
                <w:b/>
                <w:sz w:val="16"/>
                <w:szCs w:val="16"/>
              </w:rPr>
            </w:pPr>
            <w:r w:rsidRPr="00D61DFF">
              <w:rPr>
                <w:b/>
                <w:sz w:val="16"/>
                <w:szCs w:val="16"/>
              </w:rPr>
              <w:t>1.4</w:t>
            </w:r>
          </w:p>
        </w:tc>
        <w:tc>
          <w:tcPr>
            <w:tcW w:w="1142" w:type="dxa"/>
          </w:tcPr>
          <w:p w14:paraId="31D5593E" w14:textId="77777777" w:rsidR="00264DBA" w:rsidRPr="00D61DFF" w:rsidRDefault="00264DBA" w:rsidP="00E05169">
            <w:pPr>
              <w:spacing w:after="0" w:line="240" w:lineRule="auto"/>
              <w:jc w:val="center"/>
              <w:rPr>
                <w:b/>
                <w:sz w:val="16"/>
                <w:szCs w:val="16"/>
              </w:rPr>
            </w:pPr>
            <w:r w:rsidRPr="00D61DFF">
              <w:rPr>
                <w:b/>
                <w:sz w:val="16"/>
                <w:szCs w:val="16"/>
              </w:rPr>
              <w:t>1.5</w:t>
            </w:r>
          </w:p>
        </w:tc>
        <w:tc>
          <w:tcPr>
            <w:tcW w:w="589" w:type="dxa"/>
          </w:tcPr>
          <w:p w14:paraId="60CD6FC5" w14:textId="77777777" w:rsidR="00264DBA" w:rsidRPr="00D61DFF" w:rsidRDefault="00264DBA" w:rsidP="00E05169">
            <w:pPr>
              <w:spacing w:after="0" w:line="240" w:lineRule="auto"/>
              <w:jc w:val="center"/>
              <w:rPr>
                <w:b/>
                <w:sz w:val="16"/>
                <w:szCs w:val="16"/>
              </w:rPr>
            </w:pPr>
            <w:r w:rsidRPr="00D61DFF">
              <w:rPr>
                <w:b/>
                <w:sz w:val="16"/>
                <w:szCs w:val="16"/>
              </w:rPr>
              <w:t>1.6</w:t>
            </w:r>
          </w:p>
        </w:tc>
        <w:tc>
          <w:tcPr>
            <w:tcW w:w="562" w:type="dxa"/>
          </w:tcPr>
          <w:p w14:paraId="4445C703" w14:textId="77777777" w:rsidR="00264DBA" w:rsidRPr="00D61DFF" w:rsidRDefault="00264DBA" w:rsidP="00E05169">
            <w:pPr>
              <w:spacing w:after="0" w:line="240" w:lineRule="auto"/>
              <w:jc w:val="center"/>
              <w:rPr>
                <w:b/>
                <w:sz w:val="16"/>
                <w:szCs w:val="16"/>
              </w:rPr>
            </w:pPr>
            <w:r w:rsidRPr="00D61DFF">
              <w:rPr>
                <w:b/>
                <w:sz w:val="16"/>
                <w:szCs w:val="16"/>
              </w:rPr>
              <w:t>1.7</w:t>
            </w:r>
          </w:p>
        </w:tc>
        <w:tc>
          <w:tcPr>
            <w:tcW w:w="589" w:type="dxa"/>
          </w:tcPr>
          <w:p w14:paraId="43F08DE3" w14:textId="77777777" w:rsidR="00264DBA" w:rsidRPr="00D61DFF" w:rsidRDefault="00264DBA" w:rsidP="00E05169">
            <w:pPr>
              <w:spacing w:after="0" w:line="240" w:lineRule="auto"/>
              <w:jc w:val="center"/>
              <w:rPr>
                <w:b/>
                <w:sz w:val="16"/>
                <w:szCs w:val="16"/>
              </w:rPr>
            </w:pPr>
            <w:r w:rsidRPr="00D61DFF">
              <w:rPr>
                <w:b/>
                <w:sz w:val="16"/>
                <w:szCs w:val="16"/>
              </w:rPr>
              <w:t>1.8</w:t>
            </w:r>
          </w:p>
        </w:tc>
        <w:tc>
          <w:tcPr>
            <w:tcW w:w="589" w:type="dxa"/>
          </w:tcPr>
          <w:p w14:paraId="7E802875" w14:textId="77777777" w:rsidR="00264DBA" w:rsidRPr="00D61DFF" w:rsidRDefault="00264DBA" w:rsidP="00E05169">
            <w:pPr>
              <w:spacing w:after="0" w:line="240" w:lineRule="auto"/>
              <w:jc w:val="center"/>
              <w:rPr>
                <w:b/>
                <w:sz w:val="16"/>
                <w:szCs w:val="16"/>
              </w:rPr>
            </w:pPr>
            <w:r w:rsidRPr="00D61DFF">
              <w:rPr>
                <w:b/>
                <w:sz w:val="16"/>
                <w:szCs w:val="16"/>
              </w:rPr>
              <w:t>1.9</w:t>
            </w:r>
          </w:p>
        </w:tc>
        <w:tc>
          <w:tcPr>
            <w:tcW w:w="604" w:type="dxa"/>
          </w:tcPr>
          <w:p w14:paraId="159D1F65" w14:textId="77777777" w:rsidR="00264DBA" w:rsidRPr="00D61DFF" w:rsidRDefault="00264DBA" w:rsidP="00E05169">
            <w:pPr>
              <w:spacing w:after="0" w:line="240" w:lineRule="auto"/>
              <w:jc w:val="center"/>
              <w:rPr>
                <w:b/>
                <w:sz w:val="16"/>
                <w:szCs w:val="16"/>
              </w:rPr>
            </w:pPr>
            <w:r w:rsidRPr="00D61DFF">
              <w:rPr>
                <w:b/>
                <w:sz w:val="16"/>
                <w:szCs w:val="16"/>
              </w:rPr>
              <w:t>1.10</w:t>
            </w:r>
          </w:p>
        </w:tc>
        <w:tc>
          <w:tcPr>
            <w:tcW w:w="604" w:type="dxa"/>
          </w:tcPr>
          <w:p w14:paraId="47CA2827" w14:textId="77777777" w:rsidR="00264DBA" w:rsidRPr="00D61DFF" w:rsidRDefault="00264DBA" w:rsidP="00E05169">
            <w:pPr>
              <w:spacing w:after="0" w:line="240" w:lineRule="auto"/>
              <w:jc w:val="center"/>
              <w:rPr>
                <w:b/>
                <w:sz w:val="16"/>
                <w:szCs w:val="16"/>
              </w:rPr>
            </w:pPr>
            <w:r w:rsidRPr="00D61DFF">
              <w:rPr>
                <w:b/>
                <w:sz w:val="16"/>
                <w:szCs w:val="16"/>
              </w:rPr>
              <w:t>1.11</w:t>
            </w:r>
          </w:p>
        </w:tc>
        <w:tc>
          <w:tcPr>
            <w:tcW w:w="604" w:type="dxa"/>
          </w:tcPr>
          <w:p w14:paraId="31733E6E" w14:textId="77777777" w:rsidR="00264DBA" w:rsidRPr="00D61DFF" w:rsidRDefault="00264DBA" w:rsidP="00E05169">
            <w:pPr>
              <w:spacing w:after="0" w:line="240" w:lineRule="auto"/>
              <w:jc w:val="center"/>
              <w:rPr>
                <w:b/>
                <w:sz w:val="16"/>
                <w:szCs w:val="16"/>
              </w:rPr>
            </w:pPr>
            <w:r w:rsidRPr="00D61DFF">
              <w:rPr>
                <w:b/>
                <w:sz w:val="16"/>
                <w:szCs w:val="16"/>
              </w:rPr>
              <w:t>1.12</w:t>
            </w:r>
          </w:p>
        </w:tc>
        <w:tc>
          <w:tcPr>
            <w:tcW w:w="604" w:type="dxa"/>
          </w:tcPr>
          <w:p w14:paraId="2D2EC8C5" w14:textId="77777777" w:rsidR="00264DBA" w:rsidRPr="00D61DFF" w:rsidRDefault="00264DBA" w:rsidP="00E05169">
            <w:pPr>
              <w:spacing w:after="0" w:line="240" w:lineRule="auto"/>
              <w:jc w:val="center"/>
              <w:rPr>
                <w:b/>
                <w:sz w:val="16"/>
                <w:szCs w:val="16"/>
              </w:rPr>
            </w:pPr>
            <w:r w:rsidRPr="00D61DFF">
              <w:rPr>
                <w:b/>
                <w:sz w:val="16"/>
                <w:szCs w:val="16"/>
              </w:rPr>
              <w:t>1.13</w:t>
            </w:r>
          </w:p>
        </w:tc>
        <w:tc>
          <w:tcPr>
            <w:tcW w:w="604" w:type="dxa"/>
          </w:tcPr>
          <w:p w14:paraId="76D8F9FE" w14:textId="77777777" w:rsidR="00264DBA" w:rsidRPr="00D61DFF" w:rsidRDefault="00264DBA" w:rsidP="00E05169">
            <w:pPr>
              <w:spacing w:after="0" w:line="240" w:lineRule="auto"/>
              <w:jc w:val="center"/>
              <w:rPr>
                <w:b/>
                <w:sz w:val="16"/>
                <w:szCs w:val="16"/>
              </w:rPr>
            </w:pPr>
            <w:r w:rsidRPr="00D61DFF">
              <w:rPr>
                <w:b/>
                <w:sz w:val="16"/>
                <w:szCs w:val="16"/>
              </w:rPr>
              <w:t>1.14</w:t>
            </w:r>
          </w:p>
        </w:tc>
      </w:tr>
      <w:tr w:rsidR="00264DBA" w:rsidRPr="007309CF" w14:paraId="6A78D996" w14:textId="77777777" w:rsidTr="00D6478D">
        <w:tc>
          <w:tcPr>
            <w:tcW w:w="1435" w:type="dxa"/>
          </w:tcPr>
          <w:p w14:paraId="62926C48" w14:textId="18935910" w:rsidR="00264DBA" w:rsidRPr="007309CF" w:rsidRDefault="00264DBA" w:rsidP="0098703E">
            <w:pPr>
              <w:spacing w:after="0" w:line="240" w:lineRule="auto"/>
              <w:jc w:val="center"/>
              <w:rPr>
                <w:sz w:val="16"/>
                <w:szCs w:val="16"/>
              </w:rPr>
            </w:pPr>
            <w:r>
              <w:rPr>
                <w:sz w:val="16"/>
                <w:szCs w:val="16"/>
              </w:rPr>
              <w:t xml:space="preserve">Andersen et al., 2016 </w:t>
            </w:r>
            <w:r>
              <w:rPr>
                <w:sz w:val="16"/>
                <w:szCs w:val="16"/>
              </w:rPr>
              <w:fldChar w:fldCharType="begin"/>
            </w:r>
            <w:r>
              <w:rPr>
                <w:sz w:val="16"/>
                <w:szCs w:val="16"/>
              </w:rPr>
              <w:instrText xml:space="preserve"> ADDIN EN.CITE &lt;EndNote&gt;&lt;Cite&gt;&lt;Author&gt;Andersen&lt;/Author&gt;&lt;Year&gt;2016&lt;/Year&gt;&lt;RecNum&gt;32&lt;/RecNum&gt;&lt;DisplayText&gt;[1]&lt;/DisplayText&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Pr>
                <w:sz w:val="16"/>
                <w:szCs w:val="16"/>
              </w:rPr>
              <w:fldChar w:fldCharType="separate"/>
            </w:r>
            <w:r>
              <w:rPr>
                <w:noProof/>
                <w:sz w:val="16"/>
                <w:szCs w:val="16"/>
              </w:rPr>
              <w:t>[1]</w:t>
            </w:r>
            <w:r>
              <w:rPr>
                <w:sz w:val="16"/>
                <w:szCs w:val="16"/>
              </w:rPr>
              <w:fldChar w:fldCharType="end"/>
            </w:r>
          </w:p>
        </w:tc>
        <w:tc>
          <w:tcPr>
            <w:tcW w:w="241" w:type="dxa"/>
          </w:tcPr>
          <w:p w14:paraId="2650E55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087A222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07C0D53"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21811FA"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4D692670"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55F4631D" w14:textId="77777777" w:rsidR="00264DBA" w:rsidRPr="007309CF" w:rsidRDefault="00264DBA" w:rsidP="00E05169">
            <w:pPr>
              <w:spacing w:after="0" w:line="240" w:lineRule="auto"/>
              <w:jc w:val="center"/>
              <w:rPr>
                <w:sz w:val="16"/>
                <w:szCs w:val="16"/>
              </w:rPr>
            </w:pPr>
            <w:r>
              <w:rPr>
                <w:sz w:val="16"/>
                <w:szCs w:val="16"/>
              </w:rPr>
              <w:t>39.4%</w:t>
            </w:r>
          </w:p>
        </w:tc>
        <w:tc>
          <w:tcPr>
            <w:tcW w:w="589" w:type="dxa"/>
          </w:tcPr>
          <w:p w14:paraId="1B8B33DE"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4651877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0C5D1F1"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0013E6DE"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168C7DB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6C059C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C4135E7"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CBDA3EE"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246A01B"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669EEF1B" w14:textId="77777777" w:rsidTr="00D6478D">
        <w:tc>
          <w:tcPr>
            <w:tcW w:w="1435" w:type="dxa"/>
          </w:tcPr>
          <w:p w14:paraId="549006D1" w14:textId="41981503" w:rsidR="00264DBA" w:rsidRDefault="00264DBA" w:rsidP="00502F61">
            <w:pPr>
              <w:spacing w:after="0" w:line="240" w:lineRule="auto"/>
              <w:jc w:val="center"/>
              <w:rPr>
                <w:sz w:val="16"/>
                <w:szCs w:val="16"/>
              </w:rPr>
            </w:pPr>
            <w:r>
              <w:rPr>
                <w:sz w:val="16"/>
                <w:szCs w:val="16"/>
              </w:rPr>
              <w:t xml:space="preserve">Asenlof et al., 2013 </w:t>
            </w:r>
            <w:r>
              <w:rPr>
                <w:sz w:val="16"/>
                <w:szCs w:val="16"/>
              </w:rPr>
              <w:fldChar w:fldCharType="begin"/>
            </w:r>
            <w:r>
              <w:rPr>
                <w:sz w:val="16"/>
                <w:szCs w:val="16"/>
              </w:rPr>
              <w:instrText xml:space="preserve"> ADDIN EN.CITE &lt;EndNote&gt;&lt;Cite&gt;&lt;Author&gt;Asenlof&lt;/Author&gt;&lt;Year&gt;2013&lt;/Year&gt;&lt;RecNum&gt;69&lt;/RecNum&gt;&lt;DisplayText&gt;[2]&lt;/DisplayText&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EndNote&gt;</w:instrText>
            </w:r>
            <w:r>
              <w:rPr>
                <w:sz w:val="16"/>
                <w:szCs w:val="16"/>
              </w:rPr>
              <w:fldChar w:fldCharType="separate"/>
            </w:r>
            <w:r>
              <w:rPr>
                <w:noProof/>
                <w:sz w:val="16"/>
                <w:szCs w:val="16"/>
              </w:rPr>
              <w:t>[2]</w:t>
            </w:r>
            <w:r>
              <w:rPr>
                <w:sz w:val="16"/>
                <w:szCs w:val="16"/>
              </w:rPr>
              <w:fldChar w:fldCharType="end"/>
            </w:r>
          </w:p>
          <w:p w14:paraId="73246980" w14:textId="77777777" w:rsidR="00264DBA" w:rsidRDefault="00264DBA" w:rsidP="00E05169">
            <w:pPr>
              <w:spacing w:after="0" w:line="240" w:lineRule="auto"/>
              <w:jc w:val="center"/>
              <w:rPr>
                <w:sz w:val="16"/>
                <w:szCs w:val="16"/>
              </w:rPr>
            </w:pPr>
          </w:p>
        </w:tc>
        <w:tc>
          <w:tcPr>
            <w:tcW w:w="241" w:type="dxa"/>
          </w:tcPr>
          <w:p w14:paraId="56F048E9" w14:textId="730336BB" w:rsidR="00264DBA" w:rsidRDefault="00264DBA" w:rsidP="00E05169">
            <w:pPr>
              <w:spacing w:after="0" w:line="240" w:lineRule="auto"/>
              <w:jc w:val="center"/>
              <w:rPr>
                <w:sz w:val="16"/>
                <w:szCs w:val="16"/>
              </w:rPr>
            </w:pPr>
            <w:r>
              <w:rPr>
                <w:sz w:val="16"/>
                <w:szCs w:val="16"/>
              </w:rPr>
              <w:t>Y</w:t>
            </w:r>
          </w:p>
        </w:tc>
        <w:tc>
          <w:tcPr>
            <w:tcW w:w="570" w:type="dxa"/>
          </w:tcPr>
          <w:p w14:paraId="5B2A04C2" w14:textId="5D57AC00" w:rsidR="00264DBA" w:rsidRDefault="00264DBA" w:rsidP="00E05169">
            <w:pPr>
              <w:spacing w:after="0" w:line="240" w:lineRule="auto"/>
              <w:jc w:val="center"/>
              <w:rPr>
                <w:sz w:val="16"/>
                <w:szCs w:val="16"/>
              </w:rPr>
            </w:pPr>
            <w:r>
              <w:rPr>
                <w:sz w:val="16"/>
                <w:szCs w:val="16"/>
              </w:rPr>
              <w:t>Y</w:t>
            </w:r>
          </w:p>
        </w:tc>
        <w:tc>
          <w:tcPr>
            <w:tcW w:w="589" w:type="dxa"/>
          </w:tcPr>
          <w:p w14:paraId="760578D0" w14:textId="4AB74FF3" w:rsidR="00264DBA" w:rsidRDefault="00264DBA" w:rsidP="00E05169">
            <w:pPr>
              <w:spacing w:after="0" w:line="240" w:lineRule="auto"/>
              <w:jc w:val="center"/>
              <w:rPr>
                <w:sz w:val="16"/>
                <w:szCs w:val="16"/>
              </w:rPr>
            </w:pPr>
            <w:r>
              <w:rPr>
                <w:sz w:val="16"/>
                <w:szCs w:val="16"/>
              </w:rPr>
              <w:t>N/A</w:t>
            </w:r>
          </w:p>
        </w:tc>
        <w:tc>
          <w:tcPr>
            <w:tcW w:w="544" w:type="dxa"/>
          </w:tcPr>
          <w:p w14:paraId="4AF8CACF" w14:textId="7582F52A" w:rsidR="00264DBA" w:rsidRDefault="00264DBA" w:rsidP="00E05169">
            <w:pPr>
              <w:spacing w:after="0" w:line="240" w:lineRule="auto"/>
              <w:jc w:val="center"/>
              <w:rPr>
                <w:sz w:val="16"/>
                <w:szCs w:val="16"/>
              </w:rPr>
            </w:pPr>
            <w:r>
              <w:rPr>
                <w:sz w:val="16"/>
                <w:szCs w:val="16"/>
              </w:rPr>
              <w:t>Y</w:t>
            </w:r>
          </w:p>
        </w:tc>
        <w:tc>
          <w:tcPr>
            <w:tcW w:w="645" w:type="dxa"/>
          </w:tcPr>
          <w:p w14:paraId="3CC7B75C" w14:textId="255924DE" w:rsidR="00264DBA" w:rsidRDefault="00264DBA" w:rsidP="00E05169">
            <w:pPr>
              <w:spacing w:after="0" w:line="240" w:lineRule="auto"/>
              <w:jc w:val="center"/>
              <w:rPr>
                <w:sz w:val="16"/>
                <w:szCs w:val="16"/>
              </w:rPr>
            </w:pPr>
            <w:r>
              <w:rPr>
                <w:sz w:val="16"/>
                <w:szCs w:val="16"/>
              </w:rPr>
              <w:t>N/A</w:t>
            </w:r>
          </w:p>
        </w:tc>
        <w:tc>
          <w:tcPr>
            <w:tcW w:w="1142" w:type="dxa"/>
          </w:tcPr>
          <w:p w14:paraId="67E8278C" w14:textId="77777777" w:rsidR="00264DBA" w:rsidRDefault="00264DBA" w:rsidP="00E05169">
            <w:pPr>
              <w:spacing w:after="0" w:line="240" w:lineRule="auto"/>
              <w:jc w:val="center"/>
              <w:rPr>
                <w:sz w:val="16"/>
                <w:szCs w:val="16"/>
              </w:rPr>
            </w:pPr>
            <w:r>
              <w:rPr>
                <w:sz w:val="16"/>
                <w:szCs w:val="16"/>
              </w:rPr>
              <w:t>3M: 16.3%</w:t>
            </w:r>
          </w:p>
          <w:p w14:paraId="108515FC" w14:textId="77777777" w:rsidR="00264DBA" w:rsidRDefault="00264DBA" w:rsidP="00E05169">
            <w:pPr>
              <w:spacing w:after="0" w:line="240" w:lineRule="auto"/>
              <w:jc w:val="center"/>
              <w:rPr>
                <w:sz w:val="16"/>
                <w:szCs w:val="16"/>
              </w:rPr>
            </w:pPr>
            <w:r>
              <w:rPr>
                <w:sz w:val="16"/>
                <w:szCs w:val="16"/>
              </w:rPr>
              <w:t>6M: 21.4%</w:t>
            </w:r>
          </w:p>
          <w:p w14:paraId="54D20B61" w14:textId="5F9AFDE0" w:rsidR="00264DBA" w:rsidRDefault="00264DBA" w:rsidP="00E05169">
            <w:pPr>
              <w:spacing w:after="0" w:line="240" w:lineRule="auto"/>
              <w:jc w:val="center"/>
              <w:rPr>
                <w:sz w:val="16"/>
                <w:szCs w:val="16"/>
              </w:rPr>
            </w:pPr>
            <w:r>
              <w:rPr>
                <w:sz w:val="16"/>
                <w:szCs w:val="16"/>
              </w:rPr>
              <w:t>12M: 25.5%</w:t>
            </w:r>
          </w:p>
        </w:tc>
        <w:tc>
          <w:tcPr>
            <w:tcW w:w="589" w:type="dxa"/>
          </w:tcPr>
          <w:p w14:paraId="190B629B" w14:textId="4418A630" w:rsidR="00264DBA" w:rsidRDefault="00264DBA" w:rsidP="00E05169">
            <w:pPr>
              <w:spacing w:after="0" w:line="240" w:lineRule="auto"/>
              <w:jc w:val="center"/>
              <w:rPr>
                <w:sz w:val="16"/>
                <w:szCs w:val="16"/>
              </w:rPr>
            </w:pPr>
            <w:r>
              <w:rPr>
                <w:sz w:val="16"/>
                <w:szCs w:val="16"/>
              </w:rPr>
              <w:t>N/A</w:t>
            </w:r>
          </w:p>
        </w:tc>
        <w:tc>
          <w:tcPr>
            <w:tcW w:w="562" w:type="dxa"/>
          </w:tcPr>
          <w:p w14:paraId="64D28A08" w14:textId="00AC52E9" w:rsidR="00264DBA" w:rsidRDefault="00264DBA" w:rsidP="00E05169">
            <w:pPr>
              <w:spacing w:after="0" w:line="240" w:lineRule="auto"/>
              <w:jc w:val="center"/>
              <w:rPr>
                <w:sz w:val="16"/>
                <w:szCs w:val="16"/>
              </w:rPr>
            </w:pPr>
            <w:r>
              <w:rPr>
                <w:sz w:val="16"/>
                <w:szCs w:val="16"/>
              </w:rPr>
              <w:t>Y</w:t>
            </w:r>
          </w:p>
        </w:tc>
        <w:tc>
          <w:tcPr>
            <w:tcW w:w="589" w:type="dxa"/>
          </w:tcPr>
          <w:p w14:paraId="7C0637CF" w14:textId="6DF57574" w:rsidR="00264DBA" w:rsidRDefault="00264DBA" w:rsidP="00E05169">
            <w:pPr>
              <w:spacing w:after="0" w:line="240" w:lineRule="auto"/>
              <w:jc w:val="center"/>
              <w:rPr>
                <w:sz w:val="16"/>
                <w:szCs w:val="16"/>
              </w:rPr>
            </w:pPr>
            <w:r>
              <w:rPr>
                <w:sz w:val="16"/>
                <w:szCs w:val="16"/>
              </w:rPr>
              <w:t>N/A</w:t>
            </w:r>
          </w:p>
        </w:tc>
        <w:tc>
          <w:tcPr>
            <w:tcW w:w="589" w:type="dxa"/>
          </w:tcPr>
          <w:p w14:paraId="1597F76A" w14:textId="7CA7E7E9" w:rsidR="00264DBA" w:rsidRDefault="00264DBA" w:rsidP="00E05169">
            <w:pPr>
              <w:spacing w:after="0" w:line="240" w:lineRule="auto"/>
              <w:jc w:val="center"/>
              <w:rPr>
                <w:sz w:val="16"/>
                <w:szCs w:val="16"/>
              </w:rPr>
            </w:pPr>
            <w:r>
              <w:rPr>
                <w:sz w:val="16"/>
                <w:szCs w:val="16"/>
              </w:rPr>
              <w:t>N/A</w:t>
            </w:r>
          </w:p>
        </w:tc>
        <w:tc>
          <w:tcPr>
            <w:tcW w:w="604" w:type="dxa"/>
          </w:tcPr>
          <w:p w14:paraId="01FB50B0" w14:textId="5078DC4A" w:rsidR="00264DBA" w:rsidRDefault="00264DBA" w:rsidP="00E05169">
            <w:pPr>
              <w:spacing w:after="0" w:line="240" w:lineRule="auto"/>
              <w:jc w:val="center"/>
              <w:rPr>
                <w:sz w:val="16"/>
                <w:szCs w:val="16"/>
              </w:rPr>
            </w:pPr>
            <w:r>
              <w:rPr>
                <w:sz w:val="16"/>
                <w:szCs w:val="16"/>
              </w:rPr>
              <w:t>Y</w:t>
            </w:r>
          </w:p>
        </w:tc>
        <w:tc>
          <w:tcPr>
            <w:tcW w:w="604" w:type="dxa"/>
          </w:tcPr>
          <w:p w14:paraId="215325BD" w14:textId="47A7EC75" w:rsidR="00264DBA" w:rsidRDefault="00264DBA" w:rsidP="00E05169">
            <w:pPr>
              <w:spacing w:after="0" w:line="240" w:lineRule="auto"/>
              <w:jc w:val="center"/>
              <w:rPr>
                <w:sz w:val="16"/>
                <w:szCs w:val="16"/>
              </w:rPr>
            </w:pPr>
            <w:r>
              <w:rPr>
                <w:sz w:val="16"/>
                <w:szCs w:val="16"/>
              </w:rPr>
              <w:t>Y</w:t>
            </w:r>
          </w:p>
        </w:tc>
        <w:tc>
          <w:tcPr>
            <w:tcW w:w="604" w:type="dxa"/>
          </w:tcPr>
          <w:p w14:paraId="0DDB872D" w14:textId="10271BB9" w:rsidR="00264DBA" w:rsidRDefault="00264DBA" w:rsidP="00E05169">
            <w:pPr>
              <w:spacing w:after="0" w:line="240" w:lineRule="auto"/>
              <w:jc w:val="center"/>
              <w:rPr>
                <w:sz w:val="16"/>
                <w:szCs w:val="16"/>
              </w:rPr>
            </w:pPr>
            <w:r>
              <w:rPr>
                <w:sz w:val="16"/>
                <w:szCs w:val="16"/>
              </w:rPr>
              <w:t>N/A</w:t>
            </w:r>
          </w:p>
        </w:tc>
        <w:tc>
          <w:tcPr>
            <w:tcW w:w="604" w:type="dxa"/>
          </w:tcPr>
          <w:p w14:paraId="39DD86B7" w14:textId="475F4C2B" w:rsidR="00264DBA" w:rsidRDefault="00264DBA" w:rsidP="00E05169">
            <w:pPr>
              <w:spacing w:after="0" w:line="240" w:lineRule="auto"/>
              <w:jc w:val="center"/>
              <w:rPr>
                <w:sz w:val="16"/>
                <w:szCs w:val="16"/>
              </w:rPr>
            </w:pPr>
            <w:r>
              <w:rPr>
                <w:sz w:val="16"/>
                <w:szCs w:val="16"/>
              </w:rPr>
              <w:t>N/A</w:t>
            </w:r>
          </w:p>
        </w:tc>
        <w:tc>
          <w:tcPr>
            <w:tcW w:w="604" w:type="dxa"/>
          </w:tcPr>
          <w:p w14:paraId="0285EB42" w14:textId="2DF9DDCC" w:rsidR="00264DBA" w:rsidRDefault="00264DBA" w:rsidP="00E05169">
            <w:pPr>
              <w:spacing w:after="0" w:line="240" w:lineRule="auto"/>
              <w:jc w:val="center"/>
              <w:rPr>
                <w:sz w:val="16"/>
                <w:szCs w:val="16"/>
              </w:rPr>
            </w:pPr>
            <w:r>
              <w:rPr>
                <w:sz w:val="16"/>
                <w:szCs w:val="16"/>
              </w:rPr>
              <w:t>N</w:t>
            </w:r>
          </w:p>
        </w:tc>
      </w:tr>
      <w:tr w:rsidR="00264DBA" w:rsidRPr="007309CF" w14:paraId="476BDECC" w14:textId="77777777" w:rsidTr="00D6478D">
        <w:tc>
          <w:tcPr>
            <w:tcW w:w="1435" w:type="dxa"/>
          </w:tcPr>
          <w:p w14:paraId="322F3FAC" w14:textId="6F2A3EAA" w:rsidR="00264DBA" w:rsidRPr="007309CF" w:rsidRDefault="00264DBA" w:rsidP="0098703E">
            <w:pPr>
              <w:spacing w:after="0" w:line="240" w:lineRule="auto"/>
              <w:jc w:val="center"/>
              <w:rPr>
                <w:sz w:val="16"/>
                <w:szCs w:val="16"/>
              </w:rPr>
            </w:pPr>
            <w:r>
              <w:rPr>
                <w:sz w:val="16"/>
                <w:szCs w:val="16"/>
              </w:rPr>
              <w:t xml:space="preserve">Atherton et al., 2006 </w:t>
            </w:r>
            <w:r>
              <w:rPr>
                <w:sz w:val="16"/>
                <w:szCs w:val="16"/>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Pr>
                <w:sz w:val="16"/>
                <w:szCs w:val="16"/>
              </w:rPr>
              <w:instrText xml:space="preserve"> ADDIN EN.CITE </w:instrText>
            </w:r>
            <w:r>
              <w:rPr>
                <w:sz w:val="16"/>
                <w:szCs w:val="16"/>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w:t>
            </w:r>
            <w:r>
              <w:rPr>
                <w:sz w:val="16"/>
                <w:szCs w:val="16"/>
              </w:rPr>
              <w:fldChar w:fldCharType="end"/>
            </w:r>
          </w:p>
        </w:tc>
        <w:tc>
          <w:tcPr>
            <w:tcW w:w="241" w:type="dxa"/>
          </w:tcPr>
          <w:p w14:paraId="59AA707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AA87969"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C46B399"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2F64B133"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17AF0A51"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312B74A2" w14:textId="77777777" w:rsidR="00264DBA" w:rsidRDefault="00264DBA" w:rsidP="00E05169">
            <w:pPr>
              <w:spacing w:after="0" w:line="240" w:lineRule="auto"/>
              <w:jc w:val="center"/>
              <w:rPr>
                <w:sz w:val="16"/>
                <w:szCs w:val="16"/>
              </w:rPr>
            </w:pPr>
            <w:r>
              <w:rPr>
                <w:sz w:val="16"/>
                <w:szCs w:val="16"/>
              </w:rPr>
              <w:t>1M: 28%</w:t>
            </w:r>
          </w:p>
          <w:p w14:paraId="6B262EF6" w14:textId="77777777" w:rsidR="00264DBA" w:rsidRDefault="00264DBA" w:rsidP="00E05169">
            <w:pPr>
              <w:spacing w:after="0" w:line="240" w:lineRule="auto"/>
              <w:jc w:val="center"/>
              <w:rPr>
                <w:sz w:val="16"/>
                <w:szCs w:val="16"/>
              </w:rPr>
            </w:pPr>
            <w:r>
              <w:rPr>
                <w:sz w:val="16"/>
                <w:szCs w:val="16"/>
              </w:rPr>
              <w:t>3M: 30%</w:t>
            </w:r>
          </w:p>
          <w:p w14:paraId="32E4717A" w14:textId="77777777" w:rsidR="00264DBA" w:rsidRPr="007309CF" w:rsidRDefault="00264DBA" w:rsidP="00E05169">
            <w:pPr>
              <w:spacing w:after="0" w:line="240" w:lineRule="auto"/>
              <w:jc w:val="center"/>
              <w:rPr>
                <w:sz w:val="16"/>
                <w:szCs w:val="16"/>
              </w:rPr>
            </w:pPr>
            <w:r>
              <w:rPr>
                <w:sz w:val="16"/>
                <w:szCs w:val="16"/>
              </w:rPr>
              <w:t>12M: 37%</w:t>
            </w:r>
          </w:p>
        </w:tc>
        <w:tc>
          <w:tcPr>
            <w:tcW w:w="589" w:type="dxa"/>
          </w:tcPr>
          <w:p w14:paraId="00E2348F"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0107004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4A1A133"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47B1C98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A8C05E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8CAED1F"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BF78A5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28206EA"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11500F69"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7FFA504B" w14:textId="77777777" w:rsidTr="00D6478D">
        <w:tc>
          <w:tcPr>
            <w:tcW w:w="1435" w:type="dxa"/>
          </w:tcPr>
          <w:p w14:paraId="4772C64A" w14:textId="2E85DA2D" w:rsidR="00264DBA" w:rsidRPr="007309CF" w:rsidRDefault="00264DBA" w:rsidP="0098703E">
            <w:pPr>
              <w:spacing w:after="0" w:line="240" w:lineRule="auto"/>
              <w:jc w:val="center"/>
              <w:rPr>
                <w:sz w:val="16"/>
                <w:szCs w:val="16"/>
              </w:rPr>
            </w:pPr>
            <w:r>
              <w:rPr>
                <w:sz w:val="16"/>
                <w:szCs w:val="16"/>
              </w:rPr>
              <w:t xml:space="preserve">Bohman et al., 2012 </w:t>
            </w:r>
            <w:r>
              <w:rPr>
                <w:sz w:val="16"/>
                <w:szCs w:val="16"/>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w:t>
            </w:r>
            <w:r>
              <w:rPr>
                <w:sz w:val="16"/>
                <w:szCs w:val="16"/>
              </w:rPr>
              <w:fldChar w:fldCharType="end"/>
            </w:r>
          </w:p>
        </w:tc>
        <w:tc>
          <w:tcPr>
            <w:tcW w:w="241" w:type="dxa"/>
          </w:tcPr>
          <w:p w14:paraId="192DE65E"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10EB63B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15C31FA"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38F611E5"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0FDFAABC"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12A5A812" w14:textId="77777777" w:rsidR="00264DBA" w:rsidRDefault="00264DBA" w:rsidP="00E05169">
            <w:pPr>
              <w:spacing w:after="0" w:line="240" w:lineRule="auto"/>
              <w:jc w:val="center"/>
              <w:rPr>
                <w:sz w:val="16"/>
                <w:szCs w:val="16"/>
              </w:rPr>
            </w:pPr>
            <w:r>
              <w:rPr>
                <w:sz w:val="16"/>
                <w:szCs w:val="16"/>
              </w:rPr>
              <w:t>6W: 4.7%</w:t>
            </w:r>
          </w:p>
          <w:p w14:paraId="782D6FBC" w14:textId="77777777" w:rsidR="00264DBA" w:rsidRDefault="00264DBA" w:rsidP="00E05169">
            <w:pPr>
              <w:spacing w:after="0" w:line="240" w:lineRule="auto"/>
              <w:jc w:val="center"/>
              <w:rPr>
                <w:sz w:val="16"/>
                <w:szCs w:val="16"/>
              </w:rPr>
            </w:pPr>
            <w:r>
              <w:rPr>
                <w:sz w:val="16"/>
                <w:szCs w:val="16"/>
              </w:rPr>
              <w:t>3M: 7.9%</w:t>
            </w:r>
          </w:p>
          <w:p w14:paraId="02247E28" w14:textId="77777777" w:rsidR="00264DBA" w:rsidRPr="007309CF" w:rsidRDefault="00264DBA" w:rsidP="00E05169">
            <w:pPr>
              <w:spacing w:after="0" w:line="240" w:lineRule="auto"/>
              <w:jc w:val="center"/>
              <w:rPr>
                <w:sz w:val="16"/>
                <w:szCs w:val="16"/>
              </w:rPr>
            </w:pPr>
            <w:r>
              <w:rPr>
                <w:sz w:val="16"/>
                <w:szCs w:val="16"/>
              </w:rPr>
              <w:t>6M: 12%</w:t>
            </w:r>
          </w:p>
        </w:tc>
        <w:tc>
          <w:tcPr>
            <w:tcW w:w="589" w:type="dxa"/>
          </w:tcPr>
          <w:p w14:paraId="4D086593"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562D963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DE89658"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4EDC8A0E"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DA91DF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BF06A1F"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12400C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D3F94A2"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B35F4BA"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135C374A" w14:textId="77777777" w:rsidTr="00D6478D">
        <w:tc>
          <w:tcPr>
            <w:tcW w:w="1435" w:type="dxa"/>
          </w:tcPr>
          <w:p w14:paraId="321E8F1D" w14:textId="77777777" w:rsidR="00264DBA" w:rsidRDefault="00264DBA" w:rsidP="00E05169">
            <w:pPr>
              <w:spacing w:after="0" w:line="240" w:lineRule="auto"/>
              <w:jc w:val="center"/>
              <w:rPr>
                <w:sz w:val="16"/>
                <w:szCs w:val="16"/>
              </w:rPr>
            </w:pPr>
            <w:r w:rsidRPr="00055636">
              <w:rPr>
                <w:sz w:val="16"/>
                <w:szCs w:val="16"/>
              </w:rPr>
              <w:t>Borenstein et al., 2009</w:t>
            </w:r>
          </w:p>
          <w:p w14:paraId="04930687" w14:textId="75E35013" w:rsidR="00264DBA" w:rsidRPr="00055636" w:rsidRDefault="00264DBA" w:rsidP="0098703E">
            <w:pPr>
              <w:spacing w:after="0" w:line="240" w:lineRule="auto"/>
              <w:jc w:val="center"/>
              <w:rPr>
                <w:sz w:val="16"/>
                <w:szCs w:val="16"/>
              </w:rPr>
            </w:pPr>
            <w:r>
              <w:rPr>
                <w:sz w:val="16"/>
                <w:szCs w:val="16"/>
              </w:rPr>
              <w:fldChar w:fldCharType="begin"/>
            </w:r>
            <w:r>
              <w:rPr>
                <w:sz w:val="16"/>
                <w:szCs w:val="16"/>
              </w:rPr>
              <w:instrText xml:space="preserve"> ADDIN EN.CITE &lt;EndNote&gt;&lt;Cite&gt;&lt;Author&gt;Borenstein&lt;/Author&gt;&lt;Year&gt;2010&lt;/Year&gt;&lt;RecNum&gt;8&lt;/RecNum&gt;&lt;DisplayText&gt;[5]&lt;/DisplayText&gt;&lt;record&gt;&lt;rec-number&gt;8&lt;/rec-number&gt;&lt;foreign-keys&gt;&lt;key app="EN" db-id="ardz9x59btz2rhewattp05rgpf5dzsws2zzz" timestamp="1523906006"&gt;8&lt;/key&gt;&lt;/foreign-keys&gt;&lt;ref-type name="Journal Article"&gt;17&lt;/ref-type&gt;&lt;contributors&gt;&lt;authors&gt;&lt;author&gt;Borenstein, P.&lt;/author&gt;&lt;author&gt;Rosenfeld, M.&lt;/author&gt;&lt;author&gt;Gunnarsson, R.&lt;/author&gt;&lt;/authors&gt;&lt;/contributors&gt;&lt;auth-address&gt;The Stroke Unit, Department of Internal Medicine, Sahlgrenska University Hospital/Ostra, Goteborg, Sweden. peter.borenstein@vgregion.se&lt;/auth-address&gt;&lt;titles&gt;&lt;title&gt;Cognitive symptoms, cervical range of motion and pain as prognostic factors after whiplash trauma&lt;/title&gt;&lt;secondary-title&gt;Acta Neurol Scand&lt;/secondary-title&gt;&lt;alt-title&gt;Acta neurologica Scandinavica&lt;/alt-title&gt;&lt;/titles&gt;&lt;pages&gt;278-85&lt;/pages&gt;&lt;volume&gt;122&lt;/volume&gt;&lt;number&gt;4&lt;/number&gt;&lt;edition&gt;2009/12/17&lt;/edition&gt;&lt;keywords&gt;&lt;keyword&gt;Attention&lt;/keyword&gt;&lt;keyword&gt;Cognition Disorders/ diagnosis/etiology/physiopathology&lt;/keyword&gt;&lt;keyword&gt;Disability Evaluation&lt;/keyword&gt;&lt;keyword&gt;Humans&lt;/keyword&gt;&lt;keyword&gt;Logistic Models&lt;/keyword&gt;&lt;keyword&gt;Neck Pain/ diagnosis/etiology/physiopathology&lt;/keyword&gt;&lt;keyword&gt;Prognosis&lt;/keyword&gt;&lt;keyword&gt;Range of Motion, Articular/ physiology&lt;/keyword&gt;&lt;keyword&gt;Sick Leave&lt;/keyword&gt;&lt;keyword&gt;Whiplash Injuries/complications/ diagnosis/ physiopathology&lt;/keyword&gt;&lt;/keywords&gt;&lt;dates&gt;&lt;year&gt;2010&lt;/year&gt;&lt;pub-dates&gt;&lt;date&gt;Oct&lt;/date&gt;&lt;/pub-dates&gt;&lt;/dates&gt;&lt;isbn&gt;1600-0404 (Electronic)&amp;#xD;0001-6314 (Linking)&lt;/isbn&gt;&lt;accession-num&gt;20003080&lt;/accession-num&gt;&lt;urls&gt;&lt;/urls&gt;&lt;electronic-resource-num&gt;10.1111/j.1600-0404.2009.01305.x&lt;/electronic-resource-num&gt;&lt;remote-database-provider&gt;NLM&lt;/remote-database-provider&gt;&lt;language&gt;eng&lt;/language&gt;&lt;/record&gt;&lt;/Cite&gt;&lt;/EndNote&gt;</w:instrText>
            </w:r>
            <w:r>
              <w:rPr>
                <w:sz w:val="16"/>
                <w:szCs w:val="16"/>
              </w:rPr>
              <w:fldChar w:fldCharType="separate"/>
            </w:r>
            <w:r>
              <w:rPr>
                <w:noProof/>
                <w:sz w:val="16"/>
                <w:szCs w:val="16"/>
              </w:rPr>
              <w:t>[5]</w:t>
            </w:r>
            <w:r>
              <w:rPr>
                <w:sz w:val="16"/>
                <w:szCs w:val="16"/>
              </w:rPr>
              <w:fldChar w:fldCharType="end"/>
            </w:r>
          </w:p>
        </w:tc>
        <w:tc>
          <w:tcPr>
            <w:tcW w:w="241" w:type="dxa"/>
          </w:tcPr>
          <w:p w14:paraId="176E230A" w14:textId="77777777" w:rsidR="00264DBA" w:rsidRPr="00055636" w:rsidRDefault="00264DBA" w:rsidP="00E05169">
            <w:pPr>
              <w:spacing w:after="0" w:line="240" w:lineRule="auto"/>
              <w:jc w:val="center"/>
              <w:rPr>
                <w:sz w:val="16"/>
                <w:szCs w:val="16"/>
              </w:rPr>
            </w:pPr>
            <w:r w:rsidRPr="00055636">
              <w:rPr>
                <w:sz w:val="16"/>
                <w:szCs w:val="16"/>
              </w:rPr>
              <w:t>Y</w:t>
            </w:r>
          </w:p>
        </w:tc>
        <w:tc>
          <w:tcPr>
            <w:tcW w:w="570" w:type="dxa"/>
          </w:tcPr>
          <w:p w14:paraId="774300BC" w14:textId="77777777" w:rsidR="00264DBA" w:rsidRPr="00055636" w:rsidRDefault="00264DBA" w:rsidP="00E05169">
            <w:pPr>
              <w:spacing w:after="0" w:line="240" w:lineRule="auto"/>
              <w:jc w:val="center"/>
              <w:rPr>
                <w:sz w:val="16"/>
                <w:szCs w:val="16"/>
              </w:rPr>
            </w:pPr>
            <w:r w:rsidRPr="00055636">
              <w:rPr>
                <w:sz w:val="16"/>
                <w:szCs w:val="16"/>
              </w:rPr>
              <w:t>Y</w:t>
            </w:r>
          </w:p>
        </w:tc>
        <w:tc>
          <w:tcPr>
            <w:tcW w:w="589" w:type="dxa"/>
          </w:tcPr>
          <w:p w14:paraId="60801EC9" w14:textId="77777777" w:rsidR="00264DBA" w:rsidRPr="00055636" w:rsidRDefault="00264DBA" w:rsidP="00E05169">
            <w:pPr>
              <w:spacing w:after="0" w:line="240" w:lineRule="auto"/>
              <w:jc w:val="center"/>
              <w:rPr>
                <w:sz w:val="16"/>
                <w:szCs w:val="16"/>
              </w:rPr>
            </w:pPr>
            <w:r w:rsidRPr="00055636">
              <w:rPr>
                <w:sz w:val="16"/>
                <w:szCs w:val="16"/>
              </w:rPr>
              <w:t>N/A</w:t>
            </w:r>
          </w:p>
        </w:tc>
        <w:tc>
          <w:tcPr>
            <w:tcW w:w="544" w:type="dxa"/>
          </w:tcPr>
          <w:p w14:paraId="2E29F3D7" w14:textId="77777777" w:rsidR="00264DBA" w:rsidRPr="00055636" w:rsidRDefault="00264DBA" w:rsidP="00E05169">
            <w:pPr>
              <w:spacing w:after="0" w:line="240" w:lineRule="auto"/>
              <w:jc w:val="center"/>
              <w:rPr>
                <w:sz w:val="16"/>
                <w:szCs w:val="16"/>
              </w:rPr>
            </w:pPr>
            <w:r w:rsidRPr="00055636">
              <w:rPr>
                <w:sz w:val="16"/>
                <w:szCs w:val="16"/>
              </w:rPr>
              <w:t>Y</w:t>
            </w:r>
          </w:p>
        </w:tc>
        <w:tc>
          <w:tcPr>
            <w:tcW w:w="645" w:type="dxa"/>
          </w:tcPr>
          <w:p w14:paraId="2D64C4FF" w14:textId="77777777" w:rsidR="00264DBA" w:rsidRPr="00055636" w:rsidRDefault="00264DBA" w:rsidP="00E05169">
            <w:pPr>
              <w:spacing w:after="0" w:line="240" w:lineRule="auto"/>
              <w:jc w:val="center"/>
              <w:rPr>
                <w:sz w:val="16"/>
                <w:szCs w:val="16"/>
              </w:rPr>
            </w:pPr>
            <w:r w:rsidRPr="00055636">
              <w:rPr>
                <w:sz w:val="16"/>
                <w:szCs w:val="16"/>
              </w:rPr>
              <w:t>CS</w:t>
            </w:r>
          </w:p>
        </w:tc>
        <w:tc>
          <w:tcPr>
            <w:tcW w:w="1142" w:type="dxa"/>
          </w:tcPr>
          <w:p w14:paraId="0DE62EAD" w14:textId="77777777" w:rsidR="00264DBA" w:rsidRPr="00055636" w:rsidRDefault="00264DBA" w:rsidP="00E05169">
            <w:pPr>
              <w:spacing w:after="0" w:line="240" w:lineRule="auto"/>
              <w:jc w:val="center"/>
              <w:rPr>
                <w:sz w:val="16"/>
                <w:szCs w:val="16"/>
              </w:rPr>
            </w:pPr>
            <w:r w:rsidRPr="00055636">
              <w:rPr>
                <w:sz w:val="16"/>
                <w:szCs w:val="16"/>
              </w:rPr>
              <w:t>6M: 9.27%</w:t>
            </w:r>
          </w:p>
          <w:p w14:paraId="529953A0" w14:textId="77777777" w:rsidR="00264DBA" w:rsidRPr="00055636" w:rsidRDefault="00264DBA" w:rsidP="00E05169">
            <w:pPr>
              <w:spacing w:after="0" w:line="240" w:lineRule="auto"/>
              <w:jc w:val="center"/>
              <w:rPr>
                <w:sz w:val="16"/>
                <w:szCs w:val="16"/>
              </w:rPr>
            </w:pPr>
            <w:r w:rsidRPr="00055636">
              <w:rPr>
                <w:sz w:val="16"/>
                <w:szCs w:val="16"/>
              </w:rPr>
              <w:t>3Y: 32.0%</w:t>
            </w:r>
          </w:p>
        </w:tc>
        <w:tc>
          <w:tcPr>
            <w:tcW w:w="589" w:type="dxa"/>
          </w:tcPr>
          <w:p w14:paraId="5F2A047A" w14:textId="77777777" w:rsidR="00264DBA" w:rsidRPr="00055636" w:rsidRDefault="00264DBA" w:rsidP="00E05169">
            <w:pPr>
              <w:spacing w:after="0" w:line="240" w:lineRule="auto"/>
              <w:jc w:val="center"/>
              <w:rPr>
                <w:sz w:val="16"/>
                <w:szCs w:val="16"/>
              </w:rPr>
            </w:pPr>
            <w:r w:rsidRPr="00055636">
              <w:rPr>
                <w:sz w:val="16"/>
                <w:szCs w:val="16"/>
              </w:rPr>
              <w:t>N/A</w:t>
            </w:r>
          </w:p>
        </w:tc>
        <w:tc>
          <w:tcPr>
            <w:tcW w:w="562" w:type="dxa"/>
          </w:tcPr>
          <w:p w14:paraId="69FAB6FA" w14:textId="77777777" w:rsidR="00264DBA" w:rsidRPr="00055636" w:rsidRDefault="00264DBA" w:rsidP="00E05169">
            <w:pPr>
              <w:spacing w:after="0" w:line="240" w:lineRule="auto"/>
              <w:jc w:val="center"/>
              <w:rPr>
                <w:sz w:val="16"/>
                <w:szCs w:val="16"/>
              </w:rPr>
            </w:pPr>
            <w:r w:rsidRPr="00055636">
              <w:rPr>
                <w:sz w:val="16"/>
                <w:szCs w:val="16"/>
              </w:rPr>
              <w:t>Y</w:t>
            </w:r>
          </w:p>
        </w:tc>
        <w:tc>
          <w:tcPr>
            <w:tcW w:w="589" w:type="dxa"/>
          </w:tcPr>
          <w:p w14:paraId="524A7BEC" w14:textId="77777777" w:rsidR="00264DBA" w:rsidRPr="00055636" w:rsidRDefault="00264DBA" w:rsidP="00E05169">
            <w:pPr>
              <w:spacing w:after="0" w:line="240" w:lineRule="auto"/>
              <w:jc w:val="center"/>
              <w:rPr>
                <w:sz w:val="16"/>
                <w:szCs w:val="16"/>
              </w:rPr>
            </w:pPr>
            <w:r w:rsidRPr="00055636">
              <w:rPr>
                <w:sz w:val="16"/>
                <w:szCs w:val="16"/>
              </w:rPr>
              <w:t>N/A</w:t>
            </w:r>
          </w:p>
        </w:tc>
        <w:tc>
          <w:tcPr>
            <w:tcW w:w="589" w:type="dxa"/>
          </w:tcPr>
          <w:p w14:paraId="0E80E42E" w14:textId="77777777" w:rsidR="00264DBA" w:rsidRPr="00055636" w:rsidRDefault="00264DBA" w:rsidP="00E05169">
            <w:pPr>
              <w:spacing w:after="0" w:line="240" w:lineRule="auto"/>
              <w:jc w:val="center"/>
              <w:rPr>
                <w:sz w:val="16"/>
                <w:szCs w:val="16"/>
              </w:rPr>
            </w:pPr>
            <w:r w:rsidRPr="00055636">
              <w:rPr>
                <w:sz w:val="16"/>
                <w:szCs w:val="16"/>
              </w:rPr>
              <w:t>N/A</w:t>
            </w:r>
          </w:p>
        </w:tc>
        <w:tc>
          <w:tcPr>
            <w:tcW w:w="604" w:type="dxa"/>
          </w:tcPr>
          <w:p w14:paraId="01BE6B37" w14:textId="77777777" w:rsidR="00264DBA" w:rsidRPr="00055636" w:rsidRDefault="00264DBA" w:rsidP="00E05169">
            <w:pPr>
              <w:spacing w:after="0" w:line="240" w:lineRule="auto"/>
              <w:jc w:val="center"/>
              <w:rPr>
                <w:sz w:val="16"/>
                <w:szCs w:val="16"/>
              </w:rPr>
            </w:pPr>
            <w:r w:rsidRPr="00055636">
              <w:rPr>
                <w:sz w:val="16"/>
                <w:szCs w:val="16"/>
              </w:rPr>
              <w:t>Y</w:t>
            </w:r>
          </w:p>
        </w:tc>
        <w:tc>
          <w:tcPr>
            <w:tcW w:w="604" w:type="dxa"/>
          </w:tcPr>
          <w:p w14:paraId="0123E0CB" w14:textId="77777777" w:rsidR="00264DBA" w:rsidRPr="00055636" w:rsidRDefault="00264DBA" w:rsidP="00E05169">
            <w:pPr>
              <w:spacing w:after="0" w:line="240" w:lineRule="auto"/>
              <w:jc w:val="center"/>
              <w:rPr>
                <w:sz w:val="16"/>
                <w:szCs w:val="16"/>
              </w:rPr>
            </w:pPr>
            <w:r w:rsidRPr="00055636">
              <w:rPr>
                <w:sz w:val="16"/>
                <w:szCs w:val="16"/>
              </w:rPr>
              <w:t>N</w:t>
            </w:r>
          </w:p>
        </w:tc>
        <w:tc>
          <w:tcPr>
            <w:tcW w:w="604" w:type="dxa"/>
          </w:tcPr>
          <w:p w14:paraId="58738DFC" w14:textId="77777777" w:rsidR="00264DBA" w:rsidRPr="00055636" w:rsidRDefault="00264DBA" w:rsidP="00E05169">
            <w:pPr>
              <w:spacing w:after="0" w:line="240" w:lineRule="auto"/>
              <w:jc w:val="center"/>
              <w:rPr>
                <w:sz w:val="16"/>
                <w:szCs w:val="16"/>
              </w:rPr>
            </w:pPr>
            <w:r w:rsidRPr="00055636">
              <w:rPr>
                <w:sz w:val="16"/>
                <w:szCs w:val="16"/>
              </w:rPr>
              <w:t>Y</w:t>
            </w:r>
          </w:p>
        </w:tc>
        <w:tc>
          <w:tcPr>
            <w:tcW w:w="604" w:type="dxa"/>
          </w:tcPr>
          <w:p w14:paraId="641ADCE6" w14:textId="77777777" w:rsidR="00264DBA" w:rsidRPr="00055636" w:rsidRDefault="00264DBA" w:rsidP="00E05169">
            <w:pPr>
              <w:spacing w:after="0" w:line="240" w:lineRule="auto"/>
              <w:jc w:val="center"/>
              <w:rPr>
                <w:sz w:val="16"/>
                <w:szCs w:val="16"/>
              </w:rPr>
            </w:pPr>
            <w:r w:rsidRPr="00055636">
              <w:rPr>
                <w:sz w:val="16"/>
                <w:szCs w:val="16"/>
              </w:rPr>
              <w:t>Y</w:t>
            </w:r>
          </w:p>
        </w:tc>
        <w:tc>
          <w:tcPr>
            <w:tcW w:w="604" w:type="dxa"/>
          </w:tcPr>
          <w:p w14:paraId="759940EA" w14:textId="77777777" w:rsidR="00264DBA" w:rsidRPr="00055636" w:rsidRDefault="00264DBA" w:rsidP="00E05169">
            <w:pPr>
              <w:spacing w:after="0" w:line="240" w:lineRule="auto"/>
              <w:jc w:val="center"/>
              <w:rPr>
                <w:sz w:val="16"/>
                <w:szCs w:val="16"/>
              </w:rPr>
            </w:pPr>
            <w:r w:rsidRPr="00055636">
              <w:rPr>
                <w:sz w:val="16"/>
                <w:szCs w:val="16"/>
              </w:rPr>
              <w:t>Y</w:t>
            </w:r>
          </w:p>
        </w:tc>
      </w:tr>
      <w:tr w:rsidR="00264DBA" w:rsidRPr="007309CF" w14:paraId="26545FED" w14:textId="77777777" w:rsidTr="00D6478D">
        <w:tc>
          <w:tcPr>
            <w:tcW w:w="1435" w:type="dxa"/>
          </w:tcPr>
          <w:p w14:paraId="4B66EFF9" w14:textId="51C30E68" w:rsidR="00264DBA" w:rsidRPr="007309CF" w:rsidRDefault="00264DBA" w:rsidP="0098703E">
            <w:pPr>
              <w:spacing w:after="0" w:line="240" w:lineRule="auto"/>
              <w:jc w:val="center"/>
              <w:rPr>
                <w:sz w:val="16"/>
                <w:szCs w:val="16"/>
              </w:rPr>
            </w:pPr>
            <w:r>
              <w:rPr>
                <w:sz w:val="16"/>
                <w:szCs w:val="16"/>
              </w:rPr>
              <w:t xml:space="preserve">Bostick et al., 2012 </w:t>
            </w:r>
            <w:r>
              <w:rPr>
                <w:sz w:val="16"/>
                <w:szCs w:val="16"/>
              </w:rPr>
              <w:fldChar w:fldCharType="begin">
                <w:fldData xml:space="preserve">PEVuZE5vdGU+PENpdGU+PEF1dGhvcj5Cb3N0aWNrPC9BdXRob3I+PFllYXI+MjAxMjwvWWVhcj48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zEwOSUyRjA5NjM4Mjg4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Cb3N0aWNrPC9BdXRob3I+PFllYXI+MjAxMjwvWWVhcj48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zEwOSUyRjA5NjM4Mjg4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w:t>
            </w:r>
            <w:r>
              <w:rPr>
                <w:sz w:val="16"/>
                <w:szCs w:val="16"/>
              </w:rPr>
              <w:fldChar w:fldCharType="end"/>
            </w:r>
          </w:p>
        </w:tc>
        <w:tc>
          <w:tcPr>
            <w:tcW w:w="241" w:type="dxa"/>
          </w:tcPr>
          <w:p w14:paraId="47110563"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308905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A9535BD"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393B640F"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112CE827"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02D2E58E" w14:textId="77777777" w:rsidR="00264DBA" w:rsidRDefault="00264DBA" w:rsidP="00E05169">
            <w:pPr>
              <w:spacing w:after="0" w:line="240" w:lineRule="auto"/>
              <w:jc w:val="center"/>
              <w:rPr>
                <w:sz w:val="16"/>
                <w:szCs w:val="16"/>
              </w:rPr>
            </w:pPr>
            <w:r>
              <w:rPr>
                <w:sz w:val="16"/>
                <w:szCs w:val="16"/>
              </w:rPr>
              <w:t>3M: 24 %</w:t>
            </w:r>
          </w:p>
          <w:p w14:paraId="6FBD33B4" w14:textId="77777777" w:rsidR="00264DBA" w:rsidRPr="007309CF" w:rsidRDefault="00264DBA" w:rsidP="00E05169">
            <w:pPr>
              <w:spacing w:after="0" w:line="240" w:lineRule="auto"/>
              <w:jc w:val="center"/>
              <w:rPr>
                <w:sz w:val="16"/>
                <w:szCs w:val="16"/>
              </w:rPr>
            </w:pPr>
            <w:r>
              <w:rPr>
                <w:sz w:val="16"/>
                <w:szCs w:val="16"/>
              </w:rPr>
              <w:t>6M: 33%</w:t>
            </w:r>
          </w:p>
        </w:tc>
        <w:tc>
          <w:tcPr>
            <w:tcW w:w="589" w:type="dxa"/>
          </w:tcPr>
          <w:p w14:paraId="4875664C"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5AE23D5C"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458E4C3"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514CEDB9"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F48A6BB"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131033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055201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CBBB996"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28CB9D0A"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FE9D296" w14:textId="77777777" w:rsidTr="00D6478D">
        <w:tc>
          <w:tcPr>
            <w:tcW w:w="1435" w:type="dxa"/>
          </w:tcPr>
          <w:p w14:paraId="6AB62298" w14:textId="5F029ECB" w:rsidR="00264DBA" w:rsidRPr="007309CF" w:rsidRDefault="00264DBA" w:rsidP="0098703E">
            <w:pPr>
              <w:spacing w:after="0" w:line="240" w:lineRule="auto"/>
              <w:jc w:val="center"/>
              <w:rPr>
                <w:sz w:val="16"/>
                <w:szCs w:val="16"/>
              </w:rPr>
            </w:pPr>
            <w:r>
              <w:rPr>
                <w:sz w:val="16"/>
                <w:szCs w:val="16"/>
              </w:rPr>
              <w:t xml:space="preserve">Bostick et al., 2013 </w:t>
            </w:r>
            <w:r>
              <w:rPr>
                <w:sz w:val="16"/>
                <w:szCs w:val="16"/>
              </w:rPr>
              <w:fldChar w:fldCharType="begin"/>
            </w:r>
            <w:r>
              <w:rPr>
                <w:sz w:val="16"/>
                <w:szCs w:val="16"/>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Pr>
                <w:sz w:val="16"/>
                <w:szCs w:val="16"/>
              </w:rPr>
              <w:fldChar w:fldCharType="separate"/>
            </w:r>
            <w:r>
              <w:rPr>
                <w:noProof/>
                <w:sz w:val="16"/>
                <w:szCs w:val="16"/>
              </w:rPr>
              <w:t>[7]</w:t>
            </w:r>
            <w:r>
              <w:rPr>
                <w:sz w:val="16"/>
                <w:szCs w:val="16"/>
              </w:rPr>
              <w:fldChar w:fldCharType="end"/>
            </w:r>
          </w:p>
        </w:tc>
        <w:tc>
          <w:tcPr>
            <w:tcW w:w="241" w:type="dxa"/>
          </w:tcPr>
          <w:p w14:paraId="685A091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11AC7EF"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5B751834"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362E70D0"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62ED4565"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438C1998" w14:textId="77777777" w:rsidR="00264DBA" w:rsidRDefault="00264DBA" w:rsidP="00E05169">
            <w:pPr>
              <w:spacing w:after="0" w:line="240" w:lineRule="auto"/>
              <w:jc w:val="center"/>
              <w:rPr>
                <w:sz w:val="16"/>
                <w:szCs w:val="16"/>
              </w:rPr>
            </w:pPr>
            <w:r>
              <w:rPr>
                <w:sz w:val="16"/>
                <w:szCs w:val="16"/>
              </w:rPr>
              <w:t>3M: 23.6%</w:t>
            </w:r>
          </w:p>
          <w:p w14:paraId="70BEB741" w14:textId="77777777" w:rsidR="00264DBA" w:rsidRPr="007309CF" w:rsidRDefault="00264DBA" w:rsidP="00E05169">
            <w:pPr>
              <w:spacing w:after="0" w:line="240" w:lineRule="auto"/>
              <w:jc w:val="center"/>
              <w:rPr>
                <w:sz w:val="16"/>
                <w:szCs w:val="16"/>
              </w:rPr>
            </w:pPr>
            <w:r>
              <w:rPr>
                <w:sz w:val="16"/>
                <w:szCs w:val="16"/>
              </w:rPr>
              <w:t>6M: 33.3%</w:t>
            </w:r>
          </w:p>
        </w:tc>
        <w:tc>
          <w:tcPr>
            <w:tcW w:w="589" w:type="dxa"/>
          </w:tcPr>
          <w:p w14:paraId="5F892D0D"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2C92300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F4A44E0"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5F4143A1"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5CC53DF"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ABA90C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2517C1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B13192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6B81AD3"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768DA6E8" w14:textId="77777777" w:rsidTr="00D6478D">
        <w:tc>
          <w:tcPr>
            <w:tcW w:w="1435" w:type="dxa"/>
          </w:tcPr>
          <w:p w14:paraId="56E0BCAE" w14:textId="2005A733" w:rsidR="00264DBA" w:rsidRDefault="00264DBA" w:rsidP="0098703E">
            <w:pPr>
              <w:spacing w:after="0" w:line="240" w:lineRule="auto"/>
              <w:jc w:val="center"/>
              <w:rPr>
                <w:sz w:val="16"/>
                <w:szCs w:val="16"/>
              </w:rPr>
            </w:pPr>
            <w:r>
              <w:rPr>
                <w:sz w:val="16"/>
                <w:szCs w:val="16"/>
              </w:rPr>
              <w:t xml:space="preserve">Buitenhuis et al., 2006 </w:t>
            </w:r>
            <w:r>
              <w:rPr>
                <w:sz w:val="16"/>
                <w:szCs w:val="16"/>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Pr>
                <w:sz w:val="16"/>
                <w:szCs w:val="16"/>
              </w:rPr>
              <w:instrText xml:space="preserve"> ADDIN EN.CITE </w:instrText>
            </w:r>
            <w:r>
              <w:rPr>
                <w:sz w:val="16"/>
                <w:szCs w:val="16"/>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w:t>
            </w:r>
            <w:r>
              <w:rPr>
                <w:sz w:val="16"/>
                <w:szCs w:val="16"/>
              </w:rPr>
              <w:fldChar w:fldCharType="end"/>
            </w:r>
          </w:p>
        </w:tc>
        <w:tc>
          <w:tcPr>
            <w:tcW w:w="241" w:type="dxa"/>
          </w:tcPr>
          <w:p w14:paraId="06B34F62" w14:textId="77777777" w:rsidR="00264DBA" w:rsidRDefault="00264DBA" w:rsidP="00E05169">
            <w:pPr>
              <w:spacing w:after="0" w:line="240" w:lineRule="auto"/>
              <w:jc w:val="center"/>
              <w:rPr>
                <w:sz w:val="16"/>
                <w:szCs w:val="16"/>
              </w:rPr>
            </w:pPr>
            <w:r>
              <w:rPr>
                <w:sz w:val="16"/>
                <w:szCs w:val="16"/>
              </w:rPr>
              <w:t>Y</w:t>
            </w:r>
          </w:p>
        </w:tc>
        <w:tc>
          <w:tcPr>
            <w:tcW w:w="570" w:type="dxa"/>
          </w:tcPr>
          <w:p w14:paraId="27F912DB" w14:textId="77777777" w:rsidR="00264DBA" w:rsidRDefault="00264DBA" w:rsidP="00E05169">
            <w:pPr>
              <w:spacing w:after="0" w:line="240" w:lineRule="auto"/>
              <w:jc w:val="center"/>
              <w:rPr>
                <w:sz w:val="16"/>
                <w:szCs w:val="16"/>
              </w:rPr>
            </w:pPr>
            <w:r>
              <w:rPr>
                <w:sz w:val="16"/>
                <w:szCs w:val="16"/>
              </w:rPr>
              <w:t>Y</w:t>
            </w:r>
          </w:p>
        </w:tc>
        <w:tc>
          <w:tcPr>
            <w:tcW w:w="589" w:type="dxa"/>
          </w:tcPr>
          <w:p w14:paraId="19553480" w14:textId="77777777" w:rsidR="00264DBA" w:rsidRDefault="00264DBA" w:rsidP="00E05169">
            <w:pPr>
              <w:spacing w:after="0" w:line="240" w:lineRule="auto"/>
              <w:jc w:val="center"/>
              <w:rPr>
                <w:sz w:val="16"/>
                <w:szCs w:val="16"/>
              </w:rPr>
            </w:pPr>
            <w:r>
              <w:rPr>
                <w:sz w:val="16"/>
                <w:szCs w:val="16"/>
              </w:rPr>
              <w:t>Y</w:t>
            </w:r>
          </w:p>
        </w:tc>
        <w:tc>
          <w:tcPr>
            <w:tcW w:w="544" w:type="dxa"/>
          </w:tcPr>
          <w:p w14:paraId="74CBDD47" w14:textId="77777777" w:rsidR="00264DBA" w:rsidRDefault="00264DBA" w:rsidP="00E05169">
            <w:pPr>
              <w:spacing w:after="0" w:line="240" w:lineRule="auto"/>
              <w:jc w:val="center"/>
              <w:rPr>
                <w:sz w:val="16"/>
                <w:szCs w:val="16"/>
              </w:rPr>
            </w:pPr>
            <w:r>
              <w:rPr>
                <w:sz w:val="16"/>
                <w:szCs w:val="16"/>
              </w:rPr>
              <w:t>Y</w:t>
            </w:r>
          </w:p>
        </w:tc>
        <w:tc>
          <w:tcPr>
            <w:tcW w:w="645" w:type="dxa"/>
          </w:tcPr>
          <w:p w14:paraId="0A0D343D" w14:textId="77777777" w:rsidR="00264DBA" w:rsidRDefault="00264DBA" w:rsidP="00E05169">
            <w:pPr>
              <w:spacing w:after="0" w:line="240" w:lineRule="auto"/>
              <w:jc w:val="center"/>
              <w:rPr>
                <w:sz w:val="16"/>
                <w:szCs w:val="16"/>
              </w:rPr>
            </w:pPr>
            <w:r>
              <w:rPr>
                <w:sz w:val="16"/>
                <w:szCs w:val="16"/>
              </w:rPr>
              <w:t>N/A</w:t>
            </w:r>
          </w:p>
        </w:tc>
        <w:tc>
          <w:tcPr>
            <w:tcW w:w="1142" w:type="dxa"/>
          </w:tcPr>
          <w:p w14:paraId="3799B86A" w14:textId="77777777" w:rsidR="00264DBA" w:rsidRDefault="00264DBA" w:rsidP="00E05169">
            <w:pPr>
              <w:spacing w:after="0" w:line="240" w:lineRule="auto"/>
              <w:jc w:val="center"/>
              <w:rPr>
                <w:sz w:val="16"/>
                <w:szCs w:val="16"/>
              </w:rPr>
            </w:pPr>
            <w:r>
              <w:rPr>
                <w:sz w:val="16"/>
                <w:szCs w:val="16"/>
              </w:rPr>
              <w:t>20.8%</w:t>
            </w:r>
          </w:p>
        </w:tc>
        <w:tc>
          <w:tcPr>
            <w:tcW w:w="589" w:type="dxa"/>
          </w:tcPr>
          <w:p w14:paraId="1F449373" w14:textId="77777777" w:rsidR="00264DBA" w:rsidRDefault="00264DBA" w:rsidP="00E05169">
            <w:pPr>
              <w:spacing w:after="0" w:line="240" w:lineRule="auto"/>
              <w:jc w:val="center"/>
              <w:rPr>
                <w:sz w:val="16"/>
                <w:szCs w:val="16"/>
              </w:rPr>
            </w:pPr>
            <w:r>
              <w:rPr>
                <w:sz w:val="16"/>
                <w:szCs w:val="16"/>
              </w:rPr>
              <w:t>Y</w:t>
            </w:r>
          </w:p>
        </w:tc>
        <w:tc>
          <w:tcPr>
            <w:tcW w:w="562" w:type="dxa"/>
          </w:tcPr>
          <w:p w14:paraId="24D96D8F" w14:textId="77777777" w:rsidR="00264DBA" w:rsidRDefault="00264DBA" w:rsidP="00E05169">
            <w:pPr>
              <w:spacing w:after="0" w:line="240" w:lineRule="auto"/>
              <w:jc w:val="center"/>
              <w:rPr>
                <w:sz w:val="16"/>
                <w:szCs w:val="16"/>
              </w:rPr>
            </w:pPr>
            <w:r>
              <w:rPr>
                <w:sz w:val="16"/>
                <w:szCs w:val="16"/>
              </w:rPr>
              <w:t>CS</w:t>
            </w:r>
          </w:p>
        </w:tc>
        <w:tc>
          <w:tcPr>
            <w:tcW w:w="589" w:type="dxa"/>
          </w:tcPr>
          <w:p w14:paraId="444CC511" w14:textId="77777777" w:rsidR="00264DBA" w:rsidRDefault="00264DBA" w:rsidP="00E05169">
            <w:pPr>
              <w:spacing w:after="0" w:line="240" w:lineRule="auto"/>
              <w:jc w:val="center"/>
              <w:rPr>
                <w:sz w:val="16"/>
                <w:szCs w:val="16"/>
              </w:rPr>
            </w:pPr>
            <w:r>
              <w:rPr>
                <w:sz w:val="16"/>
                <w:szCs w:val="16"/>
              </w:rPr>
              <w:t>Y</w:t>
            </w:r>
          </w:p>
        </w:tc>
        <w:tc>
          <w:tcPr>
            <w:tcW w:w="589" w:type="dxa"/>
          </w:tcPr>
          <w:p w14:paraId="5030E6E8" w14:textId="77777777" w:rsidR="00264DBA" w:rsidRDefault="00264DBA" w:rsidP="00E05169">
            <w:pPr>
              <w:spacing w:after="0" w:line="240" w:lineRule="auto"/>
              <w:jc w:val="center"/>
              <w:rPr>
                <w:sz w:val="16"/>
                <w:szCs w:val="16"/>
              </w:rPr>
            </w:pPr>
            <w:r>
              <w:rPr>
                <w:sz w:val="16"/>
                <w:szCs w:val="16"/>
              </w:rPr>
              <w:t>N/A</w:t>
            </w:r>
          </w:p>
        </w:tc>
        <w:tc>
          <w:tcPr>
            <w:tcW w:w="604" w:type="dxa"/>
          </w:tcPr>
          <w:p w14:paraId="7F1721ED" w14:textId="77777777" w:rsidR="00264DBA" w:rsidRDefault="00264DBA" w:rsidP="00E05169">
            <w:pPr>
              <w:spacing w:after="0" w:line="240" w:lineRule="auto"/>
              <w:jc w:val="center"/>
              <w:rPr>
                <w:sz w:val="16"/>
                <w:szCs w:val="16"/>
              </w:rPr>
            </w:pPr>
            <w:r>
              <w:rPr>
                <w:sz w:val="16"/>
                <w:szCs w:val="16"/>
              </w:rPr>
              <w:t>Y</w:t>
            </w:r>
          </w:p>
        </w:tc>
        <w:tc>
          <w:tcPr>
            <w:tcW w:w="604" w:type="dxa"/>
          </w:tcPr>
          <w:p w14:paraId="357D8486" w14:textId="77777777" w:rsidR="00264DBA" w:rsidRDefault="00264DBA" w:rsidP="00E05169">
            <w:pPr>
              <w:spacing w:after="0" w:line="240" w:lineRule="auto"/>
              <w:jc w:val="center"/>
              <w:rPr>
                <w:sz w:val="16"/>
                <w:szCs w:val="16"/>
              </w:rPr>
            </w:pPr>
            <w:r>
              <w:rPr>
                <w:sz w:val="16"/>
                <w:szCs w:val="16"/>
              </w:rPr>
              <w:t>CS</w:t>
            </w:r>
          </w:p>
        </w:tc>
        <w:tc>
          <w:tcPr>
            <w:tcW w:w="604" w:type="dxa"/>
          </w:tcPr>
          <w:p w14:paraId="2B51D33C" w14:textId="77777777" w:rsidR="00264DBA" w:rsidRDefault="00264DBA" w:rsidP="00E05169">
            <w:pPr>
              <w:spacing w:after="0" w:line="240" w:lineRule="auto"/>
              <w:jc w:val="center"/>
              <w:rPr>
                <w:sz w:val="16"/>
                <w:szCs w:val="16"/>
              </w:rPr>
            </w:pPr>
            <w:r>
              <w:rPr>
                <w:sz w:val="16"/>
                <w:szCs w:val="16"/>
              </w:rPr>
              <w:t>Y</w:t>
            </w:r>
          </w:p>
        </w:tc>
        <w:tc>
          <w:tcPr>
            <w:tcW w:w="604" w:type="dxa"/>
          </w:tcPr>
          <w:p w14:paraId="7D21745E" w14:textId="77777777" w:rsidR="00264DBA" w:rsidRDefault="00264DBA" w:rsidP="00E05169">
            <w:pPr>
              <w:spacing w:after="0" w:line="240" w:lineRule="auto"/>
              <w:jc w:val="center"/>
              <w:rPr>
                <w:sz w:val="16"/>
                <w:szCs w:val="16"/>
              </w:rPr>
            </w:pPr>
            <w:r>
              <w:rPr>
                <w:sz w:val="16"/>
                <w:szCs w:val="16"/>
              </w:rPr>
              <w:t>Y</w:t>
            </w:r>
          </w:p>
        </w:tc>
        <w:tc>
          <w:tcPr>
            <w:tcW w:w="604" w:type="dxa"/>
          </w:tcPr>
          <w:p w14:paraId="077A369C" w14:textId="77777777" w:rsidR="00264DBA" w:rsidRDefault="00264DBA" w:rsidP="00E05169">
            <w:pPr>
              <w:spacing w:after="0" w:line="240" w:lineRule="auto"/>
              <w:jc w:val="center"/>
              <w:rPr>
                <w:sz w:val="16"/>
                <w:szCs w:val="16"/>
              </w:rPr>
            </w:pPr>
            <w:r>
              <w:rPr>
                <w:sz w:val="16"/>
                <w:szCs w:val="16"/>
              </w:rPr>
              <w:t>Y</w:t>
            </w:r>
          </w:p>
        </w:tc>
      </w:tr>
      <w:tr w:rsidR="00264DBA" w:rsidRPr="007309CF" w14:paraId="087D07D3" w14:textId="77777777" w:rsidTr="00D6478D">
        <w:tc>
          <w:tcPr>
            <w:tcW w:w="1435" w:type="dxa"/>
          </w:tcPr>
          <w:p w14:paraId="12B36F1D" w14:textId="797C11A0" w:rsidR="00264DBA" w:rsidRPr="007309CF" w:rsidRDefault="00264DBA" w:rsidP="0098703E">
            <w:pPr>
              <w:spacing w:after="0" w:line="240" w:lineRule="auto"/>
              <w:jc w:val="center"/>
              <w:rPr>
                <w:sz w:val="16"/>
                <w:szCs w:val="16"/>
              </w:rPr>
            </w:pPr>
            <w:r>
              <w:rPr>
                <w:sz w:val="16"/>
                <w:szCs w:val="16"/>
              </w:rPr>
              <w:t xml:space="preserve">Buitenhuis et al., 2006  </w:t>
            </w:r>
            <w:r>
              <w:rPr>
                <w:sz w:val="16"/>
                <w:szCs w:val="16"/>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9]</w:t>
            </w:r>
            <w:r>
              <w:rPr>
                <w:sz w:val="16"/>
                <w:szCs w:val="16"/>
              </w:rPr>
              <w:fldChar w:fldCharType="end"/>
            </w:r>
          </w:p>
        </w:tc>
        <w:tc>
          <w:tcPr>
            <w:tcW w:w="241" w:type="dxa"/>
          </w:tcPr>
          <w:p w14:paraId="08BA67EE"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231D85F"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7D469637"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17FDB6CA"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4E421885"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58B37BF5" w14:textId="77777777" w:rsidR="00264DBA" w:rsidRPr="007309CF" w:rsidRDefault="00264DBA" w:rsidP="00E05169">
            <w:pPr>
              <w:spacing w:after="0" w:line="240" w:lineRule="auto"/>
              <w:jc w:val="center"/>
              <w:rPr>
                <w:sz w:val="16"/>
                <w:szCs w:val="16"/>
              </w:rPr>
            </w:pPr>
            <w:r>
              <w:rPr>
                <w:sz w:val="16"/>
                <w:szCs w:val="16"/>
              </w:rPr>
              <w:t>12%</w:t>
            </w:r>
          </w:p>
        </w:tc>
        <w:tc>
          <w:tcPr>
            <w:tcW w:w="589" w:type="dxa"/>
          </w:tcPr>
          <w:p w14:paraId="78A75771"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46D28A6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614711B"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2943CA90"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28BEC12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90553B5"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C690C5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50C1BD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C93ADBD"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6500B9A1" w14:textId="77777777" w:rsidTr="00D6478D">
        <w:tc>
          <w:tcPr>
            <w:tcW w:w="1435" w:type="dxa"/>
          </w:tcPr>
          <w:p w14:paraId="421430FC" w14:textId="23D43C6B" w:rsidR="00264DBA" w:rsidRPr="007309CF" w:rsidRDefault="00264DBA" w:rsidP="0098703E">
            <w:pPr>
              <w:spacing w:after="0" w:line="240" w:lineRule="auto"/>
              <w:jc w:val="center"/>
              <w:rPr>
                <w:sz w:val="16"/>
                <w:szCs w:val="16"/>
              </w:rPr>
            </w:pPr>
            <w:r>
              <w:rPr>
                <w:sz w:val="16"/>
                <w:szCs w:val="16"/>
              </w:rPr>
              <w:t xml:space="preserve">Buitenhuis et al., 2008 </w:t>
            </w:r>
            <w:r>
              <w:rPr>
                <w:sz w:val="16"/>
                <w:szCs w:val="16"/>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sz w:val="16"/>
                <w:szCs w:val="16"/>
              </w:rPr>
              <w:instrText xml:space="preserve"> ADDIN EN.CITE </w:instrText>
            </w:r>
            <w:r>
              <w:rPr>
                <w:sz w:val="16"/>
                <w:szCs w:val="16"/>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0]</w:t>
            </w:r>
            <w:r>
              <w:rPr>
                <w:sz w:val="16"/>
                <w:szCs w:val="16"/>
              </w:rPr>
              <w:fldChar w:fldCharType="end"/>
            </w:r>
          </w:p>
        </w:tc>
        <w:tc>
          <w:tcPr>
            <w:tcW w:w="241" w:type="dxa"/>
          </w:tcPr>
          <w:p w14:paraId="1BA80D63"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191660A4"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0A86269C"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5783D688"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1E0F0DA9"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428BC710" w14:textId="77777777" w:rsidR="00264DBA" w:rsidRPr="007309CF" w:rsidRDefault="00264DBA" w:rsidP="00E05169">
            <w:pPr>
              <w:spacing w:after="0" w:line="240" w:lineRule="auto"/>
              <w:jc w:val="center"/>
              <w:rPr>
                <w:sz w:val="16"/>
                <w:szCs w:val="16"/>
              </w:rPr>
            </w:pPr>
            <w:r>
              <w:rPr>
                <w:sz w:val="16"/>
                <w:szCs w:val="16"/>
              </w:rPr>
              <w:t>29%</w:t>
            </w:r>
          </w:p>
        </w:tc>
        <w:tc>
          <w:tcPr>
            <w:tcW w:w="589" w:type="dxa"/>
          </w:tcPr>
          <w:p w14:paraId="07609346"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1EFE8B78"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2639466C"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7E4F702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88F7179"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4201040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C03540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6BC980B"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6C21BA9B"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2486D11C" w14:textId="77777777" w:rsidTr="00D6478D">
        <w:tc>
          <w:tcPr>
            <w:tcW w:w="1435" w:type="dxa"/>
          </w:tcPr>
          <w:p w14:paraId="51E17A27" w14:textId="22E26381" w:rsidR="00264DBA" w:rsidRPr="007309CF" w:rsidRDefault="00264DBA" w:rsidP="0098703E">
            <w:pPr>
              <w:spacing w:after="0" w:line="240" w:lineRule="auto"/>
              <w:jc w:val="center"/>
              <w:rPr>
                <w:sz w:val="16"/>
                <w:szCs w:val="16"/>
              </w:rPr>
            </w:pPr>
            <w:r>
              <w:rPr>
                <w:sz w:val="16"/>
                <w:szCs w:val="16"/>
              </w:rPr>
              <w:t xml:space="preserve">Buitenhuis et al., 2009 </w:t>
            </w:r>
            <w:r>
              <w:rPr>
                <w:sz w:val="16"/>
                <w:szCs w:val="16"/>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Pr>
                <w:sz w:val="16"/>
                <w:szCs w:val="16"/>
              </w:rPr>
              <w:instrText xml:space="preserve"> ADDIN EN.CITE </w:instrText>
            </w:r>
            <w:r>
              <w:rPr>
                <w:sz w:val="16"/>
                <w:szCs w:val="16"/>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1]</w:t>
            </w:r>
            <w:r>
              <w:rPr>
                <w:sz w:val="16"/>
                <w:szCs w:val="16"/>
              </w:rPr>
              <w:fldChar w:fldCharType="end"/>
            </w:r>
          </w:p>
        </w:tc>
        <w:tc>
          <w:tcPr>
            <w:tcW w:w="241" w:type="dxa"/>
          </w:tcPr>
          <w:p w14:paraId="521808F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F1C49DC"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7B4A793A"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73198D18"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548BAC84"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0D66309A" w14:textId="77777777" w:rsidR="00264DBA" w:rsidRDefault="00264DBA" w:rsidP="00E05169">
            <w:pPr>
              <w:spacing w:after="0" w:line="240" w:lineRule="auto"/>
              <w:jc w:val="center"/>
              <w:rPr>
                <w:sz w:val="16"/>
                <w:szCs w:val="16"/>
              </w:rPr>
            </w:pPr>
            <w:r>
              <w:rPr>
                <w:sz w:val="16"/>
                <w:szCs w:val="16"/>
              </w:rPr>
              <w:t>Questionnaire 2: 8.0%</w:t>
            </w:r>
          </w:p>
          <w:p w14:paraId="246345F6" w14:textId="77777777" w:rsidR="00264DBA" w:rsidRPr="007309CF" w:rsidRDefault="00264DBA" w:rsidP="00E05169">
            <w:pPr>
              <w:spacing w:after="0" w:line="240" w:lineRule="auto"/>
              <w:jc w:val="center"/>
              <w:rPr>
                <w:sz w:val="16"/>
                <w:szCs w:val="16"/>
              </w:rPr>
            </w:pPr>
            <w:r>
              <w:rPr>
                <w:sz w:val="16"/>
                <w:szCs w:val="16"/>
              </w:rPr>
              <w:t>Questionnaire 3: 5.3%</w:t>
            </w:r>
          </w:p>
        </w:tc>
        <w:tc>
          <w:tcPr>
            <w:tcW w:w="589" w:type="dxa"/>
          </w:tcPr>
          <w:p w14:paraId="0F7FA2D2"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2E960B7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D42780C"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0A043775"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ED047D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760CFC1"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80F1859"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625E44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6B33863"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463E916" w14:textId="77777777" w:rsidTr="00D6478D">
        <w:tc>
          <w:tcPr>
            <w:tcW w:w="1435" w:type="dxa"/>
          </w:tcPr>
          <w:p w14:paraId="1884CF6F" w14:textId="1F5F2150" w:rsidR="00264DBA" w:rsidRDefault="00264DBA" w:rsidP="0098703E">
            <w:pPr>
              <w:spacing w:after="0" w:line="240" w:lineRule="auto"/>
              <w:jc w:val="center"/>
              <w:rPr>
                <w:sz w:val="16"/>
                <w:szCs w:val="16"/>
              </w:rPr>
            </w:pPr>
            <w:r>
              <w:rPr>
                <w:sz w:val="16"/>
                <w:szCs w:val="16"/>
              </w:rPr>
              <w:t xml:space="preserve">Carroll et al., 2007 </w:t>
            </w:r>
            <w:r>
              <w:rPr>
                <w:sz w:val="16"/>
                <w:szCs w:val="16"/>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Pr>
                <w:sz w:val="16"/>
                <w:szCs w:val="16"/>
              </w:rPr>
              <w:instrText xml:space="preserve"> ADDIN EN.CITE </w:instrText>
            </w:r>
            <w:r>
              <w:rPr>
                <w:sz w:val="16"/>
                <w:szCs w:val="16"/>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2]</w:t>
            </w:r>
            <w:r>
              <w:rPr>
                <w:sz w:val="16"/>
                <w:szCs w:val="16"/>
              </w:rPr>
              <w:fldChar w:fldCharType="end"/>
            </w:r>
          </w:p>
        </w:tc>
        <w:tc>
          <w:tcPr>
            <w:tcW w:w="241" w:type="dxa"/>
          </w:tcPr>
          <w:p w14:paraId="3A169E9B" w14:textId="77777777" w:rsidR="00264DBA" w:rsidRDefault="00264DBA" w:rsidP="00E05169">
            <w:pPr>
              <w:spacing w:after="0" w:line="240" w:lineRule="auto"/>
              <w:jc w:val="center"/>
              <w:rPr>
                <w:sz w:val="16"/>
                <w:szCs w:val="16"/>
              </w:rPr>
            </w:pPr>
            <w:r>
              <w:rPr>
                <w:sz w:val="16"/>
                <w:szCs w:val="16"/>
              </w:rPr>
              <w:t>Y</w:t>
            </w:r>
          </w:p>
        </w:tc>
        <w:tc>
          <w:tcPr>
            <w:tcW w:w="570" w:type="dxa"/>
          </w:tcPr>
          <w:p w14:paraId="10CF6C84" w14:textId="77777777" w:rsidR="00264DBA" w:rsidRDefault="00264DBA" w:rsidP="00E05169">
            <w:pPr>
              <w:spacing w:after="0" w:line="240" w:lineRule="auto"/>
              <w:jc w:val="center"/>
              <w:rPr>
                <w:sz w:val="16"/>
                <w:szCs w:val="16"/>
              </w:rPr>
            </w:pPr>
            <w:r>
              <w:rPr>
                <w:sz w:val="16"/>
                <w:szCs w:val="16"/>
              </w:rPr>
              <w:t>Y</w:t>
            </w:r>
          </w:p>
        </w:tc>
        <w:tc>
          <w:tcPr>
            <w:tcW w:w="589" w:type="dxa"/>
          </w:tcPr>
          <w:p w14:paraId="0082AD05" w14:textId="77777777" w:rsidR="00264DBA" w:rsidRDefault="00264DBA" w:rsidP="00E05169">
            <w:pPr>
              <w:spacing w:after="0" w:line="240" w:lineRule="auto"/>
              <w:jc w:val="center"/>
              <w:rPr>
                <w:sz w:val="16"/>
                <w:szCs w:val="16"/>
              </w:rPr>
            </w:pPr>
            <w:r>
              <w:rPr>
                <w:sz w:val="16"/>
                <w:szCs w:val="16"/>
              </w:rPr>
              <w:t>N/A</w:t>
            </w:r>
          </w:p>
        </w:tc>
        <w:tc>
          <w:tcPr>
            <w:tcW w:w="544" w:type="dxa"/>
          </w:tcPr>
          <w:p w14:paraId="30343A9C" w14:textId="77777777" w:rsidR="00264DBA" w:rsidRDefault="00264DBA" w:rsidP="00E05169">
            <w:pPr>
              <w:spacing w:after="0" w:line="240" w:lineRule="auto"/>
              <w:jc w:val="center"/>
              <w:rPr>
                <w:sz w:val="16"/>
                <w:szCs w:val="16"/>
              </w:rPr>
            </w:pPr>
            <w:r>
              <w:rPr>
                <w:sz w:val="16"/>
                <w:szCs w:val="16"/>
              </w:rPr>
              <w:t>N/A</w:t>
            </w:r>
          </w:p>
        </w:tc>
        <w:tc>
          <w:tcPr>
            <w:tcW w:w="645" w:type="dxa"/>
          </w:tcPr>
          <w:p w14:paraId="05434012" w14:textId="77777777" w:rsidR="00264DBA" w:rsidRDefault="00264DBA" w:rsidP="00E05169">
            <w:pPr>
              <w:spacing w:after="0" w:line="240" w:lineRule="auto"/>
              <w:jc w:val="center"/>
              <w:rPr>
                <w:sz w:val="16"/>
                <w:szCs w:val="16"/>
              </w:rPr>
            </w:pPr>
            <w:r>
              <w:rPr>
                <w:sz w:val="16"/>
                <w:szCs w:val="16"/>
              </w:rPr>
              <w:t>Y</w:t>
            </w:r>
          </w:p>
        </w:tc>
        <w:tc>
          <w:tcPr>
            <w:tcW w:w="1142" w:type="dxa"/>
          </w:tcPr>
          <w:p w14:paraId="7FFD9D65" w14:textId="77777777" w:rsidR="00264DBA" w:rsidRDefault="00264DBA" w:rsidP="00E05169">
            <w:pPr>
              <w:spacing w:after="0" w:line="240" w:lineRule="auto"/>
              <w:jc w:val="center"/>
              <w:rPr>
                <w:sz w:val="16"/>
                <w:szCs w:val="16"/>
              </w:rPr>
            </w:pPr>
            <w:r>
              <w:rPr>
                <w:sz w:val="16"/>
                <w:szCs w:val="16"/>
              </w:rPr>
              <w:t>55.9%</w:t>
            </w:r>
          </w:p>
        </w:tc>
        <w:tc>
          <w:tcPr>
            <w:tcW w:w="589" w:type="dxa"/>
          </w:tcPr>
          <w:p w14:paraId="3F8C27FF" w14:textId="77777777" w:rsidR="00264DBA" w:rsidRDefault="00264DBA" w:rsidP="00E05169">
            <w:pPr>
              <w:spacing w:after="0" w:line="240" w:lineRule="auto"/>
              <w:jc w:val="center"/>
              <w:rPr>
                <w:sz w:val="16"/>
                <w:szCs w:val="16"/>
              </w:rPr>
            </w:pPr>
            <w:r>
              <w:rPr>
                <w:sz w:val="16"/>
                <w:szCs w:val="16"/>
              </w:rPr>
              <w:t>Y</w:t>
            </w:r>
          </w:p>
        </w:tc>
        <w:tc>
          <w:tcPr>
            <w:tcW w:w="562" w:type="dxa"/>
          </w:tcPr>
          <w:p w14:paraId="7EE748A9" w14:textId="77777777" w:rsidR="00264DBA" w:rsidRDefault="00264DBA" w:rsidP="00E05169">
            <w:pPr>
              <w:spacing w:after="0" w:line="240" w:lineRule="auto"/>
              <w:jc w:val="center"/>
              <w:rPr>
                <w:sz w:val="16"/>
                <w:szCs w:val="16"/>
              </w:rPr>
            </w:pPr>
            <w:r>
              <w:rPr>
                <w:sz w:val="16"/>
                <w:szCs w:val="16"/>
              </w:rPr>
              <w:t>Y</w:t>
            </w:r>
          </w:p>
        </w:tc>
        <w:tc>
          <w:tcPr>
            <w:tcW w:w="589" w:type="dxa"/>
          </w:tcPr>
          <w:p w14:paraId="09DB723C" w14:textId="77777777" w:rsidR="00264DBA" w:rsidRDefault="00264DBA" w:rsidP="00E05169">
            <w:pPr>
              <w:spacing w:after="0" w:line="240" w:lineRule="auto"/>
              <w:jc w:val="center"/>
              <w:rPr>
                <w:sz w:val="16"/>
                <w:szCs w:val="16"/>
              </w:rPr>
            </w:pPr>
            <w:r>
              <w:rPr>
                <w:sz w:val="16"/>
                <w:szCs w:val="16"/>
              </w:rPr>
              <w:t>N/A</w:t>
            </w:r>
          </w:p>
        </w:tc>
        <w:tc>
          <w:tcPr>
            <w:tcW w:w="589" w:type="dxa"/>
          </w:tcPr>
          <w:p w14:paraId="42BA1E92" w14:textId="77777777" w:rsidR="00264DBA" w:rsidRDefault="00264DBA" w:rsidP="00E05169">
            <w:pPr>
              <w:spacing w:after="0" w:line="240" w:lineRule="auto"/>
              <w:jc w:val="center"/>
              <w:rPr>
                <w:sz w:val="16"/>
                <w:szCs w:val="16"/>
              </w:rPr>
            </w:pPr>
            <w:r>
              <w:rPr>
                <w:sz w:val="16"/>
                <w:szCs w:val="16"/>
              </w:rPr>
              <w:t>N/A</w:t>
            </w:r>
          </w:p>
        </w:tc>
        <w:tc>
          <w:tcPr>
            <w:tcW w:w="604" w:type="dxa"/>
          </w:tcPr>
          <w:p w14:paraId="79339868" w14:textId="77777777" w:rsidR="00264DBA" w:rsidRDefault="00264DBA" w:rsidP="00E05169">
            <w:pPr>
              <w:spacing w:after="0" w:line="240" w:lineRule="auto"/>
              <w:jc w:val="center"/>
              <w:rPr>
                <w:sz w:val="16"/>
                <w:szCs w:val="16"/>
              </w:rPr>
            </w:pPr>
            <w:r>
              <w:rPr>
                <w:sz w:val="16"/>
                <w:szCs w:val="16"/>
              </w:rPr>
              <w:t>Y</w:t>
            </w:r>
          </w:p>
        </w:tc>
        <w:tc>
          <w:tcPr>
            <w:tcW w:w="604" w:type="dxa"/>
          </w:tcPr>
          <w:p w14:paraId="4B6AD806" w14:textId="77777777" w:rsidR="00264DBA" w:rsidRDefault="00264DBA" w:rsidP="00E05169">
            <w:pPr>
              <w:spacing w:after="0" w:line="240" w:lineRule="auto"/>
              <w:jc w:val="center"/>
              <w:rPr>
                <w:sz w:val="16"/>
                <w:szCs w:val="16"/>
              </w:rPr>
            </w:pPr>
            <w:r>
              <w:rPr>
                <w:sz w:val="16"/>
                <w:szCs w:val="16"/>
              </w:rPr>
              <w:t>CS</w:t>
            </w:r>
          </w:p>
        </w:tc>
        <w:tc>
          <w:tcPr>
            <w:tcW w:w="604" w:type="dxa"/>
          </w:tcPr>
          <w:p w14:paraId="5CEE3CF6" w14:textId="77777777" w:rsidR="00264DBA" w:rsidRDefault="00264DBA" w:rsidP="00E05169">
            <w:pPr>
              <w:spacing w:after="0" w:line="240" w:lineRule="auto"/>
              <w:jc w:val="center"/>
              <w:rPr>
                <w:sz w:val="16"/>
                <w:szCs w:val="16"/>
              </w:rPr>
            </w:pPr>
            <w:r>
              <w:rPr>
                <w:sz w:val="16"/>
                <w:szCs w:val="16"/>
              </w:rPr>
              <w:t>N/A</w:t>
            </w:r>
          </w:p>
        </w:tc>
        <w:tc>
          <w:tcPr>
            <w:tcW w:w="604" w:type="dxa"/>
          </w:tcPr>
          <w:p w14:paraId="3AA5A0F4" w14:textId="77777777" w:rsidR="00264DBA" w:rsidRDefault="00264DBA" w:rsidP="00E05169">
            <w:pPr>
              <w:spacing w:after="0" w:line="240" w:lineRule="auto"/>
              <w:jc w:val="center"/>
              <w:rPr>
                <w:sz w:val="16"/>
                <w:szCs w:val="16"/>
              </w:rPr>
            </w:pPr>
            <w:r>
              <w:rPr>
                <w:sz w:val="16"/>
                <w:szCs w:val="16"/>
              </w:rPr>
              <w:t>Y</w:t>
            </w:r>
          </w:p>
        </w:tc>
        <w:tc>
          <w:tcPr>
            <w:tcW w:w="604" w:type="dxa"/>
          </w:tcPr>
          <w:p w14:paraId="7F1C8694" w14:textId="77777777" w:rsidR="00264DBA" w:rsidRDefault="00264DBA" w:rsidP="00E05169">
            <w:pPr>
              <w:spacing w:after="0" w:line="240" w:lineRule="auto"/>
              <w:jc w:val="center"/>
              <w:rPr>
                <w:sz w:val="16"/>
                <w:szCs w:val="16"/>
              </w:rPr>
            </w:pPr>
            <w:r>
              <w:rPr>
                <w:sz w:val="16"/>
                <w:szCs w:val="16"/>
              </w:rPr>
              <w:t>Y</w:t>
            </w:r>
          </w:p>
        </w:tc>
      </w:tr>
      <w:tr w:rsidR="00264DBA" w:rsidRPr="007309CF" w14:paraId="577323FB" w14:textId="77777777" w:rsidTr="00D6478D">
        <w:tc>
          <w:tcPr>
            <w:tcW w:w="1435" w:type="dxa"/>
          </w:tcPr>
          <w:p w14:paraId="59D27D33" w14:textId="224AF0AE" w:rsidR="00264DBA" w:rsidRPr="007309CF" w:rsidRDefault="00264DBA" w:rsidP="0098703E">
            <w:pPr>
              <w:spacing w:after="0" w:line="240" w:lineRule="auto"/>
              <w:jc w:val="center"/>
              <w:rPr>
                <w:sz w:val="16"/>
                <w:szCs w:val="16"/>
              </w:rPr>
            </w:pPr>
            <w:r>
              <w:rPr>
                <w:sz w:val="16"/>
                <w:szCs w:val="16"/>
              </w:rPr>
              <w:t xml:space="preserve">Carroll et al., 2009 </w:t>
            </w:r>
            <w:r>
              <w:rPr>
                <w:sz w:val="16"/>
                <w:szCs w:val="16"/>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Pr>
                <w:sz w:val="16"/>
                <w:szCs w:val="16"/>
              </w:rPr>
              <w:instrText xml:space="preserve"> ADDIN EN.CITE </w:instrText>
            </w:r>
            <w:r>
              <w:rPr>
                <w:sz w:val="16"/>
                <w:szCs w:val="16"/>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3]</w:t>
            </w:r>
            <w:r>
              <w:rPr>
                <w:sz w:val="16"/>
                <w:szCs w:val="16"/>
              </w:rPr>
              <w:fldChar w:fldCharType="end"/>
            </w:r>
          </w:p>
        </w:tc>
        <w:tc>
          <w:tcPr>
            <w:tcW w:w="241" w:type="dxa"/>
          </w:tcPr>
          <w:p w14:paraId="7B19EEB5"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CE7862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91224F7"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5820E44E" w14:textId="77777777" w:rsidR="00264DBA" w:rsidRPr="007309CF" w:rsidRDefault="00264DBA" w:rsidP="00E05169">
            <w:pPr>
              <w:spacing w:after="0" w:line="240" w:lineRule="auto"/>
              <w:rPr>
                <w:sz w:val="16"/>
                <w:szCs w:val="16"/>
              </w:rPr>
            </w:pPr>
            <w:r>
              <w:rPr>
                <w:sz w:val="16"/>
                <w:szCs w:val="16"/>
              </w:rPr>
              <w:t>N/A</w:t>
            </w:r>
          </w:p>
        </w:tc>
        <w:tc>
          <w:tcPr>
            <w:tcW w:w="645" w:type="dxa"/>
          </w:tcPr>
          <w:p w14:paraId="3149CBDC"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771E8F8F" w14:textId="77777777" w:rsidR="00264DBA" w:rsidRPr="007309CF" w:rsidRDefault="00264DBA" w:rsidP="00E05169">
            <w:pPr>
              <w:spacing w:after="0" w:line="240" w:lineRule="auto"/>
              <w:jc w:val="center"/>
              <w:rPr>
                <w:sz w:val="16"/>
                <w:szCs w:val="16"/>
              </w:rPr>
            </w:pPr>
            <w:r>
              <w:rPr>
                <w:sz w:val="16"/>
                <w:szCs w:val="16"/>
              </w:rPr>
              <w:t>16.2%</w:t>
            </w:r>
          </w:p>
        </w:tc>
        <w:tc>
          <w:tcPr>
            <w:tcW w:w="589" w:type="dxa"/>
          </w:tcPr>
          <w:p w14:paraId="6A766815"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5B83CAE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A0C525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5BEC90F"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33344A4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81222C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ACD8489"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69625E0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DBD04EE"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2AFE7E22" w14:textId="77777777" w:rsidTr="00D6478D">
        <w:tc>
          <w:tcPr>
            <w:tcW w:w="1435" w:type="dxa"/>
          </w:tcPr>
          <w:p w14:paraId="453E4054" w14:textId="12644F80" w:rsidR="00264DBA" w:rsidRPr="007309CF" w:rsidRDefault="00264DBA" w:rsidP="0098703E">
            <w:pPr>
              <w:spacing w:after="0" w:line="240" w:lineRule="auto"/>
              <w:jc w:val="center"/>
              <w:rPr>
                <w:sz w:val="16"/>
                <w:szCs w:val="16"/>
              </w:rPr>
            </w:pPr>
            <w:r>
              <w:rPr>
                <w:sz w:val="16"/>
                <w:szCs w:val="16"/>
              </w:rPr>
              <w:t xml:space="preserve">Carroll et al., 2011 </w:t>
            </w:r>
            <w:r>
              <w:rPr>
                <w:sz w:val="16"/>
                <w:szCs w:val="16"/>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Pr>
                <w:sz w:val="16"/>
                <w:szCs w:val="16"/>
              </w:rPr>
              <w:instrText xml:space="preserve"> ADDIN EN.CITE </w:instrText>
            </w:r>
            <w:r>
              <w:rPr>
                <w:sz w:val="16"/>
                <w:szCs w:val="16"/>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4]</w:t>
            </w:r>
            <w:r>
              <w:rPr>
                <w:sz w:val="16"/>
                <w:szCs w:val="16"/>
              </w:rPr>
              <w:fldChar w:fldCharType="end"/>
            </w:r>
          </w:p>
        </w:tc>
        <w:tc>
          <w:tcPr>
            <w:tcW w:w="241" w:type="dxa"/>
          </w:tcPr>
          <w:p w14:paraId="0036B74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4E20D8D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D2B4144"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5F73A66B"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6BE983A6"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786C666C" w14:textId="77777777" w:rsidR="00264DBA" w:rsidRPr="007309CF" w:rsidRDefault="00264DBA" w:rsidP="00E05169">
            <w:pPr>
              <w:spacing w:after="0" w:line="240" w:lineRule="auto"/>
              <w:jc w:val="center"/>
              <w:rPr>
                <w:sz w:val="16"/>
                <w:szCs w:val="16"/>
              </w:rPr>
            </w:pPr>
            <w:r>
              <w:rPr>
                <w:sz w:val="16"/>
                <w:szCs w:val="16"/>
              </w:rPr>
              <w:t>Over 50%</w:t>
            </w:r>
          </w:p>
        </w:tc>
        <w:tc>
          <w:tcPr>
            <w:tcW w:w="589" w:type="dxa"/>
          </w:tcPr>
          <w:p w14:paraId="71A22575"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7483ECD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420FCC0"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008CF7BE"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B08EB0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02D051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A294CB3"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D7046D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75AA1D0"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6CA32CD" w14:textId="77777777" w:rsidTr="00D6478D">
        <w:tc>
          <w:tcPr>
            <w:tcW w:w="1435" w:type="dxa"/>
          </w:tcPr>
          <w:p w14:paraId="3E1A66FA" w14:textId="5D5615D6" w:rsidR="00264DBA" w:rsidRPr="007309CF" w:rsidRDefault="00264DBA" w:rsidP="0098703E">
            <w:pPr>
              <w:spacing w:after="0" w:line="240" w:lineRule="auto"/>
              <w:jc w:val="center"/>
              <w:rPr>
                <w:sz w:val="16"/>
                <w:szCs w:val="16"/>
              </w:rPr>
            </w:pPr>
            <w:r>
              <w:rPr>
                <w:sz w:val="16"/>
                <w:szCs w:val="16"/>
              </w:rPr>
              <w:t xml:space="preserve">Carroll et al., 2014 </w:t>
            </w:r>
            <w:r>
              <w:rPr>
                <w:sz w:val="16"/>
                <w:szCs w:val="16"/>
              </w:rPr>
              <w:fldChar w:fldCharType="begin"/>
            </w:r>
            <w:r>
              <w:rPr>
                <w:sz w:val="16"/>
                <w:szCs w:val="16"/>
              </w:rPr>
              <w:instrText xml:space="preserve"> ADDIN EN.CITE &lt;EndNote&gt;&lt;Cite&gt;&lt;Author&gt;Carroll&lt;/Author&gt;&lt;Year&gt;2014&lt;/Year&gt;&lt;RecNum&gt;86&lt;/RecNum&gt;&lt;DisplayText&gt;[15]&lt;/DisplayText&gt;&lt;record&gt;&lt;rec-number&gt;86&lt;/rec-number&gt;&lt;foreign-keys&gt;&lt;key app="EN" db-id="0wazzzvdysf52be095wxrrr052tpr2xww5zt" timestamp="1516129681"&gt;86&lt;/key&gt;&lt;/foreign-keys&gt;&lt;ref-type name="Journal Article"&gt;17&lt;/ref-type&gt;&lt;contributors&gt;&lt;authors&gt;&lt;author&gt;Carroll, L.J.&lt;/author&gt;&lt;author&gt;Ferrari, R.&lt;/author&gt;&lt;author&gt;Cassidy, J.D.&lt;/author&gt;&lt;author&gt;Côté, P.&lt;/author&gt;&lt;/authors&gt;&lt;/contributors&gt;&lt;titles&gt;&lt;title&gt;Coping and recovery in whiplash-associated disorders. Early use of passive coping strategies is associated with slower recovery of neck pain and pain-related disability&lt;/title&gt;&lt;secondary-title&gt;Clinical Journal of Pain&lt;/secondary-title&gt;&lt;/titles&gt;&lt;periodical&gt;&lt;full-title&gt;Clinical Journal of Pain&lt;/full-title&gt;&lt;abbr-1&gt;Clin J Pain&lt;/abbr-1&gt;&lt;/periodical&gt;&lt;pages&gt;1-8&lt;/pages&gt;&lt;volume&gt;30&lt;/volume&gt;&lt;number&gt;1&lt;/number&gt;&lt;dates&gt;&lt;year&gt;2014&lt;/year&gt;&lt;/dates&gt;&lt;urls&gt;&lt;/urls&gt;&lt;/record&gt;&lt;/Cite&gt;&lt;/EndNote&gt;</w:instrText>
            </w:r>
            <w:r>
              <w:rPr>
                <w:sz w:val="16"/>
                <w:szCs w:val="16"/>
              </w:rPr>
              <w:fldChar w:fldCharType="separate"/>
            </w:r>
            <w:r>
              <w:rPr>
                <w:noProof/>
                <w:sz w:val="16"/>
                <w:szCs w:val="16"/>
              </w:rPr>
              <w:t>[15]</w:t>
            </w:r>
            <w:r>
              <w:rPr>
                <w:sz w:val="16"/>
                <w:szCs w:val="16"/>
              </w:rPr>
              <w:fldChar w:fldCharType="end"/>
            </w:r>
          </w:p>
        </w:tc>
        <w:tc>
          <w:tcPr>
            <w:tcW w:w="241" w:type="dxa"/>
          </w:tcPr>
          <w:p w14:paraId="15ED640F"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4F245024"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F2353DD"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9551682"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10E30B9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713FCFE8" w14:textId="77777777" w:rsidR="00264DBA" w:rsidRPr="007309CF" w:rsidRDefault="00264DBA" w:rsidP="00E05169">
            <w:pPr>
              <w:spacing w:after="0" w:line="240" w:lineRule="auto"/>
              <w:jc w:val="center"/>
              <w:rPr>
                <w:sz w:val="16"/>
                <w:szCs w:val="16"/>
              </w:rPr>
            </w:pPr>
            <w:r>
              <w:rPr>
                <w:sz w:val="16"/>
                <w:szCs w:val="16"/>
              </w:rPr>
              <w:t>38.2%</w:t>
            </w:r>
          </w:p>
        </w:tc>
        <w:tc>
          <w:tcPr>
            <w:tcW w:w="589" w:type="dxa"/>
          </w:tcPr>
          <w:p w14:paraId="3817D864"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05D5376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FBAC09B"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1A7BECE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F3B1CC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9CCACA1"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C07734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4DD6B7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D718362"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6EF43C8" w14:textId="77777777" w:rsidTr="00D6478D">
        <w:tc>
          <w:tcPr>
            <w:tcW w:w="1435" w:type="dxa"/>
          </w:tcPr>
          <w:p w14:paraId="572DC9CF" w14:textId="52636F09" w:rsidR="00264DBA" w:rsidRPr="007309CF" w:rsidRDefault="00264DBA" w:rsidP="0098703E">
            <w:pPr>
              <w:spacing w:after="0" w:line="240" w:lineRule="auto"/>
              <w:jc w:val="center"/>
              <w:rPr>
                <w:sz w:val="16"/>
                <w:szCs w:val="16"/>
              </w:rPr>
            </w:pPr>
            <w:r>
              <w:rPr>
                <w:sz w:val="16"/>
                <w:szCs w:val="16"/>
              </w:rPr>
              <w:t xml:space="preserve">Carstensen et al., 2009 </w:t>
            </w:r>
            <w:r>
              <w:rPr>
                <w:sz w:val="16"/>
                <w:szCs w:val="16"/>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Pr>
                <w:sz w:val="16"/>
                <w:szCs w:val="16"/>
              </w:rPr>
              <w:instrText xml:space="preserve"> ADDIN EN.CITE </w:instrText>
            </w:r>
            <w:r>
              <w:rPr>
                <w:sz w:val="16"/>
                <w:szCs w:val="16"/>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6]</w:t>
            </w:r>
            <w:r>
              <w:rPr>
                <w:sz w:val="16"/>
                <w:szCs w:val="16"/>
              </w:rPr>
              <w:fldChar w:fldCharType="end"/>
            </w:r>
          </w:p>
        </w:tc>
        <w:tc>
          <w:tcPr>
            <w:tcW w:w="241" w:type="dxa"/>
          </w:tcPr>
          <w:p w14:paraId="12A3E77D"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4F45F5B"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DFB01B3"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17CE91F"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05B96FF6"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3608F454" w14:textId="77777777" w:rsidR="00264DBA" w:rsidRPr="007309CF" w:rsidRDefault="00264DBA" w:rsidP="00E05169">
            <w:pPr>
              <w:spacing w:after="0" w:line="240" w:lineRule="auto"/>
              <w:jc w:val="center"/>
              <w:rPr>
                <w:sz w:val="16"/>
                <w:szCs w:val="16"/>
              </w:rPr>
            </w:pPr>
            <w:r>
              <w:rPr>
                <w:sz w:val="16"/>
                <w:szCs w:val="16"/>
              </w:rPr>
              <w:t>9.2%</w:t>
            </w:r>
          </w:p>
        </w:tc>
        <w:tc>
          <w:tcPr>
            <w:tcW w:w="589" w:type="dxa"/>
          </w:tcPr>
          <w:p w14:paraId="10920AB1"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4DB0E96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6F75B6E"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2A7B4F39" w14:textId="77777777" w:rsidR="00264DBA" w:rsidRPr="007309CF" w:rsidRDefault="00264DBA" w:rsidP="00E05169">
            <w:pPr>
              <w:spacing w:after="0" w:line="240" w:lineRule="auto"/>
              <w:rPr>
                <w:sz w:val="16"/>
                <w:szCs w:val="16"/>
              </w:rPr>
            </w:pPr>
            <w:r>
              <w:rPr>
                <w:sz w:val="16"/>
                <w:szCs w:val="16"/>
              </w:rPr>
              <w:t>N/A</w:t>
            </w:r>
          </w:p>
        </w:tc>
        <w:tc>
          <w:tcPr>
            <w:tcW w:w="604" w:type="dxa"/>
          </w:tcPr>
          <w:p w14:paraId="579B0364"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70DDEA51"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C73213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7CDCACB"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6CE98DBC"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FF8AEA1" w14:textId="77777777" w:rsidTr="00D6478D">
        <w:trPr>
          <w:trHeight w:val="89"/>
        </w:trPr>
        <w:tc>
          <w:tcPr>
            <w:tcW w:w="1435" w:type="dxa"/>
          </w:tcPr>
          <w:p w14:paraId="38777B72" w14:textId="241F4EEF" w:rsidR="00264DBA" w:rsidRPr="007309CF" w:rsidRDefault="00264DBA" w:rsidP="0098703E">
            <w:pPr>
              <w:spacing w:after="0" w:line="240" w:lineRule="auto"/>
              <w:jc w:val="center"/>
              <w:rPr>
                <w:sz w:val="16"/>
                <w:szCs w:val="16"/>
              </w:rPr>
            </w:pPr>
            <w:r>
              <w:rPr>
                <w:sz w:val="16"/>
                <w:szCs w:val="16"/>
              </w:rPr>
              <w:t xml:space="preserve">Carstensen et al., 2012 </w:t>
            </w:r>
            <w:r>
              <w:rPr>
                <w:sz w:val="16"/>
                <w:szCs w:val="16"/>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17]</w:t>
            </w:r>
            <w:r>
              <w:rPr>
                <w:sz w:val="16"/>
                <w:szCs w:val="16"/>
              </w:rPr>
              <w:fldChar w:fldCharType="end"/>
            </w:r>
          </w:p>
        </w:tc>
        <w:tc>
          <w:tcPr>
            <w:tcW w:w="241" w:type="dxa"/>
          </w:tcPr>
          <w:p w14:paraId="5AC7A5BF"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82E685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76627F9"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55186F25"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598155D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51C65C0A" w14:textId="77777777" w:rsidR="00264DBA" w:rsidRPr="007309CF" w:rsidRDefault="00264DBA" w:rsidP="00E05169">
            <w:pPr>
              <w:spacing w:after="0" w:line="240" w:lineRule="auto"/>
              <w:jc w:val="center"/>
              <w:rPr>
                <w:sz w:val="16"/>
                <w:szCs w:val="16"/>
              </w:rPr>
            </w:pPr>
            <w:r>
              <w:rPr>
                <w:sz w:val="16"/>
                <w:szCs w:val="16"/>
              </w:rPr>
              <w:t>7.4%</w:t>
            </w:r>
          </w:p>
        </w:tc>
        <w:tc>
          <w:tcPr>
            <w:tcW w:w="589" w:type="dxa"/>
          </w:tcPr>
          <w:p w14:paraId="41C5C40C"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5AFEE71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FF411F4"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5161AB1C"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AEE398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0228AA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82EC805"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5BC31F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FD6D6BC"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9D0DA55" w14:textId="77777777" w:rsidTr="00D6478D">
        <w:tc>
          <w:tcPr>
            <w:tcW w:w="1435" w:type="dxa"/>
          </w:tcPr>
          <w:p w14:paraId="3D20ACBC" w14:textId="4B1E0D17" w:rsidR="00264DBA" w:rsidRPr="007309CF" w:rsidRDefault="00264DBA" w:rsidP="0098703E">
            <w:pPr>
              <w:spacing w:after="0" w:line="240" w:lineRule="auto"/>
              <w:jc w:val="center"/>
              <w:rPr>
                <w:sz w:val="16"/>
                <w:szCs w:val="16"/>
              </w:rPr>
            </w:pPr>
            <w:r>
              <w:rPr>
                <w:sz w:val="16"/>
                <w:szCs w:val="16"/>
              </w:rPr>
              <w:lastRenderedPageBreak/>
              <w:t xml:space="preserve">Carstensen et al., 2015 </w:t>
            </w:r>
            <w:r>
              <w:rPr>
                <w:sz w:val="16"/>
                <w:szCs w:val="16"/>
              </w:rPr>
              <w:fldChar w:fldCharType="begin"/>
            </w:r>
            <w:r>
              <w:rPr>
                <w:sz w:val="16"/>
                <w:szCs w:val="16"/>
              </w:rPr>
              <w:instrText xml:space="preserve"> ADDIN EN.CITE &lt;EndNote&gt;&lt;Cite&gt;&lt;Author&gt;Carstensen&lt;/Author&gt;&lt;Year&gt;2015&lt;/Year&gt;&lt;RecNum&gt;58&lt;/RecNum&gt;&lt;DisplayText&gt;[18]&lt;/DisplayText&gt;&lt;record&gt;&lt;rec-number&gt;58&lt;/rec-number&gt;&lt;foreign-keys&gt;&lt;key app="EN" db-id="0wazzzvdysf52be095wxrrr052tpr2xww5zt" timestamp="1516129617"&gt;58&lt;/key&gt;&lt;/foreign-keys&gt;&lt;ref-type name="Journal Article"&gt;17&lt;/ref-type&gt;&lt;contributors&gt;&lt;authors&gt;&lt;author&gt;Carstensen, T.B.W.&lt;/author&gt;&lt;author&gt;Fink, P.&lt;/author&gt;&lt;author&gt;Oernboel, E.&lt;/author&gt;&lt;author&gt;Kasch, H.&lt;/author&gt;&lt;author&gt;Jensen, T.S.&lt;/author&gt;&lt;author&gt;Frostholm, L.&lt;/author&gt;&lt;/authors&gt;&lt;/contributors&gt;&lt;titles&gt;&lt;title&gt;Sick leave within 5 years of whiplash trauma predicts recovery: a prospective cohort and register-based study&lt;/title&gt;&lt;secondary-title&gt;PLOS One&lt;/secondary-title&gt;&lt;/titles&gt;&lt;periodical&gt;&lt;full-title&gt;PLOS One&lt;/full-title&gt;&lt;/periodical&gt;&lt;pages&gt;e0130298&lt;/pages&gt;&lt;volume&gt;10&lt;/volume&gt;&lt;number&gt;6&lt;/number&gt;&lt;dates&gt;&lt;year&gt;2015&lt;/year&gt;&lt;/dates&gt;&lt;urls&gt;&lt;/urls&gt;&lt;/record&gt;&lt;/Cite&gt;&lt;/EndNote&gt;</w:instrText>
            </w:r>
            <w:r>
              <w:rPr>
                <w:sz w:val="16"/>
                <w:szCs w:val="16"/>
              </w:rPr>
              <w:fldChar w:fldCharType="separate"/>
            </w:r>
            <w:r>
              <w:rPr>
                <w:noProof/>
                <w:sz w:val="16"/>
                <w:szCs w:val="16"/>
              </w:rPr>
              <w:t>[18]</w:t>
            </w:r>
            <w:r>
              <w:rPr>
                <w:sz w:val="16"/>
                <w:szCs w:val="16"/>
              </w:rPr>
              <w:fldChar w:fldCharType="end"/>
            </w:r>
          </w:p>
        </w:tc>
        <w:tc>
          <w:tcPr>
            <w:tcW w:w="241" w:type="dxa"/>
          </w:tcPr>
          <w:p w14:paraId="298F7E17"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00E5116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ED83B42"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8663355"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4DBBB29E"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34C0385B" w14:textId="77777777" w:rsidR="00264DBA" w:rsidRPr="007309CF" w:rsidRDefault="00264DBA" w:rsidP="00E05169">
            <w:pPr>
              <w:spacing w:after="0" w:line="240" w:lineRule="auto"/>
              <w:jc w:val="center"/>
              <w:rPr>
                <w:sz w:val="16"/>
                <w:szCs w:val="16"/>
              </w:rPr>
            </w:pPr>
            <w:r>
              <w:rPr>
                <w:sz w:val="16"/>
                <w:szCs w:val="16"/>
              </w:rPr>
              <w:t>10.2%</w:t>
            </w:r>
          </w:p>
        </w:tc>
        <w:tc>
          <w:tcPr>
            <w:tcW w:w="589" w:type="dxa"/>
          </w:tcPr>
          <w:p w14:paraId="4D3ED68C"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7EB98A6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EFE9D0E"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78DBF8A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9DE0A7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6441FE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E89460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35125B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B215BF0" w14:textId="77777777" w:rsidR="00264DBA" w:rsidRPr="007309CF" w:rsidRDefault="00264DBA" w:rsidP="00E05169">
            <w:pPr>
              <w:spacing w:after="0" w:line="240" w:lineRule="auto"/>
              <w:jc w:val="center"/>
              <w:rPr>
                <w:sz w:val="16"/>
                <w:szCs w:val="16"/>
              </w:rPr>
            </w:pPr>
            <w:r>
              <w:rPr>
                <w:sz w:val="16"/>
                <w:szCs w:val="16"/>
              </w:rPr>
              <w:t>N/A</w:t>
            </w:r>
          </w:p>
        </w:tc>
      </w:tr>
      <w:tr w:rsidR="00264DBA" w:rsidRPr="007309CF" w14:paraId="6E318B0E" w14:textId="77777777" w:rsidTr="00D6478D">
        <w:tc>
          <w:tcPr>
            <w:tcW w:w="1435" w:type="dxa"/>
          </w:tcPr>
          <w:p w14:paraId="1B8B2DAF" w14:textId="535A792A" w:rsidR="00264DBA" w:rsidRPr="007309CF" w:rsidRDefault="00264DBA" w:rsidP="0098703E">
            <w:pPr>
              <w:spacing w:after="0" w:line="240" w:lineRule="auto"/>
              <w:jc w:val="center"/>
              <w:rPr>
                <w:sz w:val="16"/>
                <w:szCs w:val="16"/>
              </w:rPr>
            </w:pPr>
            <w:r>
              <w:rPr>
                <w:sz w:val="16"/>
                <w:szCs w:val="16"/>
              </w:rPr>
              <w:t xml:space="preserve">Casey et al., 2015 </w:t>
            </w:r>
            <w:r>
              <w:rPr>
                <w:sz w:val="16"/>
                <w:szCs w:val="16"/>
              </w:rPr>
              <w:fldChar w:fldCharType="begin"/>
            </w:r>
            <w:r>
              <w:rPr>
                <w:sz w:val="16"/>
                <w:szCs w:val="16"/>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Pr>
                <w:sz w:val="16"/>
                <w:szCs w:val="16"/>
              </w:rPr>
              <w:fldChar w:fldCharType="separate"/>
            </w:r>
            <w:r>
              <w:rPr>
                <w:noProof/>
                <w:sz w:val="16"/>
                <w:szCs w:val="16"/>
              </w:rPr>
              <w:t>[19]</w:t>
            </w:r>
            <w:r>
              <w:rPr>
                <w:sz w:val="16"/>
                <w:szCs w:val="16"/>
              </w:rPr>
              <w:fldChar w:fldCharType="end"/>
            </w:r>
          </w:p>
        </w:tc>
        <w:tc>
          <w:tcPr>
            <w:tcW w:w="241" w:type="dxa"/>
          </w:tcPr>
          <w:p w14:paraId="4564445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29E155F"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5A6A298"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14B88D32"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274B3810"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0BB295DB" w14:textId="77777777" w:rsidR="00264DBA" w:rsidRPr="007309CF" w:rsidRDefault="00264DBA" w:rsidP="00E05169">
            <w:pPr>
              <w:spacing w:after="0" w:line="240" w:lineRule="auto"/>
              <w:jc w:val="center"/>
              <w:rPr>
                <w:sz w:val="16"/>
                <w:szCs w:val="16"/>
              </w:rPr>
            </w:pPr>
            <w:r>
              <w:rPr>
                <w:sz w:val="16"/>
                <w:szCs w:val="16"/>
              </w:rPr>
              <w:t>14%</w:t>
            </w:r>
          </w:p>
        </w:tc>
        <w:tc>
          <w:tcPr>
            <w:tcW w:w="589" w:type="dxa"/>
          </w:tcPr>
          <w:p w14:paraId="5D2BB671"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7102FC9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AA22500" w14:textId="77777777" w:rsidR="00264DBA" w:rsidRPr="007309CF" w:rsidRDefault="00264DBA" w:rsidP="00E05169">
            <w:pPr>
              <w:tabs>
                <w:tab w:val="center" w:pos="192"/>
              </w:tabs>
              <w:spacing w:after="0" w:line="240" w:lineRule="auto"/>
              <w:rPr>
                <w:sz w:val="16"/>
                <w:szCs w:val="16"/>
              </w:rPr>
            </w:pPr>
            <w:r>
              <w:rPr>
                <w:sz w:val="16"/>
                <w:szCs w:val="16"/>
              </w:rPr>
              <w:t>N/A</w:t>
            </w:r>
          </w:p>
        </w:tc>
        <w:tc>
          <w:tcPr>
            <w:tcW w:w="589" w:type="dxa"/>
          </w:tcPr>
          <w:p w14:paraId="59721E2E"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9FCB8D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F4C83D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56AF0F3"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2AA814E"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022F5DE3"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141D28B3" w14:textId="77777777" w:rsidTr="00D6478D">
        <w:tc>
          <w:tcPr>
            <w:tcW w:w="1435" w:type="dxa"/>
          </w:tcPr>
          <w:p w14:paraId="76D5A556" w14:textId="581E3A2B" w:rsidR="00264DBA" w:rsidRDefault="00264DBA" w:rsidP="0098703E">
            <w:pPr>
              <w:spacing w:after="0" w:line="240" w:lineRule="auto"/>
              <w:jc w:val="center"/>
              <w:rPr>
                <w:sz w:val="16"/>
                <w:szCs w:val="16"/>
              </w:rPr>
            </w:pPr>
            <w:r>
              <w:rPr>
                <w:sz w:val="16"/>
                <w:szCs w:val="16"/>
              </w:rPr>
              <w:t xml:space="preserve">Casey et al., 2015 </w:t>
            </w:r>
            <w:r>
              <w:rPr>
                <w:sz w:val="16"/>
                <w:szCs w:val="16"/>
              </w:rPr>
              <w:fldChar w:fldCharType="begin"/>
            </w:r>
            <w:r>
              <w:rPr>
                <w:sz w:val="16"/>
                <w:szCs w:val="16"/>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Pr>
                <w:sz w:val="16"/>
                <w:szCs w:val="16"/>
              </w:rPr>
              <w:fldChar w:fldCharType="separate"/>
            </w:r>
            <w:r>
              <w:rPr>
                <w:noProof/>
                <w:sz w:val="16"/>
                <w:szCs w:val="16"/>
              </w:rPr>
              <w:t>[20]</w:t>
            </w:r>
            <w:r>
              <w:rPr>
                <w:sz w:val="16"/>
                <w:szCs w:val="16"/>
              </w:rPr>
              <w:fldChar w:fldCharType="end"/>
            </w:r>
          </w:p>
        </w:tc>
        <w:tc>
          <w:tcPr>
            <w:tcW w:w="241" w:type="dxa"/>
          </w:tcPr>
          <w:p w14:paraId="7D34CC0D" w14:textId="77777777" w:rsidR="00264DBA" w:rsidRDefault="00264DBA" w:rsidP="00E05169">
            <w:pPr>
              <w:spacing w:after="0" w:line="240" w:lineRule="auto"/>
              <w:jc w:val="center"/>
              <w:rPr>
                <w:sz w:val="16"/>
                <w:szCs w:val="16"/>
              </w:rPr>
            </w:pPr>
            <w:r>
              <w:rPr>
                <w:sz w:val="16"/>
                <w:szCs w:val="16"/>
              </w:rPr>
              <w:t>Y</w:t>
            </w:r>
          </w:p>
        </w:tc>
        <w:tc>
          <w:tcPr>
            <w:tcW w:w="570" w:type="dxa"/>
          </w:tcPr>
          <w:p w14:paraId="6D84F9A5" w14:textId="77777777" w:rsidR="00264DBA" w:rsidRDefault="00264DBA" w:rsidP="00E05169">
            <w:pPr>
              <w:spacing w:after="0" w:line="240" w:lineRule="auto"/>
              <w:jc w:val="center"/>
              <w:rPr>
                <w:sz w:val="16"/>
                <w:szCs w:val="16"/>
              </w:rPr>
            </w:pPr>
            <w:r>
              <w:rPr>
                <w:sz w:val="16"/>
                <w:szCs w:val="16"/>
              </w:rPr>
              <w:t>Y</w:t>
            </w:r>
          </w:p>
        </w:tc>
        <w:tc>
          <w:tcPr>
            <w:tcW w:w="589" w:type="dxa"/>
          </w:tcPr>
          <w:p w14:paraId="216A1093" w14:textId="77777777" w:rsidR="00264DBA" w:rsidRDefault="00264DBA" w:rsidP="00E05169">
            <w:pPr>
              <w:spacing w:after="0" w:line="240" w:lineRule="auto"/>
              <w:jc w:val="center"/>
              <w:rPr>
                <w:sz w:val="16"/>
                <w:szCs w:val="16"/>
              </w:rPr>
            </w:pPr>
            <w:r>
              <w:rPr>
                <w:sz w:val="16"/>
                <w:szCs w:val="16"/>
              </w:rPr>
              <w:t>N/A</w:t>
            </w:r>
          </w:p>
        </w:tc>
        <w:tc>
          <w:tcPr>
            <w:tcW w:w="544" w:type="dxa"/>
          </w:tcPr>
          <w:p w14:paraId="7D0AA4F3" w14:textId="77777777" w:rsidR="00264DBA" w:rsidRDefault="00264DBA" w:rsidP="00E05169">
            <w:pPr>
              <w:spacing w:after="0" w:line="240" w:lineRule="auto"/>
              <w:jc w:val="center"/>
              <w:rPr>
                <w:sz w:val="16"/>
                <w:szCs w:val="16"/>
              </w:rPr>
            </w:pPr>
            <w:r>
              <w:rPr>
                <w:sz w:val="16"/>
                <w:szCs w:val="16"/>
              </w:rPr>
              <w:t>Y</w:t>
            </w:r>
          </w:p>
        </w:tc>
        <w:tc>
          <w:tcPr>
            <w:tcW w:w="645" w:type="dxa"/>
          </w:tcPr>
          <w:p w14:paraId="363AA6A3" w14:textId="77777777" w:rsidR="00264DBA" w:rsidRDefault="00264DBA" w:rsidP="00E05169">
            <w:pPr>
              <w:spacing w:after="0" w:line="240" w:lineRule="auto"/>
              <w:jc w:val="center"/>
              <w:rPr>
                <w:sz w:val="16"/>
                <w:szCs w:val="16"/>
              </w:rPr>
            </w:pPr>
            <w:r>
              <w:rPr>
                <w:sz w:val="16"/>
                <w:szCs w:val="16"/>
              </w:rPr>
              <w:t>N/A</w:t>
            </w:r>
          </w:p>
        </w:tc>
        <w:tc>
          <w:tcPr>
            <w:tcW w:w="1142" w:type="dxa"/>
          </w:tcPr>
          <w:p w14:paraId="0317804E" w14:textId="77777777" w:rsidR="00264DBA" w:rsidRDefault="00264DBA" w:rsidP="00E05169">
            <w:pPr>
              <w:spacing w:after="0" w:line="240" w:lineRule="auto"/>
              <w:jc w:val="center"/>
              <w:rPr>
                <w:sz w:val="16"/>
                <w:szCs w:val="16"/>
              </w:rPr>
            </w:pPr>
            <w:r>
              <w:rPr>
                <w:sz w:val="16"/>
                <w:szCs w:val="16"/>
              </w:rPr>
              <w:t>2M: 14%</w:t>
            </w:r>
          </w:p>
          <w:p w14:paraId="37A1CF95" w14:textId="77777777" w:rsidR="00264DBA" w:rsidRDefault="00264DBA" w:rsidP="00E05169">
            <w:pPr>
              <w:spacing w:after="0" w:line="240" w:lineRule="auto"/>
              <w:jc w:val="center"/>
              <w:rPr>
                <w:sz w:val="16"/>
                <w:szCs w:val="16"/>
              </w:rPr>
            </w:pPr>
            <w:r>
              <w:rPr>
                <w:sz w:val="16"/>
                <w:szCs w:val="16"/>
              </w:rPr>
              <w:t>24M: 20%</w:t>
            </w:r>
          </w:p>
        </w:tc>
        <w:tc>
          <w:tcPr>
            <w:tcW w:w="589" w:type="dxa"/>
          </w:tcPr>
          <w:p w14:paraId="55A55727" w14:textId="77777777" w:rsidR="00264DBA" w:rsidRDefault="00264DBA" w:rsidP="00E05169">
            <w:pPr>
              <w:spacing w:after="0" w:line="240" w:lineRule="auto"/>
              <w:jc w:val="center"/>
              <w:rPr>
                <w:sz w:val="16"/>
                <w:szCs w:val="16"/>
              </w:rPr>
            </w:pPr>
            <w:r>
              <w:rPr>
                <w:sz w:val="16"/>
                <w:szCs w:val="16"/>
              </w:rPr>
              <w:t>Y</w:t>
            </w:r>
          </w:p>
        </w:tc>
        <w:tc>
          <w:tcPr>
            <w:tcW w:w="562" w:type="dxa"/>
          </w:tcPr>
          <w:p w14:paraId="430D63B6" w14:textId="77777777" w:rsidR="00264DBA" w:rsidRDefault="00264DBA" w:rsidP="00E05169">
            <w:pPr>
              <w:spacing w:after="0" w:line="240" w:lineRule="auto"/>
              <w:jc w:val="center"/>
              <w:rPr>
                <w:sz w:val="16"/>
                <w:szCs w:val="16"/>
              </w:rPr>
            </w:pPr>
            <w:r>
              <w:rPr>
                <w:sz w:val="16"/>
                <w:szCs w:val="16"/>
              </w:rPr>
              <w:t>Y</w:t>
            </w:r>
          </w:p>
        </w:tc>
        <w:tc>
          <w:tcPr>
            <w:tcW w:w="589" w:type="dxa"/>
          </w:tcPr>
          <w:p w14:paraId="73B71036" w14:textId="77777777" w:rsidR="00264DBA" w:rsidRDefault="00264DBA" w:rsidP="00E05169">
            <w:pPr>
              <w:tabs>
                <w:tab w:val="center" w:pos="192"/>
              </w:tabs>
              <w:spacing w:after="0" w:line="240" w:lineRule="auto"/>
              <w:rPr>
                <w:sz w:val="16"/>
                <w:szCs w:val="16"/>
              </w:rPr>
            </w:pPr>
            <w:r>
              <w:rPr>
                <w:sz w:val="16"/>
                <w:szCs w:val="16"/>
              </w:rPr>
              <w:t>N/A</w:t>
            </w:r>
          </w:p>
        </w:tc>
        <w:tc>
          <w:tcPr>
            <w:tcW w:w="589" w:type="dxa"/>
          </w:tcPr>
          <w:p w14:paraId="50F5D250" w14:textId="77777777" w:rsidR="00264DBA" w:rsidRDefault="00264DBA" w:rsidP="00E05169">
            <w:pPr>
              <w:spacing w:after="0" w:line="240" w:lineRule="auto"/>
              <w:jc w:val="center"/>
              <w:rPr>
                <w:sz w:val="16"/>
                <w:szCs w:val="16"/>
              </w:rPr>
            </w:pPr>
            <w:r>
              <w:rPr>
                <w:sz w:val="16"/>
                <w:szCs w:val="16"/>
              </w:rPr>
              <w:t>N/A</w:t>
            </w:r>
          </w:p>
        </w:tc>
        <w:tc>
          <w:tcPr>
            <w:tcW w:w="604" w:type="dxa"/>
          </w:tcPr>
          <w:p w14:paraId="01923A15" w14:textId="77777777" w:rsidR="00264DBA" w:rsidRDefault="00264DBA" w:rsidP="00E05169">
            <w:pPr>
              <w:spacing w:after="0" w:line="240" w:lineRule="auto"/>
              <w:jc w:val="center"/>
              <w:rPr>
                <w:sz w:val="16"/>
                <w:szCs w:val="16"/>
              </w:rPr>
            </w:pPr>
            <w:r>
              <w:rPr>
                <w:sz w:val="16"/>
                <w:szCs w:val="16"/>
              </w:rPr>
              <w:t>Y</w:t>
            </w:r>
          </w:p>
        </w:tc>
        <w:tc>
          <w:tcPr>
            <w:tcW w:w="604" w:type="dxa"/>
          </w:tcPr>
          <w:p w14:paraId="61CAE422" w14:textId="77777777" w:rsidR="00264DBA" w:rsidRDefault="00264DBA" w:rsidP="00E05169">
            <w:pPr>
              <w:spacing w:after="0" w:line="240" w:lineRule="auto"/>
              <w:jc w:val="center"/>
              <w:rPr>
                <w:sz w:val="16"/>
                <w:szCs w:val="16"/>
              </w:rPr>
            </w:pPr>
            <w:r>
              <w:rPr>
                <w:sz w:val="16"/>
                <w:szCs w:val="16"/>
              </w:rPr>
              <w:t>CS</w:t>
            </w:r>
          </w:p>
        </w:tc>
        <w:tc>
          <w:tcPr>
            <w:tcW w:w="604" w:type="dxa"/>
          </w:tcPr>
          <w:p w14:paraId="3F9EE882" w14:textId="77777777" w:rsidR="00264DBA" w:rsidRDefault="00264DBA" w:rsidP="00E05169">
            <w:pPr>
              <w:spacing w:after="0" w:line="240" w:lineRule="auto"/>
              <w:jc w:val="center"/>
              <w:rPr>
                <w:sz w:val="16"/>
                <w:szCs w:val="16"/>
              </w:rPr>
            </w:pPr>
            <w:r>
              <w:rPr>
                <w:sz w:val="16"/>
                <w:szCs w:val="16"/>
              </w:rPr>
              <w:t>N/A</w:t>
            </w:r>
          </w:p>
        </w:tc>
        <w:tc>
          <w:tcPr>
            <w:tcW w:w="604" w:type="dxa"/>
          </w:tcPr>
          <w:p w14:paraId="4E4AA7B4" w14:textId="77777777" w:rsidR="00264DBA" w:rsidRDefault="00264DBA" w:rsidP="00E05169">
            <w:pPr>
              <w:spacing w:after="0" w:line="240" w:lineRule="auto"/>
              <w:jc w:val="center"/>
              <w:rPr>
                <w:sz w:val="16"/>
                <w:szCs w:val="16"/>
              </w:rPr>
            </w:pPr>
            <w:r>
              <w:rPr>
                <w:sz w:val="16"/>
                <w:szCs w:val="16"/>
              </w:rPr>
              <w:t>CS</w:t>
            </w:r>
          </w:p>
        </w:tc>
        <w:tc>
          <w:tcPr>
            <w:tcW w:w="604" w:type="dxa"/>
          </w:tcPr>
          <w:p w14:paraId="2110947C" w14:textId="77777777" w:rsidR="00264DBA" w:rsidRDefault="00264DBA" w:rsidP="00E05169">
            <w:pPr>
              <w:spacing w:after="0" w:line="240" w:lineRule="auto"/>
              <w:jc w:val="center"/>
              <w:rPr>
                <w:sz w:val="16"/>
                <w:szCs w:val="16"/>
              </w:rPr>
            </w:pPr>
            <w:r>
              <w:rPr>
                <w:sz w:val="16"/>
                <w:szCs w:val="16"/>
              </w:rPr>
              <w:t>Y</w:t>
            </w:r>
          </w:p>
        </w:tc>
      </w:tr>
      <w:tr w:rsidR="00264DBA" w:rsidRPr="007309CF" w14:paraId="3E87E1F4" w14:textId="77777777" w:rsidTr="00D6478D">
        <w:tc>
          <w:tcPr>
            <w:tcW w:w="1435" w:type="dxa"/>
          </w:tcPr>
          <w:p w14:paraId="0047D6FA" w14:textId="1904FC61" w:rsidR="00264DBA" w:rsidRPr="003B26FE" w:rsidRDefault="00264DBA" w:rsidP="0098703E">
            <w:pPr>
              <w:spacing w:after="0" w:line="240" w:lineRule="auto"/>
              <w:jc w:val="center"/>
              <w:rPr>
                <w:sz w:val="16"/>
                <w:szCs w:val="16"/>
              </w:rPr>
            </w:pPr>
            <w:r w:rsidRPr="003B26FE">
              <w:rPr>
                <w:sz w:val="16"/>
                <w:szCs w:val="16"/>
              </w:rPr>
              <w:t>Casey et al., 2015</w:t>
            </w:r>
            <w:r>
              <w:rPr>
                <w:sz w:val="16"/>
                <w:szCs w:val="16"/>
              </w:rPr>
              <w:t xml:space="preserve"> </w:t>
            </w:r>
            <w:r>
              <w:rPr>
                <w:sz w:val="16"/>
                <w:szCs w:val="16"/>
              </w:rPr>
              <w:fldChar w:fldCharType="begin"/>
            </w:r>
            <w:r>
              <w:rPr>
                <w:sz w:val="16"/>
                <w:szCs w:val="16"/>
              </w:rPr>
              <w:instrText xml:space="preserve"> ADDIN EN.CITE &lt;EndNote&gt;&lt;Cite&gt;&lt;Author&gt;Casey&lt;/Author&gt;&lt;Year&gt;2015&lt;/Year&gt;&lt;RecNum&gt;61&lt;/RecNum&gt;&lt;DisplayText&gt;[21]&lt;/DisplayText&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Pr>
                <w:sz w:val="16"/>
                <w:szCs w:val="16"/>
              </w:rPr>
              <w:fldChar w:fldCharType="separate"/>
            </w:r>
            <w:r>
              <w:rPr>
                <w:noProof/>
                <w:sz w:val="16"/>
                <w:szCs w:val="16"/>
              </w:rPr>
              <w:t>[21]</w:t>
            </w:r>
            <w:r>
              <w:rPr>
                <w:sz w:val="16"/>
                <w:szCs w:val="16"/>
              </w:rPr>
              <w:fldChar w:fldCharType="end"/>
            </w:r>
          </w:p>
        </w:tc>
        <w:tc>
          <w:tcPr>
            <w:tcW w:w="241" w:type="dxa"/>
          </w:tcPr>
          <w:p w14:paraId="5F0EF675" w14:textId="77777777" w:rsidR="00264DBA" w:rsidRPr="003B26FE" w:rsidRDefault="00264DBA" w:rsidP="00E05169">
            <w:pPr>
              <w:spacing w:after="0" w:line="240" w:lineRule="auto"/>
              <w:jc w:val="center"/>
              <w:rPr>
                <w:sz w:val="16"/>
                <w:szCs w:val="16"/>
              </w:rPr>
            </w:pPr>
            <w:r w:rsidRPr="003B26FE">
              <w:rPr>
                <w:sz w:val="16"/>
                <w:szCs w:val="16"/>
              </w:rPr>
              <w:t>Y</w:t>
            </w:r>
          </w:p>
        </w:tc>
        <w:tc>
          <w:tcPr>
            <w:tcW w:w="570" w:type="dxa"/>
          </w:tcPr>
          <w:p w14:paraId="5C11C4D7" w14:textId="77777777" w:rsidR="00264DBA" w:rsidRDefault="00264DBA" w:rsidP="00E05169">
            <w:pPr>
              <w:spacing w:after="0" w:line="240" w:lineRule="auto"/>
              <w:jc w:val="center"/>
              <w:rPr>
                <w:sz w:val="16"/>
                <w:szCs w:val="16"/>
              </w:rPr>
            </w:pPr>
            <w:r>
              <w:rPr>
                <w:sz w:val="16"/>
                <w:szCs w:val="16"/>
              </w:rPr>
              <w:t>Y</w:t>
            </w:r>
          </w:p>
        </w:tc>
        <w:tc>
          <w:tcPr>
            <w:tcW w:w="589" w:type="dxa"/>
          </w:tcPr>
          <w:p w14:paraId="30B94845" w14:textId="77777777" w:rsidR="00264DBA" w:rsidRDefault="00264DBA" w:rsidP="00E05169">
            <w:pPr>
              <w:spacing w:after="0" w:line="240" w:lineRule="auto"/>
              <w:jc w:val="center"/>
              <w:rPr>
                <w:sz w:val="16"/>
                <w:szCs w:val="16"/>
              </w:rPr>
            </w:pPr>
            <w:r>
              <w:rPr>
                <w:sz w:val="16"/>
                <w:szCs w:val="16"/>
              </w:rPr>
              <w:t>N/A</w:t>
            </w:r>
          </w:p>
        </w:tc>
        <w:tc>
          <w:tcPr>
            <w:tcW w:w="544" w:type="dxa"/>
          </w:tcPr>
          <w:p w14:paraId="4F164294" w14:textId="77777777" w:rsidR="00264DBA" w:rsidRDefault="00264DBA" w:rsidP="00E05169">
            <w:pPr>
              <w:spacing w:after="0" w:line="240" w:lineRule="auto"/>
              <w:jc w:val="center"/>
              <w:rPr>
                <w:sz w:val="16"/>
                <w:szCs w:val="16"/>
              </w:rPr>
            </w:pPr>
            <w:r>
              <w:rPr>
                <w:sz w:val="16"/>
                <w:szCs w:val="16"/>
              </w:rPr>
              <w:t>Y</w:t>
            </w:r>
          </w:p>
        </w:tc>
        <w:tc>
          <w:tcPr>
            <w:tcW w:w="645" w:type="dxa"/>
          </w:tcPr>
          <w:p w14:paraId="6D245F9C" w14:textId="77777777" w:rsidR="00264DBA" w:rsidRDefault="00264DBA" w:rsidP="00E05169">
            <w:pPr>
              <w:spacing w:after="0" w:line="240" w:lineRule="auto"/>
              <w:jc w:val="center"/>
              <w:rPr>
                <w:sz w:val="16"/>
                <w:szCs w:val="16"/>
              </w:rPr>
            </w:pPr>
            <w:r>
              <w:rPr>
                <w:sz w:val="16"/>
                <w:szCs w:val="16"/>
              </w:rPr>
              <w:t>N/A</w:t>
            </w:r>
          </w:p>
        </w:tc>
        <w:tc>
          <w:tcPr>
            <w:tcW w:w="1142" w:type="dxa"/>
          </w:tcPr>
          <w:p w14:paraId="2774DBB5" w14:textId="77777777" w:rsidR="00264DBA" w:rsidRDefault="00264DBA" w:rsidP="00E05169">
            <w:pPr>
              <w:spacing w:after="0" w:line="240" w:lineRule="auto"/>
              <w:jc w:val="center"/>
              <w:rPr>
                <w:sz w:val="16"/>
                <w:szCs w:val="16"/>
              </w:rPr>
            </w:pPr>
            <w:r>
              <w:rPr>
                <w:sz w:val="16"/>
                <w:szCs w:val="16"/>
              </w:rPr>
              <w:t>2M: 14%</w:t>
            </w:r>
          </w:p>
          <w:p w14:paraId="491D884B" w14:textId="77777777" w:rsidR="00264DBA" w:rsidRDefault="00264DBA" w:rsidP="00E05169">
            <w:pPr>
              <w:spacing w:after="0" w:line="240" w:lineRule="auto"/>
              <w:jc w:val="center"/>
              <w:rPr>
                <w:sz w:val="16"/>
                <w:szCs w:val="16"/>
              </w:rPr>
            </w:pPr>
            <w:r>
              <w:rPr>
                <w:sz w:val="16"/>
                <w:szCs w:val="16"/>
              </w:rPr>
              <w:t>24M: 20%</w:t>
            </w:r>
          </w:p>
        </w:tc>
        <w:tc>
          <w:tcPr>
            <w:tcW w:w="589" w:type="dxa"/>
          </w:tcPr>
          <w:p w14:paraId="0D028169" w14:textId="77777777" w:rsidR="00264DBA" w:rsidRDefault="00264DBA" w:rsidP="00E05169">
            <w:pPr>
              <w:spacing w:after="0" w:line="240" w:lineRule="auto"/>
              <w:jc w:val="center"/>
              <w:rPr>
                <w:sz w:val="16"/>
                <w:szCs w:val="16"/>
              </w:rPr>
            </w:pPr>
            <w:r>
              <w:rPr>
                <w:sz w:val="16"/>
                <w:szCs w:val="16"/>
              </w:rPr>
              <w:t>Y</w:t>
            </w:r>
          </w:p>
        </w:tc>
        <w:tc>
          <w:tcPr>
            <w:tcW w:w="562" w:type="dxa"/>
          </w:tcPr>
          <w:p w14:paraId="342B5CA8" w14:textId="77777777" w:rsidR="00264DBA" w:rsidRDefault="00264DBA" w:rsidP="00E05169">
            <w:pPr>
              <w:spacing w:after="0" w:line="240" w:lineRule="auto"/>
              <w:jc w:val="center"/>
              <w:rPr>
                <w:sz w:val="16"/>
                <w:szCs w:val="16"/>
              </w:rPr>
            </w:pPr>
            <w:r>
              <w:rPr>
                <w:sz w:val="16"/>
                <w:szCs w:val="16"/>
              </w:rPr>
              <w:t>Y</w:t>
            </w:r>
          </w:p>
        </w:tc>
        <w:tc>
          <w:tcPr>
            <w:tcW w:w="589" w:type="dxa"/>
          </w:tcPr>
          <w:p w14:paraId="7E8E65C1" w14:textId="77777777" w:rsidR="00264DBA" w:rsidRDefault="00264DBA" w:rsidP="00E05169">
            <w:pPr>
              <w:tabs>
                <w:tab w:val="center" w:pos="192"/>
              </w:tabs>
              <w:spacing w:after="0" w:line="240" w:lineRule="auto"/>
              <w:rPr>
                <w:sz w:val="16"/>
                <w:szCs w:val="16"/>
              </w:rPr>
            </w:pPr>
            <w:r>
              <w:rPr>
                <w:sz w:val="16"/>
                <w:szCs w:val="16"/>
              </w:rPr>
              <w:t>N/A</w:t>
            </w:r>
          </w:p>
        </w:tc>
        <w:tc>
          <w:tcPr>
            <w:tcW w:w="589" w:type="dxa"/>
          </w:tcPr>
          <w:p w14:paraId="37E29D51" w14:textId="77777777" w:rsidR="00264DBA" w:rsidRDefault="00264DBA" w:rsidP="00E05169">
            <w:pPr>
              <w:spacing w:after="0" w:line="240" w:lineRule="auto"/>
              <w:jc w:val="center"/>
              <w:rPr>
                <w:sz w:val="16"/>
                <w:szCs w:val="16"/>
              </w:rPr>
            </w:pPr>
            <w:r>
              <w:rPr>
                <w:sz w:val="16"/>
                <w:szCs w:val="16"/>
              </w:rPr>
              <w:t>N/A</w:t>
            </w:r>
          </w:p>
        </w:tc>
        <w:tc>
          <w:tcPr>
            <w:tcW w:w="604" w:type="dxa"/>
          </w:tcPr>
          <w:p w14:paraId="0BB9FE2D" w14:textId="77777777" w:rsidR="00264DBA" w:rsidRDefault="00264DBA" w:rsidP="00E05169">
            <w:pPr>
              <w:spacing w:after="0" w:line="240" w:lineRule="auto"/>
              <w:jc w:val="center"/>
              <w:rPr>
                <w:sz w:val="16"/>
                <w:szCs w:val="16"/>
              </w:rPr>
            </w:pPr>
            <w:r>
              <w:rPr>
                <w:sz w:val="16"/>
                <w:szCs w:val="16"/>
              </w:rPr>
              <w:t>Y</w:t>
            </w:r>
          </w:p>
        </w:tc>
        <w:tc>
          <w:tcPr>
            <w:tcW w:w="604" w:type="dxa"/>
          </w:tcPr>
          <w:p w14:paraId="7958BE57" w14:textId="77777777" w:rsidR="00264DBA" w:rsidRDefault="00264DBA" w:rsidP="00E05169">
            <w:pPr>
              <w:spacing w:after="0" w:line="240" w:lineRule="auto"/>
              <w:jc w:val="center"/>
              <w:rPr>
                <w:sz w:val="16"/>
                <w:szCs w:val="16"/>
              </w:rPr>
            </w:pPr>
            <w:r>
              <w:rPr>
                <w:sz w:val="16"/>
                <w:szCs w:val="16"/>
              </w:rPr>
              <w:t>Y</w:t>
            </w:r>
          </w:p>
        </w:tc>
        <w:tc>
          <w:tcPr>
            <w:tcW w:w="604" w:type="dxa"/>
          </w:tcPr>
          <w:p w14:paraId="5C8B0012" w14:textId="77777777" w:rsidR="00264DBA" w:rsidRDefault="00264DBA" w:rsidP="00E05169">
            <w:pPr>
              <w:spacing w:after="0" w:line="240" w:lineRule="auto"/>
              <w:jc w:val="center"/>
              <w:rPr>
                <w:sz w:val="16"/>
                <w:szCs w:val="16"/>
              </w:rPr>
            </w:pPr>
            <w:r>
              <w:rPr>
                <w:sz w:val="16"/>
                <w:szCs w:val="16"/>
              </w:rPr>
              <w:t>N/A</w:t>
            </w:r>
          </w:p>
        </w:tc>
        <w:tc>
          <w:tcPr>
            <w:tcW w:w="604" w:type="dxa"/>
          </w:tcPr>
          <w:p w14:paraId="5B8EA51A" w14:textId="77777777" w:rsidR="00264DBA" w:rsidRDefault="00264DBA" w:rsidP="00E05169">
            <w:pPr>
              <w:spacing w:after="0" w:line="240" w:lineRule="auto"/>
              <w:jc w:val="center"/>
              <w:rPr>
                <w:sz w:val="16"/>
                <w:szCs w:val="16"/>
              </w:rPr>
            </w:pPr>
            <w:r>
              <w:rPr>
                <w:sz w:val="16"/>
                <w:szCs w:val="16"/>
              </w:rPr>
              <w:t>N/A</w:t>
            </w:r>
          </w:p>
        </w:tc>
        <w:tc>
          <w:tcPr>
            <w:tcW w:w="604" w:type="dxa"/>
          </w:tcPr>
          <w:p w14:paraId="0A60CC3C" w14:textId="77777777" w:rsidR="00264DBA" w:rsidRDefault="00264DBA" w:rsidP="00E05169">
            <w:pPr>
              <w:spacing w:after="0" w:line="240" w:lineRule="auto"/>
              <w:jc w:val="center"/>
              <w:rPr>
                <w:sz w:val="16"/>
                <w:szCs w:val="16"/>
              </w:rPr>
            </w:pPr>
            <w:r>
              <w:rPr>
                <w:sz w:val="16"/>
                <w:szCs w:val="16"/>
              </w:rPr>
              <w:t>Y</w:t>
            </w:r>
          </w:p>
        </w:tc>
      </w:tr>
      <w:tr w:rsidR="00264DBA" w:rsidRPr="007309CF" w14:paraId="47A85F90" w14:textId="77777777" w:rsidTr="00D6478D">
        <w:tc>
          <w:tcPr>
            <w:tcW w:w="1435" w:type="dxa"/>
          </w:tcPr>
          <w:p w14:paraId="1A2590A9" w14:textId="32FADD07" w:rsidR="00264DBA" w:rsidRPr="007309CF" w:rsidRDefault="00264DBA" w:rsidP="0098703E">
            <w:pPr>
              <w:spacing w:after="0" w:line="240" w:lineRule="auto"/>
              <w:jc w:val="center"/>
              <w:rPr>
                <w:sz w:val="16"/>
                <w:szCs w:val="16"/>
              </w:rPr>
            </w:pPr>
            <w:r>
              <w:rPr>
                <w:sz w:val="16"/>
                <w:szCs w:val="16"/>
              </w:rPr>
              <w:t xml:space="preserve">Cobo et al., 2010 </w:t>
            </w:r>
            <w:r>
              <w:rPr>
                <w:sz w:val="16"/>
                <w:szCs w:val="16"/>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2]</w:t>
            </w:r>
            <w:r>
              <w:rPr>
                <w:sz w:val="16"/>
                <w:szCs w:val="16"/>
              </w:rPr>
              <w:fldChar w:fldCharType="end"/>
            </w:r>
          </w:p>
        </w:tc>
        <w:tc>
          <w:tcPr>
            <w:tcW w:w="241" w:type="dxa"/>
          </w:tcPr>
          <w:p w14:paraId="2E2B6602"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51F5208F"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43EEF2E1"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0E86EEA"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3A89F08E"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58DE5339" w14:textId="77777777" w:rsidR="00264DBA" w:rsidRPr="007309CF" w:rsidRDefault="00264DBA" w:rsidP="00E05169">
            <w:pPr>
              <w:spacing w:after="0" w:line="240" w:lineRule="auto"/>
              <w:jc w:val="center"/>
              <w:rPr>
                <w:sz w:val="16"/>
                <w:szCs w:val="16"/>
              </w:rPr>
            </w:pPr>
            <w:r>
              <w:rPr>
                <w:sz w:val="16"/>
                <w:szCs w:val="16"/>
              </w:rPr>
              <w:t>28%</w:t>
            </w:r>
          </w:p>
        </w:tc>
        <w:tc>
          <w:tcPr>
            <w:tcW w:w="589" w:type="dxa"/>
          </w:tcPr>
          <w:p w14:paraId="642B912A"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766CE1D4"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A207F98"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5BCBD48A"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35A5A8A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F448F9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445B48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12A7D20"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460EFA62"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7FECB26F" w14:textId="77777777" w:rsidTr="00D6478D">
        <w:tc>
          <w:tcPr>
            <w:tcW w:w="1435" w:type="dxa"/>
          </w:tcPr>
          <w:p w14:paraId="03F68596" w14:textId="26269272" w:rsidR="00264DBA" w:rsidRPr="007309CF" w:rsidRDefault="00264DBA" w:rsidP="0098703E">
            <w:pPr>
              <w:spacing w:after="0" w:line="240" w:lineRule="auto"/>
              <w:jc w:val="center"/>
              <w:rPr>
                <w:sz w:val="16"/>
                <w:szCs w:val="16"/>
              </w:rPr>
            </w:pPr>
            <w:r>
              <w:rPr>
                <w:sz w:val="16"/>
                <w:szCs w:val="16"/>
              </w:rPr>
              <w:t xml:space="preserve">Crutebo et al., 2010 </w:t>
            </w:r>
            <w:r>
              <w:rPr>
                <w:sz w:val="16"/>
                <w:szCs w:val="16"/>
              </w:rPr>
              <w:fldChar w:fldCharType="begin">
                <w:fldData xml:space="preserve">PEVuZE5vdGU+PENpdGU+PEF1dGhvcj5DcnV0ZWJvPC9BdXRob3I+PFllYXI+MjAxMDwvWWVhcj48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M4OTklMkZqcmhldW0uMDkxMzIxJmFtcDtyZnRfaWQ9aW5m
bzpwbWlkLzIwNDcyOTIyJmFtcDtyZnQuaXNzbj0wMzE1LTE2MlgmYW1wO3JmdC52b2x1bWU9Mzcm
YW1wO3JmdC5pc3N1ZT03JmFtcDtyZnQuc3BhZ2U9MTUyNyZhbXA7cmZ0LnBhZ2VzPTE1MjctMzMm
YW1wO3JmdC5kYXRlPTIwMTAmYW1wO3JmdC5qdGl0bGU9Sm91cm5hbCtvZitSaGV1bWF0b2xvZ3km
YW1wO3JmdC5hdGl0bGU9VGhlK2NvdXJzZStvZitzeW1wdG9tcytmb3Ird2hpcGxhc2gtYXNzb2Np
YXRlZCtkaXNvcmRlcnMraW4rU3dlZGVuJTNBKzYtbW9udGgrZm9sbG93dXArc3R1ZHkuJmFtcDty
ZnQuYXVsYXN0PUNydXRlYm88L3VybD48dXJsPmh0dHA6Ly93d3cuanJoZXVtLm9yZy9jb250ZW50
LzM3LzcvMTUyNzwvdXJsPjwvcmVsYXRlZC11cmxzPjwvdXJscz48ZWxlY3Ryb25pYy1yZXNvdXJj
ZS1udW0+aHR0cDovL2R4LmRvaS5vcmcvMTAuMzg5OS9qcmhldW0uMDkxMzI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Pr>
                <w:sz w:val="16"/>
                <w:szCs w:val="16"/>
              </w:rPr>
              <w:instrText xml:space="preserve"> ADDIN EN.CITE </w:instrText>
            </w:r>
            <w:r>
              <w:rPr>
                <w:sz w:val="16"/>
                <w:szCs w:val="16"/>
              </w:rPr>
              <w:fldChar w:fldCharType="begin">
                <w:fldData xml:space="preserve">PEVuZE5vdGU+PENpdGU+PEF1dGhvcj5DcnV0ZWJvPC9BdXRob3I+PFllYXI+MjAxMDwvWWVhcj48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M4OTklMkZqcmhldW0uMDkxMzIxJmFtcDtyZnRfaWQ9aW5m
bzpwbWlkLzIwNDcyOTIyJmFtcDtyZnQuaXNzbj0wMzE1LTE2MlgmYW1wO3JmdC52b2x1bWU9Mzcm
YW1wO3JmdC5pc3N1ZT03JmFtcDtyZnQuc3BhZ2U9MTUyNyZhbXA7cmZ0LnBhZ2VzPTE1MjctMzMm
YW1wO3JmdC5kYXRlPTIwMTAmYW1wO3JmdC5qdGl0bGU9Sm91cm5hbCtvZitSaGV1bWF0b2xvZ3km
YW1wO3JmdC5hdGl0bGU9VGhlK2NvdXJzZStvZitzeW1wdG9tcytmb3Ird2hpcGxhc2gtYXNzb2Np
YXRlZCtkaXNvcmRlcnMraW4rU3dlZGVuJTNBKzYtbW9udGgrZm9sbG93dXArc3R1ZHkuJmFtcDty
ZnQuYXVsYXN0PUNydXRlYm88L3VybD48dXJsPmh0dHA6Ly93d3cuanJoZXVtLm9yZy9jb250ZW50
LzM3LzcvMTUyNzwvdXJsPjwvcmVsYXRlZC11cmxzPjwvdXJscz48ZWxlY3Ryb25pYy1yZXNvdXJj
ZS1udW0+aHR0cDovL2R4LmRvaS5vcmcvMTAuMzg5OS9qcmhldW0uMDkxMzI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3]</w:t>
            </w:r>
            <w:r>
              <w:rPr>
                <w:sz w:val="16"/>
                <w:szCs w:val="16"/>
              </w:rPr>
              <w:fldChar w:fldCharType="end"/>
            </w:r>
          </w:p>
        </w:tc>
        <w:tc>
          <w:tcPr>
            <w:tcW w:w="241" w:type="dxa"/>
          </w:tcPr>
          <w:p w14:paraId="236F87F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08BFB24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D25F879"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74BA0EC6"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4151FD72"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0174E0E0" w14:textId="77777777" w:rsidR="00264DBA" w:rsidRPr="007309CF" w:rsidRDefault="00264DBA" w:rsidP="00E05169">
            <w:pPr>
              <w:spacing w:after="0" w:line="240" w:lineRule="auto"/>
              <w:jc w:val="center"/>
              <w:rPr>
                <w:sz w:val="16"/>
                <w:szCs w:val="16"/>
              </w:rPr>
            </w:pPr>
            <w:r>
              <w:rPr>
                <w:sz w:val="16"/>
                <w:szCs w:val="16"/>
              </w:rPr>
              <w:t>~15%</w:t>
            </w:r>
          </w:p>
        </w:tc>
        <w:tc>
          <w:tcPr>
            <w:tcW w:w="589" w:type="dxa"/>
          </w:tcPr>
          <w:p w14:paraId="7BE39869"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655AE65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B434FB9"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10566E4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ED1A695"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2BF0879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58E36B8"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BD617A4"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F55F6DF"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620CACA5" w14:textId="77777777" w:rsidTr="00D6478D">
        <w:tc>
          <w:tcPr>
            <w:tcW w:w="1435" w:type="dxa"/>
          </w:tcPr>
          <w:p w14:paraId="56B76572" w14:textId="60553987" w:rsidR="00264DBA" w:rsidRPr="007309CF" w:rsidRDefault="00264DBA" w:rsidP="0098703E">
            <w:pPr>
              <w:spacing w:after="0" w:line="240" w:lineRule="auto"/>
              <w:jc w:val="center"/>
              <w:rPr>
                <w:sz w:val="16"/>
                <w:szCs w:val="16"/>
              </w:rPr>
            </w:pPr>
            <w:r>
              <w:rPr>
                <w:sz w:val="16"/>
                <w:szCs w:val="16"/>
              </w:rPr>
              <w:t xml:space="preserve">Elliott et al., 2015 </w:t>
            </w:r>
            <w:r>
              <w:rPr>
                <w:sz w:val="16"/>
                <w:szCs w:val="16"/>
              </w:rPr>
              <w:fldChar w:fldCharType="begin"/>
            </w:r>
            <w:r>
              <w:rPr>
                <w:sz w:val="16"/>
                <w:szCs w:val="16"/>
              </w:rPr>
              <w:instrText xml:space="preserve"> ADDIN EN.CITE &lt;EndNote&gt;&lt;Cite&gt;&lt;Author&gt;Elliott&lt;/Author&gt;&lt;Year&gt;2015&lt;/Year&gt;&lt;RecNum&gt;60&lt;/RecNum&gt;&lt;DisplayText&gt;[24]&lt;/DisplayText&gt;&lt;record&gt;&lt;rec-number&gt;60&lt;/rec-number&gt;&lt;foreign-keys&gt;&lt;key app="EN" db-id="0wazzzvdysf52be095wxrrr052tpr2xww5zt" timestamp="1516129619"&gt;60&lt;/key&gt;&lt;/foreign-keys&gt;&lt;ref-type name="Journal Article"&gt;17&lt;/ref-type&gt;&lt;contributors&gt;&lt;authors&gt;&lt;author&gt;Elliott, J.M.&lt;/author&gt;&lt;author&gt;Courtney, D.M.&lt;/author&gt;&lt;author&gt;Rademaker, A.&lt;/author&gt;&lt;author&gt;Pinto, D.&lt;/author&gt;&lt;author&gt;Sterling, M.S.&lt;/author&gt;&lt;author&gt;Parrish, T.B.&lt;/author&gt;&lt;/authors&gt;&lt;/contributors&gt;&lt;titles&gt;&lt;title&gt;The rapid and progressive degeneration of the cervical multifidus in whiplash: a MRI study of fatty infiltration&lt;/title&gt;&lt;secondary-title&gt;Spine&lt;/secondary-title&gt;&lt;/titles&gt;&lt;periodical&gt;&lt;full-title&gt;Spine&lt;/full-title&gt;&lt;/periodical&gt;&lt;pages&gt;E694-E700&lt;/pages&gt;&lt;volume&gt;40&lt;/volume&gt;&lt;number&gt;12&lt;/number&gt;&lt;dates&gt;&lt;year&gt;2015&lt;/year&gt;&lt;/dates&gt;&lt;urls&gt;&lt;/urls&gt;&lt;/record&gt;&lt;/Cite&gt;&lt;/EndNote&gt;</w:instrText>
            </w:r>
            <w:r>
              <w:rPr>
                <w:sz w:val="16"/>
                <w:szCs w:val="16"/>
              </w:rPr>
              <w:fldChar w:fldCharType="separate"/>
            </w:r>
            <w:r>
              <w:rPr>
                <w:noProof/>
                <w:sz w:val="16"/>
                <w:szCs w:val="16"/>
              </w:rPr>
              <w:t>[24]</w:t>
            </w:r>
            <w:r>
              <w:rPr>
                <w:sz w:val="16"/>
                <w:szCs w:val="16"/>
              </w:rPr>
              <w:fldChar w:fldCharType="end"/>
            </w:r>
          </w:p>
        </w:tc>
        <w:tc>
          <w:tcPr>
            <w:tcW w:w="241" w:type="dxa"/>
          </w:tcPr>
          <w:p w14:paraId="54BBA3C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D86C93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6E1CDC4"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4F9FDE66"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50B635A7"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79352FBD" w14:textId="77777777" w:rsidR="00264DBA" w:rsidRPr="007309CF" w:rsidRDefault="00264DBA" w:rsidP="00E05169">
            <w:pPr>
              <w:spacing w:after="0" w:line="240" w:lineRule="auto"/>
              <w:jc w:val="center"/>
              <w:rPr>
                <w:sz w:val="16"/>
                <w:szCs w:val="16"/>
              </w:rPr>
            </w:pPr>
            <w:r>
              <w:rPr>
                <w:sz w:val="16"/>
                <w:szCs w:val="16"/>
              </w:rPr>
              <w:t>56.1%</w:t>
            </w:r>
          </w:p>
        </w:tc>
        <w:tc>
          <w:tcPr>
            <w:tcW w:w="589" w:type="dxa"/>
          </w:tcPr>
          <w:p w14:paraId="08757155"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1C896D2C"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F2DF9AA"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01CFCFF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C691A9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72D8B4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945797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9518D1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89D9FEA"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6E216F78" w14:textId="77777777" w:rsidTr="00D6478D">
        <w:tc>
          <w:tcPr>
            <w:tcW w:w="1435" w:type="dxa"/>
          </w:tcPr>
          <w:p w14:paraId="3BA2A301" w14:textId="16DD032B" w:rsidR="00264DBA" w:rsidRPr="007309CF" w:rsidRDefault="00264DBA" w:rsidP="0098703E">
            <w:pPr>
              <w:spacing w:after="0" w:line="240" w:lineRule="auto"/>
              <w:jc w:val="center"/>
              <w:rPr>
                <w:sz w:val="16"/>
                <w:szCs w:val="16"/>
              </w:rPr>
            </w:pPr>
            <w:r>
              <w:rPr>
                <w:sz w:val="16"/>
                <w:szCs w:val="16"/>
              </w:rPr>
              <w:t xml:space="preserve">Ferrari et al., 2011 </w:t>
            </w:r>
            <w:r>
              <w:rPr>
                <w:sz w:val="16"/>
                <w:szCs w:val="16"/>
              </w:rPr>
              <w:fldChar w:fldCharType="begin">
                <w:fldData xml:space="preserve">PEVuZE5vdGU+PENpdGU+PEF1dGhvcj5GZXJyYXJpPC9BdXRob3I+PFllYXI+MjAxMTwvWWVhcj48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sz w:val="16"/>
                <w:szCs w:val="16"/>
              </w:rPr>
              <w:instrText xml:space="preserve"> ADDIN EN.CITE </w:instrText>
            </w:r>
            <w:r>
              <w:rPr>
                <w:sz w:val="16"/>
                <w:szCs w:val="16"/>
              </w:rPr>
              <w:fldChar w:fldCharType="begin">
                <w:fldData xml:space="preserve">PEVuZE5vdGU+PENpdGU+PEF1dGhvcj5GZXJyYXJpPC9BdXRob3I+PFllYXI+MjAxMTwvWWVhcj48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25]</w:t>
            </w:r>
            <w:r>
              <w:rPr>
                <w:sz w:val="16"/>
                <w:szCs w:val="16"/>
              </w:rPr>
              <w:fldChar w:fldCharType="end"/>
            </w:r>
          </w:p>
        </w:tc>
        <w:tc>
          <w:tcPr>
            <w:tcW w:w="241" w:type="dxa"/>
          </w:tcPr>
          <w:p w14:paraId="69542598"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5C3315F4"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EDE1466"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18C14FF8"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7C55D521"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03DE4808" w14:textId="77777777" w:rsidR="00264DBA" w:rsidRPr="007309CF" w:rsidRDefault="00264DBA" w:rsidP="00E05169">
            <w:pPr>
              <w:spacing w:after="0" w:line="240" w:lineRule="auto"/>
              <w:jc w:val="center"/>
              <w:rPr>
                <w:sz w:val="16"/>
                <w:szCs w:val="16"/>
              </w:rPr>
            </w:pPr>
          </w:p>
        </w:tc>
        <w:tc>
          <w:tcPr>
            <w:tcW w:w="589" w:type="dxa"/>
          </w:tcPr>
          <w:p w14:paraId="017E03E5"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5A68296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9084920"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7DEA4296"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1F097F4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A63F01A"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76FEE93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C45BFA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AD6D120"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54DADB0" w14:textId="77777777" w:rsidTr="00D6478D">
        <w:tc>
          <w:tcPr>
            <w:tcW w:w="1435" w:type="dxa"/>
          </w:tcPr>
          <w:p w14:paraId="06A83C72" w14:textId="648DE2D3" w:rsidR="00264DBA" w:rsidRPr="007309CF" w:rsidRDefault="00264DBA" w:rsidP="0098703E">
            <w:pPr>
              <w:spacing w:after="0" w:line="240" w:lineRule="auto"/>
              <w:jc w:val="center"/>
              <w:rPr>
                <w:sz w:val="16"/>
                <w:szCs w:val="16"/>
              </w:rPr>
            </w:pPr>
            <w:r>
              <w:rPr>
                <w:sz w:val="16"/>
                <w:szCs w:val="16"/>
              </w:rPr>
              <w:t xml:space="preserve">Ferrari et al., 2014 </w:t>
            </w:r>
            <w:r>
              <w:rPr>
                <w:sz w:val="16"/>
                <w:szCs w:val="16"/>
              </w:rPr>
              <w:fldChar w:fldCharType="begin"/>
            </w:r>
            <w:r>
              <w:rPr>
                <w:sz w:val="16"/>
                <w:szCs w:val="16"/>
              </w:rPr>
              <w:instrText xml:space="preserve"> ADDIN EN.CITE &lt;EndNote&gt;&lt;Cite&gt;&lt;Author&gt;Ferrari&lt;/Author&gt;&lt;Year&gt;2014&lt;/Year&gt;&lt;RecNum&gt;35&lt;/RecNum&gt;&lt;DisplayText&gt;[26]&lt;/DisplayText&gt;&lt;record&gt;&lt;rec-number&gt;35&lt;/rec-number&gt;&lt;foreign-keys&gt;&lt;key app="EN" db-id="0wazzzvdysf52be095wxrrr052tpr2xww5zt" timestamp="1516129593"&gt;35&lt;/key&gt;&lt;/foreign-keys&gt;&lt;ref-type name="Journal Article"&gt;17&lt;/ref-type&gt;&lt;contributors&gt;&lt;authors&gt;&lt;author&gt;Ferrari, A.&lt;/author&gt;&lt;/authors&gt;&lt;/contributors&gt;&lt;titles&gt;&lt;title&gt;Predicting recovery from whiplash injury in the primary care setting&lt;/title&gt;&lt;secondary-title&gt;Australian Family Physician&lt;/secondary-title&gt;&lt;/titles&gt;&lt;periodical&gt;&lt;full-title&gt;Australian Family Physician&lt;/full-title&gt;&lt;/periodical&gt;&lt;pages&gt;559-562&lt;/pages&gt;&lt;volume&gt;43&lt;/volume&gt;&lt;number&gt;8&lt;/number&gt;&lt;dates&gt;&lt;year&gt;2014&lt;/year&gt;&lt;/dates&gt;&lt;urls&gt;&lt;/urls&gt;&lt;/record&gt;&lt;/Cite&gt;&lt;/EndNote&gt;</w:instrText>
            </w:r>
            <w:r>
              <w:rPr>
                <w:sz w:val="16"/>
                <w:szCs w:val="16"/>
              </w:rPr>
              <w:fldChar w:fldCharType="separate"/>
            </w:r>
            <w:r>
              <w:rPr>
                <w:noProof/>
                <w:sz w:val="16"/>
                <w:szCs w:val="16"/>
              </w:rPr>
              <w:t>[26]</w:t>
            </w:r>
            <w:r>
              <w:rPr>
                <w:sz w:val="16"/>
                <w:szCs w:val="16"/>
              </w:rPr>
              <w:fldChar w:fldCharType="end"/>
            </w:r>
          </w:p>
        </w:tc>
        <w:tc>
          <w:tcPr>
            <w:tcW w:w="241" w:type="dxa"/>
          </w:tcPr>
          <w:p w14:paraId="7F23A119"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14E84B6C"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2EA23425"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1FB734FA"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66052609"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6E91030E" w14:textId="77777777" w:rsidR="00264DBA" w:rsidRPr="007309CF" w:rsidRDefault="00264DBA" w:rsidP="00E05169">
            <w:pPr>
              <w:spacing w:after="0" w:line="240" w:lineRule="auto"/>
              <w:jc w:val="center"/>
              <w:rPr>
                <w:sz w:val="16"/>
                <w:szCs w:val="16"/>
              </w:rPr>
            </w:pPr>
            <w:r>
              <w:rPr>
                <w:sz w:val="16"/>
                <w:szCs w:val="16"/>
              </w:rPr>
              <w:t>4.1%</w:t>
            </w:r>
          </w:p>
        </w:tc>
        <w:tc>
          <w:tcPr>
            <w:tcW w:w="589" w:type="dxa"/>
          </w:tcPr>
          <w:p w14:paraId="4C2F1D7B"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468AD904"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7B4466B"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9FE5A27"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DD5577E"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C8A67FF"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4C478C7"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105A4DA7"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361AD99"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9F34FFF" w14:textId="77777777" w:rsidTr="00D6478D">
        <w:tc>
          <w:tcPr>
            <w:tcW w:w="1435" w:type="dxa"/>
          </w:tcPr>
          <w:p w14:paraId="5A7A7451" w14:textId="0387C35A" w:rsidR="00264DBA" w:rsidRDefault="00264DBA" w:rsidP="0098703E">
            <w:pPr>
              <w:spacing w:after="0" w:line="240" w:lineRule="auto"/>
              <w:jc w:val="center"/>
              <w:rPr>
                <w:sz w:val="16"/>
                <w:szCs w:val="16"/>
              </w:rPr>
            </w:pPr>
            <w:r>
              <w:rPr>
                <w:sz w:val="16"/>
                <w:szCs w:val="16"/>
              </w:rPr>
              <w:t xml:space="preserve">Ferrari et al., 2015 </w:t>
            </w:r>
            <w:r>
              <w:rPr>
                <w:sz w:val="16"/>
                <w:szCs w:val="16"/>
              </w:rPr>
              <w:fldChar w:fldCharType="begin"/>
            </w:r>
            <w:r>
              <w:rPr>
                <w:sz w:val="16"/>
                <w:szCs w:val="16"/>
              </w:rPr>
              <w:instrText xml:space="preserve"> ADDIN EN.CITE &lt;EndNote&gt;&lt;Cite&gt;&lt;Author&gt;Ferrari&lt;/Author&gt;&lt;Year&gt;2015&lt;/Year&gt;&lt;RecNum&gt;36&lt;/RecNum&gt;&lt;DisplayText&gt;[27]&lt;/DisplayText&gt;&lt;record&gt;&lt;rec-number&gt;36&lt;/rec-number&gt;&lt;foreign-keys&gt;&lt;key app="EN" db-id="0wazzzvdysf52be095wxrrr052tpr2xww5zt" timestamp="1516129594"&gt;36&lt;/key&gt;&lt;/foreign-keys&gt;&lt;ref-type name="Journal Article"&gt;17&lt;/ref-type&gt;&lt;contributors&gt;&lt;authors&gt;&lt;author&gt;Ferrari, R.&lt;/author&gt;&lt;/authors&gt;&lt;/contributors&gt;&lt;titles&gt;&lt;title&gt;A prospective study of perceived injustice in whiplash victims and its relationship to recovery&lt;/title&gt;&lt;secondary-title&gt;Clinical Rheumatology&lt;/secondary-title&gt;&lt;/titles&gt;&lt;periodical&gt;&lt;full-title&gt;Clinical Rheumatology&lt;/full-title&gt;&lt;/periodical&gt;&lt;pages&gt;975-979&lt;/pages&gt;&lt;volume&gt;34&lt;/volume&gt;&lt;dates&gt;&lt;year&gt;2015&lt;/year&gt;&lt;/dates&gt;&lt;urls&gt;&lt;/urls&gt;&lt;/record&gt;&lt;/Cite&gt;&lt;/EndNote&gt;</w:instrText>
            </w:r>
            <w:r>
              <w:rPr>
                <w:sz w:val="16"/>
                <w:szCs w:val="16"/>
              </w:rPr>
              <w:fldChar w:fldCharType="separate"/>
            </w:r>
            <w:r>
              <w:rPr>
                <w:noProof/>
                <w:sz w:val="16"/>
                <w:szCs w:val="16"/>
              </w:rPr>
              <w:t>[27]</w:t>
            </w:r>
            <w:r>
              <w:rPr>
                <w:sz w:val="16"/>
                <w:szCs w:val="16"/>
              </w:rPr>
              <w:fldChar w:fldCharType="end"/>
            </w:r>
          </w:p>
        </w:tc>
        <w:tc>
          <w:tcPr>
            <w:tcW w:w="241" w:type="dxa"/>
          </w:tcPr>
          <w:p w14:paraId="26CD319A" w14:textId="77777777" w:rsidR="00264DBA" w:rsidRDefault="00264DBA" w:rsidP="00E05169">
            <w:pPr>
              <w:spacing w:after="0" w:line="240" w:lineRule="auto"/>
              <w:jc w:val="center"/>
              <w:rPr>
                <w:sz w:val="16"/>
                <w:szCs w:val="16"/>
              </w:rPr>
            </w:pPr>
            <w:r>
              <w:rPr>
                <w:sz w:val="16"/>
                <w:szCs w:val="16"/>
              </w:rPr>
              <w:t>Y</w:t>
            </w:r>
          </w:p>
        </w:tc>
        <w:tc>
          <w:tcPr>
            <w:tcW w:w="570" w:type="dxa"/>
          </w:tcPr>
          <w:p w14:paraId="28F4A32F" w14:textId="77777777" w:rsidR="00264DBA" w:rsidRDefault="00264DBA" w:rsidP="00E05169">
            <w:pPr>
              <w:spacing w:after="0" w:line="240" w:lineRule="auto"/>
              <w:jc w:val="center"/>
              <w:rPr>
                <w:sz w:val="16"/>
                <w:szCs w:val="16"/>
              </w:rPr>
            </w:pPr>
            <w:r>
              <w:rPr>
                <w:sz w:val="16"/>
                <w:szCs w:val="16"/>
              </w:rPr>
              <w:t>Y</w:t>
            </w:r>
          </w:p>
        </w:tc>
        <w:tc>
          <w:tcPr>
            <w:tcW w:w="589" w:type="dxa"/>
          </w:tcPr>
          <w:p w14:paraId="4C250B6E" w14:textId="77777777" w:rsidR="00264DBA" w:rsidRDefault="00264DBA" w:rsidP="00E05169">
            <w:pPr>
              <w:spacing w:after="0" w:line="240" w:lineRule="auto"/>
              <w:jc w:val="center"/>
              <w:rPr>
                <w:sz w:val="16"/>
                <w:szCs w:val="16"/>
              </w:rPr>
            </w:pPr>
            <w:r>
              <w:rPr>
                <w:sz w:val="16"/>
                <w:szCs w:val="16"/>
              </w:rPr>
              <w:t>Y</w:t>
            </w:r>
          </w:p>
        </w:tc>
        <w:tc>
          <w:tcPr>
            <w:tcW w:w="544" w:type="dxa"/>
          </w:tcPr>
          <w:p w14:paraId="44344E22" w14:textId="77777777" w:rsidR="00264DBA" w:rsidRDefault="00264DBA" w:rsidP="00E05169">
            <w:pPr>
              <w:spacing w:after="0" w:line="240" w:lineRule="auto"/>
              <w:jc w:val="center"/>
              <w:rPr>
                <w:sz w:val="16"/>
                <w:szCs w:val="16"/>
              </w:rPr>
            </w:pPr>
            <w:r>
              <w:rPr>
                <w:sz w:val="16"/>
                <w:szCs w:val="16"/>
              </w:rPr>
              <w:t>N/A</w:t>
            </w:r>
          </w:p>
        </w:tc>
        <w:tc>
          <w:tcPr>
            <w:tcW w:w="645" w:type="dxa"/>
          </w:tcPr>
          <w:p w14:paraId="74FEAA8F" w14:textId="77777777" w:rsidR="00264DBA" w:rsidRDefault="00264DBA" w:rsidP="00E05169">
            <w:pPr>
              <w:spacing w:after="0" w:line="240" w:lineRule="auto"/>
              <w:jc w:val="center"/>
              <w:rPr>
                <w:sz w:val="16"/>
                <w:szCs w:val="16"/>
              </w:rPr>
            </w:pPr>
            <w:r>
              <w:rPr>
                <w:sz w:val="16"/>
                <w:szCs w:val="16"/>
              </w:rPr>
              <w:t>N/A</w:t>
            </w:r>
          </w:p>
        </w:tc>
        <w:tc>
          <w:tcPr>
            <w:tcW w:w="1142" w:type="dxa"/>
          </w:tcPr>
          <w:p w14:paraId="68E2298E" w14:textId="77777777" w:rsidR="00264DBA" w:rsidRDefault="00264DBA" w:rsidP="00E05169">
            <w:pPr>
              <w:spacing w:after="0" w:line="240" w:lineRule="auto"/>
              <w:jc w:val="center"/>
              <w:rPr>
                <w:sz w:val="16"/>
                <w:szCs w:val="16"/>
              </w:rPr>
            </w:pPr>
            <w:r>
              <w:rPr>
                <w:sz w:val="16"/>
                <w:szCs w:val="16"/>
              </w:rPr>
              <w:t>3M: 3%</w:t>
            </w:r>
          </w:p>
          <w:p w14:paraId="4761254C" w14:textId="77777777" w:rsidR="00264DBA" w:rsidRDefault="00264DBA" w:rsidP="00E05169">
            <w:pPr>
              <w:spacing w:after="0" w:line="240" w:lineRule="auto"/>
              <w:jc w:val="center"/>
              <w:rPr>
                <w:sz w:val="16"/>
                <w:szCs w:val="16"/>
              </w:rPr>
            </w:pPr>
            <w:r>
              <w:rPr>
                <w:sz w:val="16"/>
                <w:szCs w:val="16"/>
              </w:rPr>
              <w:t>6M: 7.5%</w:t>
            </w:r>
          </w:p>
        </w:tc>
        <w:tc>
          <w:tcPr>
            <w:tcW w:w="589" w:type="dxa"/>
          </w:tcPr>
          <w:p w14:paraId="74E09FFC" w14:textId="77777777" w:rsidR="00264DBA" w:rsidRDefault="00264DBA" w:rsidP="00E05169">
            <w:pPr>
              <w:spacing w:after="0" w:line="240" w:lineRule="auto"/>
              <w:jc w:val="center"/>
              <w:rPr>
                <w:sz w:val="16"/>
                <w:szCs w:val="16"/>
              </w:rPr>
            </w:pPr>
            <w:r>
              <w:rPr>
                <w:sz w:val="16"/>
                <w:szCs w:val="16"/>
              </w:rPr>
              <w:t>Y</w:t>
            </w:r>
          </w:p>
        </w:tc>
        <w:tc>
          <w:tcPr>
            <w:tcW w:w="562" w:type="dxa"/>
          </w:tcPr>
          <w:p w14:paraId="68667C68" w14:textId="77777777" w:rsidR="00264DBA" w:rsidRDefault="00264DBA" w:rsidP="00E05169">
            <w:pPr>
              <w:spacing w:after="0" w:line="240" w:lineRule="auto"/>
              <w:jc w:val="center"/>
              <w:rPr>
                <w:sz w:val="16"/>
                <w:szCs w:val="16"/>
              </w:rPr>
            </w:pPr>
            <w:r>
              <w:rPr>
                <w:sz w:val="16"/>
                <w:szCs w:val="16"/>
              </w:rPr>
              <w:t>Y</w:t>
            </w:r>
          </w:p>
        </w:tc>
        <w:tc>
          <w:tcPr>
            <w:tcW w:w="589" w:type="dxa"/>
          </w:tcPr>
          <w:p w14:paraId="3EBF9758" w14:textId="77777777" w:rsidR="00264DBA" w:rsidRDefault="00264DBA" w:rsidP="00E05169">
            <w:pPr>
              <w:spacing w:after="0" w:line="240" w:lineRule="auto"/>
              <w:jc w:val="center"/>
              <w:rPr>
                <w:sz w:val="16"/>
                <w:szCs w:val="16"/>
              </w:rPr>
            </w:pPr>
            <w:r>
              <w:rPr>
                <w:sz w:val="16"/>
                <w:szCs w:val="16"/>
              </w:rPr>
              <w:t>Y</w:t>
            </w:r>
          </w:p>
        </w:tc>
        <w:tc>
          <w:tcPr>
            <w:tcW w:w="589" w:type="dxa"/>
          </w:tcPr>
          <w:p w14:paraId="571DE495" w14:textId="77777777" w:rsidR="00264DBA" w:rsidRDefault="00264DBA" w:rsidP="00E05169">
            <w:pPr>
              <w:spacing w:after="0" w:line="240" w:lineRule="auto"/>
              <w:jc w:val="center"/>
              <w:rPr>
                <w:sz w:val="16"/>
                <w:szCs w:val="16"/>
              </w:rPr>
            </w:pPr>
            <w:r>
              <w:rPr>
                <w:sz w:val="16"/>
                <w:szCs w:val="16"/>
              </w:rPr>
              <w:t>N/A</w:t>
            </w:r>
          </w:p>
        </w:tc>
        <w:tc>
          <w:tcPr>
            <w:tcW w:w="604" w:type="dxa"/>
          </w:tcPr>
          <w:p w14:paraId="30D70B43" w14:textId="77777777" w:rsidR="00264DBA" w:rsidRDefault="00264DBA" w:rsidP="00E05169">
            <w:pPr>
              <w:spacing w:after="0" w:line="240" w:lineRule="auto"/>
              <w:jc w:val="center"/>
              <w:rPr>
                <w:sz w:val="16"/>
                <w:szCs w:val="16"/>
              </w:rPr>
            </w:pPr>
            <w:r>
              <w:rPr>
                <w:sz w:val="16"/>
                <w:szCs w:val="16"/>
              </w:rPr>
              <w:t>Y</w:t>
            </w:r>
          </w:p>
        </w:tc>
        <w:tc>
          <w:tcPr>
            <w:tcW w:w="604" w:type="dxa"/>
          </w:tcPr>
          <w:p w14:paraId="44D7C8BB" w14:textId="77777777" w:rsidR="00264DBA" w:rsidRDefault="00264DBA" w:rsidP="00E05169">
            <w:pPr>
              <w:spacing w:after="0" w:line="240" w:lineRule="auto"/>
              <w:jc w:val="center"/>
              <w:rPr>
                <w:sz w:val="16"/>
                <w:szCs w:val="16"/>
              </w:rPr>
            </w:pPr>
            <w:r>
              <w:rPr>
                <w:sz w:val="16"/>
                <w:szCs w:val="16"/>
              </w:rPr>
              <w:t>Y</w:t>
            </w:r>
          </w:p>
        </w:tc>
        <w:tc>
          <w:tcPr>
            <w:tcW w:w="604" w:type="dxa"/>
          </w:tcPr>
          <w:p w14:paraId="253C7B09" w14:textId="77777777" w:rsidR="00264DBA" w:rsidRDefault="00264DBA" w:rsidP="00E05169">
            <w:pPr>
              <w:spacing w:after="0" w:line="240" w:lineRule="auto"/>
              <w:jc w:val="center"/>
              <w:rPr>
                <w:sz w:val="16"/>
                <w:szCs w:val="16"/>
              </w:rPr>
            </w:pPr>
            <w:r>
              <w:rPr>
                <w:sz w:val="16"/>
                <w:szCs w:val="16"/>
              </w:rPr>
              <w:t>N/A</w:t>
            </w:r>
          </w:p>
        </w:tc>
        <w:tc>
          <w:tcPr>
            <w:tcW w:w="604" w:type="dxa"/>
          </w:tcPr>
          <w:p w14:paraId="1C48DE97" w14:textId="77777777" w:rsidR="00264DBA" w:rsidRDefault="00264DBA" w:rsidP="00E05169">
            <w:pPr>
              <w:spacing w:after="0" w:line="240" w:lineRule="auto"/>
              <w:jc w:val="center"/>
              <w:rPr>
                <w:sz w:val="16"/>
                <w:szCs w:val="16"/>
              </w:rPr>
            </w:pPr>
            <w:r>
              <w:rPr>
                <w:sz w:val="16"/>
                <w:szCs w:val="16"/>
              </w:rPr>
              <w:t>CS</w:t>
            </w:r>
          </w:p>
        </w:tc>
        <w:tc>
          <w:tcPr>
            <w:tcW w:w="604" w:type="dxa"/>
          </w:tcPr>
          <w:p w14:paraId="329003EC" w14:textId="77777777" w:rsidR="00264DBA" w:rsidRDefault="00264DBA" w:rsidP="00E05169">
            <w:pPr>
              <w:spacing w:after="0" w:line="240" w:lineRule="auto"/>
              <w:jc w:val="center"/>
              <w:rPr>
                <w:sz w:val="16"/>
                <w:szCs w:val="16"/>
              </w:rPr>
            </w:pPr>
            <w:r>
              <w:rPr>
                <w:sz w:val="16"/>
                <w:szCs w:val="16"/>
              </w:rPr>
              <w:t>N</w:t>
            </w:r>
          </w:p>
        </w:tc>
      </w:tr>
      <w:tr w:rsidR="00264DBA" w:rsidRPr="007309CF" w14:paraId="077039E3" w14:textId="77777777" w:rsidTr="00D6478D">
        <w:tc>
          <w:tcPr>
            <w:tcW w:w="1435" w:type="dxa"/>
          </w:tcPr>
          <w:p w14:paraId="44C6A137" w14:textId="4B4156BA" w:rsidR="00264DBA" w:rsidRPr="007309CF" w:rsidRDefault="00264DBA" w:rsidP="0098703E">
            <w:pPr>
              <w:spacing w:after="0" w:line="240" w:lineRule="auto"/>
              <w:jc w:val="center"/>
              <w:rPr>
                <w:sz w:val="16"/>
                <w:szCs w:val="16"/>
              </w:rPr>
            </w:pPr>
            <w:r>
              <w:rPr>
                <w:sz w:val="16"/>
                <w:szCs w:val="16"/>
              </w:rPr>
              <w:t xml:space="preserve">Gehrt et al., 2015 </w:t>
            </w:r>
            <w:r>
              <w:rPr>
                <w:sz w:val="16"/>
                <w:szCs w:val="16"/>
              </w:rPr>
              <w:fldChar w:fldCharType="begin"/>
            </w:r>
            <w:r>
              <w:rPr>
                <w:sz w:val="16"/>
                <w:szCs w:val="16"/>
              </w:rPr>
              <w:instrText xml:space="preserve"> ADDIN EN.CITE &lt;EndNote&gt;&lt;Cite&gt;&lt;Author&gt;Gehrt&lt;/Author&gt;&lt;Year&gt;2015&lt;/Year&gt;&lt;RecNum&gt;50&lt;/RecNum&gt;&lt;DisplayText&gt;[28]&lt;/DisplayText&gt;&lt;record&gt;&lt;rec-number&gt;50&lt;/rec-number&gt;&lt;foreign-keys&gt;&lt;key app="EN" db-id="0wazzzvdysf52be095wxrrr052tpr2xww5zt" timestamp="1516129608"&gt;50&lt;/key&gt;&lt;/foreign-keys&gt;&lt;ref-type name="Journal Article"&gt;17&lt;/ref-type&gt;&lt;contributors&gt;&lt;authors&gt;&lt;author&gt;Gehrt, T.B.&lt;/author&gt;&lt;author&gt;Carstensen, T. B.W.&lt;/author&gt;&lt;author&gt;Ornbol, E.&lt;/author&gt;&lt;author&gt;Fink, P.K.&lt;/author&gt;&lt;author&gt;Kasch, Hl&lt;/author&gt;&lt;author&gt;Frostholm, L.&lt;/author&gt;&lt;/authors&gt;&lt;/contributors&gt;&lt;titles&gt;&lt;title&gt;The role of illness perceptions in predicting outcome after acute whiplash trauma. A multicenter 12-month follow-up study&lt;/title&gt;&lt;secondary-title&gt;Clinical Journal of Pain&lt;/secondary-title&gt;&lt;/titles&gt;&lt;periodical&gt;&lt;full-title&gt;Clinical Journal of Pain&lt;/full-title&gt;&lt;abbr-1&gt;Clin J Pain&lt;/abbr-1&gt;&lt;/periodical&gt;&lt;pages&gt;14-20&lt;/pages&gt;&lt;volume&gt;31&lt;/volume&gt;&lt;dates&gt;&lt;year&gt;2015&lt;/year&gt;&lt;/dates&gt;&lt;urls&gt;&lt;/urls&gt;&lt;/record&gt;&lt;/Cite&gt;&lt;/EndNote&gt;</w:instrText>
            </w:r>
            <w:r>
              <w:rPr>
                <w:sz w:val="16"/>
                <w:szCs w:val="16"/>
              </w:rPr>
              <w:fldChar w:fldCharType="separate"/>
            </w:r>
            <w:r>
              <w:rPr>
                <w:noProof/>
                <w:sz w:val="16"/>
                <w:szCs w:val="16"/>
              </w:rPr>
              <w:t>[28]</w:t>
            </w:r>
            <w:r>
              <w:rPr>
                <w:sz w:val="16"/>
                <w:szCs w:val="16"/>
              </w:rPr>
              <w:fldChar w:fldCharType="end"/>
            </w:r>
          </w:p>
        </w:tc>
        <w:tc>
          <w:tcPr>
            <w:tcW w:w="241" w:type="dxa"/>
          </w:tcPr>
          <w:p w14:paraId="1323905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566495B8"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BD09E51"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3D566789"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375B4508" w14:textId="77777777" w:rsidR="00264DBA" w:rsidRPr="007309CF" w:rsidRDefault="00264DBA" w:rsidP="00E05169">
            <w:pPr>
              <w:spacing w:after="0" w:line="240" w:lineRule="auto"/>
              <w:jc w:val="center"/>
              <w:rPr>
                <w:sz w:val="16"/>
                <w:szCs w:val="16"/>
              </w:rPr>
            </w:pPr>
            <w:r>
              <w:rPr>
                <w:sz w:val="16"/>
                <w:szCs w:val="16"/>
              </w:rPr>
              <w:t>N</w:t>
            </w:r>
          </w:p>
        </w:tc>
        <w:tc>
          <w:tcPr>
            <w:tcW w:w="1142" w:type="dxa"/>
          </w:tcPr>
          <w:p w14:paraId="4374277C" w14:textId="77777777" w:rsidR="00264DBA" w:rsidRDefault="00264DBA" w:rsidP="00E05169">
            <w:pPr>
              <w:spacing w:after="0" w:line="240" w:lineRule="auto"/>
              <w:jc w:val="center"/>
              <w:rPr>
                <w:sz w:val="16"/>
                <w:szCs w:val="16"/>
              </w:rPr>
            </w:pPr>
            <w:r>
              <w:rPr>
                <w:sz w:val="16"/>
                <w:szCs w:val="16"/>
              </w:rPr>
              <w:t>Neck pain :78.7%</w:t>
            </w:r>
          </w:p>
          <w:p w14:paraId="7238B09F" w14:textId="5AAB11A8" w:rsidR="00264DBA" w:rsidRPr="007309CF" w:rsidRDefault="00D6478D" w:rsidP="00D6478D">
            <w:pPr>
              <w:spacing w:after="0" w:line="240" w:lineRule="auto"/>
              <w:jc w:val="center"/>
              <w:rPr>
                <w:sz w:val="16"/>
                <w:szCs w:val="16"/>
              </w:rPr>
            </w:pPr>
            <w:r>
              <w:rPr>
                <w:sz w:val="16"/>
                <w:szCs w:val="16"/>
              </w:rPr>
              <w:t>Working ability:96.9%</w:t>
            </w:r>
          </w:p>
        </w:tc>
        <w:tc>
          <w:tcPr>
            <w:tcW w:w="589" w:type="dxa"/>
          </w:tcPr>
          <w:p w14:paraId="03DCC2B2"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4725CEC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0797C69" w14:textId="77777777" w:rsidR="00264DBA" w:rsidRDefault="00264DBA" w:rsidP="00E05169">
            <w:pPr>
              <w:spacing w:after="0" w:line="240" w:lineRule="auto"/>
              <w:jc w:val="center"/>
              <w:rPr>
                <w:sz w:val="16"/>
                <w:szCs w:val="16"/>
              </w:rPr>
            </w:pPr>
            <w:r>
              <w:rPr>
                <w:sz w:val="16"/>
                <w:szCs w:val="16"/>
              </w:rPr>
              <w:t>N/A</w:t>
            </w:r>
          </w:p>
          <w:p w14:paraId="1FA687C3" w14:textId="77777777" w:rsidR="00264DBA" w:rsidRPr="007309CF" w:rsidRDefault="00264DBA" w:rsidP="00E05169">
            <w:pPr>
              <w:spacing w:after="0" w:line="240" w:lineRule="auto"/>
              <w:jc w:val="center"/>
              <w:rPr>
                <w:sz w:val="16"/>
                <w:szCs w:val="16"/>
              </w:rPr>
            </w:pPr>
          </w:p>
        </w:tc>
        <w:tc>
          <w:tcPr>
            <w:tcW w:w="589" w:type="dxa"/>
          </w:tcPr>
          <w:p w14:paraId="52B2FF7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800020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3599E8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0247E4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30D8220"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845C3AA"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DDC4AEA" w14:textId="77777777" w:rsidTr="00D6478D">
        <w:tc>
          <w:tcPr>
            <w:tcW w:w="1435" w:type="dxa"/>
          </w:tcPr>
          <w:p w14:paraId="219C55B3" w14:textId="2D88CFAC" w:rsidR="00264DBA" w:rsidRPr="007309CF" w:rsidRDefault="00264DBA" w:rsidP="0098703E">
            <w:pPr>
              <w:spacing w:after="0" w:line="240" w:lineRule="auto"/>
              <w:jc w:val="center"/>
              <w:rPr>
                <w:sz w:val="16"/>
                <w:szCs w:val="16"/>
              </w:rPr>
            </w:pPr>
            <w:r>
              <w:rPr>
                <w:sz w:val="16"/>
                <w:szCs w:val="16"/>
              </w:rPr>
              <w:t xml:space="preserve">Holm et al., 2008 </w:t>
            </w:r>
            <w:r>
              <w:rPr>
                <w:sz w:val="16"/>
                <w:szCs w:val="16"/>
              </w:rPr>
              <w:fldChar w:fldCharType="begin"/>
            </w:r>
            <w:r>
              <w:rPr>
                <w:sz w:val="16"/>
                <w:szCs w:val="16"/>
              </w:rPr>
              <w:instrText xml:space="preserve"> ADDIN EN.CITE &lt;EndNote&gt;&lt;Cite&gt;&lt;Author&gt;Holm&lt;/Author&gt;&lt;Year&gt;2008&lt;/Year&gt;&lt;RecNum&gt;1&lt;/RecNum&gt;&lt;DisplayText&gt;[29]&lt;/DisplayText&gt;&lt;record&gt;&lt;rec-number&gt;1&lt;/rec-number&gt;&lt;foreign-keys&gt;&lt;key app="EN" db-id="0wazzzvdysf52be095wxrrr052tpr2xww5zt" timestamp="1516129555"&gt;1&lt;/key&gt;&lt;/foreign-keys&gt;&lt;ref-type name="Journal Article"&gt;17&lt;/ref-type&gt;&lt;contributors&gt;&lt;authors&gt;&lt;author&gt;Holm, L. W.&lt;/author&gt;&lt;author&gt;Carroll, L. J.&lt;/author&gt;&lt;author&gt;Cassidy, J. D.&lt;/author&gt;&lt;author&gt;Hogg-Johnson, S.&lt;/author&gt;&lt;author&gt;Côté, P.&lt;/author&gt;&lt;author&gt;Guzman, J.&lt;/author&gt;&lt;author&gt;Peloso, P. M.&lt;/author&gt;&lt;author&gt;Nordin, M.&lt;/author&gt;&lt;author&gt;Hurwitz, E. L.&lt;/author&gt;&lt;author&gt;van der Velde, G.&lt;/author&gt;&lt;author&gt;Carragee, E. J.&lt;/author&gt;&lt;author&gt;Haldeman, S.&lt;/author&gt;&lt;/authors&gt;&lt;/contributors&gt;&lt;titles&gt;&lt;title&gt;The burden and determinants of whiplash-associated disorders after traffic collisions: Results of the Bone and Joint Decade 2000-2010 Task Force on Neck Pain and Its Associated Disorders&lt;/title&gt;&lt;secondary-title&gt;Spine&lt;/secondary-title&gt;&lt;/titles&gt;&lt;periodical&gt;&lt;full-title&gt;Spine&lt;/full-title&gt;&lt;/periodical&gt;&lt;pages&gt;S52-S59&lt;/pages&gt;&lt;volume&gt;33&lt;/volume&gt;&lt;reprint-edition&gt;NOT IN FILE&lt;/reprint-edition&gt;&lt;keywords&gt;&lt;keyword&gt;Neck&lt;/keyword&gt;&lt;keyword&gt;Neck Pain&lt;/keyword&gt;&lt;keyword&gt;Pain&lt;/keyword&gt;&lt;/keywords&gt;&lt;dates&gt;&lt;year&gt;2008&lt;/year&gt;&lt;/dates&gt;&lt;urls&gt;&lt;/urls&gt;&lt;/record&gt;&lt;/Cite&gt;&lt;/EndNote&gt;</w:instrText>
            </w:r>
            <w:r>
              <w:rPr>
                <w:sz w:val="16"/>
                <w:szCs w:val="16"/>
              </w:rPr>
              <w:fldChar w:fldCharType="separate"/>
            </w:r>
            <w:r>
              <w:rPr>
                <w:noProof/>
                <w:sz w:val="16"/>
                <w:szCs w:val="16"/>
              </w:rPr>
              <w:t>[29]</w:t>
            </w:r>
            <w:r>
              <w:rPr>
                <w:sz w:val="16"/>
                <w:szCs w:val="16"/>
              </w:rPr>
              <w:fldChar w:fldCharType="end"/>
            </w:r>
          </w:p>
        </w:tc>
        <w:tc>
          <w:tcPr>
            <w:tcW w:w="241" w:type="dxa"/>
          </w:tcPr>
          <w:p w14:paraId="05908208"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13D923C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C3D7B75"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2DB5F0E7"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4825084F" w14:textId="77777777" w:rsidR="00264DBA" w:rsidRPr="007309CF" w:rsidRDefault="00264DBA" w:rsidP="00E05169">
            <w:pPr>
              <w:spacing w:after="0" w:line="240" w:lineRule="auto"/>
              <w:jc w:val="center"/>
              <w:rPr>
                <w:sz w:val="16"/>
                <w:szCs w:val="16"/>
              </w:rPr>
            </w:pPr>
            <w:r>
              <w:rPr>
                <w:sz w:val="16"/>
                <w:szCs w:val="16"/>
              </w:rPr>
              <w:t>CS</w:t>
            </w:r>
          </w:p>
        </w:tc>
        <w:tc>
          <w:tcPr>
            <w:tcW w:w="1142" w:type="dxa"/>
          </w:tcPr>
          <w:p w14:paraId="4FBCAA85" w14:textId="77777777" w:rsidR="00264DBA" w:rsidRPr="007309CF" w:rsidRDefault="00264DBA" w:rsidP="00E05169">
            <w:pPr>
              <w:spacing w:after="0" w:line="240" w:lineRule="auto"/>
              <w:jc w:val="center"/>
              <w:rPr>
                <w:sz w:val="16"/>
                <w:szCs w:val="16"/>
              </w:rPr>
            </w:pPr>
            <w:r>
              <w:rPr>
                <w:sz w:val="16"/>
                <w:szCs w:val="16"/>
              </w:rPr>
              <w:t xml:space="preserve">17.5% </w:t>
            </w:r>
          </w:p>
        </w:tc>
        <w:tc>
          <w:tcPr>
            <w:tcW w:w="589" w:type="dxa"/>
          </w:tcPr>
          <w:p w14:paraId="13E698C5"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107F78FD"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55136F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7B645EC"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46A53E4F"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4C5432C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52D6445"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96C92B1"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5447228"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6BCC9BFA" w14:textId="77777777" w:rsidTr="00D6478D">
        <w:tc>
          <w:tcPr>
            <w:tcW w:w="1435" w:type="dxa"/>
          </w:tcPr>
          <w:p w14:paraId="5000F400" w14:textId="287BA5C8" w:rsidR="00264DBA" w:rsidRPr="007309CF" w:rsidRDefault="00264DBA" w:rsidP="0098703E">
            <w:pPr>
              <w:spacing w:after="0" w:line="240" w:lineRule="auto"/>
              <w:jc w:val="center"/>
              <w:rPr>
                <w:sz w:val="16"/>
                <w:szCs w:val="16"/>
              </w:rPr>
            </w:pPr>
            <w:r>
              <w:rPr>
                <w:sz w:val="16"/>
                <w:szCs w:val="16"/>
              </w:rPr>
              <w:t xml:space="preserve">Hours et al., 2014 </w:t>
            </w:r>
            <w:r>
              <w:rPr>
                <w:sz w:val="16"/>
                <w:szCs w:val="16"/>
              </w:rPr>
              <w:fldChar w:fldCharType="begin"/>
            </w:r>
            <w:r>
              <w:rPr>
                <w:sz w:val="16"/>
                <w:szCs w:val="16"/>
              </w:rPr>
              <w:instrText xml:space="preserve"> ADDIN EN.CITE &lt;EndNote&gt;&lt;Cite&gt;&lt;Author&gt;Hours&lt;/Author&gt;&lt;Year&gt;2014&lt;/Year&gt;&lt;RecNum&gt;72&lt;/RecNum&gt;&lt;DisplayText&gt;[30]&lt;/DisplayText&gt;&lt;record&gt;&lt;rec-number&gt;72&lt;/rec-number&gt;&lt;foreign-keys&gt;&lt;key app="EN" db-id="0wazzzvdysf52be095wxrrr052tpr2xww5zt" timestamp="1516129655"&gt;72&lt;/key&gt;&lt;/foreign-keys&gt;&lt;ref-type name="Journal Article"&gt;17&lt;/ref-type&gt;&lt;contributors&gt;&lt;authors&gt;&lt;author&gt;Hours, M.&lt;/author&gt;&lt;author&gt;Khati, I.&lt;/author&gt;&lt;author&gt;Charnay, P.&lt;/author&gt;&lt;author&gt;Chossegros, L.&lt;/author&gt;&lt;author&gt;Tardy, H.&lt;/author&gt;&lt;author&gt;Tournier, C.&lt;/author&gt;&lt;author&gt;Perrine, A-L&lt;/author&gt;&lt;author&gt;Luaute, J.&lt;/author&gt;&lt;author&gt;Laumon, B.&lt;/author&gt;&lt;/authors&gt;&lt;/contributors&gt;&lt;titles&gt;&lt;title&gt;One year after mild injury: comparison of health status and quality of life between patients with whiplash versus other injuries&lt;/title&gt;&lt;secondary-title&gt;The Journal of Rheumatology&lt;/secondary-title&gt;&lt;/titles&gt;&lt;periodical&gt;&lt;full-title&gt;The Journal of Rheumatology&lt;/full-title&gt;&lt;/periodical&gt;&lt;pages&gt;528-538&lt;/pages&gt;&lt;volume&gt;42&lt;/volume&gt;&lt;number&gt;3&lt;/number&gt;&lt;dates&gt;&lt;year&gt;2014&lt;/year&gt;&lt;/dates&gt;&lt;urls&gt;&lt;/urls&gt;&lt;/record&gt;&lt;/Cite&gt;&lt;/EndNote&gt;</w:instrText>
            </w:r>
            <w:r>
              <w:rPr>
                <w:sz w:val="16"/>
                <w:szCs w:val="16"/>
              </w:rPr>
              <w:fldChar w:fldCharType="separate"/>
            </w:r>
            <w:r>
              <w:rPr>
                <w:noProof/>
                <w:sz w:val="16"/>
                <w:szCs w:val="16"/>
              </w:rPr>
              <w:t>[30]</w:t>
            </w:r>
            <w:r>
              <w:rPr>
                <w:sz w:val="16"/>
                <w:szCs w:val="16"/>
              </w:rPr>
              <w:fldChar w:fldCharType="end"/>
            </w:r>
          </w:p>
        </w:tc>
        <w:tc>
          <w:tcPr>
            <w:tcW w:w="241" w:type="dxa"/>
          </w:tcPr>
          <w:p w14:paraId="4F9D7692"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6DA9F5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C1EF649"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ADB4521"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6AF8DF11"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68927D05" w14:textId="77777777" w:rsidR="00264DBA" w:rsidRDefault="00264DBA" w:rsidP="00E05169">
            <w:pPr>
              <w:spacing w:after="0" w:line="240" w:lineRule="auto"/>
              <w:jc w:val="center"/>
              <w:rPr>
                <w:sz w:val="16"/>
                <w:szCs w:val="16"/>
              </w:rPr>
            </w:pPr>
            <w:r>
              <w:rPr>
                <w:sz w:val="16"/>
                <w:szCs w:val="16"/>
              </w:rPr>
              <w:t>Whiplash: 32%</w:t>
            </w:r>
          </w:p>
          <w:p w14:paraId="56D30DBE" w14:textId="77777777" w:rsidR="00264DBA" w:rsidRPr="007309CF" w:rsidRDefault="00264DBA" w:rsidP="00E05169">
            <w:pPr>
              <w:spacing w:after="0" w:line="240" w:lineRule="auto"/>
              <w:jc w:val="center"/>
              <w:rPr>
                <w:sz w:val="16"/>
                <w:szCs w:val="16"/>
              </w:rPr>
            </w:pPr>
            <w:r>
              <w:rPr>
                <w:sz w:val="16"/>
                <w:szCs w:val="16"/>
              </w:rPr>
              <w:t>Other: 29%</w:t>
            </w:r>
          </w:p>
        </w:tc>
        <w:tc>
          <w:tcPr>
            <w:tcW w:w="589" w:type="dxa"/>
          </w:tcPr>
          <w:p w14:paraId="79C3258F"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4E84E299"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AF5E6F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6AA7457"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43DE294"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052A31B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EC20D53"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5860CCF"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72A62B00"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386F40B8" w14:textId="77777777" w:rsidTr="00D6478D">
        <w:tc>
          <w:tcPr>
            <w:tcW w:w="1435" w:type="dxa"/>
          </w:tcPr>
          <w:p w14:paraId="50FF277A" w14:textId="27986E31" w:rsidR="00264DBA" w:rsidRPr="007309CF" w:rsidRDefault="00264DBA" w:rsidP="0098703E">
            <w:pPr>
              <w:spacing w:after="0" w:line="240" w:lineRule="auto"/>
              <w:jc w:val="center"/>
              <w:rPr>
                <w:sz w:val="16"/>
                <w:szCs w:val="16"/>
              </w:rPr>
            </w:pPr>
            <w:r>
              <w:rPr>
                <w:sz w:val="16"/>
                <w:szCs w:val="16"/>
              </w:rPr>
              <w:t xml:space="preserve">Johansson et al., 2011 </w:t>
            </w:r>
            <w:r>
              <w:rPr>
                <w:sz w:val="16"/>
                <w:szCs w:val="16"/>
              </w:rPr>
              <w:fldChar w:fldCharType="begin">
                <w:fldData xml:space="preserve">PEVuZE5vdGU+PENpdGU+PEF1dGhvcj5Kb2hhbnNzb248L0F1dGhvcj48WWVhcj4yMDExPC9ZZWFy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1hdGgu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sz w:val="16"/>
                <w:szCs w:val="16"/>
              </w:rPr>
              <w:instrText xml:space="preserve"> ADDIN EN.CITE </w:instrText>
            </w:r>
            <w:r>
              <w:rPr>
                <w:sz w:val="16"/>
                <w:szCs w:val="16"/>
              </w:rPr>
              <w:fldChar w:fldCharType="begin">
                <w:fldData xml:space="preserve">PEVuZE5vdGU+PENpdGU+PEF1dGhvcj5Kb2hhbnNzb248L0F1dGhvcj48WWVhcj4yMDExPC9ZZWFy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1hdGgu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1]</w:t>
            </w:r>
            <w:r>
              <w:rPr>
                <w:sz w:val="16"/>
                <w:szCs w:val="16"/>
              </w:rPr>
              <w:fldChar w:fldCharType="end"/>
            </w:r>
          </w:p>
        </w:tc>
        <w:tc>
          <w:tcPr>
            <w:tcW w:w="241" w:type="dxa"/>
          </w:tcPr>
          <w:p w14:paraId="679A5EC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832712D"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22C9B5F"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451650C"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689CEB1F"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66F5055C" w14:textId="77777777" w:rsidR="00264DBA" w:rsidRPr="007309CF" w:rsidRDefault="00264DBA" w:rsidP="00E05169">
            <w:pPr>
              <w:spacing w:after="0" w:line="240" w:lineRule="auto"/>
              <w:jc w:val="center"/>
              <w:rPr>
                <w:sz w:val="16"/>
                <w:szCs w:val="16"/>
              </w:rPr>
            </w:pPr>
            <w:r>
              <w:rPr>
                <w:sz w:val="16"/>
                <w:szCs w:val="16"/>
              </w:rPr>
              <w:t>104/107: 61%</w:t>
            </w:r>
          </w:p>
        </w:tc>
        <w:tc>
          <w:tcPr>
            <w:tcW w:w="589" w:type="dxa"/>
          </w:tcPr>
          <w:p w14:paraId="60DB9959"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6396DFF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E1C0C5C"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0512ED4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2259E0D"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82D29B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7A65F3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4A0C0D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612C07D"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C9910E0" w14:textId="77777777" w:rsidTr="00D6478D">
        <w:tc>
          <w:tcPr>
            <w:tcW w:w="1435" w:type="dxa"/>
          </w:tcPr>
          <w:p w14:paraId="2A916615" w14:textId="04A8D3A6" w:rsidR="00264DBA" w:rsidRDefault="00264DBA" w:rsidP="0098703E">
            <w:pPr>
              <w:spacing w:after="0" w:line="240" w:lineRule="auto"/>
              <w:jc w:val="center"/>
              <w:rPr>
                <w:sz w:val="16"/>
                <w:szCs w:val="16"/>
              </w:rPr>
            </w:pPr>
            <w:r>
              <w:rPr>
                <w:sz w:val="16"/>
                <w:szCs w:val="16"/>
              </w:rPr>
              <w:t xml:space="preserve">Joud et al., 2013 </w:t>
            </w:r>
            <w:r>
              <w:rPr>
                <w:sz w:val="16"/>
                <w:szCs w:val="16"/>
              </w:rPr>
              <w:fldChar w:fldCharType="begin"/>
            </w:r>
            <w:r>
              <w:rPr>
                <w:sz w:val="16"/>
                <w:szCs w:val="16"/>
              </w:rPr>
              <w:instrText xml:space="preserve"> ADDIN EN.CITE &lt;EndNote&gt;&lt;Cite&gt;&lt;Author&gt;Jöud&lt;/Author&gt;&lt;Year&gt;2013&lt;/Year&gt;&lt;RecNum&gt;97&lt;/RecNum&gt;&lt;DisplayText&gt;[32]&lt;/DisplayText&gt;&lt;record&gt;&lt;rec-number&gt;97&lt;/rec-number&gt;&lt;foreign-keys&gt;&lt;key app="EN" db-id="0wazzzvdysf52be095wxrrr052tpr2xww5zt" timestamp="1516129702"&gt;97&lt;/key&gt;&lt;/foreign-keys&gt;&lt;ref-type name="Journal Article"&gt;17&lt;/ref-type&gt;&lt;contributors&gt;&lt;authors&gt;&lt;author&gt;Jöud, A.&lt;/author&gt;&lt;author&gt;Stjerna, J.&lt;/author&gt;&lt;author&gt;Malmstrom, E-M&lt;/author&gt;&lt;author&gt;Westergren, H.&lt;/author&gt;&lt;author&gt;Petersson, I.F.&lt;/author&gt;&lt;author&gt;Englund, M. &lt;/author&gt;&lt;/authors&gt;&lt;/contributors&gt;&lt;titles&gt;&lt;title&gt;Healthcare consultation and sick leave before and after neck injury: a cohort study with matched population-based references&lt;/title&gt;&lt;secondary-title&gt;BMJ Open&lt;/secondary-title&gt;&lt;/titles&gt;&lt;periodical&gt;&lt;full-title&gt;BMJ Open&lt;/full-title&gt;&lt;/periodical&gt;&lt;pages&gt;e003172&lt;/pages&gt;&lt;volume&gt;3&lt;/volume&gt;&lt;dates&gt;&lt;year&gt;2013&lt;/year&gt;&lt;/dates&gt;&lt;urls&gt;&lt;/urls&gt;&lt;/record&gt;&lt;/Cite&gt;&lt;/EndNote&gt;</w:instrText>
            </w:r>
            <w:r>
              <w:rPr>
                <w:sz w:val="16"/>
                <w:szCs w:val="16"/>
              </w:rPr>
              <w:fldChar w:fldCharType="separate"/>
            </w:r>
            <w:r>
              <w:rPr>
                <w:noProof/>
                <w:sz w:val="16"/>
                <w:szCs w:val="16"/>
              </w:rPr>
              <w:t>[32]</w:t>
            </w:r>
            <w:r>
              <w:rPr>
                <w:sz w:val="16"/>
                <w:szCs w:val="16"/>
              </w:rPr>
              <w:fldChar w:fldCharType="end"/>
            </w:r>
          </w:p>
        </w:tc>
        <w:tc>
          <w:tcPr>
            <w:tcW w:w="241" w:type="dxa"/>
          </w:tcPr>
          <w:p w14:paraId="27060E4B" w14:textId="77777777" w:rsidR="00264DBA" w:rsidRDefault="00264DBA" w:rsidP="00E05169">
            <w:pPr>
              <w:spacing w:after="0" w:line="240" w:lineRule="auto"/>
              <w:jc w:val="center"/>
              <w:rPr>
                <w:sz w:val="16"/>
                <w:szCs w:val="16"/>
              </w:rPr>
            </w:pPr>
            <w:r>
              <w:rPr>
                <w:sz w:val="16"/>
                <w:szCs w:val="16"/>
              </w:rPr>
              <w:t>Y</w:t>
            </w:r>
          </w:p>
        </w:tc>
        <w:tc>
          <w:tcPr>
            <w:tcW w:w="570" w:type="dxa"/>
          </w:tcPr>
          <w:p w14:paraId="2E5F24D8" w14:textId="77777777" w:rsidR="00264DBA" w:rsidRDefault="00264DBA" w:rsidP="00E05169">
            <w:pPr>
              <w:spacing w:after="0" w:line="240" w:lineRule="auto"/>
              <w:jc w:val="center"/>
              <w:rPr>
                <w:sz w:val="16"/>
                <w:szCs w:val="16"/>
              </w:rPr>
            </w:pPr>
            <w:r>
              <w:rPr>
                <w:sz w:val="16"/>
                <w:szCs w:val="16"/>
              </w:rPr>
              <w:t>Y</w:t>
            </w:r>
          </w:p>
        </w:tc>
        <w:tc>
          <w:tcPr>
            <w:tcW w:w="589" w:type="dxa"/>
          </w:tcPr>
          <w:p w14:paraId="131544E5" w14:textId="77777777" w:rsidR="00264DBA" w:rsidRDefault="00264DBA" w:rsidP="00E05169">
            <w:pPr>
              <w:spacing w:after="0" w:line="240" w:lineRule="auto"/>
              <w:jc w:val="center"/>
              <w:rPr>
                <w:sz w:val="16"/>
                <w:szCs w:val="16"/>
              </w:rPr>
            </w:pPr>
            <w:r>
              <w:rPr>
                <w:sz w:val="16"/>
                <w:szCs w:val="16"/>
              </w:rPr>
              <w:t>N/A</w:t>
            </w:r>
          </w:p>
        </w:tc>
        <w:tc>
          <w:tcPr>
            <w:tcW w:w="544" w:type="dxa"/>
          </w:tcPr>
          <w:p w14:paraId="3200B12D" w14:textId="77777777" w:rsidR="00264DBA" w:rsidRDefault="00264DBA" w:rsidP="00E05169">
            <w:pPr>
              <w:spacing w:after="0" w:line="240" w:lineRule="auto"/>
              <w:jc w:val="center"/>
              <w:rPr>
                <w:sz w:val="16"/>
                <w:szCs w:val="16"/>
              </w:rPr>
            </w:pPr>
            <w:r>
              <w:rPr>
                <w:sz w:val="16"/>
                <w:szCs w:val="16"/>
              </w:rPr>
              <w:t>N/A</w:t>
            </w:r>
          </w:p>
        </w:tc>
        <w:tc>
          <w:tcPr>
            <w:tcW w:w="645" w:type="dxa"/>
          </w:tcPr>
          <w:p w14:paraId="2BCF6D12" w14:textId="77777777" w:rsidR="00264DBA" w:rsidRDefault="00264DBA" w:rsidP="00E05169">
            <w:pPr>
              <w:spacing w:after="0" w:line="240" w:lineRule="auto"/>
              <w:jc w:val="center"/>
              <w:rPr>
                <w:sz w:val="16"/>
                <w:szCs w:val="16"/>
              </w:rPr>
            </w:pPr>
            <w:r>
              <w:rPr>
                <w:sz w:val="16"/>
                <w:szCs w:val="16"/>
              </w:rPr>
              <w:t>Y</w:t>
            </w:r>
          </w:p>
        </w:tc>
        <w:tc>
          <w:tcPr>
            <w:tcW w:w="1142" w:type="dxa"/>
          </w:tcPr>
          <w:p w14:paraId="4F981AAA" w14:textId="77777777" w:rsidR="00264DBA" w:rsidRDefault="00264DBA" w:rsidP="00E05169">
            <w:pPr>
              <w:spacing w:after="0" w:line="240" w:lineRule="auto"/>
              <w:jc w:val="center"/>
              <w:rPr>
                <w:sz w:val="16"/>
                <w:szCs w:val="16"/>
              </w:rPr>
            </w:pPr>
            <w:r>
              <w:rPr>
                <w:sz w:val="16"/>
                <w:szCs w:val="16"/>
              </w:rPr>
              <w:t>Cases: 3.12%</w:t>
            </w:r>
          </w:p>
          <w:p w14:paraId="1943BE68" w14:textId="77777777" w:rsidR="00264DBA" w:rsidRDefault="00264DBA" w:rsidP="00E05169">
            <w:pPr>
              <w:spacing w:after="0" w:line="240" w:lineRule="auto"/>
              <w:jc w:val="center"/>
              <w:rPr>
                <w:sz w:val="16"/>
                <w:szCs w:val="16"/>
              </w:rPr>
            </w:pPr>
            <w:r>
              <w:rPr>
                <w:sz w:val="16"/>
                <w:szCs w:val="16"/>
              </w:rPr>
              <w:t>Controls: 4.54%</w:t>
            </w:r>
          </w:p>
        </w:tc>
        <w:tc>
          <w:tcPr>
            <w:tcW w:w="589" w:type="dxa"/>
          </w:tcPr>
          <w:p w14:paraId="56EC5CAB" w14:textId="77777777" w:rsidR="00264DBA" w:rsidRDefault="00264DBA" w:rsidP="00E05169">
            <w:pPr>
              <w:spacing w:after="0" w:line="240" w:lineRule="auto"/>
              <w:jc w:val="center"/>
              <w:rPr>
                <w:sz w:val="16"/>
                <w:szCs w:val="16"/>
              </w:rPr>
            </w:pPr>
            <w:r>
              <w:rPr>
                <w:sz w:val="16"/>
                <w:szCs w:val="16"/>
              </w:rPr>
              <w:t>N/A</w:t>
            </w:r>
          </w:p>
        </w:tc>
        <w:tc>
          <w:tcPr>
            <w:tcW w:w="562" w:type="dxa"/>
          </w:tcPr>
          <w:p w14:paraId="44ABF180" w14:textId="77777777" w:rsidR="00264DBA" w:rsidRDefault="00264DBA" w:rsidP="00E05169">
            <w:pPr>
              <w:spacing w:after="0" w:line="240" w:lineRule="auto"/>
              <w:jc w:val="center"/>
              <w:rPr>
                <w:sz w:val="16"/>
                <w:szCs w:val="16"/>
              </w:rPr>
            </w:pPr>
            <w:r>
              <w:rPr>
                <w:sz w:val="16"/>
                <w:szCs w:val="16"/>
              </w:rPr>
              <w:t>Y</w:t>
            </w:r>
          </w:p>
        </w:tc>
        <w:tc>
          <w:tcPr>
            <w:tcW w:w="589" w:type="dxa"/>
          </w:tcPr>
          <w:p w14:paraId="135C8C20" w14:textId="77777777" w:rsidR="00264DBA" w:rsidRDefault="00264DBA" w:rsidP="00E05169">
            <w:pPr>
              <w:spacing w:after="0" w:line="240" w:lineRule="auto"/>
              <w:jc w:val="center"/>
              <w:rPr>
                <w:sz w:val="16"/>
                <w:szCs w:val="16"/>
              </w:rPr>
            </w:pPr>
            <w:r>
              <w:rPr>
                <w:sz w:val="16"/>
                <w:szCs w:val="16"/>
              </w:rPr>
              <w:t>N/A</w:t>
            </w:r>
          </w:p>
        </w:tc>
        <w:tc>
          <w:tcPr>
            <w:tcW w:w="589" w:type="dxa"/>
          </w:tcPr>
          <w:p w14:paraId="60786C2F" w14:textId="77777777" w:rsidR="00264DBA" w:rsidRDefault="00264DBA" w:rsidP="00E05169">
            <w:pPr>
              <w:spacing w:after="0" w:line="240" w:lineRule="auto"/>
              <w:jc w:val="center"/>
              <w:rPr>
                <w:sz w:val="16"/>
                <w:szCs w:val="16"/>
              </w:rPr>
            </w:pPr>
            <w:r>
              <w:rPr>
                <w:sz w:val="16"/>
                <w:szCs w:val="16"/>
              </w:rPr>
              <w:t>N/A</w:t>
            </w:r>
          </w:p>
        </w:tc>
        <w:tc>
          <w:tcPr>
            <w:tcW w:w="604" w:type="dxa"/>
          </w:tcPr>
          <w:p w14:paraId="06DB28A2" w14:textId="77777777" w:rsidR="00264DBA" w:rsidRDefault="00264DBA" w:rsidP="00E05169">
            <w:pPr>
              <w:spacing w:after="0" w:line="240" w:lineRule="auto"/>
              <w:jc w:val="center"/>
              <w:rPr>
                <w:sz w:val="16"/>
                <w:szCs w:val="16"/>
              </w:rPr>
            </w:pPr>
            <w:r>
              <w:rPr>
                <w:sz w:val="16"/>
                <w:szCs w:val="16"/>
              </w:rPr>
              <w:t>CS</w:t>
            </w:r>
          </w:p>
        </w:tc>
        <w:tc>
          <w:tcPr>
            <w:tcW w:w="604" w:type="dxa"/>
          </w:tcPr>
          <w:p w14:paraId="20B2955C" w14:textId="77777777" w:rsidR="00264DBA" w:rsidRDefault="00264DBA" w:rsidP="00E05169">
            <w:pPr>
              <w:spacing w:after="0" w:line="240" w:lineRule="auto"/>
              <w:jc w:val="center"/>
              <w:rPr>
                <w:sz w:val="16"/>
                <w:szCs w:val="16"/>
              </w:rPr>
            </w:pPr>
            <w:r>
              <w:rPr>
                <w:sz w:val="16"/>
                <w:szCs w:val="16"/>
              </w:rPr>
              <w:t>N</w:t>
            </w:r>
          </w:p>
        </w:tc>
        <w:tc>
          <w:tcPr>
            <w:tcW w:w="604" w:type="dxa"/>
          </w:tcPr>
          <w:p w14:paraId="7E18C156" w14:textId="77777777" w:rsidR="00264DBA" w:rsidRDefault="00264DBA" w:rsidP="00E05169">
            <w:pPr>
              <w:spacing w:after="0" w:line="240" w:lineRule="auto"/>
              <w:jc w:val="center"/>
              <w:rPr>
                <w:sz w:val="16"/>
                <w:szCs w:val="16"/>
              </w:rPr>
            </w:pPr>
            <w:r>
              <w:rPr>
                <w:sz w:val="16"/>
                <w:szCs w:val="16"/>
              </w:rPr>
              <w:t>N/A</w:t>
            </w:r>
          </w:p>
        </w:tc>
        <w:tc>
          <w:tcPr>
            <w:tcW w:w="604" w:type="dxa"/>
          </w:tcPr>
          <w:p w14:paraId="16BDF50F" w14:textId="77777777" w:rsidR="00264DBA" w:rsidRDefault="00264DBA" w:rsidP="00E05169">
            <w:pPr>
              <w:spacing w:after="0" w:line="240" w:lineRule="auto"/>
              <w:jc w:val="center"/>
              <w:rPr>
                <w:sz w:val="16"/>
                <w:szCs w:val="16"/>
              </w:rPr>
            </w:pPr>
            <w:r>
              <w:rPr>
                <w:sz w:val="16"/>
                <w:szCs w:val="16"/>
              </w:rPr>
              <w:t>N</w:t>
            </w:r>
          </w:p>
        </w:tc>
        <w:tc>
          <w:tcPr>
            <w:tcW w:w="604" w:type="dxa"/>
          </w:tcPr>
          <w:p w14:paraId="106EFAD2" w14:textId="77777777" w:rsidR="00264DBA" w:rsidRDefault="00264DBA" w:rsidP="00E05169">
            <w:pPr>
              <w:spacing w:after="0" w:line="240" w:lineRule="auto"/>
              <w:jc w:val="center"/>
              <w:rPr>
                <w:sz w:val="16"/>
                <w:szCs w:val="16"/>
              </w:rPr>
            </w:pPr>
            <w:r>
              <w:rPr>
                <w:sz w:val="16"/>
                <w:szCs w:val="16"/>
              </w:rPr>
              <w:t>Y</w:t>
            </w:r>
          </w:p>
        </w:tc>
      </w:tr>
      <w:tr w:rsidR="00264DBA" w:rsidRPr="007309CF" w14:paraId="2F2DC3AD" w14:textId="77777777" w:rsidTr="00D6478D">
        <w:tc>
          <w:tcPr>
            <w:tcW w:w="1435" w:type="dxa"/>
          </w:tcPr>
          <w:p w14:paraId="2EACF9E3" w14:textId="69B00EA3" w:rsidR="00264DBA" w:rsidRPr="007309CF" w:rsidRDefault="00264DBA" w:rsidP="0098703E">
            <w:pPr>
              <w:spacing w:after="0" w:line="240" w:lineRule="auto"/>
              <w:jc w:val="center"/>
              <w:rPr>
                <w:sz w:val="16"/>
                <w:szCs w:val="16"/>
              </w:rPr>
            </w:pPr>
            <w:r>
              <w:rPr>
                <w:sz w:val="16"/>
                <w:szCs w:val="16"/>
              </w:rPr>
              <w:t xml:space="preserve">Kamper et al., 2011 </w:t>
            </w:r>
            <w:r>
              <w:rPr>
                <w:sz w:val="16"/>
                <w:szCs w:val="16"/>
              </w:rPr>
              <w:fldChar w:fldCharType="begin">
                <w:fldData xml:space="preserve">PEVuZE5vdGU+PENpdGU+PEF1dGhvcj5LYW1wZXI8L0F1dGhvcj48WWVhcj4yMDExPC9ZZWFyPjxS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sz w:val="16"/>
                <w:szCs w:val="16"/>
              </w:rPr>
              <w:instrText xml:space="preserve"> ADDIN EN.CITE </w:instrText>
            </w:r>
            <w:r>
              <w:rPr>
                <w:sz w:val="16"/>
                <w:szCs w:val="16"/>
              </w:rPr>
              <w:fldChar w:fldCharType="begin">
                <w:fldData xml:space="preserve">PEVuZE5vdGU+PENpdGU+PEF1dGhvcj5LYW1wZXI8L0F1dGhvcj48WWVhcj4yMDExPC9ZZWFyPjxS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3]</w:t>
            </w:r>
            <w:r>
              <w:rPr>
                <w:sz w:val="16"/>
                <w:szCs w:val="16"/>
              </w:rPr>
              <w:fldChar w:fldCharType="end"/>
            </w:r>
          </w:p>
        </w:tc>
        <w:tc>
          <w:tcPr>
            <w:tcW w:w="241" w:type="dxa"/>
          </w:tcPr>
          <w:p w14:paraId="3CFB3422"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0C0BDED0"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3E6F789A"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557277C6"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2A0CA32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41DB4A9C" w14:textId="77777777" w:rsidR="00264DBA" w:rsidRPr="007309CF" w:rsidRDefault="00264DBA" w:rsidP="00E05169">
            <w:pPr>
              <w:spacing w:after="0" w:line="240" w:lineRule="auto"/>
              <w:jc w:val="center"/>
              <w:rPr>
                <w:sz w:val="16"/>
                <w:szCs w:val="16"/>
              </w:rPr>
            </w:pPr>
            <w:r>
              <w:rPr>
                <w:sz w:val="16"/>
                <w:szCs w:val="16"/>
              </w:rPr>
              <w:t>3M: 21%</w:t>
            </w:r>
          </w:p>
        </w:tc>
        <w:tc>
          <w:tcPr>
            <w:tcW w:w="589" w:type="dxa"/>
          </w:tcPr>
          <w:p w14:paraId="14CA14CC"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278C8C9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5FA0BFD"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74AADD45"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59F7A3A4"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C4DA2EC"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96FF12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6825E12"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025FC5A4"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8657266" w14:textId="77777777" w:rsidTr="00D6478D">
        <w:tc>
          <w:tcPr>
            <w:tcW w:w="1435" w:type="dxa"/>
          </w:tcPr>
          <w:p w14:paraId="06F71A9D" w14:textId="48D4AFAC" w:rsidR="00264DBA" w:rsidRPr="007309CF" w:rsidRDefault="00264DBA" w:rsidP="0098703E">
            <w:pPr>
              <w:spacing w:after="0" w:line="240" w:lineRule="auto"/>
              <w:jc w:val="center"/>
              <w:rPr>
                <w:sz w:val="16"/>
                <w:szCs w:val="16"/>
              </w:rPr>
            </w:pPr>
            <w:r>
              <w:rPr>
                <w:sz w:val="16"/>
                <w:szCs w:val="16"/>
              </w:rPr>
              <w:t xml:space="preserve">Kamper et. al, 2012 </w:t>
            </w:r>
            <w:r>
              <w:rPr>
                <w:sz w:val="16"/>
                <w:szCs w:val="16"/>
              </w:rPr>
              <w:fldChar w:fldCharType="begin">
                <w:fldData xml:space="preserve">PEVuZE5vdGU+PENpdGU+PEF1dGhvcj5LYW1wZXI8L0F1dGhvcj48WWVhcj4yMDEyPC9ZZWFyPjxS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My05PC9wYWdlcz48dm9sdW1lPjE1Mzwvdm9sdW1lPjxudW1iZXI+MTwvbnVtYmVyPjxrZXl3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cGFpbi4yMDExLjA5LjAyMyZhbXA7cmZ0X2lkPWluZm86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Pr>
                <w:sz w:val="16"/>
                <w:szCs w:val="16"/>
              </w:rPr>
              <w:instrText xml:space="preserve"> ADDIN EN.CITE </w:instrText>
            </w:r>
            <w:r>
              <w:rPr>
                <w:sz w:val="16"/>
                <w:szCs w:val="16"/>
              </w:rPr>
              <w:fldChar w:fldCharType="begin">
                <w:fldData xml:space="preserve">PEVuZE5vdGU+PENpdGU+PEF1dGhvcj5LYW1wZXI8L0F1dGhvcj48WWVhcj4yMDEyPC9ZZWFyPjxS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My05PC9wYWdlcz48dm9sdW1lPjE1Mzwvdm9sdW1lPjxudW1iZXI+MTwvbnVtYmVyPjxrZXl3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cGFpbi4yMDExLjA5LjAyMyZhbXA7cmZ0X2lkPWluZm86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4]</w:t>
            </w:r>
            <w:r>
              <w:rPr>
                <w:sz w:val="16"/>
                <w:szCs w:val="16"/>
              </w:rPr>
              <w:fldChar w:fldCharType="end"/>
            </w:r>
          </w:p>
        </w:tc>
        <w:tc>
          <w:tcPr>
            <w:tcW w:w="241" w:type="dxa"/>
          </w:tcPr>
          <w:p w14:paraId="50C4A50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2FB7C3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4D859AA"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1AF49DE2"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4E37BBA3"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4B264198" w14:textId="77777777" w:rsidR="00264DBA" w:rsidRDefault="00264DBA" w:rsidP="00E05169">
            <w:pPr>
              <w:spacing w:after="0" w:line="240" w:lineRule="auto"/>
              <w:jc w:val="center"/>
              <w:rPr>
                <w:sz w:val="16"/>
                <w:szCs w:val="16"/>
              </w:rPr>
            </w:pPr>
            <w:r>
              <w:rPr>
                <w:sz w:val="16"/>
                <w:szCs w:val="16"/>
              </w:rPr>
              <w:t>Baseline (89-97%)</w:t>
            </w:r>
          </w:p>
          <w:p w14:paraId="15AF34D8" w14:textId="77777777" w:rsidR="00264DBA" w:rsidRDefault="00264DBA" w:rsidP="00E05169">
            <w:pPr>
              <w:spacing w:after="0" w:line="240" w:lineRule="auto"/>
              <w:jc w:val="center"/>
              <w:rPr>
                <w:sz w:val="16"/>
                <w:szCs w:val="16"/>
              </w:rPr>
            </w:pPr>
            <w:r>
              <w:rPr>
                <w:sz w:val="16"/>
                <w:szCs w:val="16"/>
              </w:rPr>
              <w:t>3M: 72-88%</w:t>
            </w:r>
          </w:p>
          <w:p w14:paraId="7D8B0706" w14:textId="77777777" w:rsidR="00264DBA" w:rsidRPr="007309CF" w:rsidRDefault="00264DBA" w:rsidP="00E05169">
            <w:pPr>
              <w:spacing w:after="0" w:line="240" w:lineRule="auto"/>
              <w:jc w:val="center"/>
              <w:rPr>
                <w:sz w:val="16"/>
                <w:szCs w:val="16"/>
              </w:rPr>
            </w:pPr>
            <w:r>
              <w:rPr>
                <w:sz w:val="16"/>
                <w:szCs w:val="16"/>
              </w:rPr>
              <w:t>6M (35-38%)</w:t>
            </w:r>
          </w:p>
        </w:tc>
        <w:tc>
          <w:tcPr>
            <w:tcW w:w="589" w:type="dxa"/>
          </w:tcPr>
          <w:p w14:paraId="59997919"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6FC7A11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87C474C"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32C81B55"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1CD54D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D3D529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49730F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73D7A9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C9417E4"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42D650D1" w14:textId="77777777" w:rsidTr="00D6478D">
        <w:tc>
          <w:tcPr>
            <w:tcW w:w="1435" w:type="dxa"/>
          </w:tcPr>
          <w:p w14:paraId="7D6931AB" w14:textId="3A0A8D4A" w:rsidR="00264DBA" w:rsidRPr="007309CF" w:rsidRDefault="00264DBA" w:rsidP="0098703E">
            <w:pPr>
              <w:spacing w:after="0" w:line="240" w:lineRule="auto"/>
              <w:jc w:val="center"/>
              <w:rPr>
                <w:sz w:val="16"/>
                <w:szCs w:val="16"/>
              </w:rPr>
            </w:pPr>
            <w:r>
              <w:rPr>
                <w:sz w:val="16"/>
                <w:szCs w:val="16"/>
              </w:rPr>
              <w:t xml:space="preserve">Kasch et al., 2008 </w:t>
            </w:r>
            <w:r>
              <w:rPr>
                <w:sz w:val="16"/>
                <w:szCs w:val="16"/>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5]</w:t>
            </w:r>
            <w:r>
              <w:rPr>
                <w:sz w:val="16"/>
                <w:szCs w:val="16"/>
              </w:rPr>
              <w:fldChar w:fldCharType="end"/>
            </w:r>
          </w:p>
        </w:tc>
        <w:tc>
          <w:tcPr>
            <w:tcW w:w="241" w:type="dxa"/>
          </w:tcPr>
          <w:p w14:paraId="47A36E86" w14:textId="77777777" w:rsidR="00264DBA" w:rsidRPr="007309CF" w:rsidRDefault="00264DBA" w:rsidP="00E05169">
            <w:pPr>
              <w:spacing w:after="0" w:line="240" w:lineRule="auto"/>
              <w:jc w:val="center"/>
              <w:rPr>
                <w:sz w:val="16"/>
                <w:szCs w:val="16"/>
              </w:rPr>
            </w:pPr>
            <w:r>
              <w:rPr>
                <w:sz w:val="16"/>
                <w:szCs w:val="16"/>
              </w:rPr>
              <w:t>CS</w:t>
            </w:r>
          </w:p>
        </w:tc>
        <w:tc>
          <w:tcPr>
            <w:tcW w:w="570" w:type="dxa"/>
          </w:tcPr>
          <w:p w14:paraId="63D3D8D4"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132282A"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0C3BA35C"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226024B8"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5D6D6ABA" w14:textId="77777777" w:rsidR="00264DBA" w:rsidRPr="007309CF" w:rsidRDefault="00264DBA" w:rsidP="00E05169">
            <w:pPr>
              <w:spacing w:after="0" w:line="240" w:lineRule="auto"/>
              <w:jc w:val="center"/>
              <w:rPr>
                <w:sz w:val="16"/>
                <w:szCs w:val="16"/>
              </w:rPr>
            </w:pPr>
            <w:r>
              <w:rPr>
                <w:sz w:val="16"/>
                <w:szCs w:val="16"/>
              </w:rPr>
              <w:t>6-10%</w:t>
            </w:r>
          </w:p>
        </w:tc>
        <w:tc>
          <w:tcPr>
            <w:tcW w:w="589" w:type="dxa"/>
          </w:tcPr>
          <w:p w14:paraId="49A45123"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3FC9975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3BEAB9C"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34CA4774"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F24076E"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43DDC1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430D24B"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200057B9"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8320AD4"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2B067EDE" w14:textId="77777777" w:rsidTr="00D6478D">
        <w:trPr>
          <w:trHeight w:val="512"/>
        </w:trPr>
        <w:tc>
          <w:tcPr>
            <w:tcW w:w="1435" w:type="dxa"/>
          </w:tcPr>
          <w:p w14:paraId="68EA4288" w14:textId="1718ED3A" w:rsidR="00264DBA" w:rsidRPr="007309CF" w:rsidRDefault="00264DBA" w:rsidP="0098703E">
            <w:pPr>
              <w:spacing w:after="0" w:line="240" w:lineRule="auto"/>
              <w:jc w:val="center"/>
              <w:rPr>
                <w:sz w:val="16"/>
                <w:szCs w:val="16"/>
              </w:rPr>
            </w:pPr>
            <w:r>
              <w:rPr>
                <w:sz w:val="16"/>
                <w:szCs w:val="16"/>
              </w:rPr>
              <w:t xml:space="preserve">Kasch et al., 2013 </w:t>
            </w:r>
            <w:r>
              <w:rPr>
                <w:sz w:val="16"/>
                <w:szCs w:val="16"/>
              </w:rPr>
              <w:fldChar w:fldCharType="begin">
                <w:fldData xml:space="preserve">PEVuZE5vdGU+PENpdGU+PEF1dGhvcj5LYXNjaDwvQXV0aG9yPjxZZWFyPjIwMTM8L1llYXI+PFJl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LYXNjaDwvQXV0aG9yPjxZZWFyPjIwMTM8L1llYXI+PFJl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6]</w:t>
            </w:r>
            <w:r>
              <w:rPr>
                <w:sz w:val="16"/>
                <w:szCs w:val="16"/>
              </w:rPr>
              <w:fldChar w:fldCharType="end"/>
            </w:r>
          </w:p>
        </w:tc>
        <w:tc>
          <w:tcPr>
            <w:tcW w:w="241" w:type="dxa"/>
          </w:tcPr>
          <w:p w14:paraId="7E075310"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A0A901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2467ED4"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657C2E9B"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023709FD"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1486F160" w14:textId="77777777" w:rsidR="00264DBA" w:rsidRDefault="00264DBA" w:rsidP="00E05169">
            <w:pPr>
              <w:spacing w:after="0" w:line="240" w:lineRule="auto"/>
              <w:jc w:val="center"/>
              <w:rPr>
                <w:sz w:val="16"/>
                <w:szCs w:val="16"/>
              </w:rPr>
            </w:pPr>
            <w:r>
              <w:rPr>
                <w:sz w:val="16"/>
                <w:szCs w:val="16"/>
              </w:rPr>
              <w:t>3M: 28.2%</w:t>
            </w:r>
          </w:p>
          <w:p w14:paraId="17E6A7C7" w14:textId="77777777" w:rsidR="00264DBA" w:rsidRDefault="00264DBA" w:rsidP="00E05169">
            <w:pPr>
              <w:spacing w:after="0" w:line="240" w:lineRule="auto"/>
              <w:jc w:val="center"/>
              <w:rPr>
                <w:sz w:val="16"/>
                <w:szCs w:val="16"/>
              </w:rPr>
            </w:pPr>
            <w:r>
              <w:rPr>
                <w:sz w:val="16"/>
                <w:szCs w:val="16"/>
              </w:rPr>
              <w:t>6M: 28.2%</w:t>
            </w:r>
          </w:p>
          <w:p w14:paraId="06BF34BE" w14:textId="77777777" w:rsidR="00264DBA" w:rsidRPr="007309CF" w:rsidRDefault="00264DBA" w:rsidP="00E05169">
            <w:pPr>
              <w:spacing w:after="0" w:line="240" w:lineRule="auto"/>
              <w:jc w:val="center"/>
              <w:rPr>
                <w:sz w:val="16"/>
                <w:szCs w:val="16"/>
              </w:rPr>
            </w:pPr>
            <w:r>
              <w:rPr>
                <w:sz w:val="16"/>
                <w:szCs w:val="16"/>
              </w:rPr>
              <w:t>12M: 10.5%</w:t>
            </w:r>
          </w:p>
        </w:tc>
        <w:tc>
          <w:tcPr>
            <w:tcW w:w="589" w:type="dxa"/>
          </w:tcPr>
          <w:p w14:paraId="70572062"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598234C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32EB257"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617CB8D4"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08CB755C"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006203D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B394802"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F8C61D2"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7791AF7E"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7B214701" w14:textId="77777777" w:rsidTr="00D6478D">
        <w:tc>
          <w:tcPr>
            <w:tcW w:w="1435" w:type="dxa"/>
          </w:tcPr>
          <w:p w14:paraId="671A7099" w14:textId="62698934" w:rsidR="00264DBA" w:rsidRPr="007309CF" w:rsidRDefault="00264DBA" w:rsidP="0098703E">
            <w:pPr>
              <w:spacing w:after="0" w:line="240" w:lineRule="auto"/>
              <w:jc w:val="center"/>
              <w:rPr>
                <w:sz w:val="16"/>
                <w:szCs w:val="16"/>
              </w:rPr>
            </w:pPr>
            <w:r>
              <w:rPr>
                <w:sz w:val="16"/>
                <w:szCs w:val="16"/>
              </w:rPr>
              <w:lastRenderedPageBreak/>
              <w:t xml:space="preserve">Kivioja et al., 2008 </w:t>
            </w:r>
            <w:r>
              <w:rPr>
                <w:sz w:val="16"/>
                <w:szCs w:val="16"/>
              </w:rPr>
              <w:fldChar w:fldCharType="begin">
                <w:fldData xml:space="preserve">PEVuZE5vdGU+PENpdGU+PEF1dGhvcj5LaXZpb2phPC9BdXRob3I+PFllYXI+MjAwODwvWWVhcj48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kzMC01PC9wYWdlcz48dm9sdW1lPjE3PC92b2x1bWU+PG51bWJlcj43PC9udW1iZXI+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A3JTJGczAwNTg2LTAwOC0wNjc1LTAmYW1wO3Jm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Pr>
                <w:sz w:val="16"/>
                <w:szCs w:val="16"/>
              </w:rPr>
              <w:instrText xml:space="preserve"> ADDIN EN.CITE </w:instrText>
            </w:r>
            <w:r>
              <w:rPr>
                <w:sz w:val="16"/>
                <w:szCs w:val="16"/>
              </w:rPr>
              <w:fldChar w:fldCharType="begin">
                <w:fldData xml:space="preserve">PEVuZE5vdGU+PENpdGU+PEF1dGhvcj5LaXZpb2phPC9BdXRob3I+PFllYXI+MjAwODwvWWVhcj48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kzMC01PC9wYWdlcz48dm9sdW1lPjE3PC92b2x1bWU+PG51bWJlcj43PC9udW1iZXI+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A3JTJGczAwNTg2LTAwOC0wNjc1LTAmYW1wO3Jm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7]</w:t>
            </w:r>
            <w:r>
              <w:rPr>
                <w:sz w:val="16"/>
                <w:szCs w:val="16"/>
              </w:rPr>
              <w:fldChar w:fldCharType="end"/>
            </w:r>
          </w:p>
        </w:tc>
        <w:tc>
          <w:tcPr>
            <w:tcW w:w="241" w:type="dxa"/>
          </w:tcPr>
          <w:p w14:paraId="7C5E9923"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5425C1B5"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47852F78"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5B7AEBF4"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3BAD6FE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07AA374D" w14:textId="69D35E2C" w:rsidR="00264DBA" w:rsidRDefault="00264DBA" w:rsidP="00E05169">
            <w:pPr>
              <w:spacing w:after="0" w:line="240" w:lineRule="auto"/>
              <w:jc w:val="center"/>
              <w:rPr>
                <w:sz w:val="16"/>
                <w:szCs w:val="16"/>
              </w:rPr>
            </w:pPr>
            <w:r>
              <w:rPr>
                <w:sz w:val="16"/>
                <w:szCs w:val="16"/>
              </w:rPr>
              <w:t>Group 1: 5</w:t>
            </w:r>
            <w:r w:rsidR="002048F4">
              <w:rPr>
                <w:sz w:val="16"/>
                <w:szCs w:val="16"/>
              </w:rPr>
              <w:t xml:space="preserve"> people</w:t>
            </w:r>
          </w:p>
          <w:p w14:paraId="281844AA" w14:textId="6314F818" w:rsidR="00264DBA" w:rsidRPr="007309CF" w:rsidRDefault="002048F4" w:rsidP="00E05169">
            <w:pPr>
              <w:spacing w:after="0" w:line="240" w:lineRule="auto"/>
              <w:jc w:val="center"/>
              <w:rPr>
                <w:sz w:val="16"/>
                <w:szCs w:val="16"/>
              </w:rPr>
            </w:pPr>
            <w:r>
              <w:rPr>
                <w:sz w:val="16"/>
                <w:szCs w:val="16"/>
              </w:rPr>
              <w:t>Group 2L 11 people</w:t>
            </w:r>
          </w:p>
        </w:tc>
        <w:tc>
          <w:tcPr>
            <w:tcW w:w="589" w:type="dxa"/>
          </w:tcPr>
          <w:p w14:paraId="460EF05E"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46283258"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F203EE7"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6319CABB"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6F834537"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1A0354A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CD3664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5089DCC"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569A5E52"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D18B377" w14:textId="77777777" w:rsidTr="00D6478D">
        <w:tc>
          <w:tcPr>
            <w:tcW w:w="1435" w:type="dxa"/>
          </w:tcPr>
          <w:p w14:paraId="16D1BF30" w14:textId="29B9BF41" w:rsidR="00264DBA" w:rsidRPr="007309CF" w:rsidRDefault="00264DBA" w:rsidP="0098703E">
            <w:pPr>
              <w:spacing w:after="0" w:line="240" w:lineRule="auto"/>
              <w:jc w:val="center"/>
              <w:rPr>
                <w:sz w:val="16"/>
                <w:szCs w:val="16"/>
              </w:rPr>
            </w:pPr>
            <w:r>
              <w:rPr>
                <w:sz w:val="16"/>
                <w:szCs w:val="16"/>
              </w:rPr>
              <w:t xml:space="preserve">Kongsted et al., 2008 </w:t>
            </w:r>
            <w:r>
              <w:rPr>
                <w:sz w:val="16"/>
                <w:szCs w:val="16"/>
              </w:rPr>
              <w:fldChar w:fldCharType="begin">
                <w:fldData xml:space="preserve">PEVuZE5vdGU+PENpdGU+PEF1dGhvcj5Lb25nc3RlZDwvQXV0aG9yPjxZZWFyPjIwMDg8L1llYXI+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5OTYtMTAwNTwvcGFnZXM+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Pr>
                <w:sz w:val="16"/>
                <w:szCs w:val="16"/>
              </w:rPr>
              <w:instrText xml:space="preserve"> ADDIN EN.CITE </w:instrText>
            </w:r>
            <w:r>
              <w:rPr>
                <w:sz w:val="16"/>
                <w:szCs w:val="16"/>
              </w:rPr>
              <w:fldChar w:fldCharType="begin">
                <w:fldData xml:space="preserve">PEVuZE5vdGU+PENpdGU+PEF1dGhvcj5Lb25nc3RlZDwvQXV0aG9yPjxZZWFyPjIwMDg8L1llYXI+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5OTYtMTAwNTwvcGFnZXM+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8]</w:t>
            </w:r>
            <w:r>
              <w:rPr>
                <w:sz w:val="16"/>
                <w:szCs w:val="16"/>
              </w:rPr>
              <w:fldChar w:fldCharType="end"/>
            </w:r>
          </w:p>
        </w:tc>
        <w:tc>
          <w:tcPr>
            <w:tcW w:w="241" w:type="dxa"/>
          </w:tcPr>
          <w:p w14:paraId="07A05C8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E0A2A1E"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56FE8588"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D559AEE"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3274400F" w14:textId="77777777" w:rsidR="00264DBA" w:rsidRPr="007309CF" w:rsidRDefault="00264DBA" w:rsidP="00E05169">
            <w:pPr>
              <w:spacing w:after="0" w:line="240" w:lineRule="auto"/>
              <w:jc w:val="center"/>
              <w:rPr>
                <w:sz w:val="16"/>
                <w:szCs w:val="16"/>
              </w:rPr>
            </w:pPr>
            <w:r>
              <w:rPr>
                <w:sz w:val="16"/>
                <w:szCs w:val="16"/>
              </w:rPr>
              <w:t>N</w:t>
            </w:r>
          </w:p>
        </w:tc>
        <w:tc>
          <w:tcPr>
            <w:tcW w:w="1142" w:type="dxa"/>
          </w:tcPr>
          <w:p w14:paraId="30CA5851" w14:textId="77777777" w:rsidR="00264DBA" w:rsidRPr="007309CF" w:rsidRDefault="00264DBA" w:rsidP="00E05169">
            <w:pPr>
              <w:spacing w:after="0" w:line="240" w:lineRule="auto"/>
              <w:jc w:val="center"/>
              <w:rPr>
                <w:sz w:val="16"/>
                <w:szCs w:val="16"/>
              </w:rPr>
            </w:pPr>
            <w:r>
              <w:rPr>
                <w:sz w:val="16"/>
                <w:szCs w:val="16"/>
              </w:rPr>
              <w:t>7.3%</w:t>
            </w:r>
          </w:p>
        </w:tc>
        <w:tc>
          <w:tcPr>
            <w:tcW w:w="589" w:type="dxa"/>
          </w:tcPr>
          <w:p w14:paraId="5DAADF3C"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7F42E96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500B769"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47890A64"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6F60709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1CC885A"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7E97DEC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34967D5"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221286D"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7DFD1C4B" w14:textId="77777777" w:rsidTr="00D6478D">
        <w:tc>
          <w:tcPr>
            <w:tcW w:w="1435" w:type="dxa"/>
          </w:tcPr>
          <w:p w14:paraId="65A6579B" w14:textId="5544D533" w:rsidR="00264DBA" w:rsidRDefault="00264DBA" w:rsidP="0098703E">
            <w:pPr>
              <w:spacing w:after="0" w:line="240" w:lineRule="auto"/>
              <w:jc w:val="center"/>
              <w:rPr>
                <w:sz w:val="16"/>
                <w:szCs w:val="16"/>
              </w:rPr>
            </w:pPr>
            <w:r>
              <w:rPr>
                <w:sz w:val="16"/>
                <w:szCs w:val="16"/>
              </w:rPr>
              <w:t xml:space="preserve">Kongsted et al., 2008 </w:t>
            </w:r>
            <w:r>
              <w:rPr>
                <w:sz w:val="16"/>
                <w:szCs w:val="16"/>
              </w:rPr>
              <w:fldChar w:fldCharType="begin">
                <w:fldData xml:space="preserve">PEVuZE5vdGU+PENpdGU+PEF1dGhvcj5Lb25nc3RlZDwvQXV0aG9yPjxZZWFyPjIwMDg8L1llYXI+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Lb25nc3RlZDwvQXV0aG9yPjxZZWFyPjIwMDg8L1llYXI+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39]</w:t>
            </w:r>
            <w:r>
              <w:rPr>
                <w:sz w:val="16"/>
                <w:szCs w:val="16"/>
              </w:rPr>
              <w:fldChar w:fldCharType="end"/>
            </w:r>
          </w:p>
        </w:tc>
        <w:tc>
          <w:tcPr>
            <w:tcW w:w="241" w:type="dxa"/>
          </w:tcPr>
          <w:p w14:paraId="397BB60B" w14:textId="77777777" w:rsidR="00264DBA" w:rsidRDefault="00264DBA" w:rsidP="00E05169">
            <w:pPr>
              <w:spacing w:after="0" w:line="240" w:lineRule="auto"/>
              <w:jc w:val="center"/>
              <w:rPr>
                <w:sz w:val="16"/>
                <w:szCs w:val="16"/>
              </w:rPr>
            </w:pPr>
            <w:r>
              <w:rPr>
                <w:sz w:val="16"/>
                <w:szCs w:val="16"/>
              </w:rPr>
              <w:t>Y</w:t>
            </w:r>
          </w:p>
        </w:tc>
        <w:tc>
          <w:tcPr>
            <w:tcW w:w="570" w:type="dxa"/>
          </w:tcPr>
          <w:p w14:paraId="5A038A94" w14:textId="77777777" w:rsidR="00264DBA" w:rsidRDefault="00264DBA" w:rsidP="00E05169">
            <w:pPr>
              <w:spacing w:after="0" w:line="240" w:lineRule="auto"/>
              <w:jc w:val="center"/>
              <w:rPr>
                <w:sz w:val="16"/>
                <w:szCs w:val="16"/>
              </w:rPr>
            </w:pPr>
            <w:r>
              <w:rPr>
                <w:sz w:val="16"/>
                <w:szCs w:val="16"/>
              </w:rPr>
              <w:t>CS</w:t>
            </w:r>
          </w:p>
        </w:tc>
        <w:tc>
          <w:tcPr>
            <w:tcW w:w="589" w:type="dxa"/>
          </w:tcPr>
          <w:p w14:paraId="54E82DA6" w14:textId="77777777" w:rsidR="00264DBA" w:rsidRDefault="00264DBA" w:rsidP="00E05169">
            <w:pPr>
              <w:spacing w:after="0" w:line="240" w:lineRule="auto"/>
              <w:jc w:val="center"/>
              <w:rPr>
                <w:sz w:val="16"/>
                <w:szCs w:val="16"/>
              </w:rPr>
            </w:pPr>
            <w:r>
              <w:rPr>
                <w:sz w:val="16"/>
                <w:szCs w:val="16"/>
              </w:rPr>
              <w:t>N/A</w:t>
            </w:r>
          </w:p>
        </w:tc>
        <w:tc>
          <w:tcPr>
            <w:tcW w:w="544" w:type="dxa"/>
          </w:tcPr>
          <w:p w14:paraId="6A2C29FF" w14:textId="77777777" w:rsidR="00264DBA" w:rsidRDefault="00264DBA" w:rsidP="00E05169">
            <w:pPr>
              <w:spacing w:after="0" w:line="240" w:lineRule="auto"/>
              <w:jc w:val="center"/>
              <w:rPr>
                <w:sz w:val="16"/>
                <w:szCs w:val="16"/>
              </w:rPr>
            </w:pPr>
            <w:r>
              <w:rPr>
                <w:sz w:val="16"/>
                <w:szCs w:val="16"/>
              </w:rPr>
              <w:t>Y</w:t>
            </w:r>
          </w:p>
        </w:tc>
        <w:tc>
          <w:tcPr>
            <w:tcW w:w="645" w:type="dxa"/>
          </w:tcPr>
          <w:p w14:paraId="20110E94" w14:textId="77777777" w:rsidR="00264DBA" w:rsidRDefault="00264DBA" w:rsidP="00E05169">
            <w:pPr>
              <w:spacing w:after="0" w:line="240" w:lineRule="auto"/>
              <w:jc w:val="center"/>
              <w:rPr>
                <w:sz w:val="16"/>
                <w:szCs w:val="16"/>
              </w:rPr>
            </w:pPr>
            <w:r>
              <w:rPr>
                <w:sz w:val="16"/>
                <w:szCs w:val="16"/>
              </w:rPr>
              <w:t>Y</w:t>
            </w:r>
          </w:p>
        </w:tc>
        <w:tc>
          <w:tcPr>
            <w:tcW w:w="1142" w:type="dxa"/>
          </w:tcPr>
          <w:p w14:paraId="4969112B" w14:textId="77777777" w:rsidR="00264DBA" w:rsidRDefault="00264DBA" w:rsidP="00E05169">
            <w:pPr>
              <w:spacing w:after="0" w:line="240" w:lineRule="auto"/>
              <w:jc w:val="center"/>
              <w:rPr>
                <w:sz w:val="16"/>
                <w:szCs w:val="16"/>
              </w:rPr>
            </w:pPr>
            <w:r>
              <w:rPr>
                <w:sz w:val="16"/>
                <w:szCs w:val="16"/>
              </w:rPr>
              <w:t>3.3%</w:t>
            </w:r>
          </w:p>
        </w:tc>
        <w:tc>
          <w:tcPr>
            <w:tcW w:w="589" w:type="dxa"/>
          </w:tcPr>
          <w:p w14:paraId="5EC46A72" w14:textId="77777777" w:rsidR="00264DBA" w:rsidRDefault="00264DBA" w:rsidP="00E05169">
            <w:pPr>
              <w:spacing w:after="0" w:line="240" w:lineRule="auto"/>
              <w:jc w:val="center"/>
              <w:rPr>
                <w:sz w:val="16"/>
                <w:szCs w:val="16"/>
              </w:rPr>
            </w:pPr>
            <w:r>
              <w:rPr>
                <w:sz w:val="16"/>
                <w:szCs w:val="16"/>
              </w:rPr>
              <w:t>CS</w:t>
            </w:r>
          </w:p>
        </w:tc>
        <w:tc>
          <w:tcPr>
            <w:tcW w:w="562" w:type="dxa"/>
          </w:tcPr>
          <w:p w14:paraId="303490B9" w14:textId="77777777" w:rsidR="00264DBA" w:rsidRDefault="00264DBA" w:rsidP="00E05169">
            <w:pPr>
              <w:spacing w:after="0" w:line="240" w:lineRule="auto"/>
              <w:jc w:val="center"/>
              <w:rPr>
                <w:sz w:val="16"/>
                <w:szCs w:val="16"/>
              </w:rPr>
            </w:pPr>
            <w:r>
              <w:rPr>
                <w:sz w:val="16"/>
                <w:szCs w:val="16"/>
              </w:rPr>
              <w:t>Y</w:t>
            </w:r>
          </w:p>
        </w:tc>
        <w:tc>
          <w:tcPr>
            <w:tcW w:w="589" w:type="dxa"/>
          </w:tcPr>
          <w:p w14:paraId="6BA0E5F7" w14:textId="77777777" w:rsidR="00264DBA" w:rsidRDefault="00264DBA" w:rsidP="00E05169">
            <w:pPr>
              <w:spacing w:after="0" w:line="240" w:lineRule="auto"/>
              <w:jc w:val="center"/>
              <w:rPr>
                <w:sz w:val="16"/>
                <w:szCs w:val="16"/>
              </w:rPr>
            </w:pPr>
            <w:r>
              <w:rPr>
                <w:sz w:val="16"/>
                <w:szCs w:val="16"/>
              </w:rPr>
              <w:t>Y</w:t>
            </w:r>
          </w:p>
        </w:tc>
        <w:tc>
          <w:tcPr>
            <w:tcW w:w="589" w:type="dxa"/>
          </w:tcPr>
          <w:p w14:paraId="16A32FFE" w14:textId="77777777" w:rsidR="00264DBA" w:rsidRDefault="00264DBA" w:rsidP="00E05169">
            <w:pPr>
              <w:spacing w:after="0" w:line="240" w:lineRule="auto"/>
              <w:rPr>
                <w:sz w:val="16"/>
                <w:szCs w:val="16"/>
              </w:rPr>
            </w:pPr>
            <w:r>
              <w:rPr>
                <w:sz w:val="16"/>
                <w:szCs w:val="16"/>
              </w:rPr>
              <w:t>N/A</w:t>
            </w:r>
          </w:p>
        </w:tc>
        <w:tc>
          <w:tcPr>
            <w:tcW w:w="604" w:type="dxa"/>
          </w:tcPr>
          <w:p w14:paraId="0D74CF1C" w14:textId="77777777" w:rsidR="00264DBA" w:rsidRDefault="00264DBA" w:rsidP="00E05169">
            <w:pPr>
              <w:spacing w:after="0" w:line="240" w:lineRule="auto"/>
              <w:jc w:val="center"/>
              <w:rPr>
                <w:sz w:val="16"/>
                <w:szCs w:val="16"/>
              </w:rPr>
            </w:pPr>
            <w:r>
              <w:rPr>
                <w:sz w:val="16"/>
                <w:szCs w:val="16"/>
              </w:rPr>
              <w:t>Y</w:t>
            </w:r>
          </w:p>
        </w:tc>
        <w:tc>
          <w:tcPr>
            <w:tcW w:w="604" w:type="dxa"/>
          </w:tcPr>
          <w:p w14:paraId="553A229D" w14:textId="77777777" w:rsidR="00264DBA" w:rsidRDefault="00264DBA" w:rsidP="00E05169">
            <w:pPr>
              <w:spacing w:after="0" w:line="240" w:lineRule="auto"/>
              <w:jc w:val="center"/>
              <w:rPr>
                <w:sz w:val="16"/>
                <w:szCs w:val="16"/>
              </w:rPr>
            </w:pPr>
            <w:r>
              <w:rPr>
                <w:sz w:val="16"/>
                <w:szCs w:val="16"/>
              </w:rPr>
              <w:t>Y</w:t>
            </w:r>
          </w:p>
        </w:tc>
        <w:tc>
          <w:tcPr>
            <w:tcW w:w="604" w:type="dxa"/>
          </w:tcPr>
          <w:p w14:paraId="324EB8C7" w14:textId="77777777" w:rsidR="00264DBA" w:rsidRDefault="00264DBA" w:rsidP="00E05169">
            <w:pPr>
              <w:spacing w:after="0" w:line="240" w:lineRule="auto"/>
              <w:jc w:val="center"/>
              <w:rPr>
                <w:sz w:val="16"/>
                <w:szCs w:val="16"/>
              </w:rPr>
            </w:pPr>
            <w:r>
              <w:rPr>
                <w:sz w:val="16"/>
                <w:szCs w:val="16"/>
              </w:rPr>
              <w:t>N</w:t>
            </w:r>
          </w:p>
        </w:tc>
        <w:tc>
          <w:tcPr>
            <w:tcW w:w="604" w:type="dxa"/>
          </w:tcPr>
          <w:p w14:paraId="111378AC" w14:textId="77777777" w:rsidR="00264DBA" w:rsidRDefault="00264DBA" w:rsidP="00E05169">
            <w:pPr>
              <w:spacing w:after="0" w:line="240" w:lineRule="auto"/>
              <w:jc w:val="center"/>
              <w:rPr>
                <w:sz w:val="16"/>
                <w:szCs w:val="16"/>
              </w:rPr>
            </w:pPr>
            <w:r>
              <w:rPr>
                <w:sz w:val="16"/>
                <w:szCs w:val="16"/>
              </w:rPr>
              <w:t>CS</w:t>
            </w:r>
          </w:p>
        </w:tc>
        <w:tc>
          <w:tcPr>
            <w:tcW w:w="604" w:type="dxa"/>
          </w:tcPr>
          <w:p w14:paraId="330911D0" w14:textId="77777777" w:rsidR="00264DBA" w:rsidRDefault="00264DBA" w:rsidP="00E05169">
            <w:pPr>
              <w:spacing w:after="0" w:line="240" w:lineRule="auto"/>
              <w:jc w:val="center"/>
              <w:rPr>
                <w:sz w:val="16"/>
                <w:szCs w:val="16"/>
              </w:rPr>
            </w:pPr>
            <w:r>
              <w:rPr>
                <w:sz w:val="16"/>
                <w:szCs w:val="16"/>
              </w:rPr>
              <w:t>Y</w:t>
            </w:r>
          </w:p>
        </w:tc>
      </w:tr>
      <w:tr w:rsidR="00264DBA" w:rsidRPr="007309CF" w14:paraId="252909C4" w14:textId="77777777" w:rsidTr="00D6478D">
        <w:tc>
          <w:tcPr>
            <w:tcW w:w="1435" w:type="dxa"/>
          </w:tcPr>
          <w:p w14:paraId="3A8C2513" w14:textId="398E5DAB" w:rsidR="00264DBA" w:rsidRDefault="00264DBA" w:rsidP="0098703E">
            <w:pPr>
              <w:spacing w:after="0" w:line="240" w:lineRule="auto"/>
              <w:jc w:val="center"/>
              <w:rPr>
                <w:sz w:val="16"/>
                <w:szCs w:val="16"/>
              </w:rPr>
            </w:pPr>
            <w:r>
              <w:rPr>
                <w:sz w:val="16"/>
                <w:szCs w:val="16"/>
              </w:rPr>
              <w:t xml:space="preserve">Kongsted et al., 2008 </w:t>
            </w:r>
            <w:r>
              <w:rPr>
                <w:sz w:val="16"/>
                <w:szCs w:val="16"/>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Pr>
                <w:sz w:val="16"/>
                <w:szCs w:val="16"/>
              </w:rPr>
              <w:instrText xml:space="preserve"> ADDIN EN.CITE </w:instrText>
            </w:r>
            <w:r>
              <w:rPr>
                <w:sz w:val="16"/>
                <w:szCs w:val="16"/>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0]</w:t>
            </w:r>
            <w:r>
              <w:rPr>
                <w:sz w:val="16"/>
                <w:szCs w:val="16"/>
              </w:rPr>
              <w:fldChar w:fldCharType="end"/>
            </w:r>
          </w:p>
        </w:tc>
        <w:tc>
          <w:tcPr>
            <w:tcW w:w="241" w:type="dxa"/>
          </w:tcPr>
          <w:p w14:paraId="2D7723BE" w14:textId="77777777" w:rsidR="00264DBA" w:rsidRDefault="00264DBA" w:rsidP="00E05169">
            <w:pPr>
              <w:spacing w:after="0" w:line="240" w:lineRule="auto"/>
              <w:jc w:val="center"/>
              <w:rPr>
                <w:sz w:val="16"/>
                <w:szCs w:val="16"/>
              </w:rPr>
            </w:pPr>
            <w:r>
              <w:rPr>
                <w:sz w:val="16"/>
                <w:szCs w:val="16"/>
              </w:rPr>
              <w:t>Y</w:t>
            </w:r>
          </w:p>
        </w:tc>
        <w:tc>
          <w:tcPr>
            <w:tcW w:w="570" w:type="dxa"/>
          </w:tcPr>
          <w:p w14:paraId="4EA301B2" w14:textId="77777777" w:rsidR="00264DBA" w:rsidRDefault="00264DBA" w:rsidP="00E05169">
            <w:pPr>
              <w:spacing w:after="0" w:line="240" w:lineRule="auto"/>
              <w:jc w:val="center"/>
              <w:rPr>
                <w:sz w:val="16"/>
                <w:szCs w:val="16"/>
              </w:rPr>
            </w:pPr>
            <w:r>
              <w:rPr>
                <w:sz w:val="16"/>
                <w:szCs w:val="16"/>
              </w:rPr>
              <w:t>Y</w:t>
            </w:r>
          </w:p>
        </w:tc>
        <w:tc>
          <w:tcPr>
            <w:tcW w:w="589" w:type="dxa"/>
          </w:tcPr>
          <w:p w14:paraId="5E84E30D" w14:textId="77777777" w:rsidR="00264DBA" w:rsidRDefault="00264DBA" w:rsidP="00E05169">
            <w:pPr>
              <w:spacing w:after="0" w:line="240" w:lineRule="auto"/>
              <w:jc w:val="center"/>
              <w:rPr>
                <w:sz w:val="16"/>
                <w:szCs w:val="16"/>
              </w:rPr>
            </w:pPr>
            <w:r>
              <w:rPr>
                <w:sz w:val="16"/>
                <w:szCs w:val="16"/>
              </w:rPr>
              <w:t>N/A</w:t>
            </w:r>
          </w:p>
        </w:tc>
        <w:tc>
          <w:tcPr>
            <w:tcW w:w="544" w:type="dxa"/>
          </w:tcPr>
          <w:p w14:paraId="2B075E50" w14:textId="77777777" w:rsidR="00264DBA" w:rsidRDefault="00264DBA" w:rsidP="00E05169">
            <w:pPr>
              <w:spacing w:after="0" w:line="240" w:lineRule="auto"/>
              <w:jc w:val="center"/>
              <w:rPr>
                <w:sz w:val="16"/>
                <w:szCs w:val="16"/>
              </w:rPr>
            </w:pPr>
            <w:r>
              <w:rPr>
                <w:sz w:val="16"/>
                <w:szCs w:val="16"/>
              </w:rPr>
              <w:t>Y</w:t>
            </w:r>
          </w:p>
        </w:tc>
        <w:tc>
          <w:tcPr>
            <w:tcW w:w="645" w:type="dxa"/>
          </w:tcPr>
          <w:p w14:paraId="7C0B93E6" w14:textId="77777777" w:rsidR="00264DBA" w:rsidRDefault="00264DBA" w:rsidP="00E05169">
            <w:pPr>
              <w:spacing w:after="0" w:line="240" w:lineRule="auto"/>
              <w:jc w:val="center"/>
              <w:rPr>
                <w:sz w:val="16"/>
                <w:szCs w:val="16"/>
              </w:rPr>
            </w:pPr>
            <w:r>
              <w:rPr>
                <w:sz w:val="16"/>
                <w:szCs w:val="16"/>
              </w:rPr>
              <w:t>Y</w:t>
            </w:r>
          </w:p>
        </w:tc>
        <w:tc>
          <w:tcPr>
            <w:tcW w:w="1142" w:type="dxa"/>
          </w:tcPr>
          <w:p w14:paraId="6335E5CC" w14:textId="77777777" w:rsidR="00264DBA" w:rsidRDefault="00264DBA" w:rsidP="00E05169">
            <w:pPr>
              <w:spacing w:after="0" w:line="240" w:lineRule="auto"/>
              <w:jc w:val="center"/>
              <w:rPr>
                <w:sz w:val="16"/>
                <w:szCs w:val="16"/>
              </w:rPr>
            </w:pPr>
            <w:r>
              <w:rPr>
                <w:sz w:val="16"/>
                <w:szCs w:val="16"/>
              </w:rPr>
              <w:t>9.4%</w:t>
            </w:r>
          </w:p>
        </w:tc>
        <w:tc>
          <w:tcPr>
            <w:tcW w:w="589" w:type="dxa"/>
          </w:tcPr>
          <w:p w14:paraId="25BDBE12" w14:textId="77777777" w:rsidR="00264DBA" w:rsidRDefault="00264DBA" w:rsidP="00E05169">
            <w:pPr>
              <w:spacing w:after="0" w:line="240" w:lineRule="auto"/>
              <w:jc w:val="center"/>
              <w:rPr>
                <w:sz w:val="16"/>
                <w:szCs w:val="16"/>
              </w:rPr>
            </w:pPr>
            <w:r>
              <w:rPr>
                <w:sz w:val="16"/>
                <w:szCs w:val="16"/>
              </w:rPr>
              <w:t>N</w:t>
            </w:r>
          </w:p>
        </w:tc>
        <w:tc>
          <w:tcPr>
            <w:tcW w:w="562" w:type="dxa"/>
          </w:tcPr>
          <w:p w14:paraId="7B316EC9" w14:textId="77777777" w:rsidR="00264DBA" w:rsidRDefault="00264DBA" w:rsidP="00E05169">
            <w:pPr>
              <w:spacing w:after="0" w:line="240" w:lineRule="auto"/>
              <w:jc w:val="center"/>
              <w:rPr>
                <w:sz w:val="16"/>
                <w:szCs w:val="16"/>
              </w:rPr>
            </w:pPr>
            <w:r>
              <w:rPr>
                <w:sz w:val="16"/>
                <w:szCs w:val="16"/>
              </w:rPr>
              <w:t>Y</w:t>
            </w:r>
          </w:p>
        </w:tc>
        <w:tc>
          <w:tcPr>
            <w:tcW w:w="589" w:type="dxa"/>
          </w:tcPr>
          <w:p w14:paraId="32740257" w14:textId="77777777" w:rsidR="00264DBA" w:rsidRDefault="00264DBA" w:rsidP="00E05169">
            <w:pPr>
              <w:spacing w:after="0" w:line="240" w:lineRule="auto"/>
              <w:jc w:val="center"/>
              <w:rPr>
                <w:sz w:val="16"/>
                <w:szCs w:val="16"/>
              </w:rPr>
            </w:pPr>
            <w:r>
              <w:rPr>
                <w:sz w:val="16"/>
                <w:szCs w:val="16"/>
              </w:rPr>
              <w:t>Y</w:t>
            </w:r>
          </w:p>
        </w:tc>
        <w:tc>
          <w:tcPr>
            <w:tcW w:w="589" w:type="dxa"/>
          </w:tcPr>
          <w:p w14:paraId="278A9E0C" w14:textId="77777777" w:rsidR="00264DBA" w:rsidRDefault="00264DBA" w:rsidP="00E05169">
            <w:pPr>
              <w:spacing w:after="0" w:line="240" w:lineRule="auto"/>
              <w:jc w:val="center"/>
              <w:rPr>
                <w:sz w:val="16"/>
                <w:szCs w:val="16"/>
              </w:rPr>
            </w:pPr>
            <w:r>
              <w:rPr>
                <w:sz w:val="16"/>
                <w:szCs w:val="16"/>
              </w:rPr>
              <w:t>N/A</w:t>
            </w:r>
          </w:p>
        </w:tc>
        <w:tc>
          <w:tcPr>
            <w:tcW w:w="604" w:type="dxa"/>
          </w:tcPr>
          <w:p w14:paraId="0BDDEF0E" w14:textId="77777777" w:rsidR="00264DBA" w:rsidRDefault="00264DBA" w:rsidP="00E05169">
            <w:pPr>
              <w:spacing w:after="0" w:line="240" w:lineRule="auto"/>
              <w:jc w:val="center"/>
              <w:rPr>
                <w:sz w:val="16"/>
                <w:szCs w:val="16"/>
              </w:rPr>
            </w:pPr>
            <w:r>
              <w:rPr>
                <w:sz w:val="16"/>
                <w:szCs w:val="16"/>
              </w:rPr>
              <w:t>CS</w:t>
            </w:r>
          </w:p>
        </w:tc>
        <w:tc>
          <w:tcPr>
            <w:tcW w:w="604" w:type="dxa"/>
          </w:tcPr>
          <w:p w14:paraId="5C28A481" w14:textId="77777777" w:rsidR="00264DBA" w:rsidRDefault="00264DBA" w:rsidP="00E05169">
            <w:pPr>
              <w:spacing w:after="0" w:line="240" w:lineRule="auto"/>
              <w:jc w:val="center"/>
              <w:rPr>
                <w:sz w:val="16"/>
                <w:szCs w:val="16"/>
              </w:rPr>
            </w:pPr>
            <w:r>
              <w:rPr>
                <w:sz w:val="16"/>
                <w:szCs w:val="16"/>
              </w:rPr>
              <w:t>Y</w:t>
            </w:r>
          </w:p>
        </w:tc>
        <w:tc>
          <w:tcPr>
            <w:tcW w:w="604" w:type="dxa"/>
          </w:tcPr>
          <w:p w14:paraId="1E3BE074" w14:textId="77777777" w:rsidR="00264DBA" w:rsidRDefault="00264DBA" w:rsidP="00E05169">
            <w:pPr>
              <w:spacing w:after="0" w:line="240" w:lineRule="auto"/>
              <w:jc w:val="center"/>
              <w:rPr>
                <w:sz w:val="16"/>
                <w:szCs w:val="16"/>
              </w:rPr>
            </w:pPr>
            <w:r>
              <w:rPr>
                <w:sz w:val="16"/>
                <w:szCs w:val="16"/>
              </w:rPr>
              <w:t>N</w:t>
            </w:r>
          </w:p>
        </w:tc>
        <w:tc>
          <w:tcPr>
            <w:tcW w:w="604" w:type="dxa"/>
          </w:tcPr>
          <w:p w14:paraId="7A1E71B8" w14:textId="77777777" w:rsidR="00264DBA" w:rsidRDefault="00264DBA" w:rsidP="00E05169">
            <w:pPr>
              <w:spacing w:after="0" w:line="240" w:lineRule="auto"/>
              <w:jc w:val="center"/>
              <w:rPr>
                <w:sz w:val="16"/>
                <w:szCs w:val="16"/>
              </w:rPr>
            </w:pPr>
            <w:r>
              <w:rPr>
                <w:sz w:val="16"/>
                <w:szCs w:val="16"/>
              </w:rPr>
              <w:t>N</w:t>
            </w:r>
          </w:p>
        </w:tc>
        <w:tc>
          <w:tcPr>
            <w:tcW w:w="604" w:type="dxa"/>
          </w:tcPr>
          <w:p w14:paraId="7CFD86CB" w14:textId="77777777" w:rsidR="00264DBA" w:rsidRDefault="00264DBA" w:rsidP="00E05169">
            <w:pPr>
              <w:spacing w:after="0" w:line="240" w:lineRule="auto"/>
              <w:jc w:val="center"/>
              <w:rPr>
                <w:sz w:val="16"/>
                <w:szCs w:val="16"/>
              </w:rPr>
            </w:pPr>
            <w:r>
              <w:rPr>
                <w:sz w:val="16"/>
                <w:szCs w:val="16"/>
              </w:rPr>
              <w:t>Y</w:t>
            </w:r>
          </w:p>
        </w:tc>
      </w:tr>
      <w:tr w:rsidR="00264DBA" w:rsidRPr="007309CF" w14:paraId="673A00BF" w14:textId="77777777" w:rsidTr="00D6478D">
        <w:tc>
          <w:tcPr>
            <w:tcW w:w="1435" w:type="dxa"/>
          </w:tcPr>
          <w:p w14:paraId="6B28DB27" w14:textId="41FB79B4" w:rsidR="00264DBA" w:rsidRPr="007309CF" w:rsidRDefault="00264DBA" w:rsidP="0098703E">
            <w:pPr>
              <w:spacing w:after="0" w:line="240" w:lineRule="auto"/>
              <w:jc w:val="center"/>
              <w:rPr>
                <w:sz w:val="16"/>
                <w:szCs w:val="16"/>
              </w:rPr>
            </w:pPr>
            <w:r>
              <w:rPr>
                <w:sz w:val="16"/>
                <w:szCs w:val="16"/>
              </w:rPr>
              <w:t xml:space="preserve">Matsumoto et al., 2010 </w:t>
            </w:r>
            <w:r>
              <w:rPr>
                <w:sz w:val="16"/>
                <w:szCs w:val="16"/>
              </w:rPr>
              <w:fldChar w:fldCharType="begin">
                <w:fldData xml:space="preserve">PEVuZE5vdGU+PENpdGU+PEF1dGhvcj5NYXRzdW1vdG88L0F1dGhvcj48WWVhcj4yMDEwPC9ZZWFy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5NyUy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Pr>
                <w:sz w:val="16"/>
                <w:szCs w:val="16"/>
              </w:rPr>
              <w:instrText xml:space="preserve"> ADDIN EN.CITE </w:instrText>
            </w:r>
            <w:r>
              <w:rPr>
                <w:sz w:val="16"/>
                <w:szCs w:val="16"/>
              </w:rPr>
              <w:fldChar w:fldCharType="begin">
                <w:fldData xml:space="preserve">PEVuZE5vdGU+PENpdGU+PEF1dGhvcj5NYXRzdW1vdG88L0F1dGhvcj48WWVhcj4yMDEwPC9ZZWFy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5NyUy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1]</w:t>
            </w:r>
            <w:r>
              <w:rPr>
                <w:sz w:val="16"/>
                <w:szCs w:val="16"/>
              </w:rPr>
              <w:fldChar w:fldCharType="end"/>
            </w:r>
          </w:p>
        </w:tc>
        <w:tc>
          <w:tcPr>
            <w:tcW w:w="241" w:type="dxa"/>
          </w:tcPr>
          <w:p w14:paraId="196C537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BC9DBA8"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9FCB26B" w14:textId="77777777" w:rsidR="00264DBA" w:rsidRPr="007309CF" w:rsidRDefault="00264DBA" w:rsidP="00E05169">
            <w:pPr>
              <w:spacing w:after="0" w:line="240" w:lineRule="auto"/>
              <w:jc w:val="center"/>
              <w:rPr>
                <w:sz w:val="16"/>
                <w:szCs w:val="16"/>
              </w:rPr>
            </w:pPr>
            <w:r>
              <w:rPr>
                <w:sz w:val="16"/>
                <w:szCs w:val="16"/>
              </w:rPr>
              <w:t>N</w:t>
            </w:r>
          </w:p>
        </w:tc>
        <w:tc>
          <w:tcPr>
            <w:tcW w:w="544" w:type="dxa"/>
          </w:tcPr>
          <w:p w14:paraId="2E558C69"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3092BE36"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0897EA59" w14:textId="77777777" w:rsidR="00264DBA" w:rsidRPr="007309CF" w:rsidRDefault="00264DBA" w:rsidP="00E05169">
            <w:pPr>
              <w:spacing w:after="0" w:line="240" w:lineRule="auto"/>
              <w:jc w:val="center"/>
              <w:rPr>
                <w:sz w:val="16"/>
                <w:szCs w:val="16"/>
              </w:rPr>
            </w:pPr>
          </w:p>
        </w:tc>
        <w:tc>
          <w:tcPr>
            <w:tcW w:w="589" w:type="dxa"/>
          </w:tcPr>
          <w:p w14:paraId="47060BCF"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4DFFD5DF"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ABCA56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2222EA4"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4643BB1"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452E7A5"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B8D5F77"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19940664"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5EC5D99B"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6EEBBA8C" w14:textId="77777777" w:rsidTr="00D6478D">
        <w:tc>
          <w:tcPr>
            <w:tcW w:w="1435" w:type="dxa"/>
          </w:tcPr>
          <w:p w14:paraId="056BF546" w14:textId="09910C1F" w:rsidR="00264DBA" w:rsidRPr="007309CF" w:rsidRDefault="00264DBA" w:rsidP="0098703E">
            <w:pPr>
              <w:spacing w:after="0" w:line="240" w:lineRule="auto"/>
              <w:jc w:val="center"/>
              <w:rPr>
                <w:sz w:val="16"/>
                <w:szCs w:val="16"/>
              </w:rPr>
            </w:pPr>
            <w:r>
              <w:rPr>
                <w:sz w:val="16"/>
                <w:szCs w:val="16"/>
              </w:rPr>
              <w:t xml:space="preserve">Matsumoto et al., 2012 </w:t>
            </w:r>
            <w:r>
              <w:rPr>
                <w:sz w:val="16"/>
                <w:szCs w:val="16"/>
              </w:rPr>
              <w:fldChar w:fldCharType="begin"/>
            </w:r>
            <w:r>
              <w:rPr>
                <w:sz w:val="16"/>
                <w:szCs w:val="16"/>
              </w:rPr>
              <w:instrText xml:space="preserve"> ADDIN EN.CITE &lt;EndNote&gt;&lt;Cite&gt;&lt;Author&gt;Matsumoto&lt;/Author&gt;&lt;Year&gt;2013&lt;/Year&gt;&lt;RecNum&gt;98&lt;/RecNum&gt;&lt;DisplayText&gt;[42]&lt;/DisplayText&gt;&lt;record&gt;&lt;rec-number&gt;98&lt;/rec-number&gt;&lt;foreign-keys&gt;&lt;key app="EN" db-id="0wazzzvdysf52be095wxrrr052tpr2xww5zt" timestamp="1516129704"&gt;98&lt;/key&gt;&lt;/foreign-keys&gt;&lt;ref-type name="Journal Article"&gt;17&lt;/ref-type&gt;&lt;contributors&gt;&lt;authors&gt;&lt;author&gt;Matsumoto, M.&lt;/author&gt;&lt;author&gt;Ichihara, D.&lt;/author&gt;&lt;author&gt;Okada, E.&lt;/author&gt;&lt;author&gt;Toyama, Y.&lt;/author&gt;&lt;author&gt;Fujiwara, H.&lt;/author&gt;&lt;author&gt;Momoshima, S.&lt;/author&gt;&lt;author&gt;Nishiwaki, Y.&lt;/author&gt;&lt;author&gt;Takahata, T.&lt;/author&gt;&lt;/authors&gt;&lt;/contributors&gt;&lt;titles&gt;&lt;title&gt;Modic changes of the cervical spin in patients with whiplash injury: a prospective 11-year follow-up study&lt;/title&gt;&lt;secondary-title&gt;Injury&lt;/secondary-title&gt;&lt;/titles&gt;&lt;periodical&gt;&lt;full-title&gt;Injury&lt;/full-title&gt;&lt;/periodical&gt;&lt;pages&gt;819-824&lt;/pages&gt;&lt;volume&gt;44&lt;/volume&gt;&lt;dates&gt;&lt;year&gt;2013&lt;/year&gt;&lt;/dates&gt;&lt;urls&gt;&lt;/urls&gt;&lt;/record&gt;&lt;/Cite&gt;&lt;/EndNote&gt;</w:instrText>
            </w:r>
            <w:r>
              <w:rPr>
                <w:sz w:val="16"/>
                <w:szCs w:val="16"/>
              </w:rPr>
              <w:fldChar w:fldCharType="separate"/>
            </w:r>
            <w:r>
              <w:rPr>
                <w:noProof/>
                <w:sz w:val="16"/>
                <w:szCs w:val="16"/>
              </w:rPr>
              <w:t>[42]</w:t>
            </w:r>
            <w:r>
              <w:rPr>
                <w:sz w:val="16"/>
                <w:szCs w:val="16"/>
              </w:rPr>
              <w:fldChar w:fldCharType="end"/>
            </w:r>
          </w:p>
        </w:tc>
        <w:tc>
          <w:tcPr>
            <w:tcW w:w="241" w:type="dxa"/>
          </w:tcPr>
          <w:p w14:paraId="19AD2937"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312F1F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8D908B7" w14:textId="77777777" w:rsidR="00264DBA" w:rsidRPr="007309CF" w:rsidRDefault="00264DBA" w:rsidP="00E05169">
            <w:pPr>
              <w:spacing w:after="0" w:line="240" w:lineRule="auto"/>
              <w:jc w:val="center"/>
              <w:rPr>
                <w:sz w:val="16"/>
                <w:szCs w:val="16"/>
              </w:rPr>
            </w:pPr>
            <w:r>
              <w:rPr>
                <w:sz w:val="16"/>
                <w:szCs w:val="16"/>
              </w:rPr>
              <w:t>N</w:t>
            </w:r>
          </w:p>
        </w:tc>
        <w:tc>
          <w:tcPr>
            <w:tcW w:w="544" w:type="dxa"/>
          </w:tcPr>
          <w:p w14:paraId="29301D9D"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58B337A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6E6A55FB" w14:textId="77777777" w:rsidR="00264DBA" w:rsidRDefault="00264DBA" w:rsidP="00E05169">
            <w:pPr>
              <w:spacing w:after="0" w:line="240" w:lineRule="auto"/>
              <w:jc w:val="center"/>
              <w:rPr>
                <w:sz w:val="16"/>
                <w:szCs w:val="16"/>
              </w:rPr>
            </w:pPr>
            <w:r>
              <w:rPr>
                <w:sz w:val="16"/>
                <w:szCs w:val="16"/>
              </w:rPr>
              <w:t>WAD: 73.7%</w:t>
            </w:r>
          </w:p>
          <w:p w14:paraId="0071825C" w14:textId="77777777" w:rsidR="00264DBA" w:rsidRPr="007309CF" w:rsidRDefault="00264DBA" w:rsidP="00E05169">
            <w:pPr>
              <w:spacing w:after="0" w:line="240" w:lineRule="auto"/>
              <w:jc w:val="center"/>
              <w:rPr>
                <w:sz w:val="16"/>
                <w:szCs w:val="16"/>
              </w:rPr>
            </w:pPr>
            <w:r>
              <w:rPr>
                <w:sz w:val="16"/>
                <w:szCs w:val="16"/>
              </w:rPr>
              <w:t>Control: 55.1%</w:t>
            </w:r>
          </w:p>
        </w:tc>
        <w:tc>
          <w:tcPr>
            <w:tcW w:w="589" w:type="dxa"/>
          </w:tcPr>
          <w:p w14:paraId="1DA2C6C9"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08B0CBD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187B1C9"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DBC253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5ED02E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095BABA"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7B2944B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93EF853"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7FC9771E"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056DA26B" w14:textId="77777777" w:rsidTr="00D6478D">
        <w:tc>
          <w:tcPr>
            <w:tcW w:w="1435" w:type="dxa"/>
          </w:tcPr>
          <w:p w14:paraId="665E3893" w14:textId="4C769191" w:rsidR="00264DBA" w:rsidRPr="007309CF" w:rsidRDefault="00264DBA" w:rsidP="0098703E">
            <w:pPr>
              <w:spacing w:after="0" w:line="240" w:lineRule="auto"/>
              <w:jc w:val="center"/>
              <w:rPr>
                <w:sz w:val="16"/>
                <w:szCs w:val="16"/>
              </w:rPr>
            </w:pPr>
            <w:r>
              <w:rPr>
                <w:sz w:val="16"/>
                <w:szCs w:val="16"/>
              </w:rPr>
              <w:t xml:space="preserve">McLean et al., 2014 </w:t>
            </w:r>
            <w:r>
              <w:rPr>
                <w:sz w:val="16"/>
                <w:szCs w:val="16"/>
              </w:rPr>
              <w:fldChar w:fldCharType="begin"/>
            </w:r>
            <w:r>
              <w:rPr>
                <w:sz w:val="16"/>
                <w:szCs w:val="16"/>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Pr>
                <w:sz w:val="16"/>
                <w:szCs w:val="16"/>
              </w:rPr>
              <w:fldChar w:fldCharType="separate"/>
            </w:r>
            <w:r>
              <w:rPr>
                <w:noProof/>
                <w:sz w:val="16"/>
                <w:szCs w:val="16"/>
              </w:rPr>
              <w:t>[43]</w:t>
            </w:r>
            <w:r>
              <w:rPr>
                <w:sz w:val="16"/>
                <w:szCs w:val="16"/>
              </w:rPr>
              <w:fldChar w:fldCharType="end"/>
            </w:r>
          </w:p>
        </w:tc>
        <w:tc>
          <w:tcPr>
            <w:tcW w:w="241" w:type="dxa"/>
          </w:tcPr>
          <w:p w14:paraId="47AD591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03F7A3B"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E411015"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2112EFFD"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46AF6E8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532F6AD6" w14:textId="77777777" w:rsidR="00264DBA" w:rsidRPr="007309CF" w:rsidRDefault="00264DBA" w:rsidP="00E05169">
            <w:pPr>
              <w:spacing w:after="0" w:line="240" w:lineRule="auto"/>
              <w:jc w:val="center"/>
              <w:rPr>
                <w:sz w:val="16"/>
                <w:szCs w:val="16"/>
              </w:rPr>
            </w:pPr>
            <w:r>
              <w:rPr>
                <w:sz w:val="16"/>
                <w:szCs w:val="16"/>
              </w:rPr>
              <w:t>9.4%</w:t>
            </w:r>
          </w:p>
        </w:tc>
        <w:tc>
          <w:tcPr>
            <w:tcW w:w="589" w:type="dxa"/>
          </w:tcPr>
          <w:p w14:paraId="5D226603"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0BB06BD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A26D0E9"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0E292309"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B31C01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EA26E6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871FC32"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27E4EC6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44DBD8E"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2DE387ED" w14:textId="77777777" w:rsidTr="00D6478D">
        <w:tc>
          <w:tcPr>
            <w:tcW w:w="1435" w:type="dxa"/>
          </w:tcPr>
          <w:p w14:paraId="48ED13D7" w14:textId="26F027B9" w:rsidR="00264DBA" w:rsidRDefault="00264DBA" w:rsidP="0098703E">
            <w:pPr>
              <w:spacing w:after="0" w:line="240" w:lineRule="auto"/>
              <w:jc w:val="center"/>
              <w:rPr>
                <w:sz w:val="16"/>
                <w:szCs w:val="16"/>
              </w:rPr>
            </w:pPr>
            <w:r>
              <w:rPr>
                <w:sz w:val="16"/>
                <w:szCs w:val="16"/>
              </w:rPr>
              <w:t xml:space="preserve">Myrtveit et al., 2015 </w:t>
            </w:r>
            <w:r>
              <w:rPr>
                <w:sz w:val="16"/>
                <w:szCs w:val="16"/>
              </w:rPr>
              <w:fldChar w:fldCharType="begin"/>
            </w:r>
            <w:r>
              <w:rPr>
                <w:sz w:val="16"/>
                <w:szCs w:val="16"/>
              </w:rPr>
              <w:instrText xml:space="preserve"> ADDIN EN.CITE &lt;EndNote&gt;&lt;Cite&gt;&lt;Author&gt;Myrtveit&lt;/Author&gt;&lt;Year&gt;2015&lt;/Year&gt;&lt;RecNum&gt;87&lt;/RecNum&gt;&lt;DisplayText&gt;[44]&lt;/DisplayText&gt;&lt;record&gt;&lt;rec-number&gt;87&lt;/rec-number&gt;&lt;foreign-keys&gt;&lt;key app="EN" db-id="0wazzzvdysf52be095wxrrr052tpr2xww5zt" timestamp="1516129683"&gt;87&lt;/key&gt;&lt;/foreign-keys&gt;&lt;ref-type name="Journal Article"&gt;17&lt;/ref-type&gt;&lt;contributors&gt;&lt;authors&gt;&lt;author&gt;Myrtveit, S.M.&lt;/author&gt;&lt;author&gt;Carstensen, T.&lt;/author&gt;&lt;author&gt;Kasch, H.&lt;/author&gt;&lt;author&gt;Ǿrnbǿl, E.&lt;/author&gt;&lt;author&gt;Frostholm, L.&lt;/author&gt;&lt;/authors&gt;&lt;/contributors&gt;&lt;titles&gt;&lt;title&gt;Initial healthcare and coping preferences are associated with outcome 1 year after whiplash trauma: a multicentre 1-year follow-up study&lt;/title&gt;&lt;secondary-title&gt;BMJ Open&lt;/secondary-title&gt;&lt;/titles&gt;&lt;periodical&gt;&lt;full-title&gt;BMJ Open&lt;/full-title&gt;&lt;/periodical&gt;&lt;pages&gt;e007239&lt;/pages&gt;&lt;volume&gt;5&lt;/volume&gt;&lt;dates&gt;&lt;year&gt;2015&lt;/year&gt;&lt;/dates&gt;&lt;urls&gt;&lt;/urls&gt;&lt;/record&gt;&lt;/Cite&gt;&lt;/EndNote&gt;</w:instrText>
            </w:r>
            <w:r>
              <w:rPr>
                <w:sz w:val="16"/>
                <w:szCs w:val="16"/>
              </w:rPr>
              <w:fldChar w:fldCharType="separate"/>
            </w:r>
            <w:r>
              <w:rPr>
                <w:noProof/>
                <w:sz w:val="16"/>
                <w:szCs w:val="16"/>
              </w:rPr>
              <w:t>[44]</w:t>
            </w:r>
            <w:r>
              <w:rPr>
                <w:sz w:val="16"/>
                <w:szCs w:val="16"/>
              </w:rPr>
              <w:fldChar w:fldCharType="end"/>
            </w:r>
          </w:p>
        </w:tc>
        <w:tc>
          <w:tcPr>
            <w:tcW w:w="241" w:type="dxa"/>
          </w:tcPr>
          <w:p w14:paraId="4A1F0B74" w14:textId="77777777" w:rsidR="00264DBA" w:rsidRDefault="00264DBA" w:rsidP="00E05169">
            <w:pPr>
              <w:spacing w:after="0" w:line="240" w:lineRule="auto"/>
              <w:jc w:val="center"/>
              <w:rPr>
                <w:sz w:val="16"/>
                <w:szCs w:val="16"/>
              </w:rPr>
            </w:pPr>
            <w:r>
              <w:rPr>
                <w:sz w:val="16"/>
                <w:szCs w:val="16"/>
              </w:rPr>
              <w:t>Y</w:t>
            </w:r>
          </w:p>
        </w:tc>
        <w:tc>
          <w:tcPr>
            <w:tcW w:w="570" w:type="dxa"/>
          </w:tcPr>
          <w:p w14:paraId="24072DA5" w14:textId="77777777" w:rsidR="00264DBA" w:rsidRDefault="00264DBA" w:rsidP="00E05169">
            <w:pPr>
              <w:spacing w:after="0" w:line="240" w:lineRule="auto"/>
              <w:jc w:val="center"/>
              <w:rPr>
                <w:sz w:val="16"/>
                <w:szCs w:val="16"/>
              </w:rPr>
            </w:pPr>
            <w:r>
              <w:rPr>
                <w:sz w:val="16"/>
                <w:szCs w:val="16"/>
              </w:rPr>
              <w:t>Y</w:t>
            </w:r>
          </w:p>
        </w:tc>
        <w:tc>
          <w:tcPr>
            <w:tcW w:w="589" w:type="dxa"/>
          </w:tcPr>
          <w:p w14:paraId="426ED7E0" w14:textId="77777777" w:rsidR="00264DBA" w:rsidRDefault="00264DBA" w:rsidP="00E05169">
            <w:pPr>
              <w:spacing w:after="0" w:line="240" w:lineRule="auto"/>
              <w:jc w:val="center"/>
              <w:rPr>
                <w:sz w:val="16"/>
                <w:szCs w:val="16"/>
              </w:rPr>
            </w:pPr>
            <w:r>
              <w:rPr>
                <w:sz w:val="16"/>
                <w:szCs w:val="16"/>
              </w:rPr>
              <w:t>Y</w:t>
            </w:r>
          </w:p>
        </w:tc>
        <w:tc>
          <w:tcPr>
            <w:tcW w:w="544" w:type="dxa"/>
          </w:tcPr>
          <w:p w14:paraId="315C8A69" w14:textId="77777777" w:rsidR="00264DBA" w:rsidRDefault="00264DBA" w:rsidP="00E05169">
            <w:pPr>
              <w:spacing w:after="0" w:line="240" w:lineRule="auto"/>
              <w:jc w:val="center"/>
              <w:rPr>
                <w:sz w:val="16"/>
                <w:szCs w:val="16"/>
              </w:rPr>
            </w:pPr>
            <w:r>
              <w:rPr>
                <w:sz w:val="16"/>
                <w:szCs w:val="16"/>
              </w:rPr>
              <w:t>Y</w:t>
            </w:r>
          </w:p>
        </w:tc>
        <w:tc>
          <w:tcPr>
            <w:tcW w:w="645" w:type="dxa"/>
          </w:tcPr>
          <w:p w14:paraId="3C00B2EF" w14:textId="77777777" w:rsidR="00264DBA" w:rsidRDefault="00264DBA" w:rsidP="00E05169">
            <w:pPr>
              <w:spacing w:after="0" w:line="240" w:lineRule="auto"/>
              <w:jc w:val="center"/>
              <w:rPr>
                <w:sz w:val="16"/>
                <w:szCs w:val="16"/>
              </w:rPr>
            </w:pPr>
            <w:r>
              <w:rPr>
                <w:sz w:val="16"/>
                <w:szCs w:val="16"/>
              </w:rPr>
              <w:t>Y</w:t>
            </w:r>
          </w:p>
        </w:tc>
        <w:tc>
          <w:tcPr>
            <w:tcW w:w="1142" w:type="dxa"/>
          </w:tcPr>
          <w:p w14:paraId="01DD5E09" w14:textId="77777777" w:rsidR="00264DBA" w:rsidRDefault="00264DBA" w:rsidP="00E05169">
            <w:pPr>
              <w:spacing w:after="0" w:line="240" w:lineRule="auto"/>
              <w:jc w:val="center"/>
              <w:rPr>
                <w:sz w:val="16"/>
                <w:szCs w:val="16"/>
              </w:rPr>
            </w:pPr>
          </w:p>
        </w:tc>
        <w:tc>
          <w:tcPr>
            <w:tcW w:w="589" w:type="dxa"/>
          </w:tcPr>
          <w:p w14:paraId="246D1F44" w14:textId="77777777" w:rsidR="00264DBA" w:rsidRDefault="00264DBA" w:rsidP="00E05169">
            <w:pPr>
              <w:spacing w:after="0" w:line="240" w:lineRule="auto"/>
              <w:jc w:val="center"/>
              <w:rPr>
                <w:sz w:val="16"/>
                <w:szCs w:val="16"/>
              </w:rPr>
            </w:pPr>
            <w:r>
              <w:rPr>
                <w:sz w:val="16"/>
                <w:szCs w:val="16"/>
              </w:rPr>
              <w:t>N</w:t>
            </w:r>
          </w:p>
        </w:tc>
        <w:tc>
          <w:tcPr>
            <w:tcW w:w="562" w:type="dxa"/>
          </w:tcPr>
          <w:p w14:paraId="09553CB0" w14:textId="77777777" w:rsidR="00264DBA" w:rsidRDefault="00264DBA" w:rsidP="00E05169">
            <w:pPr>
              <w:spacing w:after="0" w:line="240" w:lineRule="auto"/>
              <w:jc w:val="center"/>
              <w:rPr>
                <w:sz w:val="16"/>
                <w:szCs w:val="16"/>
              </w:rPr>
            </w:pPr>
            <w:r>
              <w:rPr>
                <w:sz w:val="16"/>
                <w:szCs w:val="16"/>
              </w:rPr>
              <w:t>Y</w:t>
            </w:r>
          </w:p>
        </w:tc>
        <w:tc>
          <w:tcPr>
            <w:tcW w:w="589" w:type="dxa"/>
          </w:tcPr>
          <w:p w14:paraId="2605F345" w14:textId="77777777" w:rsidR="00264DBA" w:rsidRDefault="00264DBA" w:rsidP="00E05169">
            <w:pPr>
              <w:spacing w:after="0" w:line="240" w:lineRule="auto"/>
              <w:jc w:val="center"/>
              <w:rPr>
                <w:sz w:val="16"/>
                <w:szCs w:val="16"/>
              </w:rPr>
            </w:pPr>
            <w:r>
              <w:rPr>
                <w:sz w:val="16"/>
                <w:szCs w:val="16"/>
              </w:rPr>
              <w:t>N/A</w:t>
            </w:r>
          </w:p>
        </w:tc>
        <w:tc>
          <w:tcPr>
            <w:tcW w:w="589" w:type="dxa"/>
          </w:tcPr>
          <w:p w14:paraId="4D5274E8" w14:textId="77777777" w:rsidR="00264DBA" w:rsidRDefault="00264DBA" w:rsidP="00E05169">
            <w:pPr>
              <w:spacing w:after="0" w:line="240" w:lineRule="auto"/>
              <w:jc w:val="center"/>
              <w:rPr>
                <w:sz w:val="16"/>
                <w:szCs w:val="16"/>
              </w:rPr>
            </w:pPr>
            <w:r>
              <w:rPr>
                <w:sz w:val="16"/>
                <w:szCs w:val="16"/>
              </w:rPr>
              <w:t>N/A</w:t>
            </w:r>
          </w:p>
        </w:tc>
        <w:tc>
          <w:tcPr>
            <w:tcW w:w="604" w:type="dxa"/>
          </w:tcPr>
          <w:p w14:paraId="6F5BD620" w14:textId="77777777" w:rsidR="00264DBA" w:rsidRDefault="00264DBA" w:rsidP="00E05169">
            <w:pPr>
              <w:spacing w:after="0" w:line="240" w:lineRule="auto"/>
              <w:jc w:val="center"/>
              <w:rPr>
                <w:sz w:val="16"/>
                <w:szCs w:val="16"/>
              </w:rPr>
            </w:pPr>
            <w:r>
              <w:rPr>
                <w:sz w:val="16"/>
                <w:szCs w:val="16"/>
              </w:rPr>
              <w:t>CS</w:t>
            </w:r>
          </w:p>
        </w:tc>
        <w:tc>
          <w:tcPr>
            <w:tcW w:w="604" w:type="dxa"/>
          </w:tcPr>
          <w:p w14:paraId="31326E68" w14:textId="77777777" w:rsidR="00264DBA" w:rsidRDefault="00264DBA" w:rsidP="00E05169">
            <w:pPr>
              <w:spacing w:after="0" w:line="240" w:lineRule="auto"/>
              <w:jc w:val="center"/>
              <w:rPr>
                <w:sz w:val="16"/>
                <w:szCs w:val="16"/>
              </w:rPr>
            </w:pPr>
            <w:r>
              <w:rPr>
                <w:sz w:val="16"/>
                <w:szCs w:val="16"/>
              </w:rPr>
              <w:t>N</w:t>
            </w:r>
          </w:p>
        </w:tc>
        <w:tc>
          <w:tcPr>
            <w:tcW w:w="604" w:type="dxa"/>
          </w:tcPr>
          <w:p w14:paraId="76C24B18" w14:textId="77777777" w:rsidR="00264DBA" w:rsidRDefault="00264DBA" w:rsidP="00E05169">
            <w:pPr>
              <w:spacing w:after="0" w:line="240" w:lineRule="auto"/>
              <w:jc w:val="center"/>
              <w:rPr>
                <w:sz w:val="16"/>
                <w:szCs w:val="16"/>
              </w:rPr>
            </w:pPr>
            <w:r>
              <w:rPr>
                <w:sz w:val="16"/>
                <w:szCs w:val="16"/>
              </w:rPr>
              <w:t>N/A</w:t>
            </w:r>
          </w:p>
        </w:tc>
        <w:tc>
          <w:tcPr>
            <w:tcW w:w="604" w:type="dxa"/>
          </w:tcPr>
          <w:p w14:paraId="16C7C438" w14:textId="77777777" w:rsidR="00264DBA" w:rsidRDefault="00264DBA" w:rsidP="00E05169">
            <w:pPr>
              <w:spacing w:after="0" w:line="240" w:lineRule="auto"/>
              <w:jc w:val="center"/>
              <w:rPr>
                <w:sz w:val="16"/>
                <w:szCs w:val="16"/>
              </w:rPr>
            </w:pPr>
            <w:r>
              <w:rPr>
                <w:sz w:val="16"/>
                <w:szCs w:val="16"/>
              </w:rPr>
              <w:t>Y</w:t>
            </w:r>
          </w:p>
        </w:tc>
        <w:tc>
          <w:tcPr>
            <w:tcW w:w="604" w:type="dxa"/>
          </w:tcPr>
          <w:p w14:paraId="08BF4C6C" w14:textId="77777777" w:rsidR="00264DBA" w:rsidRDefault="00264DBA" w:rsidP="00E05169">
            <w:pPr>
              <w:spacing w:after="0" w:line="240" w:lineRule="auto"/>
              <w:jc w:val="center"/>
              <w:rPr>
                <w:sz w:val="16"/>
                <w:szCs w:val="16"/>
              </w:rPr>
            </w:pPr>
            <w:r>
              <w:rPr>
                <w:sz w:val="16"/>
                <w:szCs w:val="16"/>
              </w:rPr>
              <w:t>Y</w:t>
            </w:r>
          </w:p>
        </w:tc>
      </w:tr>
      <w:tr w:rsidR="00264DBA" w:rsidRPr="007309CF" w14:paraId="335962D6" w14:textId="77777777" w:rsidTr="00D6478D">
        <w:tc>
          <w:tcPr>
            <w:tcW w:w="1435" w:type="dxa"/>
          </w:tcPr>
          <w:p w14:paraId="659E4852" w14:textId="230CDB49" w:rsidR="00264DBA" w:rsidRDefault="00264DBA" w:rsidP="0098703E">
            <w:pPr>
              <w:spacing w:after="0" w:line="240" w:lineRule="auto"/>
              <w:jc w:val="center"/>
              <w:rPr>
                <w:sz w:val="16"/>
                <w:szCs w:val="16"/>
              </w:rPr>
            </w:pPr>
            <w:r>
              <w:rPr>
                <w:sz w:val="16"/>
                <w:szCs w:val="16"/>
              </w:rPr>
              <w:t xml:space="preserve">Nederhand et al., 2006 </w:t>
            </w:r>
            <w:r>
              <w:rPr>
                <w:sz w:val="16"/>
                <w:szCs w:val="16"/>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Pr>
                <w:sz w:val="16"/>
                <w:szCs w:val="16"/>
              </w:rPr>
              <w:instrText xml:space="preserve"> ADDIN EN.CITE </w:instrText>
            </w:r>
            <w:r>
              <w:rPr>
                <w:sz w:val="16"/>
                <w:szCs w:val="16"/>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5]</w:t>
            </w:r>
            <w:r>
              <w:rPr>
                <w:sz w:val="16"/>
                <w:szCs w:val="16"/>
              </w:rPr>
              <w:fldChar w:fldCharType="end"/>
            </w:r>
            <w:r>
              <w:rPr>
                <w:sz w:val="16"/>
                <w:szCs w:val="16"/>
              </w:rPr>
              <w:t xml:space="preserve"> </w:t>
            </w:r>
          </w:p>
        </w:tc>
        <w:tc>
          <w:tcPr>
            <w:tcW w:w="241" w:type="dxa"/>
          </w:tcPr>
          <w:p w14:paraId="04496E19" w14:textId="77777777" w:rsidR="00264DBA" w:rsidRDefault="00264DBA" w:rsidP="00E05169">
            <w:pPr>
              <w:spacing w:after="0" w:line="240" w:lineRule="auto"/>
              <w:jc w:val="center"/>
              <w:rPr>
                <w:sz w:val="16"/>
                <w:szCs w:val="16"/>
              </w:rPr>
            </w:pPr>
            <w:r>
              <w:rPr>
                <w:sz w:val="16"/>
                <w:szCs w:val="16"/>
              </w:rPr>
              <w:t>Y</w:t>
            </w:r>
          </w:p>
        </w:tc>
        <w:tc>
          <w:tcPr>
            <w:tcW w:w="570" w:type="dxa"/>
          </w:tcPr>
          <w:p w14:paraId="101175AC" w14:textId="77777777" w:rsidR="00264DBA" w:rsidRDefault="00264DBA" w:rsidP="00E05169">
            <w:pPr>
              <w:spacing w:after="0" w:line="240" w:lineRule="auto"/>
              <w:jc w:val="center"/>
              <w:rPr>
                <w:sz w:val="16"/>
                <w:szCs w:val="16"/>
              </w:rPr>
            </w:pPr>
            <w:r>
              <w:rPr>
                <w:sz w:val="16"/>
                <w:szCs w:val="16"/>
              </w:rPr>
              <w:t>N</w:t>
            </w:r>
          </w:p>
        </w:tc>
        <w:tc>
          <w:tcPr>
            <w:tcW w:w="589" w:type="dxa"/>
          </w:tcPr>
          <w:p w14:paraId="08DC10FE" w14:textId="77777777" w:rsidR="00264DBA" w:rsidRDefault="00264DBA" w:rsidP="00E05169">
            <w:pPr>
              <w:spacing w:after="0" w:line="240" w:lineRule="auto"/>
              <w:jc w:val="center"/>
              <w:rPr>
                <w:sz w:val="16"/>
                <w:szCs w:val="16"/>
              </w:rPr>
            </w:pPr>
            <w:r>
              <w:rPr>
                <w:sz w:val="16"/>
                <w:szCs w:val="16"/>
              </w:rPr>
              <w:t>Y</w:t>
            </w:r>
          </w:p>
        </w:tc>
        <w:tc>
          <w:tcPr>
            <w:tcW w:w="544" w:type="dxa"/>
          </w:tcPr>
          <w:p w14:paraId="7D849B04" w14:textId="77777777" w:rsidR="00264DBA" w:rsidRDefault="00264DBA" w:rsidP="00E05169">
            <w:pPr>
              <w:spacing w:after="0" w:line="240" w:lineRule="auto"/>
              <w:jc w:val="center"/>
              <w:rPr>
                <w:sz w:val="16"/>
                <w:szCs w:val="16"/>
              </w:rPr>
            </w:pPr>
            <w:r>
              <w:rPr>
                <w:sz w:val="16"/>
                <w:szCs w:val="16"/>
              </w:rPr>
              <w:t>N</w:t>
            </w:r>
          </w:p>
        </w:tc>
        <w:tc>
          <w:tcPr>
            <w:tcW w:w="645" w:type="dxa"/>
          </w:tcPr>
          <w:p w14:paraId="08EF6E19" w14:textId="77777777" w:rsidR="00264DBA" w:rsidRDefault="00264DBA" w:rsidP="00E05169">
            <w:pPr>
              <w:spacing w:after="0" w:line="240" w:lineRule="auto"/>
              <w:jc w:val="center"/>
              <w:rPr>
                <w:sz w:val="16"/>
                <w:szCs w:val="16"/>
              </w:rPr>
            </w:pPr>
            <w:r>
              <w:rPr>
                <w:sz w:val="16"/>
                <w:szCs w:val="16"/>
              </w:rPr>
              <w:t>N/A</w:t>
            </w:r>
          </w:p>
        </w:tc>
        <w:tc>
          <w:tcPr>
            <w:tcW w:w="1142" w:type="dxa"/>
          </w:tcPr>
          <w:p w14:paraId="645F61E3" w14:textId="77777777" w:rsidR="00264DBA" w:rsidRDefault="00264DBA" w:rsidP="00E05169">
            <w:pPr>
              <w:spacing w:after="0" w:line="240" w:lineRule="auto"/>
              <w:jc w:val="center"/>
              <w:rPr>
                <w:sz w:val="16"/>
                <w:szCs w:val="16"/>
              </w:rPr>
            </w:pPr>
            <w:r>
              <w:rPr>
                <w:sz w:val="16"/>
                <w:szCs w:val="16"/>
              </w:rPr>
              <w:t>8%</w:t>
            </w:r>
          </w:p>
        </w:tc>
        <w:tc>
          <w:tcPr>
            <w:tcW w:w="589" w:type="dxa"/>
          </w:tcPr>
          <w:p w14:paraId="3A3B3322" w14:textId="77777777" w:rsidR="00264DBA" w:rsidRDefault="00264DBA" w:rsidP="00E05169">
            <w:pPr>
              <w:spacing w:after="0" w:line="240" w:lineRule="auto"/>
              <w:jc w:val="center"/>
              <w:rPr>
                <w:sz w:val="16"/>
                <w:szCs w:val="16"/>
              </w:rPr>
            </w:pPr>
            <w:r>
              <w:rPr>
                <w:sz w:val="16"/>
                <w:szCs w:val="16"/>
              </w:rPr>
              <w:t>N</w:t>
            </w:r>
          </w:p>
        </w:tc>
        <w:tc>
          <w:tcPr>
            <w:tcW w:w="562" w:type="dxa"/>
          </w:tcPr>
          <w:p w14:paraId="0C2567E3" w14:textId="77777777" w:rsidR="00264DBA" w:rsidRDefault="00264DBA" w:rsidP="00E05169">
            <w:pPr>
              <w:spacing w:after="0" w:line="240" w:lineRule="auto"/>
              <w:jc w:val="center"/>
              <w:rPr>
                <w:sz w:val="16"/>
                <w:szCs w:val="16"/>
              </w:rPr>
            </w:pPr>
            <w:r>
              <w:rPr>
                <w:sz w:val="16"/>
                <w:szCs w:val="16"/>
              </w:rPr>
              <w:t>Y</w:t>
            </w:r>
          </w:p>
        </w:tc>
        <w:tc>
          <w:tcPr>
            <w:tcW w:w="589" w:type="dxa"/>
          </w:tcPr>
          <w:p w14:paraId="120F1C5A" w14:textId="77777777" w:rsidR="00264DBA" w:rsidRDefault="00264DBA" w:rsidP="00E05169">
            <w:pPr>
              <w:spacing w:after="0" w:line="240" w:lineRule="auto"/>
              <w:jc w:val="center"/>
              <w:rPr>
                <w:sz w:val="16"/>
                <w:szCs w:val="16"/>
              </w:rPr>
            </w:pPr>
            <w:r>
              <w:rPr>
                <w:sz w:val="16"/>
                <w:szCs w:val="16"/>
              </w:rPr>
              <w:t>CS</w:t>
            </w:r>
          </w:p>
        </w:tc>
        <w:tc>
          <w:tcPr>
            <w:tcW w:w="589" w:type="dxa"/>
          </w:tcPr>
          <w:p w14:paraId="68BF549A" w14:textId="77777777" w:rsidR="00264DBA" w:rsidRDefault="00264DBA" w:rsidP="00E05169">
            <w:pPr>
              <w:spacing w:after="0" w:line="240" w:lineRule="auto"/>
              <w:jc w:val="center"/>
              <w:rPr>
                <w:sz w:val="16"/>
                <w:szCs w:val="16"/>
              </w:rPr>
            </w:pPr>
            <w:r>
              <w:rPr>
                <w:sz w:val="16"/>
                <w:szCs w:val="16"/>
              </w:rPr>
              <w:t>N</w:t>
            </w:r>
          </w:p>
        </w:tc>
        <w:tc>
          <w:tcPr>
            <w:tcW w:w="604" w:type="dxa"/>
          </w:tcPr>
          <w:p w14:paraId="0F1D82B9" w14:textId="77777777" w:rsidR="00264DBA" w:rsidRDefault="00264DBA" w:rsidP="00E05169">
            <w:pPr>
              <w:spacing w:after="0" w:line="240" w:lineRule="auto"/>
              <w:jc w:val="center"/>
              <w:rPr>
                <w:sz w:val="16"/>
                <w:szCs w:val="16"/>
              </w:rPr>
            </w:pPr>
            <w:r>
              <w:rPr>
                <w:sz w:val="16"/>
                <w:szCs w:val="16"/>
              </w:rPr>
              <w:t>Y</w:t>
            </w:r>
          </w:p>
        </w:tc>
        <w:tc>
          <w:tcPr>
            <w:tcW w:w="604" w:type="dxa"/>
          </w:tcPr>
          <w:p w14:paraId="7A2CA076" w14:textId="77777777" w:rsidR="00264DBA" w:rsidRDefault="00264DBA" w:rsidP="00E05169">
            <w:pPr>
              <w:spacing w:after="0" w:line="240" w:lineRule="auto"/>
              <w:jc w:val="center"/>
              <w:rPr>
                <w:sz w:val="16"/>
                <w:szCs w:val="16"/>
              </w:rPr>
            </w:pPr>
            <w:r>
              <w:rPr>
                <w:sz w:val="16"/>
                <w:szCs w:val="16"/>
              </w:rPr>
              <w:t>Y</w:t>
            </w:r>
          </w:p>
        </w:tc>
        <w:tc>
          <w:tcPr>
            <w:tcW w:w="604" w:type="dxa"/>
          </w:tcPr>
          <w:p w14:paraId="1D14C3FC" w14:textId="77777777" w:rsidR="00264DBA" w:rsidRDefault="00264DBA" w:rsidP="00E05169">
            <w:pPr>
              <w:spacing w:after="0" w:line="240" w:lineRule="auto"/>
              <w:jc w:val="center"/>
              <w:rPr>
                <w:sz w:val="16"/>
                <w:szCs w:val="16"/>
              </w:rPr>
            </w:pPr>
            <w:r>
              <w:rPr>
                <w:sz w:val="16"/>
                <w:szCs w:val="16"/>
              </w:rPr>
              <w:t>Y</w:t>
            </w:r>
          </w:p>
        </w:tc>
        <w:tc>
          <w:tcPr>
            <w:tcW w:w="604" w:type="dxa"/>
          </w:tcPr>
          <w:p w14:paraId="40AF4A6D" w14:textId="77777777" w:rsidR="00264DBA" w:rsidRDefault="00264DBA" w:rsidP="00E05169">
            <w:pPr>
              <w:spacing w:after="0" w:line="240" w:lineRule="auto"/>
              <w:jc w:val="center"/>
              <w:rPr>
                <w:sz w:val="16"/>
                <w:szCs w:val="16"/>
              </w:rPr>
            </w:pPr>
            <w:r>
              <w:rPr>
                <w:sz w:val="16"/>
                <w:szCs w:val="16"/>
              </w:rPr>
              <w:t>Y</w:t>
            </w:r>
          </w:p>
        </w:tc>
        <w:tc>
          <w:tcPr>
            <w:tcW w:w="604" w:type="dxa"/>
          </w:tcPr>
          <w:p w14:paraId="1FC71410" w14:textId="77777777" w:rsidR="00264DBA" w:rsidRDefault="00264DBA" w:rsidP="00E05169">
            <w:pPr>
              <w:spacing w:after="0" w:line="240" w:lineRule="auto"/>
              <w:jc w:val="center"/>
              <w:rPr>
                <w:sz w:val="16"/>
                <w:szCs w:val="16"/>
              </w:rPr>
            </w:pPr>
            <w:r>
              <w:rPr>
                <w:sz w:val="16"/>
                <w:szCs w:val="16"/>
              </w:rPr>
              <w:t>N</w:t>
            </w:r>
          </w:p>
        </w:tc>
      </w:tr>
      <w:tr w:rsidR="00264DBA" w:rsidRPr="007309CF" w14:paraId="2ECCED43" w14:textId="77777777" w:rsidTr="00D6478D">
        <w:tc>
          <w:tcPr>
            <w:tcW w:w="1435" w:type="dxa"/>
          </w:tcPr>
          <w:p w14:paraId="0D6F09E3" w14:textId="003FC89F" w:rsidR="00264DBA" w:rsidRPr="007309CF" w:rsidRDefault="00264DBA" w:rsidP="0098703E">
            <w:pPr>
              <w:spacing w:after="0" w:line="240" w:lineRule="auto"/>
              <w:jc w:val="center"/>
              <w:rPr>
                <w:sz w:val="16"/>
                <w:szCs w:val="16"/>
              </w:rPr>
            </w:pPr>
            <w:r>
              <w:rPr>
                <w:sz w:val="16"/>
                <w:szCs w:val="16"/>
              </w:rPr>
              <w:t xml:space="preserve">Nieto et al., 2013 </w:t>
            </w:r>
            <w:r>
              <w:rPr>
                <w:sz w:val="16"/>
                <w:szCs w:val="16"/>
              </w:rPr>
              <w:fldChar w:fldCharType="begin"/>
            </w:r>
            <w:r>
              <w:rPr>
                <w:sz w:val="16"/>
                <w:szCs w:val="16"/>
              </w:rPr>
              <w:instrText xml:space="preserve"> ADDIN EN.CITE &lt;EndNote&gt;&lt;Cite&gt;&lt;Author&gt;Nieto&lt;/Author&gt;&lt;Year&gt;2013&lt;/Year&gt;&lt;RecNum&gt;62&lt;/RecNum&gt;&lt;DisplayText&gt;[46]&lt;/DisplayText&gt;&lt;record&gt;&lt;rec-number&gt;62&lt;/rec-number&gt;&lt;foreign-keys&gt;&lt;key app="EN" db-id="0wazzzvdysf52be095wxrrr052tpr2xww5zt" timestamp="1516129625"&gt;62&lt;/key&gt;&lt;/foreign-keys&gt;&lt;ref-type name="Journal Article"&gt;17&lt;/ref-type&gt;&lt;contributors&gt;&lt;authors&gt;&lt;author&gt;Nieto, R.&lt;/author&gt;&lt;author&gt;Miro, J.&lt;/author&gt;&lt;author&gt;Huguet, A.&lt;/author&gt;&lt;/authors&gt;&lt;/contributors&gt;&lt;titles&gt;&lt;title&gt;Pain-related fear of movement and catastrophizing in whiplash-associated disorders&lt;/title&gt;&lt;secondary-title&gt;Rehabilitation Psychology&lt;/secondary-title&gt;&lt;/titles&gt;&lt;periodical&gt;&lt;full-title&gt;Rehabilitation Psychology&lt;/full-title&gt;&lt;/periodical&gt;&lt;pages&gt;361-368&lt;/pages&gt;&lt;volume&gt;58&lt;/volume&gt;&lt;number&gt;4&lt;/number&gt;&lt;dates&gt;&lt;year&gt;2013&lt;/year&gt;&lt;/dates&gt;&lt;urls&gt;&lt;/urls&gt;&lt;/record&gt;&lt;/Cite&gt;&lt;/EndNote&gt;</w:instrText>
            </w:r>
            <w:r>
              <w:rPr>
                <w:sz w:val="16"/>
                <w:szCs w:val="16"/>
              </w:rPr>
              <w:fldChar w:fldCharType="separate"/>
            </w:r>
            <w:r>
              <w:rPr>
                <w:noProof/>
                <w:sz w:val="16"/>
                <w:szCs w:val="16"/>
              </w:rPr>
              <w:t>[46]</w:t>
            </w:r>
            <w:r>
              <w:rPr>
                <w:sz w:val="16"/>
                <w:szCs w:val="16"/>
              </w:rPr>
              <w:fldChar w:fldCharType="end"/>
            </w:r>
          </w:p>
        </w:tc>
        <w:tc>
          <w:tcPr>
            <w:tcW w:w="241" w:type="dxa"/>
          </w:tcPr>
          <w:p w14:paraId="77DB0D0C"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9907F6B"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77501AA"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ECDAFC6"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12D59D35" w14:textId="77777777" w:rsidR="00264DBA" w:rsidRPr="007309CF" w:rsidRDefault="00264DBA" w:rsidP="00E05169">
            <w:pPr>
              <w:spacing w:after="0" w:line="240" w:lineRule="auto"/>
              <w:jc w:val="center"/>
              <w:rPr>
                <w:sz w:val="16"/>
                <w:szCs w:val="16"/>
              </w:rPr>
            </w:pPr>
            <w:r>
              <w:rPr>
                <w:sz w:val="16"/>
                <w:szCs w:val="16"/>
              </w:rPr>
              <w:t xml:space="preserve">Y </w:t>
            </w:r>
          </w:p>
        </w:tc>
        <w:tc>
          <w:tcPr>
            <w:tcW w:w="1142" w:type="dxa"/>
          </w:tcPr>
          <w:p w14:paraId="27FCC45C" w14:textId="77777777" w:rsidR="00264DBA" w:rsidRPr="007309CF" w:rsidRDefault="00264DBA" w:rsidP="00E05169">
            <w:pPr>
              <w:spacing w:after="0" w:line="240" w:lineRule="auto"/>
              <w:jc w:val="center"/>
              <w:rPr>
                <w:sz w:val="16"/>
                <w:szCs w:val="16"/>
              </w:rPr>
            </w:pPr>
            <w:r>
              <w:rPr>
                <w:sz w:val="16"/>
                <w:szCs w:val="16"/>
              </w:rPr>
              <w:t>16.3%</w:t>
            </w:r>
          </w:p>
        </w:tc>
        <w:tc>
          <w:tcPr>
            <w:tcW w:w="589" w:type="dxa"/>
          </w:tcPr>
          <w:p w14:paraId="2705C98D"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2411EEA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EFE557D"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5E2272C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A9B0CDE"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9499E27"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8452185"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F23E5F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F3A68A1"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78B928C4" w14:textId="77777777" w:rsidTr="00D6478D">
        <w:tc>
          <w:tcPr>
            <w:tcW w:w="1435" w:type="dxa"/>
          </w:tcPr>
          <w:p w14:paraId="3458282E" w14:textId="165F2D38" w:rsidR="00264DBA" w:rsidRPr="007309CF" w:rsidRDefault="00264DBA" w:rsidP="0098703E">
            <w:pPr>
              <w:spacing w:after="0" w:line="240" w:lineRule="auto"/>
              <w:jc w:val="center"/>
              <w:rPr>
                <w:sz w:val="16"/>
                <w:szCs w:val="16"/>
              </w:rPr>
            </w:pPr>
            <w:r>
              <w:rPr>
                <w:sz w:val="16"/>
                <w:szCs w:val="16"/>
              </w:rPr>
              <w:t xml:space="preserve">Nolet et al., 2010 </w:t>
            </w:r>
            <w:r>
              <w:rPr>
                <w:sz w:val="16"/>
                <w:szCs w:val="16"/>
              </w:rPr>
              <w:fldChar w:fldCharType="begin">
                <w:fldData xml:space="preserve">PEVuZE5vdGU+PENpdGU+PEF1dGhvcj5Ob2xldDwvQXV0aG9yPjxZZWFyPjIwMTA8L1llYXI+PFJl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YWx0LXBlcmlvZGljYWw+PHBhZ2VzPjk3Mi04MTwvcGFnZXM+PHZvbHVtZT4xOTwvdm9sdW1lPjxu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MDclMkZzMDA1ODYtMDEwLTEzNDQtNyZhbXA7cmZ0X2lkPWluZm86cG1pZC8yMDIxMzI5OCZh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Ob2xldDwvQXV0aG9yPjxZZWFyPjIwMTA8L1llYXI+PFJl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YWx0LXBlcmlvZGljYWw+PHBhZ2VzPjk3Mi04MTwvcGFnZXM+PHZvbHVtZT4xOTwvdm9sdW1lPjxu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MDclMkZzMDA1ODYtMDEwLTEzNDQtNyZhbXA7cmZ0X2lkPWluZm86cG1pZC8yMDIxMzI5OCZh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7]</w:t>
            </w:r>
            <w:r>
              <w:rPr>
                <w:sz w:val="16"/>
                <w:szCs w:val="16"/>
              </w:rPr>
              <w:fldChar w:fldCharType="end"/>
            </w:r>
          </w:p>
        </w:tc>
        <w:tc>
          <w:tcPr>
            <w:tcW w:w="241" w:type="dxa"/>
          </w:tcPr>
          <w:p w14:paraId="350A2B6D"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230CFB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59D4E2A"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ECC5AF3"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63EA357B"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2B12A3FA" w14:textId="77777777" w:rsidR="00264DBA" w:rsidRDefault="00264DBA" w:rsidP="00E05169">
            <w:pPr>
              <w:spacing w:after="0" w:line="240" w:lineRule="auto"/>
              <w:jc w:val="center"/>
              <w:rPr>
                <w:sz w:val="16"/>
                <w:szCs w:val="16"/>
              </w:rPr>
            </w:pPr>
            <w:r>
              <w:rPr>
                <w:sz w:val="16"/>
                <w:szCs w:val="16"/>
              </w:rPr>
              <w:t>Exposed</w:t>
            </w:r>
          </w:p>
          <w:p w14:paraId="0529692B" w14:textId="77777777" w:rsidR="00264DBA" w:rsidRDefault="00264DBA" w:rsidP="00E05169">
            <w:pPr>
              <w:spacing w:after="0" w:line="240" w:lineRule="auto"/>
              <w:jc w:val="center"/>
              <w:rPr>
                <w:sz w:val="16"/>
                <w:szCs w:val="16"/>
              </w:rPr>
            </w:pPr>
            <w:r>
              <w:rPr>
                <w:sz w:val="16"/>
                <w:szCs w:val="16"/>
              </w:rPr>
              <w:t>6M 36.9%</w:t>
            </w:r>
          </w:p>
          <w:p w14:paraId="20B444B4" w14:textId="77777777" w:rsidR="00264DBA" w:rsidRDefault="00264DBA" w:rsidP="00E05169">
            <w:pPr>
              <w:spacing w:after="0" w:line="240" w:lineRule="auto"/>
              <w:jc w:val="center"/>
              <w:rPr>
                <w:sz w:val="16"/>
                <w:szCs w:val="16"/>
              </w:rPr>
            </w:pPr>
            <w:r>
              <w:rPr>
                <w:sz w:val="16"/>
                <w:szCs w:val="16"/>
              </w:rPr>
              <w:t>12 M: 50%</w:t>
            </w:r>
          </w:p>
          <w:p w14:paraId="3EBC7C11" w14:textId="77777777" w:rsidR="00264DBA" w:rsidRDefault="00264DBA" w:rsidP="00E05169">
            <w:pPr>
              <w:spacing w:after="0" w:line="240" w:lineRule="auto"/>
              <w:jc w:val="center"/>
              <w:rPr>
                <w:sz w:val="16"/>
                <w:szCs w:val="16"/>
              </w:rPr>
            </w:pPr>
          </w:p>
          <w:p w14:paraId="5FF06760" w14:textId="77777777" w:rsidR="00264DBA" w:rsidRDefault="00264DBA" w:rsidP="00E05169">
            <w:pPr>
              <w:spacing w:after="0" w:line="240" w:lineRule="auto"/>
              <w:jc w:val="center"/>
              <w:rPr>
                <w:sz w:val="16"/>
                <w:szCs w:val="16"/>
              </w:rPr>
            </w:pPr>
            <w:r>
              <w:rPr>
                <w:sz w:val="16"/>
                <w:szCs w:val="16"/>
              </w:rPr>
              <w:t>Unexposed</w:t>
            </w:r>
          </w:p>
          <w:p w14:paraId="24BAA77E" w14:textId="77777777" w:rsidR="00264DBA" w:rsidRPr="007309CF" w:rsidRDefault="00264DBA" w:rsidP="00E05169">
            <w:pPr>
              <w:spacing w:after="0" w:line="240" w:lineRule="auto"/>
              <w:jc w:val="center"/>
              <w:rPr>
                <w:sz w:val="16"/>
                <w:szCs w:val="16"/>
              </w:rPr>
            </w:pPr>
            <w:r>
              <w:rPr>
                <w:sz w:val="16"/>
                <w:szCs w:val="16"/>
              </w:rPr>
              <w:t>12M: 33%</w:t>
            </w:r>
          </w:p>
        </w:tc>
        <w:tc>
          <w:tcPr>
            <w:tcW w:w="589" w:type="dxa"/>
          </w:tcPr>
          <w:p w14:paraId="27B8498B"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63EA18E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6C9899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CAF55FF"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D82D4B5"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6F26D8A7"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05261A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378F53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2635B7A"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3AEB72F" w14:textId="77777777" w:rsidTr="00D6478D">
        <w:tc>
          <w:tcPr>
            <w:tcW w:w="1435" w:type="dxa"/>
          </w:tcPr>
          <w:p w14:paraId="14501777" w14:textId="507B3029" w:rsidR="00264DBA" w:rsidRPr="007309CF" w:rsidRDefault="00264DBA" w:rsidP="0098703E">
            <w:pPr>
              <w:spacing w:after="0" w:line="240" w:lineRule="auto"/>
              <w:jc w:val="center"/>
              <w:rPr>
                <w:sz w:val="16"/>
                <w:szCs w:val="16"/>
              </w:rPr>
            </w:pPr>
            <w:r>
              <w:rPr>
                <w:sz w:val="16"/>
                <w:szCs w:val="16"/>
              </w:rPr>
              <w:t xml:space="preserve">Ozegovic et al., 2009 </w:t>
            </w:r>
            <w:r>
              <w:rPr>
                <w:sz w:val="16"/>
                <w:szCs w:val="16"/>
              </w:rPr>
              <w:fldChar w:fldCharType="begin">
                <w:fldData xml:space="preserve">PEVuZE5vdGU+PENpdGU+PEF1dGhvcj5PemVnb3ZpYzwvQXV0aG9yPjxZZWFyPjIwMDk8L1llYXI+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4OTMtOTwvcGFnZXM+PHZvbHVtZT4xODwvdm9sdW1lPjxudW1iZXI+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EwMDclMkZzMDA1ODYtMDA5LTA5NTQtNCZhbXA7cmZ0X2lk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Pr>
                <w:sz w:val="16"/>
                <w:szCs w:val="16"/>
              </w:rPr>
              <w:instrText xml:space="preserve"> ADDIN EN.CITE </w:instrText>
            </w:r>
            <w:r>
              <w:rPr>
                <w:sz w:val="16"/>
                <w:szCs w:val="16"/>
              </w:rPr>
              <w:fldChar w:fldCharType="begin">
                <w:fldData xml:space="preserve">PEVuZE5vdGU+PENpdGU+PEF1dGhvcj5PemVnb3ZpYzwvQXV0aG9yPjxZZWFyPjIwMDk8L1llYXI+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4OTMtOTwvcGFnZXM+PHZvbHVtZT4xODwvdm9sdW1lPjxudW1iZXI+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EwMDclMkZzMDA1ODYtMDA5LTA5NTQtNCZhbXA7cmZ0X2lk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48]</w:t>
            </w:r>
            <w:r>
              <w:rPr>
                <w:sz w:val="16"/>
                <w:szCs w:val="16"/>
              </w:rPr>
              <w:fldChar w:fldCharType="end"/>
            </w:r>
          </w:p>
        </w:tc>
        <w:tc>
          <w:tcPr>
            <w:tcW w:w="241" w:type="dxa"/>
          </w:tcPr>
          <w:p w14:paraId="5FA0E28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A1E6A7F"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BE858BD"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5BA112E4"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40298111" w14:textId="77777777" w:rsidR="00264DBA" w:rsidRPr="007309CF" w:rsidRDefault="00264DBA" w:rsidP="00E05169">
            <w:pPr>
              <w:spacing w:after="0" w:line="240" w:lineRule="auto"/>
              <w:jc w:val="center"/>
              <w:rPr>
                <w:sz w:val="16"/>
                <w:szCs w:val="16"/>
              </w:rPr>
            </w:pPr>
            <w:r>
              <w:rPr>
                <w:sz w:val="16"/>
                <w:szCs w:val="16"/>
              </w:rPr>
              <w:t>N</w:t>
            </w:r>
          </w:p>
        </w:tc>
        <w:tc>
          <w:tcPr>
            <w:tcW w:w="1142" w:type="dxa"/>
          </w:tcPr>
          <w:p w14:paraId="13495274" w14:textId="77777777" w:rsidR="00264DBA" w:rsidRPr="007309CF" w:rsidRDefault="00264DBA" w:rsidP="00E05169">
            <w:pPr>
              <w:spacing w:after="0" w:line="240" w:lineRule="auto"/>
              <w:jc w:val="center"/>
              <w:rPr>
                <w:sz w:val="16"/>
                <w:szCs w:val="16"/>
              </w:rPr>
            </w:pPr>
            <w:r>
              <w:rPr>
                <w:sz w:val="16"/>
                <w:szCs w:val="16"/>
              </w:rPr>
              <w:t>4.6%</w:t>
            </w:r>
          </w:p>
        </w:tc>
        <w:tc>
          <w:tcPr>
            <w:tcW w:w="589" w:type="dxa"/>
          </w:tcPr>
          <w:p w14:paraId="7EECE77B"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6179547D"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6AB348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10ACED8"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6AE305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380C3B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DE1C623"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797AE11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A1A07EB"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7F7FE59" w14:textId="77777777" w:rsidTr="00D6478D">
        <w:tc>
          <w:tcPr>
            <w:tcW w:w="1435" w:type="dxa"/>
          </w:tcPr>
          <w:p w14:paraId="2092D9C9" w14:textId="3F1059E7" w:rsidR="00264DBA" w:rsidRPr="007309CF" w:rsidRDefault="00264DBA" w:rsidP="0098703E">
            <w:pPr>
              <w:spacing w:after="0" w:line="240" w:lineRule="auto"/>
              <w:jc w:val="center"/>
              <w:rPr>
                <w:sz w:val="16"/>
                <w:szCs w:val="16"/>
              </w:rPr>
            </w:pPr>
            <w:r w:rsidRPr="00272408">
              <w:rPr>
                <w:sz w:val="16"/>
                <w:szCs w:val="16"/>
              </w:rPr>
              <w:t>Palmlöf</w:t>
            </w:r>
            <w:r>
              <w:rPr>
                <w:sz w:val="16"/>
                <w:szCs w:val="16"/>
              </w:rPr>
              <w:t xml:space="preserve"> et al., 2015 </w:t>
            </w:r>
            <w:r>
              <w:rPr>
                <w:sz w:val="16"/>
                <w:szCs w:val="16"/>
              </w:rPr>
              <w:fldChar w:fldCharType="begin"/>
            </w:r>
            <w:r>
              <w:rPr>
                <w:sz w:val="16"/>
                <w:szCs w:val="16"/>
              </w:rPr>
              <w:instrText xml:space="preserve"> ADDIN EN.CITE &lt;EndNote&gt;&lt;Cite&gt;&lt;Author&gt;Palmöf&lt;/Author&gt;&lt;Year&gt;2015&lt;/Year&gt;&lt;RecNum&gt;67&lt;/RecNum&gt;&lt;DisplayText&gt;[49]&lt;/DisplayText&gt;&lt;record&gt;&lt;rec-number&gt;67&lt;/rec-number&gt;&lt;foreign-keys&gt;&lt;key app="EN" db-id="0wazzzvdysf52be095wxrrr052tpr2xww5zt" timestamp="1516129642"&gt;67&lt;/key&gt;&lt;/foreign-keys&gt;&lt;ref-type name="Journal Article"&gt;17&lt;/ref-type&gt;&lt;contributors&gt;&lt;authors&gt;&lt;author&gt;Palmöf, L.&lt;/author&gt;&lt;author&gt;Côté, P.&lt;/author&gt;&lt;author&gt;Carroll, L. J.&lt;/author&gt;&lt;author&gt;Cassidy, J.D. &lt;/author&gt;&lt;author&gt;Skillgate, E.&lt;/author&gt;&lt;/authors&gt;&lt;/contributors&gt;&lt;titles&gt;&lt;title&gt;Are prevalence self-reported cardiovascular disorders associated with delayed recovery from whiplash-associated disorders: a population-based cohort study&lt;/title&gt;&lt;secondary-title&gt;Clinical Journal of Pain&lt;/secondary-title&gt;&lt;/titles&gt;&lt;periodical&gt;&lt;full-title&gt;Clinical Journal of Pain&lt;/full-title&gt;&lt;abbr-1&gt;Clin J Pain&lt;/abbr-1&gt;&lt;/periodical&gt;&lt;pages&gt;247-253&lt;/pages&gt;&lt;volume&gt;31&lt;/volume&gt;&lt;number&gt;3&lt;/number&gt;&lt;dates&gt;&lt;year&gt;2015&lt;/year&gt;&lt;/dates&gt;&lt;urls&gt;&lt;/urls&gt;&lt;/record&gt;&lt;/Cite&gt;&lt;/EndNote&gt;</w:instrText>
            </w:r>
            <w:r>
              <w:rPr>
                <w:sz w:val="16"/>
                <w:szCs w:val="16"/>
              </w:rPr>
              <w:fldChar w:fldCharType="separate"/>
            </w:r>
            <w:r>
              <w:rPr>
                <w:noProof/>
                <w:sz w:val="16"/>
                <w:szCs w:val="16"/>
              </w:rPr>
              <w:t>[49]</w:t>
            </w:r>
            <w:r>
              <w:rPr>
                <w:sz w:val="16"/>
                <w:szCs w:val="16"/>
              </w:rPr>
              <w:fldChar w:fldCharType="end"/>
            </w:r>
          </w:p>
        </w:tc>
        <w:tc>
          <w:tcPr>
            <w:tcW w:w="241" w:type="dxa"/>
          </w:tcPr>
          <w:p w14:paraId="3CB9ABB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9FC7D9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669FC78"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4B07446F"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59EDEC57"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17909C73" w14:textId="77777777" w:rsidR="00264DBA" w:rsidRPr="007309CF" w:rsidRDefault="00264DBA" w:rsidP="00E05169">
            <w:pPr>
              <w:spacing w:after="0" w:line="240" w:lineRule="auto"/>
              <w:jc w:val="center"/>
              <w:rPr>
                <w:sz w:val="16"/>
                <w:szCs w:val="16"/>
              </w:rPr>
            </w:pPr>
            <w:r>
              <w:rPr>
                <w:sz w:val="16"/>
                <w:szCs w:val="16"/>
              </w:rPr>
              <w:t>Cumulative drop-out: 16.2%</w:t>
            </w:r>
          </w:p>
        </w:tc>
        <w:tc>
          <w:tcPr>
            <w:tcW w:w="589" w:type="dxa"/>
          </w:tcPr>
          <w:p w14:paraId="21CEAF43"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11265BC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79AE0B8"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BABB202"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4D8D54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D7B343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A8E6AD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4A5533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575EC53"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30917673" w14:textId="77777777" w:rsidTr="00D6478D">
        <w:tc>
          <w:tcPr>
            <w:tcW w:w="1435" w:type="dxa"/>
          </w:tcPr>
          <w:p w14:paraId="02719676" w14:textId="173CAA4F" w:rsidR="00264DBA" w:rsidRPr="007309CF" w:rsidRDefault="00264DBA" w:rsidP="0098703E">
            <w:pPr>
              <w:spacing w:after="0" w:line="240" w:lineRule="auto"/>
              <w:jc w:val="center"/>
              <w:rPr>
                <w:sz w:val="16"/>
                <w:szCs w:val="16"/>
              </w:rPr>
            </w:pPr>
            <w:r>
              <w:rPr>
                <w:sz w:val="16"/>
                <w:szCs w:val="16"/>
              </w:rPr>
              <w:t xml:space="preserve">Pedler et al., 2011 </w:t>
            </w:r>
            <w:r>
              <w:rPr>
                <w:sz w:val="16"/>
                <w:szCs w:val="16"/>
              </w:rPr>
              <w:fldChar w:fldCharType="begin">
                <w:fldData xml:space="preserve">PEVuZE5vdGU+PENpdGU+PEF1dGhvcj5QZWRsZXI8L0F1dGhvcj48WWVhcj4yMDExPC9ZZWFyPjxS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OTcl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Pr>
                <w:sz w:val="16"/>
                <w:szCs w:val="16"/>
              </w:rPr>
              <w:instrText xml:space="preserve"> ADDIN EN.CITE </w:instrText>
            </w:r>
            <w:r>
              <w:rPr>
                <w:sz w:val="16"/>
                <w:szCs w:val="16"/>
              </w:rPr>
              <w:fldChar w:fldCharType="begin">
                <w:fldData xml:space="preserve">PEVuZE5vdGU+PENpdGU+PEF1dGhvcj5QZWRsZXI8L0F1dGhvcj48WWVhcj4yMDExPC9ZZWFyPjxS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OTcl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0]</w:t>
            </w:r>
            <w:r>
              <w:rPr>
                <w:sz w:val="16"/>
                <w:szCs w:val="16"/>
              </w:rPr>
              <w:fldChar w:fldCharType="end"/>
            </w:r>
          </w:p>
        </w:tc>
        <w:tc>
          <w:tcPr>
            <w:tcW w:w="241" w:type="dxa"/>
          </w:tcPr>
          <w:p w14:paraId="5AA5D4E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6E4956F"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2A4577B3"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60DE698" w14:textId="77777777" w:rsidR="00264DBA" w:rsidRPr="007309CF" w:rsidRDefault="00264DBA" w:rsidP="00E05169">
            <w:pPr>
              <w:spacing w:after="0" w:line="240" w:lineRule="auto"/>
              <w:jc w:val="center"/>
              <w:rPr>
                <w:sz w:val="16"/>
                <w:szCs w:val="16"/>
              </w:rPr>
            </w:pPr>
            <w:r>
              <w:rPr>
                <w:sz w:val="16"/>
                <w:szCs w:val="16"/>
              </w:rPr>
              <w:t xml:space="preserve">N </w:t>
            </w:r>
          </w:p>
        </w:tc>
        <w:tc>
          <w:tcPr>
            <w:tcW w:w="645" w:type="dxa"/>
          </w:tcPr>
          <w:p w14:paraId="1CE3780A"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5D80DF7D" w14:textId="77777777" w:rsidR="00264DBA" w:rsidRPr="007309CF" w:rsidRDefault="00264DBA" w:rsidP="00E05169">
            <w:pPr>
              <w:spacing w:after="0" w:line="240" w:lineRule="auto"/>
              <w:jc w:val="center"/>
              <w:rPr>
                <w:sz w:val="16"/>
                <w:szCs w:val="16"/>
              </w:rPr>
            </w:pPr>
            <w:r>
              <w:rPr>
                <w:sz w:val="16"/>
                <w:szCs w:val="16"/>
              </w:rPr>
              <w:t>19.4 %</w:t>
            </w:r>
          </w:p>
        </w:tc>
        <w:tc>
          <w:tcPr>
            <w:tcW w:w="589" w:type="dxa"/>
          </w:tcPr>
          <w:p w14:paraId="340A9FAB"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169C341F"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1884A4E"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649738EC"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186FA47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E05D376"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08E0201"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2EF9351"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2BF351AF"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5B57FAC4" w14:textId="77777777" w:rsidTr="00D6478D">
        <w:tc>
          <w:tcPr>
            <w:tcW w:w="1435" w:type="dxa"/>
          </w:tcPr>
          <w:p w14:paraId="7A619EA4" w14:textId="432A376C" w:rsidR="00264DBA" w:rsidRPr="007309CF" w:rsidRDefault="00264DBA" w:rsidP="0098703E">
            <w:pPr>
              <w:spacing w:after="0" w:line="240" w:lineRule="auto"/>
              <w:jc w:val="center"/>
              <w:rPr>
                <w:sz w:val="16"/>
                <w:szCs w:val="16"/>
              </w:rPr>
            </w:pPr>
            <w:r>
              <w:rPr>
                <w:sz w:val="16"/>
                <w:szCs w:val="16"/>
              </w:rPr>
              <w:t xml:space="preserve">Pettersson et al., 2004 </w:t>
            </w:r>
            <w:r>
              <w:rPr>
                <w:sz w:val="16"/>
                <w:szCs w:val="16"/>
              </w:rPr>
              <w:fldChar w:fldCharType="begin">
                <w:fldData xml:space="preserve">PEVuZE5vdGU+PENpdGU+PEF1dGhvcj5QZXR0ZXJzc29uPC9BdXRob3I+PFllYXI+MjAwNDwvWWVh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2Fs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QZXR0ZXJzc29uPC9BdXRob3I+PFllYXI+MjAwNDwvWWVh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2Fs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1]</w:t>
            </w:r>
            <w:r>
              <w:rPr>
                <w:sz w:val="16"/>
                <w:szCs w:val="16"/>
              </w:rPr>
              <w:fldChar w:fldCharType="end"/>
            </w:r>
          </w:p>
        </w:tc>
        <w:tc>
          <w:tcPr>
            <w:tcW w:w="241" w:type="dxa"/>
          </w:tcPr>
          <w:p w14:paraId="0E0FE2B5"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1278E73D"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34BCC74" w14:textId="77777777" w:rsidR="00264DBA" w:rsidRPr="007309CF" w:rsidRDefault="00264DBA" w:rsidP="00E05169">
            <w:pPr>
              <w:spacing w:after="0" w:line="240" w:lineRule="auto"/>
              <w:jc w:val="center"/>
              <w:rPr>
                <w:sz w:val="16"/>
                <w:szCs w:val="16"/>
              </w:rPr>
            </w:pPr>
            <w:r>
              <w:rPr>
                <w:sz w:val="16"/>
                <w:szCs w:val="16"/>
              </w:rPr>
              <w:t>N</w:t>
            </w:r>
          </w:p>
        </w:tc>
        <w:tc>
          <w:tcPr>
            <w:tcW w:w="544" w:type="dxa"/>
          </w:tcPr>
          <w:p w14:paraId="4DEF47F2"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171D6B59"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5EAC002F" w14:textId="77777777" w:rsidR="00264DBA" w:rsidRPr="007309CF" w:rsidRDefault="00264DBA" w:rsidP="00E05169">
            <w:pPr>
              <w:spacing w:after="0" w:line="240" w:lineRule="auto"/>
              <w:jc w:val="center"/>
              <w:rPr>
                <w:sz w:val="16"/>
                <w:szCs w:val="16"/>
              </w:rPr>
            </w:pPr>
            <w:r>
              <w:rPr>
                <w:sz w:val="16"/>
                <w:szCs w:val="16"/>
              </w:rPr>
              <w:t>2.5%</w:t>
            </w:r>
          </w:p>
        </w:tc>
        <w:tc>
          <w:tcPr>
            <w:tcW w:w="589" w:type="dxa"/>
          </w:tcPr>
          <w:p w14:paraId="078FF686"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38F1384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9093EE9"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12BF23D3"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9CE0B73"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09A24A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47CE765"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6C5E788"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61502994"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5E85EBF2" w14:textId="77777777" w:rsidTr="00D6478D">
        <w:tc>
          <w:tcPr>
            <w:tcW w:w="1435" w:type="dxa"/>
          </w:tcPr>
          <w:p w14:paraId="702CEEE8" w14:textId="13452916" w:rsidR="00264DBA" w:rsidRPr="007309CF" w:rsidRDefault="00264DBA" w:rsidP="0098703E">
            <w:pPr>
              <w:spacing w:after="0" w:line="240" w:lineRule="auto"/>
              <w:rPr>
                <w:sz w:val="16"/>
                <w:szCs w:val="16"/>
              </w:rPr>
            </w:pPr>
            <w:r>
              <w:rPr>
                <w:sz w:val="16"/>
                <w:szCs w:val="16"/>
              </w:rPr>
              <w:t xml:space="preserve">Phillips et al., 2010 </w:t>
            </w:r>
            <w:r>
              <w:rPr>
                <w:sz w:val="16"/>
                <w:szCs w:val="16"/>
              </w:rPr>
              <w:fldChar w:fldCharType="begin">
                <w:fldData xml:space="preserve">PEVuZE5vdGU+PENpdGU+PEF1dGhvcj5QaGlsbGlwczwvQXV0aG9yPjxZZWFyPjIwMTA8L1llYXI+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5NDUtNTY8L3BhZ2VzPjx2b2x1bWU+MTk8L3ZvbHVtZT48bnVtYmVyPjY8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yNzYt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Pr>
                <w:sz w:val="16"/>
                <w:szCs w:val="16"/>
              </w:rPr>
              <w:instrText xml:space="preserve"> ADDIN EN.CITE </w:instrText>
            </w:r>
            <w:r>
              <w:rPr>
                <w:sz w:val="16"/>
                <w:szCs w:val="16"/>
              </w:rPr>
              <w:fldChar w:fldCharType="begin">
                <w:fldData xml:space="preserve">PEVuZE5vdGU+PENpdGU+PEF1dGhvcj5QaGlsbGlwczwvQXV0aG9yPjxZZWFyPjIwMTA8L1llYXI+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5NDUtNTY8L3BhZ2VzPjx2b2x1bWU+MTk8L3ZvbHVtZT48bnVtYmVyPjY8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yNzYt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2]</w:t>
            </w:r>
            <w:r>
              <w:rPr>
                <w:sz w:val="16"/>
                <w:szCs w:val="16"/>
              </w:rPr>
              <w:fldChar w:fldCharType="end"/>
            </w:r>
          </w:p>
        </w:tc>
        <w:tc>
          <w:tcPr>
            <w:tcW w:w="241" w:type="dxa"/>
          </w:tcPr>
          <w:p w14:paraId="06D628F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0EDD70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F6019B1"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4C65A77"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1A12D911"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601E1D1E" w14:textId="77777777" w:rsidR="00264DBA" w:rsidRPr="007309CF" w:rsidRDefault="00264DBA" w:rsidP="00E05169">
            <w:pPr>
              <w:spacing w:after="0" w:line="240" w:lineRule="auto"/>
              <w:jc w:val="center"/>
              <w:rPr>
                <w:sz w:val="16"/>
                <w:szCs w:val="16"/>
              </w:rPr>
            </w:pPr>
            <w:r>
              <w:rPr>
                <w:sz w:val="16"/>
                <w:szCs w:val="16"/>
              </w:rPr>
              <w:t>39% did not complete 5 follow-ups</w:t>
            </w:r>
          </w:p>
        </w:tc>
        <w:tc>
          <w:tcPr>
            <w:tcW w:w="589" w:type="dxa"/>
          </w:tcPr>
          <w:p w14:paraId="7E4FEDB9"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5B5FCCA3"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53A81E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0972C7A"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329213D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90F2E6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6746B27"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B3F9E6A"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2AD5440"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2588143C" w14:textId="77777777" w:rsidTr="00D6478D">
        <w:tc>
          <w:tcPr>
            <w:tcW w:w="1435" w:type="dxa"/>
          </w:tcPr>
          <w:p w14:paraId="348E8046" w14:textId="7DC6E77B" w:rsidR="00264DBA" w:rsidRPr="007309CF" w:rsidRDefault="00264DBA" w:rsidP="0098703E">
            <w:pPr>
              <w:spacing w:after="0" w:line="240" w:lineRule="auto"/>
              <w:jc w:val="center"/>
              <w:rPr>
                <w:sz w:val="16"/>
                <w:szCs w:val="16"/>
              </w:rPr>
            </w:pPr>
            <w:r>
              <w:rPr>
                <w:sz w:val="16"/>
                <w:szCs w:val="16"/>
              </w:rPr>
              <w:t xml:space="preserve">Pieske et al., 2010 </w:t>
            </w:r>
            <w:r>
              <w:rPr>
                <w:sz w:val="16"/>
                <w:szCs w:val="16"/>
              </w:rPr>
              <w:fldChar w:fldCharType="begin">
                <w:fldData xml:space="preserve">PEVuZE5vdGU+PENpdGU+PEF1dGhvcj5QaWVza2U8L0F1dGhvcj48WWVhcj4yMDEwPC9ZZWFyPjxS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2MjctMzQ8L3BhZ2VzPjx2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wNyUyRnMwMDU4Ni0wMTAtMTM3OS05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sz w:val="16"/>
                <w:szCs w:val="16"/>
              </w:rPr>
              <w:instrText xml:space="preserve"> ADDIN EN.CITE </w:instrText>
            </w:r>
            <w:r>
              <w:rPr>
                <w:sz w:val="16"/>
                <w:szCs w:val="16"/>
              </w:rPr>
              <w:fldChar w:fldCharType="begin">
                <w:fldData xml:space="preserve">PEVuZE5vdGU+PENpdGU+PEF1dGhvcj5QaWVza2U8L0F1dGhvcj48WWVhcj4yMDEwPC9ZZWFyPjxS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2MjctMzQ8L3BhZ2VzPjx2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wNyUyRnMwMDU4Ni0wMTAtMTM3OS05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3]</w:t>
            </w:r>
            <w:r>
              <w:rPr>
                <w:sz w:val="16"/>
                <w:szCs w:val="16"/>
              </w:rPr>
              <w:fldChar w:fldCharType="end"/>
            </w:r>
          </w:p>
        </w:tc>
        <w:tc>
          <w:tcPr>
            <w:tcW w:w="241" w:type="dxa"/>
          </w:tcPr>
          <w:p w14:paraId="59DBC450"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5F070475"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2B42DCB7"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3F1A14A6"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48CECC8E"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408A36E8" w14:textId="77777777" w:rsidR="00264DBA" w:rsidRPr="007309CF" w:rsidRDefault="00264DBA" w:rsidP="00E05169">
            <w:pPr>
              <w:spacing w:after="0" w:line="240" w:lineRule="auto"/>
              <w:jc w:val="center"/>
              <w:rPr>
                <w:sz w:val="16"/>
                <w:szCs w:val="16"/>
              </w:rPr>
            </w:pPr>
            <w:r>
              <w:rPr>
                <w:sz w:val="16"/>
                <w:szCs w:val="16"/>
              </w:rPr>
              <w:t>17.3%</w:t>
            </w:r>
          </w:p>
        </w:tc>
        <w:tc>
          <w:tcPr>
            <w:tcW w:w="589" w:type="dxa"/>
          </w:tcPr>
          <w:p w14:paraId="11693B86" w14:textId="77777777" w:rsidR="00264DBA" w:rsidRPr="007309CF" w:rsidRDefault="00264DBA" w:rsidP="00E05169">
            <w:pPr>
              <w:spacing w:after="0" w:line="240" w:lineRule="auto"/>
              <w:jc w:val="center"/>
              <w:rPr>
                <w:sz w:val="16"/>
                <w:szCs w:val="16"/>
              </w:rPr>
            </w:pPr>
            <w:r>
              <w:rPr>
                <w:sz w:val="16"/>
                <w:szCs w:val="16"/>
              </w:rPr>
              <w:t>CS</w:t>
            </w:r>
          </w:p>
        </w:tc>
        <w:tc>
          <w:tcPr>
            <w:tcW w:w="562" w:type="dxa"/>
          </w:tcPr>
          <w:p w14:paraId="0D1D43F9"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6C5551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B5E1E95"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74C8220D"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3CCF4A74"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768162F"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6F28054E"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6D606177"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66501F83" w14:textId="77777777" w:rsidTr="00D6478D">
        <w:tc>
          <w:tcPr>
            <w:tcW w:w="1435" w:type="dxa"/>
          </w:tcPr>
          <w:p w14:paraId="05B4C647" w14:textId="7C65D0E9" w:rsidR="00264DBA" w:rsidRPr="007309CF" w:rsidRDefault="00264DBA" w:rsidP="0098703E">
            <w:pPr>
              <w:spacing w:after="0" w:line="240" w:lineRule="auto"/>
              <w:jc w:val="center"/>
              <w:rPr>
                <w:sz w:val="16"/>
                <w:szCs w:val="16"/>
              </w:rPr>
            </w:pPr>
            <w:r>
              <w:rPr>
                <w:sz w:val="16"/>
                <w:szCs w:val="16"/>
              </w:rPr>
              <w:t xml:space="preserve">Ritchie et al., 2013 </w:t>
            </w:r>
            <w:r>
              <w:rPr>
                <w:sz w:val="16"/>
                <w:szCs w:val="16"/>
              </w:rPr>
              <w:fldChar w:fldCharType="begin"/>
            </w:r>
            <w:r>
              <w:rPr>
                <w:sz w:val="16"/>
                <w:szCs w:val="16"/>
              </w:rPr>
              <w:instrText xml:space="preserve"> ADDIN EN.CITE &lt;EndNote&gt;&lt;Cite&gt;&lt;Author&gt;Ritchie&lt;/Author&gt;&lt;Year&gt;2013&lt;/Year&gt;&lt;RecNum&gt;56&lt;/RecNum&gt;&lt;DisplayText&gt;[54]&lt;/DisplayText&gt;&lt;record&gt;&lt;rec-number&gt;56&lt;/rec-number&gt;&lt;foreign-keys&gt;&lt;key app="EN" db-id="0wazzzvdysf52be095wxrrr052tpr2xww5zt" timestamp="1516129615"&gt;56&lt;/key&gt;&lt;/foreign-keys&gt;&lt;ref-type name="Journal Article"&gt;17&lt;/ref-type&gt;&lt;contributors&gt;&lt;authors&gt;&lt;author&gt;Ritchie, C.&lt;/author&gt;&lt;author&gt;Hendrikz, J.&lt;/author&gt;&lt;author&gt;Kenardy, J.&lt;/author&gt;&lt;author&gt;Sterling, M.&lt;/author&gt;&lt;/authors&gt;&lt;/contributors&gt;&lt;titles&gt;&lt;title&gt;Derivation of a clinical prediction rule to identify both chronic moderate/severe disability and full recovery following whiplash injury&lt;/title&gt;&lt;secondary-title&gt;Pain&lt;/secondary-title&gt;&lt;/titles&gt;&lt;periodical&gt;&lt;full-title&gt;Pain&lt;/full-title&gt;&lt;abbr-1&gt;Pain&lt;/abbr-1&gt;&lt;/periodical&gt;&lt;pages&gt;2198-2206&lt;/pages&gt;&lt;volume&gt;154&lt;/volume&gt;&lt;dates&gt;&lt;year&gt;2013&lt;/year&gt;&lt;/dates&gt;&lt;urls&gt;&lt;/urls&gt;&lt;/record&gt;&lt;/Cite&gt;&lt;/EndNote&gt;</w:instrText>
            </w:r>
            <w:r>
              <w:rPr>
                <w:sz w:val="16"/>
                <w:szCs w:val="16"/>
              </w:rPr>
              <w:fldChar w:fldCharType="separate"/>
            </w:r>
            <w:r>
              <w:rPr>
                <w:noProof/>
                <w:sz w:val="16"/>
                <w:szCs w:val="16"/>
              </w:rPr>
              <w:t>[54]</w:t>
            </w:r>
            <w:r>
              <w:rPr>
                <w:sz w:val="16"/>
                <w:szCs w:val="16"/>
              </w:rPr>
              <w:fldChar w:fldCharType="end"/>
            </w:r>
          </w:p>
        </w:tc>
        <w:tc>
          <w:tcPr>
            <w:tcW w:w="241" w:type="dxa"/>
          </w:tcPr>
          <w:p w14:paraId="03273EAE"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139C451F"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6D147AAC"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5B3031B"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14C89E6D"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6F7266AE" w14:textId="77777777" w:rsidR="00264DBA" w:rsidRDefault="00264DBA" w:rsidP="00E05169">
            <w:pPr>
              <w:spacing w:after="0" w:line="240" w:lineRule="auto"/>
              <w:jc w:val="center"/>
              <w:rPr>
                <w:sz w:val="16"/>
                <w:szCs w:val="16"/>
              </w:rPr>
            </w:pPr>
            <w:r>
              <w:rPr>
                <w:sz w:val="16"/>
                <w:szCs w:val="16"/>
              </w:rPr>
              <w:t>Study1 12M: 13.3%</w:t>
            </w:r>
          </w:p>
          <w:p w14:paraId="12DA0C10" w14:textId="77777777" w:rsidR="00264DBA" w:rsidRPr="007309CF" w:rsidRDefault="00264DBA" w:rsidP="00E05169">
            <w:pPr>
              <w:spacing w:after="0" w:line="240" w:lineRule="auto"/>
              <w:jc w:val="center"/>
              <w:rPr>
                <w:sz w:val="16"/>
                <w:szCs w:val="16"/>
              </w:rPr>
            </w:pPr>
            <w:r>
              <w:rPr>
                <w:sz w:val="16"/>
                <w:szCs w:val="16"/>
              </w:rPr>
              <w:lastRenderedPageBreak/>
              <w:t>Study2 12 m: 26.0%</w:t>
            </w:r>
          </w:p>
        </w:tc>
        <w:tc>
          <w:tcPr>
            <w:tcW w:w="589" w:type="dxa"/>
          </w:tcPr>
          <w:p w14:paraId="520D7630" w14:textId="77777777" w:rsidR="00264DBA" w:rsidRPr="007309CF" w:rsidRDefault="00264DBA" w:rsidP="00E05169">
            <w:pPr>
              <w:spacing w:after="0" w:line="240" w:lineRule="auto"/>
              <w:jc w:val="center"/>
              <w:rPr>
                <w:sz w:val="16"/>
                <w:szCs w:val="16"/>
              </w:rPr>
            </w:pPr>
            <w:r>
              <w:rPr>
                <w:sz w:val="16"/>
                <w:szCs w:val="16"/>
              </w:rPr>
              <w:lastRenderedPageBreak/>
              <w:t>N/A</w:t>
            </w:r>
          </w:p>
        </w:tc>
        <w:tc>
          <w:tcPr>
            <w:tcW w:w="562" w:type="dxa"/>
          </w:tcPr>
          <w:p w14:paraId="697BE80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1803CAA"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3FA4187B"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54BEE8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D0B0564"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ADA9E5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FF8BD8E"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448CBD8A"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B107C93" w14:textId="77777777" w:rsidTr="00D6478D">
        <w:tc>
          <w:tcPr>
            <w:tcW w:w="1435" w:type="dxa"/>
          </w:tcPr>
          <w:p w14:paraId="67A374DA" w14:textId="51D01958" w:rsidR="00264DBA" w:rsidRDefault="00264DBA" w:rsidP="0098703E">
            <w:pPr>
              <w:spacing w:after="0" w:line="240" w:lineRule="auto"/>
              <w:jc w:val="center"/>
              <w:rPr>
                <w:sz w:val="16"/>
                <w:szCs w:val="16"/>
              </w:rPr>
            </w:pPr>
            <w:r>
              <w:rPr>
                <w:sz w:val="16"/>
                <w:szCs w:val="16"/>
              </w:rPr>
              <w:t xml:space="preserve">Ritchie et al., 2015 </w:t>
            </w:r>
            <w:r>
              <w:rPr>
                <w:sz w:val="16"/>
                <w:szCs w:val="16"/>
              </w:rPr>
              <w:fldChar w:fldCharType="begin"/>
            </w:r>
            <w:r>
              <w:rPr>
                <w:sz w:val="16"/>
                <w:szCs w:val="16"/>
              </w:rPr>
              <w:instrText xml:space="preserve"> ADDIN EN.CITE &lt;EndNote&gt;&lt;Cite&gt;&lt;Author&gt;Ritchie&lt;/Author&gt;&lt;Year&gt;2015&lt;/Year&gt;&lt;RecNum&gt;70&lt;/RecNum&gt;&lt;DisplayText&gt;[55]&lt;/DisplayText&gt;&lt;record&gt;&lt;rec-number&gt;70&lt;/rec-number&gt;&lt;foreign-keys&gt;&lt;key app="EN" db-id="0wazzzvdysf52be095wxrrr052tpr2xww5zt" timestamp="1516129651"&gt;70&lt;/key&gt;&lt;/foreign-keys&gt;&lt;ref-type name="Journal Article"&gt;17&lt;/ref-type&gt;&lt;contributors&gt;&lt;authors&gt;&lt;author&gt;Ritchie, C.&lt;/author&gt;&lt;author&gt;Hendrikz, J.&lt;/author&gt;&lt;author&gt;Jull, G.&lt;/author&gt;&lt;author&gt;Elliott, J.&lt;/author&gt;&lt;author&gt;Sterling, M.&lt;/author&gt;&lt;/authors&gt;&lt;/contributors&gt;&lt;titles&gt;&lt;title&gt;External validation of a clinical prediction rule to predict full recovery and ongoing moderate/severe disability following acute whiplash injury&lt;/title&gt;&lt;secondary-title&gt;Journal of Orthopaedic &amp;amp; Sports Physical Therapy&lt;/secondary-title&gt;&lt;/titles&gt;&lt;periodical&gt;&lt;full-title&gt;Journal of Orthopaedic &amp;amp; Sports Physical Therapy&lt;/full-title&gt;&lt;abbr-1&gt;J Orthop Sports Phys Ther&lt;/abbr-1&gt;&lt;/periodical&gt;&lt;pages&gt;242-250&lt;/pages&gt;&lt;volume&gt;45&lt;/volume&gt;&lt;number&gt;4&lt;/number&gt;&lt;dates&gt;&lt;year&gt;2015&lt;/year&gt;&lt;/dates&gt;&lt;urls&gt;&lt;/urls&gt;&lt;/record&gt;&lt;/Cite&gt;&lt;/EndNote&gt;</w:instrText>
            </w:r>
            <w:r>
              <w:rPr>
                <w:sz w:val="16"/>
                <w:szCs w:val="16"/>
              </w:rPr>
              <w:fldChar w:fldCharType="separate"/>
            </w:r>
            <w:r>
              <w:rPr>
                <w:noProof/>
                <w:sz w:val="16"/>
                <w:szCs w:val="16"/>
              </w:rPr>
              <w:t>[55]</w:t>
            </w:r>
            <w:r>
              <w:rPr>
                <w:sz w:val="16"/>
                <w:szCs w:val="16"/>
              </w:rPr>
              <w:fldChar w:fldCharType="end"/>
            </w:r>
          </w:p>
        </w:tc>
        <w:tc>
          <w:tcPr>
            <w:tcW w:w="241" w:type="dxa"/>
          </w:tcPr>
          <w:p w14:paraId="04C6B939" w14:textId="77777777" w:rsidR="00264DBA" w:rsidRDefault="00264DBA" w:rsidP="00E05169">
            <w:pPr>
              <w:spacing w:after="0" w:line="240" w:lineRule="auto"/>
              <w:jc w:val="center"/>
              <w:rPr>
                <w:sz w:val="16"/>
                <w:szCs w:val="16"/>
              </w:rPr>
            </w:pPr>
            <w:r>
              <w:rPr>
                <w:sz w:val="16"/>
                <w:szCs w:val="16"/>
              </w:rPr>
              <w:t>Y</w:t>
            </w:r>
          </w:p>
        </w:tc>
        <w:tc>
          <w:tcPr>
            <w:tcW w:w="570" w:type="dxa"/>
          </w:tcPr>
          <w:p w14:paraId="56BC7402" w14:textId="77777777" w:rsidR="00264DBA" w:rsidRDefault="00264DBA" w:rsidP="00E05169">
            <w:pPr>
              <w:spacing w:after="0" w:line="240" w:lineRule="auto"/>
              <w:jc w:val="center"/>
              <w:rPr>
                <w:sz w:val="16"/>
                <w:szCs w:val="16"/>
              </w:rPr>
            </w:pPr>
            <w:r>
              <w:rPr>
                <w:sz w:val="16"/>
                <w:szCs w:val="16"/>
              </w:rPr>
              <w:t>N</w:t>
            </w:r>
          </w:p>
        </w:tc>
        <w:tc>
          <w:tcPr>
            <w:tcW w:w="589" w:type="dxa"/>
          </w:tcPr>
          <w:p w14:paraId="16BB4254" w14:textId="77777777" w:rsidR="00264DBA" w:rsidRDefault="00264DBA" w:rsidP="00E05169">
            <w:pPr>
              <w:spacing w:after="0" w:line="240" w:lineRule="auto"/>
              <w:jc w:val="center"/>
              <w:rPr>
                <w:sz w:val="16"/>
                <w:szCs w:val="16"/>
              </w:rPr>
            </w:pPr>
            <w:r>
              <w:rPr>
                <w:sz w:val="16"/>
                <w:szCs w:val="16"/>
              </w:rPr>
              <w:t>N/A</w:t>
            </w:r>
          </w:p>
        </w:tc>
        <w:tc>
          <w:tcPr>
            <w:tcW w:w="544" w:type="dxa"/>
          </w:tcPr>
          <w:p w14:paraId="28EC3C93" w14:textId="77777777" w:rsidR="00264DBA" w:rsidRDefault="00264DBA" w:rsidP="00E05169">
            <w:pPr>
              <w:spacing w:after="0" w:line="240" w:lineRule="auto"/>
              <w:jc w:val="center"/>
              <w:rPr>
                <w:sz w:val="16"/>
                <w:szCs w:val="16"/>
              </w:rPr>
            </w:pPr>
            <w:r>
              <w:rPr>
                <w:sz w:val="16"/>
                <w:szCs w:val="16"/>
              </w:rPr>
              <w:t>N</w:t>
            </w:r>
          </w:p>
        </w:tc>
        <w:tc>
          <w:tcPr>
            <w:tcW w:w="645" w:type="dxa"/>
          </w:tcPr>
          <w:p w14:paraId="70CF8220" w14:textId="77777777" w:rsidR="00264DBA" w:rsidRDefault="00264DBA" w:rsidP="00E05169">
            <w:pPr>
              <w:spacing w:after="0" w:line="240" w:lineRule="auto"/>
              <w:jc w:val="center"/>
              <w:rPr>
                <w:sz w:val="16"/>
                <w:szCs w:val="16"/>
              </w:rPr>
            </w:pPr>
            <w:r>
              <w:rPr>
                <w:sz w:val="16"/>
                <w:szCs w:val="16"/>
              </w:rPr>
              <w:t>N/A</w:t>
            </w:r>
          </w:p>
        </w:tc>
        <w:tc>
          <w:tcPr>
            <w:tcW w:w="1142" w:type="dxa"/>
          </w:tcPr>
          <w:p w14:paraId="63BFFB7C" w14:textId="77777777" w:rsidR="00264DBA" w:rsidRDefault="00264DBA" w:rsidP="00E05169">
            <w:pPr>
              <w:spacing w:after="0" w:line="240" w:lineRule="auto"/>
              <w:jc w:val="center"/>
              <w:rPr>
                <w:sz w:val="16"/>
                <w:szCs w:val="16"/>
              </w:rPr>
            </w:pPr>
            <w:r>
              <w:rPr>
                <w:sz w:val="16"/>
                <w:szCs w:val="16"/>
              </w:rPr>
              <w:t>-</w:t>
            </w:r>
          </w:p>
        </w:tc>
        <w:tc>
          <w:tcPr>
            <w:tcW w:w="589" w:type="dxa"/>
          </w:tcPr>
          <w:p w14:paraId="571FB99C" w14:textId="77777777" w:rsidR="00264DBA" w:rsidRDefault="00264DBA" w:rsidP="00E05169">
            <w:pPr>
              <w:spacing w:after="0" w:line="240" w:lineRule="auto"/>
              <w:jc w:val="center"/>
              <w:rPr>
                <w:sz w:val="16"/>
                <w:szCs w:val="16"/>
              </w:rPr>
            </w:pPr>
            <w:r>
              <w:rPr>
                <w:sz w:val="16"/>
                <w:szCs w:val="16"/>
              </w:rPr>
              <w:t>N/A</w:t>
            </w:r>
          </w:p>
        </w:tc>
        <w:tc>
          <w:tcPr>
            <w:tcW w:w="562" w:type="dxa"/>
          </w:tcPr>
          <w:p w14:paraId="77206F48" w14:textId="77777777" w:rsidR="00264DBA" w:rsidRDefault="00264DBA" w:rsidP="00E05169">
            <w:pPr>
              <w:spacing w:after="0" w:line="240" w:lineRule="auto"/>
              <w:jc w:val="center"/>
              <w:rPr>
                <w:sz w:val="16"/>
                <w:szCs w:val="16"/>
              </w:rPr>
            </w:pPr>
            <w:r>
              <w:rPr>
                <w:sz w:val="16"/>
                <w:szCs w:val="16"/>
              </w:rPr>
              <w:t>Y</w:t>
            </w:r>
          </w:p>
        </w:tc>
        <w:tc>
          <w:tcPr>
            <w:tcW w:w="589" w:type="dxa"/>
          </w:tcPr>
          <w:p w14:paraId="325A26A7" w14:textId="77777777" w:rsidR="00264DBA" w:rsidRDefault="00264DBA" w:rsidP="00E05169">
            <w:pPr>
              <w:spacing w:after="0" w:line="240" w:lineRule="auto"/>
              <w:jc w:val="center"/>
              <w:rPr>
                <w:sz w:val="16"/>
                <w:szCs w:val="16"/>
              </w:rPr>
            </w:pPr>
            <w:r>
              <w:rPr>
                <w:sz w:val="16"/>
                <w:szCs w:val="16"/>
              </w:rPr>
              <w:t>N/A</w:t>
            </w:r>
          </w:p>
        </w:tc>
        <w:tc>
          <w:tcPr>
            <w:tcW w:w="589" w:type="dxa"/>
          </w:tcPr>
          <w:p w14:paraId="47899422" w14:textId="77777777" w:rsidR="00264DBA" w:rsidRDefault="00264DBA" w:rsidP="00E05169">
            <w:pPr>
              <w:spacing w:after="0" w:line="240" w:lineRule="auto"/>
              <w:jc w:val="center"/>
              <w:rPr>
                <w:sz w:val="16"/>
                <w:szCs w:val="16"/>
              </w:rPr>
            </w:pPr>
            <w:r>
              <w:rPr>
                <w:sz w:val="16"/>
                <w:szCs w:val="16"/>
              </w:rPr>
              <w:t>N</w:t>
            </w:r>
          </w:p>
        </w:tc>
        <w:tc>
          <w:tcPr>
            <w:tcW w:w="604" w:type="dxa"/>
          </w:tcPr>
          <w:p w14:paraId="0404B06D" w14:textId="77777777" w:rsidR="00264DBA" w:rsidRDefault="00264DBA" w:rsidP="00E05169">
            <w:pPr>
              <w:spacing w:after="0" w:line="240" w:lineRule="auto"/>
              <w:jc w:val="center"/>
              <w:rPr>
                <w:sz w:val="16"/>
                <w:szCs w:val="16"/>
              </w:rPr>
            </w:pPr>
            <w:r>
              <w:rPr>
                <w:sz w:val="16"/>
                <w:szCs w:val="16"/>
              </w:rPr>
              <w:t>Y</w:t>
            </w:r>
          </w:p>
        </w:tc>
        <w:tc>
          <w:tcPr>
            <w:tcW w:w="604" w:type="dxa"/>
          </w:tcPr>
          <w:p w14:paraId="42F0F16E" w14:textId="77777777" w:rsidR="00264DBA" w:rsidRDefault="00264DBA" w:rsidP="00E05169">
            <w:pPr>
              <w:spacing w:after="0" w:line="240" w:lineRule="auto"/>
              <w:jc w:val="center"/>
              <w:rPr>
                <w:sz w:val="16"/>
                <w:szCs w:val="16"/>
              </w:rPr>
            </w:pPr>
            <w:r>
              <w:rPr>
                <w:sz w:val="16"/>
                <w:szCs w:val="16"/>
              </w:rPr>
              <w:t>Y</w:t>
            </w:r>
          </w:p>
        </w:tc>
        <w:tc>
          <w:tcPr>
            <w:tcW w:w="604" w:type="dxa"/>
          </w:tcPr>
          <w:p w14:paraId="306AECC4" w14:textId="77777777" w:rsidR="00264DBA" w:rsidRDefault="00264DBA" w:rsidP="00E05169">
            <w:pPr>
              <w:spacing w:after="0" w:line="240" w:lineRule="auto"/>
              <w:jc w:val="center"/>
              <w:rPr>
                <w:sz w:val="16"/>
                <w:szCs w:val="16"/>
              </w:rPr>
            </w:pPr>
            <w:r>
              <w:rPr>
                <w:sz w:val="16"/>
                <w:szCs w:val="16"/>
              </w:rPr>
              <w:t>Y</w:t>
            </w:r>
          </w:p>
        </w:tc>
        <w:tc>
          <w:tcPr>
            <w:tcW w:w="604" w:type="dxa"/>
          </w:tcPr>
          <w:p w14:paraId="1109F2F3" w14:textId="77777777" w:rsidR="00264DBA" w:rsidRDefault="00264DBA" w:rsidP="00E05169">
            <w:pPr>
              <w:spacing w:after="0" w:line="240" w:lineRule="auto"/>
              <w:jc w:val="center"/>
              <w:rPr>
                <w:sz w:val="16"/>
                <w:szCs w:val="16"/>
              </w:rPr>
            </w:pPr>
            <w:r>
              <w:rPr>
                <w:sz w:val="16"/>
                <w:szCs w:val="16"/>
              </w:rPr>
              <w:t>N</w:t>
            </w:r>
          </w:p>
        </w:tc>
        <w:tc>
          <w:tcPr>
            <w:tcW w:w="604" w:type="dxa"/>
          </w:tcPr>
          <w:p w14:paraId="45B9FC4A" w14:textId="77777777" w:rsidR="00264DBA" w:rsidRDefault="00264DBA" w:rsidP="00E05169">
            <w:pPr>
              <w:spacing w:after="0" w:line="240" w:lineRule="auto"/>
              <w:jc w:val="center"/>
              <w:rPr>
                <w:sz w:val="16"/>
                <w:szCs w:val="16"/>
              </w:rPr>
            </w:pPr>
            <w:r>
              <w:rPr>
                <w:sz w:val="16"/>
                <w:szCs w:val="16"/>
              </w:rPr>
              <w:t>Y</w:t>
            </w:r>
          </w:p>
        </w:tc>
      </w:tr>
      <w:tr w:rsidR="00264DBA" w:rsidRPr="007309CF" w14:paraId="42886991" w14:textId="77777777" w:rsidTr="00D6478D">
        <w:tc>
          <w:tcPr>
            <w:tcW w:w="1435" w:type="dxa"/>
          </w:tcPr>
          <w:p w14:paraId="00553B5A" w14:textId="6BCCD4BE" w:rsidR="00264DBA" w:rsidRDefault="00264DBA" w:rsidP="0098703E">
            <w:pPr>
              <w:spacing w:after="0" w:line="240" w:lineRule="auto"/>
              <w:jc w:val="center"/>
              <w:rPr>
                <w:sz w:val="16"/>
                <w:szCs w:val="16"/>
              </w:rPr>
            </w:pPr>
            <w:r>
              <w:rPr>
                <w:sz w:val="16"/>
                <w:szCs w:val="16"/>
              </w:rPr>
              <w:t xml:space="preserve">Rydman et al., 2017 </w:t>
            </w:r>
            <w:r>
              <w:rPr>
                <w:sz w:val="16"/>
                <w:szCs w:val="16"/>
              </w:rPr>
              <w:fldChar w:fldCharType="begin"/>
            </w:r>
            <w:r>
              <w:rPr>
                <w:sz w:val="16"/>
                <w:szCs w:val="16"/>
              </w:rPr>
              <w:instrText xml:space="preserve"> ADDIN EN.CITE &lt;EndNote&gt;&lt;Cite&gt;&lt;Author&gt;Rydman&lt;/Author&gt;&lt;Year&gt;2016&lt;/Year&gt;&lt;RecNum&gt;33&lt;/RecNum&gt;&lt;DisplayText&gt;[56]&lt;/DisplayText&gt;&lt;record&gt;&lt;rec-number&gt;33&lt;/rec-number&gt;&lt;foreign-keys&gt;&lt;key app="EN" db-id="0wazzzvdysf52be095wxrrr052tpr2xww5zt" timestamp="1516129591"&gt;33&lt;/key&gt;&lt;/foreign-keys&gt;&lt;ref-type name="Journal Article"&gt;17&lt;/ref-type&gt;&lt;contributors&gt;&lt;authors&gt;&lt;author&gt;Rydman, E.&lt;/author&gt;&lt;author&gt;Ponzer, S.&lt;/author&gt;&lt;author&gt;Ottosson, C.&lt;/author&gt;&lt;author&gt;Jarnbert-Pettersson, H.&lt;/author&gt;&lt;/authors&gt;&lt;/contributors&gt;&lt;titles&gt;&lt;title&gt;Predicting non-recovery among whiplash patients in the emergency room and in an insurance company setting&lt;/title&gt;&lt;secondary-title&gt;European Spine Journal&lt;/secondary-title&gt;&lt;/titles&gt;&lt;periodical&gt;&lt;full-title&gt;European Spine Journal&lt;/full-title&gt;&lt;/periodical&gt;&lt;edition&gt;July 12, 2016&lt;/edition&gt;&lt;dates&gt;&lt;year&gt;2016&lt;/year&gt;&lt;/dates&gt;&lt;urls&gt;&lt;/urls&gt;&lt;/record&gt;&lt;/Cite&gt;&lt;/EndNote&gt;</w:instrText>
            </w:r>
            <w:r>
              <w:rPr>
                <w:sz w:val="16"/>
                <w:szCs w:val="16"/>
              </w:rPr>
              <w:fldChar w:fldCharType="separate"/>
            </w:r>
            <w:r>
              <w:rPr>
                <w:noProof/>
                <w:sz w:val="16"/>
                <w:szCs w:val="16"/>
              </w:rPr>
              <w:t>[56]</w:t>
            </w:r>
            <w:r>
              <w:rPr>
                <w:sz w:val="16"/>
                <w:szCs w:val="16"/>
              </w:rPr>
              <w:fldChar w:fldCharType="end"/>
            </w:r>
          </w:p>
        </w:tc>
        <w:tc>
          <w:tcPr>
            <w:tcW w:w="241" w:type="dxa"/>
          </w:tcPr>
          <w:p w14:paraId="60D292CE" w14:textId="77777777" w:rsidR="00264DBA" w:rsidRDefault="00264DBA" w:rsidP="00E05169">
            <w:pPr>
              <w:spacing w:after="0" w:line="240" w:lineRule="auto"/>
              <w:jc w:val="center"/>
              <w:rPr>
                <w:sz w:val="16"/>
                <w:szCs w:val="16"/>
              </w:rPr>
            </w:pPr>
            <w:r>
              <w:rPr>
                <w:sz w:val="16"/>
                <w:szCs w:val="16"/>
              </w:rPr>
              <w:t>Y</w:t>
            </w:r>
          </w:p>
        </w:tc>
        <w:tc>
          <w:tcPr>
            <w:tcW w:w="570" w:type="dxa"/>
          </w:tcPr>
          <w:p w14:paraId="0956E200" w14:textId="77777777" w:rsidR="00264DBA" w:rsidRDefault="00264DBA" w:rsidP="00E05169">
            <w:pPr>
              <w:spacing w:after="0" w:line="240" w:lineRule="auto"/>
              <w:jc w:val="center"/>
              <w:rPr>
                <w:sz w:val="16"/>
                <w:szCs w:val="16"/>
              </w:rPr>
            </w:pPr>
            <w:r>
              <w:rPr>
                <w:sz w:val="16"/>
                <w:szCs w:val="16"/>
              </w:rPr>
              <w:t>Y</w:t>
            </w:r>
          </w:p>
        </w:tc>
        <w:tc>
          <w:tcPr>
            <w:tcW w:w="589" w:type="dxa"/>
          </w:tcPr>
          <w:p w14:paraId="6528D0D8" w14:textId="77777777" w:rsidR="00264DBA" w:rsidRDefault="00264DBA" w:rsidP="00E05169">
            <w:pPr>
              <w:spacing w:after="0" w:line="240" w:lineRule="auto"/>
              <w:jc w:val="center"/>
              <w:rPr>
                <w:sz w:val="16"/>
                <w:szCs w:val="16"/>
              </w:rPr>
            </w:pPr>
            <w:r>
              <w:rPr>
                <w:sz w:val="16"/>
                <w:szCs w:val="16"/>
              </w:rPr>
              <w:t>Y</w:t>
            </w:r>
          </w:p>
        </w:tc>
        <w:tc>
          <w:tcPr>
            <w:tcW w:w="544" w:type="dxa"/>
          </w:tcPr>
          <w:p w14:paraId="69E0ED2C" w14:textId="77777777" w:rsidR="00264DBA" w:rsidRDefault="00264DBA" w:rsidP="00E05169">
            <w:pPr>
              <w:spacing w:after="0" w:line="240" w:lineRule="auto"/>
              <w:jc w:val="center"/>
              <w:rPr>
                <w:sz w:val="16"/>
                <w:szCs w:val="16"/>
              </w:rPr>
            </w:pPr>
            <w:r>
              <w:rPr>
                <w:sz w:val="16"/>
                <w:szCs w:val="16"/>
              </w:rPr>
              <w:t>N</w:t>
            </w:r>
          </w:p>
        </w:tc>
        <w:tc>
          <w:tcPr>
            <w:tcW w:w="645" w:type="dxa"/>
          </w:tcPr>
          <w:p w14:paraId="5878A81B" w14:textId="77777777" w:rsidR="00264DBA" w:rsidRDefault="00264DBA" w:rsidP="00E05169">
            <w:pPr>
              <w:spacing w:after="0" w:line="240" w:lineRule="auto"/>
              <w:jc w:val="center"/>
              <w:rPr>
                <w:sz w:val="16"/>
                <w:szCs w:val="16"/>
              </w:rPr>
            </w:pPr>
            <w:r>
              <w:rPr>
                <w:sz w:val="16"/>
                <w:szCs w:val="16"/>
              </w:rPr>
              <w:t>Y</w:t>
            </w:r>
          </w:p>
        </w:tc>
        <w:tc>
          <w:tcPr>
            <w:tcW w:w="1142" w:type="dxa"/>
          </w:tcPr>
          <w:p w14:paraId="27D600FB" w14:textId="77777777" w:rsidR="00264DBA" w:rsidRDefault="00264DBA" w:rsidP="00E05169">
            <w:pPr>
              <w:spacing w:after="0" w:line="240" w:lineRule="auto"/>
              <w:jc w:val="center"/>
              <w:rPr>
                <w:sz w:val="16"/>
                <w:szCs w:val="16"/>
              </w:rPr>
            </w:pPr>
            <w:r>
              <w:rPr>
                <w:sz w:val="16"/>
                <w:szCs w:val="16"/>
              </w:rPr>
              <w:t>MSK cohort: 11.1%</w:t>
            </w:r>
          </w:p>
          <w:p w14:paraId="57F0699C" w14:textId="77777777" w:rsidR="00264DBA" w:rsidRDefault="00264DBA" w:rsidP="00E05169">
            <w:pPr>
              <w:spacing w:after="0" w:line="240" w:lineRule="auto"/>
              <w:jc w:val="center"/>
              <w:rPr>
                <w:sz w:val="16"/>
                <w:szCs w:val="16"/>
              </w:rPr>
            </w:pPr>
            <w:r>
              <w:rPr>
                <w:sz w:val="16"/>
                <w:szCs w:val="16"/>
              </w:rPr>
              <w:t>Insurance cohort: 19.7%</w:t>
            </w:r>
          </w:p>
        </w:tc>
        <w:tc>
          <w:tcPr>
            <w:tcW w:w="589" w:type="dxa"/>
          </w:tcPr>
          <w:p w14:paraId="3D106A00" w14:textId="77777777" w:rsidR="00264DBA" w:rsidRDefault="00264DBA" w:rsidP="00E05169">
            <w:pPr>
              <w:spacing w:after="0" w:line="240" w:lineRule="auto"/>
              <w:jc w:val="center"/>
              <w:rPr>
                <w:sz w:val="16"/>
                <w:szCs w:val="16"/>
              </w:rPr>
            </w:pPr>
            <w:r>
              <w:rPr>
                <w:sz w:val="16"/>
                <w:szCs w:val="16"/>
              </w:rPr>
              <w:t>N</w:t>
            </w:r>
          </w:p>
        </w:tc>
        <w:tc>
          <w:tcPr>
            <w:tcW w:w="562" w:type="dxa"/>
          </w:tcPr>
          <w:p w14:paraId="39BF6428" w14:textId="77777777" w:rsidR="00264DBA" w:rsidRDefault="00264DBA" w:rsidP="00E05169">
            <w:pPr>
              <w:spacing w:after="0" w:line="240" w:lineRule="auto"/>
              <w:jc w:val="center"/>
              <w:rPr>
                <w:sz w:val="16"/>
                <w:szCs w:val="16"/>
              </w:rPr>
            </w:pPr>
            <w:r>
              <w:rPr>
                <w:sz w:val="16"/>
                <w:szCs w:val="16"/>
              </w:rPr>
              <w:t>Y</w:t>
            </w:r>
          </w:p>
        </w:tc>
        <w:tc>
          <w:tcPr>
            <w:tcW w:w="589" w:type="dxa"/>
          </w:tcPr>
          <w:p w14:paraId="7E722A6B" w14:textId="77777777" w:rsidR="00264DBA" w:rsidRDefault="00264DBA" w:rsidP="00E05169">
            <w:pPr>
              <w:spacing w:after="0" w:line="240" w:lineRule="auto"/>
              <w:jc w:val="center"/>
              <w:rPr>
                <w:sz w:val="16"/>
                <w:szCs w:val="16"/>
              </w:rPr>
            </w:pPr>
            <w:r>
              <w:rPr>
                <w:sz w:val="16"/>
                <w:szCs w:val="16"/>
              </w:rPr>
              <w:t>Y</w:t>
            </w:r>
          </w:p>
        </w:tc>
        <w:tc>
          <w:tcPr>
            <w:tcW w:w="589" w:type="dxa"/>
          </w:tcPr>
          <w:p w14:paraId="7CD24D8B" w14:textId="77777777" w:rsidR="00264DBA" w:rsidRDefault="00264DBA" w:rsidP="00E05169">
            <w:pPr>
              <w:spacing w:after="0" w:line="240" w:lineRule="auto"/>
              <w:jc w:val="center"/>
              <w:rPr>
                <w:sz w:val="16"/>
                <w:szCs w:val="16"/>
              </w:rPr>
            </w:pPr>
            <w:r>
              <w:rPr>
                <w:sz w:val="16"/>
                <w:szCs w:val="16"/>
              </w:rPr>
              <w:t>N/A</w:t>
            </w:r>
          </w:p>
        </w:tc>
        <w:tc>
          <w:tcPr>
            <w:tcW w:w="604" w:type="dxa"/>
          </w:tcPr>
          <w:p w14:paraId="2AF5C54F" w14:textId="77777777" w:rsidR="00264DBA" w:rsidRDefault="00264DBA" w:rsidP="00E05169">
            <w:pPr>
              <w:spacing w:after="0" w:line="240" w:lineRule="auto"/>
              <w:jc w:val="center"/>
              <w:rPr>
                <w:sz w:val="16"/>
                <w:szCs w:val="16"/>
              </w:rPr>
            </w:pPr>
            <w:r>
              <w:rPr>
                <w:sz w:val="16"/>
                <w:szCs w:val="16"/>
              </w:rPr>
              <w:t>Y</w:t>
            </w:r>
          </w:p>
        </w:tc>
        <w:tc>
          <w:tcPr>
            <w:tcW w:w="604" w:type="dxa"/>
          </w:tcPr>
          <w:p w14:paraId="319F2C43" w14:textId="77777777" w:rsidR="00264DBA" w:rsidRDefault="00264DBA" w:rsidP="00E05169">
            <w:pPr>
              <w:spacing w:after="0" w:line="240" w:lineRule="auto"/>
              <w:jc w:val="center"/>
              <w:rPr>
                <w:sz w:val="16"/>
                <w:szCs w:val="16"/>
              </w:rPr>
            </w:pPr>
            <w:r>
              <w:rPr>
                <w:sz w:val="16"/>
                <w:szCs w:val="16"/>
              </w:rPr>
              <w:t>N</w:t>
            </w:r>
          </w:p>
        </w:tc>
        <w:tc>
          <w:tcPr>
            <w:tcW w:w="604" w:type="dxa"/>
          </w:tcPr>
          <w:p w14:paraId="4271C189" w14:textId="77777777" w:rsidR="00264DBA" w:rsidRDefault="00264DBA" w:rsidP="00E05169">
            <w:pPr>
              <w:spacing w:after="0" w:line="240" w:lineRule="auto"/>
              <w:jc w:val="center"/>
              <w:rPr>
                <w:sz w:val="16"/>
                <w:szCs w:val="16"/>
              </w:rPr>
            </w:pPr>
            <w:r>
              <w:rPr>
                <w:sz w:val="16"/>
                <w:szCs w:val="16"/>
              </w:rPr>
              <w:t>N/A</w:t>
            </w:r>
          </w:p>
        </w:tc>
        <w:tc>
          <w:tcPr>
            <w:tcW w:w="604" w:type="dxa"/>
          </w:tcPr>
          <w:p w14:paraId="211A6B47" w14:textId="77777777" w:rsidR="00264DBA" w:rsidRDefault="00264DBA" w:rsidP="00E05169">
            <w:pPr>
              <w:spacing w:after="0" w:line="240" w:lineRule="auto"/>
              <w:jc w:val="center"/>
              <w:rPr>
                <w:sz w:val="16"/>
                <w:szCs w:val="16"/>
              </w:rPr>
            </w:pPr>
            <w:r>
              <w:rPr>
                <w:sz w:val="16"/>
                <w:szCs w:val="16"/>
              </w:rPr>
              <w:t>N/A</w:t>
            </w:r>
          </w:p>
        </w:tc>
        <w:tc>
          <w:tcPr>
            <w:tcW w:w="604" w:type="dxa"/>
          </w:tcPr>
          <w:p w14:paraId="0D9259B7" w14:textId="77777777" w:rsidR="00264DBA" w:rsidRDefault="00264DBA" w:rsidP="00E05169">
            <w:pPr>
              <w:spacing w:after="0" w:line="240" w:lineRule="auto"/>
              <w:jc w:val="center"/>
              <w:rPr>
                <w:sz w:val="16"/>
                <w:szCs w:val="16"/>
              </w:rPr>
            </w:pPr>
            <w:r>
              <w:rPr>
                <w:sz w:val="16"/>
                <w:szCs w:val="16"/>
              </w:rPr>
              <w:t>Y</w:t>
            </w:r>
          </w:p>
        </w:tc>
      </w:tr>
      <w:tr w:rsidR="00264DBA" w:rsidRPr="007309CF" w14:paraId="7763DF51" w14:textId="77777777" w:rsidTr="00D6478D">
        <w:tc>
          <w:tcPr>
            <w:tcW w:w="1435" w:type="dxa"/>
          </w:tcPr>
          <w:p w14:paraId="634D62DB" w14:textId="42CD14E4" w:rsidR="00264DBA" w:rsidRPr="007309CF" w:rsidRDefault="00264DBA" w:rsidP="0098703E">
            <w:pPr>
              <w:spacing w:after="0" w:line="240" w:lineRule="auto"/>
              <w:jc w:val="center"/>
              <w:rPr>
                <w:sz w:val="16"/>
                <w:szCs w:val="16"/>
              </w:rPr>
            </w:pPr>
            <w:r>
              <w:rPr>
                <w:sz w:val="16"/>
                <w:szCs w:val="16"/>
              </w:rPr>
              <w:t xml:space="preserve">Sale et al, 2014 </w:t>
            </w:r>
            <w:r>
              <w:rPr>
                <w:sz w:val="16"/>
                <w:szCs w:val="16"/>
              </w:rPr>
              <w:fldChar w:fldCharType="begin"/>
            </w:r>
            <w:r>
              <w:rPr>
                <w:sz w:val="16"/>
                <w:szCs w:val="16"/>
              </w:rPr>
              <w:instrText xml:space="preserve"> ADDIN EN.CITE &lt;EndNote&gt;&lt;Cite&gt;&lt;Author&gt;Sale&lt;/Author&gt;&lt;Year&gt;2014&lt;/Year&gt;&lt;RecNum&gt;94&lt;/RecNum&gt;&lt;DisplayText&gt;[57]&lt;/DisplayText&gt;&lt;record&gt;&lt;rec-number&gt;94&lt;/rec-number&gt;&lt;foreign-keys&gt;&lt;key app="EN" db-id="0wazzzvdysf52be095wxrrr052tpr2xww5zt" timestamp="1516129697"&gt;94&lt;/key&gt;&lt;/foreign-keys&gt;&lt;ref-type name="Journal Article"&gt;17&lt;/ref-type&gt;&lt;contributors&gt;&lt;authors&gt;&lt;author&gt;Sale, H.&lt;/author&gt;&lt;author&gt;Bryndahl, F.&lt;/author&gt;&lt;author&gt;Isberg, A.&lt;/author&gt;&lt;/authors&gt;&lt;/contributors&gt;&lt;titles&gt;&lt;title&gt;A 15-year follow-up of temporomandibular joint symptoms and magnetic resonance imaging findings in whiplash patients: a prospective, controlled study&lt;/title&gt;&lt;secondary-title&gt;Oral Surgery Oral Medicine Oral Pathology Oral Radiology &amp;amp; Endodontics&lt;/secondary-title&gt;&lt;/titles&gt;&lt;periodical&gt;&lt;full-title&gt;Oral Surgery Oral Medicine Oral Pathology Oral Radiology &amp;amp; Endodontics&lt;/full-title&gt;&lt;/periodical&gt;&lt;pages&gt;522-532&lt;/pages&gt;&lt;volume&gt;117&lt;/volume&gt;&lt;number&gt;4&lt;/number&gt;&lt;dates&gt;&lt;year&gt;2014&lt;/year&gt;&lt;/dates&gt;&lt;urls&gt;&lt;/urls&gt;&lt;/record&gt;&lt;/Cite&gt;&lt;/EndNote&gt;</w:instrText>
            </w:r>
            <w:r>
              <w:rPr>
                <w:sz w:val="16"/>
                <w:szCs w:val="16"/>
              </w:rPr>
              <w:fldChar w:fldCharType="separate"/>
            </w:r>
            <w:r>
              <w:rPr>
                <w:noProof/>
                <w:sz w:val="16"/>
                <w:szCs w:val="16"/>
              </w:rPr>
              <w:t>[57]</w:t>
            </w:r>
            <w:r>
              <w:rPr>
                <w:sz w:val="16"/>
                <w:szCs w:val="16"/>
              </w:rPr>
              <w:fldChar w:fldCharType="end"/>
            </w:r>
          </w:p>
        </w:tc>
        <w:tc>
          <w:tcPr>
            <w:tcW w:w="241" w:type="dxa"/>
          </w:tcPr>
          <w:p w14:paraId="2AD64D91"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A6A7DA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2626E0A"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5246CD7"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221C6D2B"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3794E031" w14:textId="77777777" w:rsidR="00264DBA" w:rsidRDefault="00264DBA" w:rsidP="00E05169">
            <w:pPr>
              <w:spacing w:after="0" w:line="240" w:lineRule="auto"/>
              <w:jc w:val="center"/>
              <w:rPr>
                <w:sz w:val="16"/>
                <w:szCs w:val="16"/>
              </w:rPr>
            </w:pPr>
            <w:r>
              <w:rPr>
                <w:sz w:val="16"/>
                <w:szCs w:val="16"/>
              </w:rPr>
              <w:t>Whiplash: 5%</w:t>
            </w:r>
          </w:p>
          <w:p w14:paraId="65697BE9" w14:textId="77777777" w:rsidR="00264DBA" w:rsidRPr="007309CF" w:rsidRDefault="00264DBA" w:rsidP="00E05169">
            <w:pPr>
              <w:spacing w:after="0" w:line="240" w:lineRule="auto"/>
              <w:jc w:val="center"/>
              <w:rPr>
                <w:sz w:val="16"/>
                <w:szCs w:val="16"/>
              </w:rPr>
            </w:pPr>
            <w:r>
              <w:rPr>
                <w:sz w:val="16"/>
                <w:szCs w:val="16"/>
              </w:rPr>
              <w:t>Control: 5.7%</w:t>
            </w:r>
          </w:p>
        </w:tc>
        <w:tc>
          <w:tcPr>
            <w:tcW w:w="589" w:type="dxa"/>
          </w:tcPr>
          <w:p w14:paraId="1AC377C2"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57D60659"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8BE590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9693894"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4AC6EF7"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629D478"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DC8D829"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D196B32"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3322FE3"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C3D1314" w14:textId="77777777" w:rsidTr="00D6478D">
        <w:tc>
          <w:tcPr>
            <w:tcW w:w="1435" w:type="dxa"/>
          </w:tcPr>
          <w:p w14:paraId="09A25383" w14:textId="49EB40DC" w:rsidR="00264DBA" w:rsidRPr="00FC19ED" w:rsidRDefault="00264DBA" w:rsidP="0098703E">
            <w:pPr>
              <w:spacing w:after="0" w:line="240" w:lineRule="auto"/>
              <w:jc w:val="center"/>
              <w:rPr>
                <w:rFonts w:ascii="Segoe UI Symbol" w:hAnsi="Segoe UI Symbol"/>
                <w:sz w:val="16"/>
                <w:szCs w:val="16"/>
                <w:lang w:eastAsia="ja-JP"/>
              </w:rPr>
            </w:pPr>
            <w:r>
              <w:rPr>
                <w:sz w:val="16"/>
                <w:szCs w:val="16"/>
              </w:rPr>
              <w:t xml:space="preserve">Sale al., 2007 </w:t>
            </w:r>
            <w:r>
              <w:rPr>
                <w:sz w:val="16"/>
                <w:szCs w:val="16"/>
              </w:rPr>
              <w:fldChar w:fldCharType="begin">
                <w:fldData xml:space="preserve">PEVuZE5vdGU+PENpdGU+PEF1dGhvcj5TYWxlPC9BdXRob3I+PFllYXI+MjAwNzwvWWVhcj48UmVj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zY3MDg3NSZhbXA7cmZ0Lmlz
c249MDAwMi04MTc3JmFtcDtyZnQudm9sdW1lPTEzOCZhbXA7cmZ0Lmlzc3VlPTgmYW1wO3JmdC5z
cGFnZT0xMDg0JmFtcDtyZnQucGFnZXM9MTA4NC05MSZhbXA7cmZ0LmRhdGU9MjAwNyZhbXA7cmZ0
Lmp0aXRsZT1Kb3VybmFsK29mK3RoZStBbWVyaWNhbitEZW50YWwrQXNzb2NpYXRpb24mYW1wO3Jm
dC5hdGl0bGU9RGVsYXllZCt0ZW1wb3JvbWFuZGlidWxhcitqb2ludCtwYWluK2FuZCtkeXNmdW5j
dGlvbitpbmR1Y2VkK2J5K3doaXBsYXNoK3RyYXVtYSUzQSthK2NvbnRyb2xsZWQrcHJvc3BlY3Rp
dmUrc3R1ZHkuJmFtcDtyZnQuYXVsYXN0PVNhbG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Pr>
                <w:sz w:val="16"/>
                <w:szCs w:val="16"/>
              </w:rPr>
              <w:instrText xml:space="preserve"> ADDIN EN.CITE </w:instrText>
            </w:r>
            <w:r>
              <w:rPr>
                <w:sz w:val="16"/>
                <w:szCs w:val="16"/>
              </w:rPr>
              <w:fldChar w:fldCharType="begin">
                <w:fldData xml:space="preserve">PEVuZE5vdGU+PENpdGU+PEF1dGhvcj5TYWxlPC9BdXRob3I+PFllYXI+MjAwNzwvWWVhcj48UmVj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zY3MDg3NSZhbXA7cmZ0Lmlz
c249MDAwMi04MTc3JmFtcDtyZnQudm9sdW1lPTEzOCZhbXA7cmZ0Lmlzc3VlPTgmYW1wO3JmdC5z
cGFnZT0xMDg0JmFtcDtyZnQucGFnZXM9MTA4NC05MSZhbXA7cmZ0LmRhdGU9MjAwNyZhbXA7cmZ0
Lmp0aXRsZT1Kb3VybmFsK29mK3RoZStBbWVyaWNhbitEZW50YWwrQXNzb2NpYXRpb24mYW1wO3Jm
dC5hdGl0bGU9RGVsYXllZCt0ZW1wb3JvbWFuZGlidWxhcitqb2ludCtwYWluK2FuZCtkeXNmdW5j
dGlvbitpbmR1Y2VkK2J5K3doaXBsYXNoK3RyYXVtYSUzQSthK2NvbnRyb2xsZWQrcHJvc3BlY3Rp
dmUrc3R1ZHkuJmFtcDtyZnQuYXVsYXN0PVNhbG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58]</w:t>
            </w:r>
            <w:r>
              <w:rPr>
                <w:sz w:val="16"/>
                <w:szCs w:val="16"/>
              </w:rPr>
              <w:fldChar w:fldCharType="end"/>
            </w:r>
          </w:p>
        </w:tc>
        <w:tc>
          <w:tcPr>
            <w:tcW w:w="241" w:type="dxa"/>
          </w:tcPr>
          <w:p w14:paraId="336A7134" w14:textId="77777777" w:rsidR="00264DBA" w:rsidRDefault="00264DBA" w:rsidP="00E05169">
            <w:pPr>
              <w:spacing w:after="0" w:line="240" w:lineRule="auto"/>
              <w:jc w:val="center"/>
              <w:rPr>
                <w:sz w:val="16"/>
                <w:szCs w:val="16"/>
              </w:rPr>
            </w:pPr>
            <w:r>
              <w:rPr>
                <w:sz w:val="16"/>
                <w:szCs w:val="16"/>
              </w:rPr>
              <w:t>Y</w:t>
            </w:r>
          </w:p>
        </w:tc>
        <w:tc>
          <w:tcPr>
            <w:tcW w:w="570" w:type="dxa"/>
          </w:tcPr>
          <w:p w14:paraId="15859C9A" w14:textId="77777777" w:rsidR="00264DBA" w:rsidRDefault="00264DBA" w:rsidP="00E05169">
            <w:pPr>
              <w:spacing w:after="0" w:line="240" w:lineRule="auto"/>
              <w:jc w:val="center"/>
              <w:rPr>
                <w:sz w:val="16"/>
                <w:szCs w:val="16"/>
              </w:rPr>
            </w:pPr>
            <w:r>
              <w:rPr>
                <w:sz w:val="16"/>
                <w:szCs w:val="16"/>
              </w:rPr>
              <w:t>N</w:t>
            </w:r>
          </w:p>
        </w:tc>
        <w:tc>
          <w:tcPr>
            <w:tcW w:w="589" w:type="dxa"/>
          </w:tcPr>
          <w:p w14:paraId="41D58913" w14:textId="77777777" w:rsidR="00264DBA" w:rsidRDefault="00264DBA" w:rsidP="00E05169">
            <w:pPr>
              <w:spacing w:after="0" w:line="240" w:lineRule="auto"/>
              <w:jc w:val="center"/>
              <w:rPr>
                <w:sz w:val="16"/>
                <w:szCs w:val="16"/>
              </w:rPr>
            </w:pPr>
            <w:r>
              <w:rPr>
                <w:sz w:val="16"/>
                <w:szCs w:val="16"/>
              </w:rPr>
              <w:t>Y</w:t>
            </w:r>
          </w:p>
        </w:tc>
        <w:tc>
          <w:tcPr>
            <w:tcW w:w="544" w:type="dxa"/>
          </w:tcPr>
          <w:p w14:paraId="37F88288" w14:textId="77777777" w:rsidR="00264DBA" w:rsidRDefault="00264DBA" w:rsidP="00E05169">
            <w:pPr>
              <w:spacing w:after="0" w:line="240" w:lineRule="auto"/>
              <w:jc w:val="center"/>
              <w:rPr>
                <w:sz w:val="16"/>
                <w:szCs w:val="16"/>
              </w:rPr>
            </w:pPr>
            <w:r>
              <w:rPr>
                <w:sz w:val="16"/>
                <w:szCs w:val="16"/>
              </w:rPr>
              <w:t>N</w:t>
            </w:r>
          </w:p>
        </w:tc>
        <w:tc>
          <w:tcPr>
            <w:tcW w:w="645" w:type="dxa"/>
          </w:tcPr>
          <w:p w14:paraId="4CAF674F" w14:textId="77777777" w:rsidR="00264DBA" w:rsidRDefault="00264DBA" w:rsidP="00E05169">
            <w:pPr>
              <w:spacing w:after="0" w:line="240" w:lineRule="auto"/>
              <w:jc w:val="center"/>
              <w:rPr>
                <w:sz w:val="16"/>
                <w:szCs w:val="16"/>
              </w:rPr>
            </w:pPr>
            <w:r>
              <w:rPr>
                <w:sz w:val="16"/>
                <w:szCs w:val="16"/>
              </w:rPr>
              <w:t>Y</w:t>
            </w:r>
          </w:p>
        </w:tc>
        <w:tc>
          <w:tcPr>
            <w:tcW w:w="1142" w:type="dxa"/>
          </w:tcPr>
          <w:p w14:paraId="001B1F83" w14:textId="77777777" w:rsidR="00264DBA" w:rsidRDefault="00264DBA" w:rsidP="00E05169">
            <w:pPr>
              <w:spacing w:after="0" w:line="240" w:lineRule="auto"/>
              <w:jc w:val="center"/>
              <w:rPr>
                <w:sz w:val="16"/>
                <w:szCs w:val="16"/>
              </w:rPr>
            </w:pPr>
            <w:r>
              <w:rPr>
                <w:sz w:val="16"/>
                <w:szCs w:val="16"/>
              </w:rPr>
              <w:t>Subjects: 1.7%</w:t>
            </w:r>
          </w:p>
          <w:p w14:paraId="2B94A7F4" w14:textId="77777777" w:rsidR="00264DBA" w:rsidRDefault="00264DBA" w:rsidP="00E05169">
            <w:pPr>
              <w:spacing w:after="0" w:line="240" w:lineRule="auto"/>
              <w:jc w:val="center"/>
              <w:rPr>
                <w:sz w:val="16"/>
                <w:szCs w:val="16"/>
              </w:rPr>
            </w:pPr>
            <w:r>
              <w:rPr>
                <w:sz w:val="16"/>
                <w:szCs w:val="16"/>
              </w:rPr>
              <w:t>Control: 0%</w:t>
            </w:r>
          </w:p>
        </w:tc>
        <w:tc>
          <w:tcPr>
            <w:tcW w:w="589" w:type="dxa"/>
          </w:tcPr>
          <w:p w14:paraId="00FBFA70" w14:textId="77777777" w:rsidR="00264DBA" w:rsidRDefault="00264DBA" w:rsidP="00E05169">
            <w:pPr>
              <w:spacing w:after="0" w:line="240" w:lineRule="auto"/>
              <w:jc w:val="center"/>
              <w:rPr>
                <w:sz w:val="16"/>
                <w:szCs w:val="16"/>
              </w:rPr>
            </w:pPr>
            <w:r>
              <w:rPr>
                <w:sz w:val="16"/>
                <w:szCs w:val="16"/>
              </w:rPr>
              <w:t>N</w:t>
            </w:r>
          </w:p>
        </w:tc>
        <w:tc>
          <w:tcPr>
            <w:tcW w:w="562" w:type="dxa"/>
          </w:tcPr>
          <w:p w14:paraId="5DC33E6D" w14:textId="77777777" w:rsidR="00264DBA" w:rsidRDefault="00264DBA" w:rsidP="00E05169">
            <w:pPr>
              <w:spacing w:after="0" w:line="240" w:lineRule="auto"/>
              <w:jc w:val="center"/>
              <w:rPr>
                <w:sz w:val="16"/>
                <w:szCs w:val="16"/>
              </w:rPr>
            </w:pPr>
            <w:r>
              <w:rPr>
                <w:sz w:val="16"/>
                <w:szCs w:val="16"/>
              </w:rPr>
              <w:t>Y</w:t>
            </w:r>
          </w:p>
        </w:tc>
        <w:tc>
          <w:tcPr>
            <w:tcW w:w="589" w:type="dxa"/>
          </w:tcPr>
          <w:p w14:paraId="263ECE17" w14:textId="77777777" w:rsidR="00264DBA" w:rsidRDefault="00264DBA" w:rsidP="00E05169">
            <w:pPr>
              <w:spacing w:after="0" w:line="240" w:lineRule="auto"/>
              <w:jc w:val="center"/>
              <w:rPr>
                <w:sz w:val="16"/>
                <w:szCs w:val="16"/>
              </w:rPr>
            </w:pPr>
            <w:r>
              <w:rPr>
                <w:sz w:val="16"/>
                <w:szCs w:val="16"/>
              </w:rPr>
              <w:t>N</w:t>
            </w:r>
          </w:p>
        </w:tc>
        <w:tc>
          <w:tcPr>
            <w:tcW w:w="589" w:type="dxa"/>
          </w:tcPr>
          <w:p w14:paraId="52751C46" w14:textId="77777777" w:rsidR="00264DBA" w:rsidRDefault="00264DBA" w:rsidP="00E05169">
            <w:pPr>
              <w:spacing w:after="0" w:line="240" w:lineRule="auto"/>
              <w:jc w:val="center"/>
              <w:rPr>
                <w:sz w:val="16"/>
                <w:szCs w:val="16"/>
              </w:rPr>
            </w:pPr>
            <w:r>
              <w:rPr>
                <w:sz w:val="16"/>
                <w:szCs w:val="16"/>
              </w:rPr>
              <w:t>N/A</w:t>
            </w:r>
          </w:p>
        </w:tc>
        <w:tc>
          <w:tcPr>
            <w:tcW w:w="604" w:type="dxa"/>
          </w:tcPr>
          <w:p w14:paraId="71CA940D" w14:textId="77777777" w:rsidR="00264DBA" w:rsidRDefault="00264DBA" w:rsidP="00E05169">
            <w:pPr>
              <w:spacing w:after="0" w:line="240" w:lineRule="auto"/>
              <w:jc w:val="center"/>
              <w:rPr>
                <w:sz w:val="16"/>
                <w:szCs w:val="16"/>
              </w:rPr>
            </w:pPr>
            <w:r>
              <w:rPr>
                <w:sz w:val="16"/>
                <w:szCs w:val="16"/>
              </w:rPr>
              <w:t>Y</w:t>
            </w:r>
          </w:p>
        </w:tc>
        <w:tc>
          <w:tcPr>
            <w:tcW w:w="604" w:type="dxa"/>
          </w:tcPr>
          <w:p w14:paraId="039EA2C6" w14:textId="77777777" w:rsidR="00264DBA" w:rsidRDefault="00264DBA" w:rsidP="00E05169">
            <w:pPr>
              <w:spacing w:after="0" w:line="240" w:lineRule="auto"/>
              <w:jc w:val="center"/>
              <w:rPr>
                <w:sz w:val="16"/>
                <w:szCs w:val="16"/>
              </w:rPr>
            </w:pPr>
            <w:r>
              <w:rPr>
                <w:sz w:val="16"/>
                <w:szCs w:val="16"/>
              </w:rPr>
              <w:t>N</w:t>
            </w:r>
          </w:p>
        </w:tc>
        <w:tc>
          <w:tcPr>
            <w:tcW w:w="604" w:type="dxa"/>
          </w:tcPr>
          <w:p w14:paraId="77D736B4" w14:textId="77777777" w:rsidR="00264DBA" w:rsidRDefault="00264DBA" w:rsidP="00E05169">
            <w:pPr>
              <w:spacing w:after="0" w:line="240" w:lineRule="auto"/>
              <w:jc w:val="center"/>
              <w:rPr>
                <w:sz w:val="16"/>
                <w:szCs w:val="16"/>
              </w:rPr>
            </w:pPr>
            <w:r>
              <w:rPr>
                <w:sz w:val="16"/>
                <w:szCs w:val="16"/>
              </w:rPr>
              <w:t>N</w:t>
            </w:r>
          </w:p>
        </w:tc>
        <w:tc>
          <w:tcPr>
            <w:tcW w:w="604" w:type="dxa"/>
          </w:tcPr>
          <w:p w14:paraId="165AA11D" w14:textId="77777777" w:rsidR="00264DBA" w:rsidRDefault="00264DBA" w:rsidP="00E05169">
            <w:pPr>
              <w:spacing w:after="0" w:line="240" w:lineRule="auto"/>
              <w:jc w:val="center"/>
              <w:rPr>
                <w:sz w:val="16"/>
                <w:szCs w:val="16"/>
              </w:rPr>
            </w:pPr>
            <w:r>
              <w:rPr>
                <w:sz w:val="16"/>
                <w:szCs w:val="16"/>
              </w:rPr>
              <w:t>Y</w:t>
            </w:r>
          </w:p>
        </w:tc>
        <w:tc>
          <w:tcPr>
            <w:tcW w:w="604" w:type="dxa"/>
          </w:tcPr>
          <w:p w14:paraId="2DE3839E" w14:textId="77777777" w:rsidR="00264DBA" w:rsidRDefault="00264DBA" w:rsidP="00E05169">
            <w:pPr>
              <w:spacing w:after="0" w:line="240" w:lineRule="auto"/>
              <w:jc w:val="center"/>
              <w:rPr>
                <w:sz w:val="16"/>
                <w:szCs w:val="16"/>
              </w:rPr>
            </w:pPr>
            <w:r>
              <w:rPr>
                <w:sz w:val="16"/>
                <w:szCs w:val="16"/>
              </w:rPr>
              <w:t>Y</w:t>
            </w:r>
          </w:p>
        </w:tc>
      </w:tr>
      <w:tr w:rsidR="00264DBA" w:rsidRPr="007309CF" w14:paraId="7AFFE964" w14:textId="77777777" w:rsidTr="00D6478D">
        <w:tc>
          <w:tcPr>
            <w:tcW w:w="1435" w:type="dxa"/>
          </w:tcPr>
          <w:p w14:paraId="22ABB210" w14:textId="735BF2AA" w:rsidR="00264DBA" w:rsidRDefault="00264DBA" w:rsidP="0098703E">
            <w:pPr>
              <w:spacing w:after="0" w:line="240" w:lineRule="auto"/>
              <w:jc w:val="center"/>
              <w:rPr>
                <w:sz w:val="16"/>
                <w:szCs w:val="16"/>
              </w:rPr>
            </w:pPr>
            <w:r>
              <w:rPr>
                <w:sz w:val="16"/>
                <w:szCs w:val="16"/>
              </w:rPr>
              <w:t xml:space="preserve">Skillgate et al., 2016 </w:t>
            </w:r>
            <w:r>
              <w:rPr>
                <w:sz w:val="16"/>
                <w:szCs w:val="16"/>
              </w:rPr>
              <w:fldChar w:fldCharType="begin"/>
            </w:r>
            <w:r>
              <w:rPr>
                <w:sz w:val="16"/>
                <w:szCs w:val="16"/>
              </w:rPr>
              <w:instrText xml:space="preserve"> ADDIN EN.CITE &lt;EndNote&gt;&lt;Cite&gt;&lt;Author&gt;Skillgate&lt;/Author&gt;&lt;Year&gt;2016&lt;/Year&gt;&lt;RecNum&gt;88&lt;/RecNum&gt;&lt;DisplayText&gt;[59]&lt;/DisplayText&gt;&lt;record&gt;&lt;rec-number&gt;88&lt;/rec-number&gt;&lt;foreign-keys&gt;&lt;key app="EN" db-id="0wazzzvdysf52be095wxrrr052tpr2xww5zt" timestamp="1516129688"&gt;88&lt;/key&gt;&lt;/foreign-keys&gt;&lt;ref-type name="Journal Article"&gt;17&lt;/ref-type&gt;&lt;contributors&gt;&lt;authors&gt;&lt;author&gt;Skillgate, E.&lt;/author&gt;&lt;author&gt;Côté, P.&lt;/author&gt;&lt;author&gt;Cassidy, J. D.&lt;/author&gt;&lt;author&gt;Boyle, E.&lt;/author&gt;&lt;author&gt;Carroll, L. J.&lt;/author&gt;&lt;author&gt;Holm, L. W.&lt;/author&gt;&lt;/authors&gt;&lt;/contributors&gt;&lt;titles&gt;&lt;title&gt;Effect of early intensive care on recovery from whiplash-associated disorders: results of a population-based cohort study&lt;/title&gt;&lt;secondary-title&gt;Archives of Physical Medicine and Rehabilitation&lt;/secondary-title&gt;&lt;/titles&gt;&lt;periodical&gt;&lt;full-title&gt;Archives of Physical Medicine and Rehabilitation&lt;/full-title&gt;&lt;/periodical&gt;&lt;pages&gt;739-746&lt;/pages&gt;&lt;volume&gt;97&lt;/volume&gt;&lt;dates&gt;&lt;year&gt;2016&lt;/year&gt;&lt;/dates&gt;&lt;urls&gt;&lt;/urls&gt;&lt;/record&gt;&lt;/Cite&gt;&lt;/EndNote&gt;</w:instrText>
            </w:r>
            <w:r>
              <w:rPr>
                <w:sz w:val="16"/>
                <w:szCs w:val="16"/>
              </w:rPr>
              <w:fldChar w:fldCharType="separate"/>
            </w:r>
            <w:r>
              <w:rPr>
                <w:noProof/>
                <w:sz w:val="16"/>
                <w:szCs w:val="16"/>
              </w:rPr>
              <w:t>[59]</w:t>
            </w:r>
            <w:r>
              <w:rPr>
                <w:sz w:val="16"/>
                <w:szCs w:val="16"/>
              </w:rPr>
              <w:fldChar w:fldCharType="end"/>
            </w:r>
          </w:p>
        </w:tc>
        <w:tc>
          <w:tcPr>
            <w:tcW w:w="241" w:type="dxa"/>
          </w:tcPr>
          <w:p w14:paraId="2FDACC95" w14:textId="77777777" w:rsidR="00264DBA" w:rsidRDefault="00264DBA" w:rsidP="00E05169">
            <w:pPr>
              <w:spacing w:after="0" w:line="240" w:lineRule="auto"/>
              <w:jc w:val="center"/>
              <w:rPr>
                <w:sz w:val="16"/>
                <w:szCs w:val="16"/>
              </w:rPr>
            </w:pPr>
            <w:r>
              <w:rPr>
                <w:sz w:val="16"/>
                <w:szCs w:val="16"/>
              </w:rPr>
              <w:t>Y</w:t>
            </w:r>
          </w:p>
        </w:tc>
        <w:tc>
          <w:tcPr>
            <w:tcW w:w="570" w:type="dxa"/>
          </w:tcPr>
          <w:p w14:paraId="77E72F84" w14:textId="77777777" w:rsidR="00264DBA" w:rsidRDefault="00264DBA" w:rsidP="00E05169">
            <w:pPr>
              <w:spacing w:after="0" w:line="240" w:lineRule="auto"/>
              <w:jc w:val="center"/>
              <w:rPr>
                <w:sz w:val="16"/>
                <w:szCs w:val="16"/>
              </w:rPr>
            </w:pPr>
            <w:r>
              <w:rPr>
                <w:sz w:val="16"/>
                <w:szCs w:val="16"/>
              </w:rPr>
              <w:t>Y</w:t>
            </w:r>
          </w:p>
        </w:tc>
        <w:tc>
          <w:tcPr>
            <w:tcW w:w="589" w:type="dxa"/>
          </w:tcPr>
          <w:p w14:paraId="7B16CE6A" w14:textId="77777777" w:rsidR="00264DBA" w:rsidRDefault="00264DBA" w:rsidP="00E05169">
            <w:pPr>
              <w:spacing w:after="0" w:line="240" w:lineRule="auto"/>
              <w:jc w:val="center"/>
              <w:rPr>
                <w:sz w:val="16"/>
                <w:szCs w:val="16"/>
              </w:rPr>
            </w:pPr>
            <w:r>
              <w:rPr>
                <w:sz w:val="16"/>
                <w:szCs w:val="16"/>
              </w:rPr>
              <w:t>N/A</w:t>
            </w:r>
          </w:p>
        </w:tc>
        <w:tc>
          <w:tcPr>
            <w:tcW w:w="544" w:type="dxa"/>
          </w:tcPr>
          <w:p w14:paraId="34F9B544" w14:textId="77777777" w:rsidR="00264DBA" w:rsidRDefault="00264DBA" w:rsidP="00E05169">
            <w:pPr>
              <w:spacing w:after="0" w:line="240" w:lineRule="auto"/>
              <w:jc w:val="center"/>
              <w:rPr>
                <w:sz w:val="16"/>
                <w:szCs w:val="16"/>
              </w:rPr>
            </w:pPr>
            <w:r>
              <w:rPr>
                <w:sz w:val="16"/>
                <w:szCs w:val="16"/>
              </w:rPr>
              <w:t>N</w:t>
            </w:r>
          </w:p>
        </w:tc>
        <w:tc>
          <w:tcPr>
            <w:tcW w:w="645" w:type="dxa"/>
          </w:tcPr>
          <w:p w14:paraId="586ACAAC" w14:textId="77777777" w:rsidR="00264DBA" w:rsidRDefault="00264DBA" w:rsidP="00E05169">
            <w:pPr>
              <w:spacing w:after="0" w:line="240" w:lineRule="auto"/>
              <w:jc w:val="center"/>
              <w:rPr>
                <w:sz w:val="16"/>
                <w:szCs w:val="16"/>
              </w:rPr>
            </w:pPr>
            <w:r>
              <w:rPr>
                <w:sz w:val="16"/>
                <w:szCs w:val="16"/>
              </w:rPr>
              <w:t>Y</w:t>
            </w:r>
          </w:p>
        </w:tc>
        <w:tc>
          <w:tcPr>
            <w:tcW w:w="1142" w:type="dxa"/>
          </w:tcPr>
          <w:p w14:paraId="13EE07B9" w14:textId="77777777" w:rsidR="00264DBA" w:rsidRDefault="00264DBA" w:rsidP="00E05169">
            <w:pPr>
              <w:spacing w:after="0" w:line="240" w:lineRule="auto"/>
              <w:jc w:val="center"/>
              <w:rPr>
                <w:sz w:val="16"/>
                <w:szCs w:val="16"/>
              </w:rPr>
            </w:pPr>
            <w:r>
              <w:rPr>
                <w:sz w:val="16"/>
                <w:szCs w:val="16"/>
              </w:rPr>
              <w:t>12M: 12%</w:t>
            </w:r>
          </w:p>
          <w:p w14:paraId="2DAAF284" w14:textId="77777777" w:rsidR="00264DBA" w:rsidRDefault="00264DBA" w:rsidP="00E05169">
            <w:pPr>
              <w:spacing w:after="0" w:line="240" w:lineRule="auto"/>
              <w:jc w:val="center"/>
              <w:rPr>
                <w:sz w:val="16"/>
                <w:szCs w:val="16"/>
              </w:rPr>
            </w:pPr>
          </w:p>
        </w:tc>
        <w:tc>
          <w:tcPr>
            <w:tcW w:w="589" w:type="dxa"/>
          </w:tcPr>
          <w:p w14:paraId="12266F2C" w14:textId="77777777" w:rsidR="00264DBA" w:rsidRDefault="00264DBA" w:rsidP="00E05169">
            <w:pPr>
              <w:spacing w:after="0" w:line="240" w:lineRule="auto"/>
              <w:jc w:val="center"/>
              <w:rPr>
                <w:sz w:val="16"/>
                <w:szCs w:val="16"/>
              </w:rPr>
            </w:pPr>
            <w:r>
              <w:rPr>
                <w:sz w:val="16"/>
                <w:szCs w:val="16"/>
              </w:rPr>
              <w:t>N</w:t>
            </w:r>
          </w:p>
        </w:tc>
        <w:tc>
          <w:tcPr>
            <w:tcW w:w="562" w:type="dxa"/>
          </w:tcPr>
          <w:p w14:paraId="6783ADD1" w14:textId="77777777" w:rsidR="00264DBA" w:rsidRDefault="00264DBA" w:rsidP="00E05169">
            <w:pPr>
              <w:spacing w:after="0" w:line="240" w:lineRule="auto"/>
              <w:jc w:val="center"/>
              <w:rPr>
                <w:sz w:val="16"/>
                <w:szCs w:val="16"/>
              </w:rPr>
            </w:pPr>
            <w:r>
              <w:rPr>
                <w:sz w:val="16"/>
                <w:szCs w:val="16"/>
              </w:rPr>
              <w:t>Y</w:t>
            </w:r>
          </w:p>
        </w:tc>
        <w:tc>
          <w:tcPr>
            <w:tcW w:w="589" w:type="dxa"/>
          </w:tcPr>
          <w:p w14:paraId="41B02C07" w14:textId="77777777" w:rsidR="00264DBA" w:rsidRDefault="00264DBA" w:rsidP="00E05169">
            <w:pPr>
              <w:spacing w:after="0" w:line="240" w:lineRule="auto"/>
              <w:jc w:val="center"/>
              <w:rPr>
                <w:sz w:val="16"/>
                <w:szCs w:val="16"/>
              </w:rPr>
            </w:pPr>
            <w:r>
              <w:rPr>
                <w:sz w:val="16"/>
                <w:szCs w:val="16"/>
              </w:rPr>
              <w:t>CS</w:t>
            </w:r>
          </w:p>
        </w:tc>
        <w:tc>
          <w:tcPr>
            <w:tcW w:w="589" w:type="dxa"/>
          </w:tcPr>
          <w:p w14:paraId="1E95E11C" w14:textId="77777777" w:rsidR="00264DBA" w:rsidRDefault="00264DBA" w:rsidP="00E05169">
            <w:pPr>
              <w:spacing w:after="0" w:line="240" w:lineRule="auto"/>
              <w:jc w:val="center"/>
              <w:rPr>
                <w:sz w:val="16"/>
                <w:szCs w:val="16"/>
              </w:rPr>
            </w:pPr>
            <w:r>
              <w:rPr>
                <w:sz w:val="16"/>
                <w:szCs w:val="16"/>
              </w:rPr>
              <w:t>N/A</w:t>
            </w:r>
          </w:p>
        </w:tc>
        <w:tc>
          <w:tcPr>
            <w:tcW w:w="604" w:type="dxa"/>
          </w:tcPr>
          <w:p w14:paraId="76E9BD78" w14:textId="77777777" w:rsidR="00264DBA" w:rsidRDefault="00264DBA" w:rsidP="00E05169">
            <w:pPr>
              <w:spacing w:after="0" w:line="240" w:lineRule="auto"/>
              <w:jc w:val="center"/>
              <w:rPr>
                <w:sz w:val="16"/>
                <w:szCs w:val="16"/>
              </w:rPr>
            </w:pPr>
            <w:r>
              <w:rPr>
                <w:sz w:val="16"/>
                <w:szCs w:val="16"/>
              </w:rPr>
              <w:t>CS</w:t>
            </w:r>
          </w:p>
        </w:tc>
        <w:tc>
          <w:tcPr>
            <w:tcW w:w="604" w:type="dxa"/>
          </w:tcPr>
          <w:p w14:paraId="00169DAF" w14:textId="77777777" w:rsidR="00264DBA" w:rsidRDefault="00264DBA" w:rsidP="00E05169">
            <w:pPr>
              <w:spacing w:after="0" w:line="240" w:lineRule="auto"/>
              <w:jc w:val="center"/>
              <w:rPr>
                <w:sz w:val="16"/>
                <w:szCs w:val="16"/>
              </w:rPr>
            </w:pPr>
            <w:r>
              <w:rPr>
                <w:sz w:val="16"/>
                <w:szCs w:val="16"/>
              </w:rPr>
              <w:t>Y</w:t>
            </w:r>
          </w:p>
        </w:tc>
        <w:tc>
          <w:tcPr>
            <w:tcW w:w="604" w:type="dxa"/>
          </w:tcPr>
          <w:p w14:paraId="7EABE410" w14:textId="77777777" w:rsidR="00264DBA" w:rsidRDefault="00264DBA" w:rsidP="00E05169">
            <w:pPr>
              <w:spacing w:after="0" w:line="240" w:lineRule="auto"/>
              <w:jc w:val="center"/>
              <w:rPr>
                <w:sz w:val="16"/>
                <w:szCs w:val="16"/>
              </w:rPr>
            </w:pPr>
            <w:r>
              <w:rPr>
                <w:sz w:val="16"/>
                <w:szCs w:val="16"/>
              </w:rPr>
              <w:t>N/A</w:t>
            </w:r>
          </w:p>
        </w:tc>
        <w:tc>
          <w:tcPr>
            <w:tcW w:w="604" w:type="dxa"/>
          </w:tcPr>
          <w:p w14:paraId="23594170" w14:textId="77777777" w:rsidR="00264DBA" w:rsidRDefault="00264DBA" w:rsidP="00E05169">
            <w:pPr>
              <w:spacing w:after="0" w:line="240" w:lineRule="auto"/>
              <w:jc w:val="center"/>
              <w:rPr>
                <w:sz w:val="16"/>
                <w:szCs w:val="16"/>
              </w:rPr>
            </w:pPr>
            <w:r>
              <w:rPr>
                <w:sz w:val="16"/>
                <w:szCs w:val="16"/>
              </w:rPr>
              <w:t>Y</w:t>
            </w:r>
          </w:p>
        </w:tc>
        <w:tc>
          <w:tcPr>
            <w:tcW w:w="604" w:type="dxa"/>
          </w:tcPr>
          <w:p w14:paraId="32301E1C" w14:textId="77777777" w:rsidR="00264DBA" w:rsidRDefault="00264DBA" w:rsidP="00E05169">
            <w:pPr>
              <w:spacing w:after="0" w:line="240" w:lineRule="auto"/>
              <w:jc w:val="center"/>
              <w:rPr>
                <w:sz w:val="16"/>
                <w:szCs w:val="16"/>
              </w:rPr>
            </w:pPr>
            <w:r>
              <w:rPr>
                <w:sz w:val="16"/>
                <w:szCs w:val="16"/>
              </w:rPr>
              <w:t>Y</w:t>
            </w:r>
          </w:p>
        </w:tc>
      </w:tr>
      <w:tr w:rsidR="00264DBA" w:rsidRPr="007309CF" w14:paraId="5ED889C3" w14:textId="77777777" w:rsidTr="00D6478D">
        <w:tc>
          <w:tcPr>
            <w:tcW w:w="1435" w:type="dxa"/>
          </w:tcPr>
          <w:p w14:paraId="741136E0" w14:textId="4676DF2F" w:rsidR="00264DBA" w:rsidRPr="007309CF" w:rsidRDefault="00264DBA" w:rsidP="0098703E">
            <w:pPr>
              <w:spacing w:after="0" w:line="240" w:lineRule="auto"/>
              <w:jc w:val="center"/>
              <w:rPr>
                <w:sz w:val="16"/>
                <w:szCs w:val="16"/>
              </w:rPr>
            </w:pPr>
            <w:r>
              <w:rPr>
                <w:sz w:val="16"/>
                <w:szCs w:val="16"/>
              </w:rPr>
              <w:t xml:space="preserve">Söderland et al., 2002 </w:t>
            </w:r>
            <w:r>
              <w:rPr>
                <w:sz w:val="16"/>
                <w:szCs w:val="16"/>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0]</w:t>
            </w:r>
            <w:r>
              <w:rPr>
                <w:sz w:val="16"/>
                <w:szCs w:val="16"/>
              </w:rPr>
              <w:fldChar w:fldCharType="end"/>
            </w:r>
          </w:p>
        </w:tc>
        <w:tc>
          <w:tcPr>
            <w:tcW w:w="241" w:type="dxa"/>
          </w:tcPr>
          <w:p w14:paraId="5373263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038DC2C2"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7075377C"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5BDE73ED"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53DD9453"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76900A18" w14:textId="77777777" w:rsidR="00264DBA" w:rsidRDefault="00264DBA" w:rsidP="00E05169">
            <w:pPr>
              <w:spacing w:after="0" w:line="240" w:lineRule="auto"/>
              <w:jc w:val="center"/>
              <w:rPr>
                <w:sz w:val="16"/>
                <w:szCs w:val="16"/>
              </w:rPr>
            </w:pPr>
            <w:r>
              <w:rPr>
                <w:sz w:val="16"/>
                <w:szCs w:val="16"/>
              </w:rPr>
              <w:t>3W: 10.2%</w:t>
            </w:r>
          </w:p>
          <w:p w14:paraId="0EE02F4F" w14:textId="77777777" w:rsidR="00264DBA" w:rsidRDefault="00264DBA" w:rsidP="00E05169">
            <w:pPr>
              <w:spacing w:after="0" w:line="240" w:lineRule="auto"/>
              <w:jc w:val="center"/>
              <w:rPr>
                <w:sz w:val="16"/>
                <w:szCs w:val="16"/>
              </w:rPr>
            </w:pPr>
            <w:r>
              <w:rPr>
                <w:sz w:val="16"/>
                <w:szCs w:val="16"/>
              </w:rPr>
              <w:t>6M: 15.3%</w:t>
            </w:r>
          </w:p>
          <w:p w14:paraId="4983B574" w14:textId="77777777" w:rsidR="00264DBA" w:rsidRPr="007309CF" w:rsidRDefault="00264DBA" w:rsidP="00E05169">
            <w:pPr>
              <w:spacing w:after="0" w:line="240" w:lineRule="auto"/>
              <w:jc w:val="center"/>
              <w:rPr>
                <w:sz w:val="16"/>
                <w:szCs w:val="16"/>
              </w:rPr>
            </w:pPr>
            <w:r>
              <w:rPr>
                <w:sz w:val="16"/>
                <w:szCs w:val="16"/>
              </w:rPr>
              <w:t>1Y:13.6%</w:t>
            </w:r>
          </w:p>
        </w:tc>
        <w:tc>
          <w:tcPr>
            <w:tcW w:w="589" w:type="dxa"/>
          </w:tcPr>
          <w:p w14:paraId="5CD4EF1E"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6FE632C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D36F72C"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70B54EF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76A4316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40903A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8DD1A0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53C0630"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3AC62725"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7B3847BA" w14:textId="77777777" w:rsidTr="00D6478D">
        <w:tc>
          <w:tcPr>
            <w:tcW w:w="1435" w:type="dxa"/>
          </w:tcPr>
          <w:p w14:paraId="442D00EB" w14:textId="33F1F3D3" w:rsidR="00264DBA" w:rsidRPr="007309CF" w:rsidRDefault="00264DBA" w:rsidP="0098703E">
            <w:pPr>
              <w:spacing w:after="0" w:line="240" w:lineRule="auto"/>
              <w:jc w:val="center"/>
              <w:rPr>
                <w:sz w:val="16"/>
                <w:szCs w:val="16"/>
              </w:rPr>
            </w:pPr>
            <w:r>
              <w:rPr>
                <w:sz w:val="16"/>
                <w:szCs w:val="16"/>
              </w:rPr>
              <w:t xml:space="preserve">Spearing et al., 2012 </w:t>
            </w:r>
            <w:r>
              <w:rPr>
                <w:sz w:val="16"/>
                <w:szCs w:val="16"/>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Pr>
                <w:sz w:val="16"/>
                <w:szCs w:val="16"/>
              </w:rPr>
              <w:instrText xml:space="preserve"> ADDIN EN.CITE </w:instrText>
            </w:r>
            <w:r>
              <w:rPr>
                <w:sz w:val="16"/>
                <w:szCs w:val="16"/>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1]</w:t>
            </w:r>
            <w:r>
              <w:rPr>
                <w:sz w:val="16"/>
                <w:szCs w:val="16"/>
              </w:rPr>
              <w:fldChar w:fldCharType="end"/>
            </w:r>
          </w:p>
        </w:tc>
        <w:tc>
          <w:tcPr>
            <w:tcW w:w="241" w:type="dxa"/>
          </w:tcPr>
          <w:p w14:paraId="0D890B5E" w14:textId="77777777" w:rsidR="00264DBA" w:rsidRPr="007309CF" w:rsidRDefault="00264DBA" w:rsidP="00E05169">
            <w:pPr>
              <w:spacing w:after="0" w:line="240" w:lineRule="auto"/>
              <w:jc w:val="center"/>
              <w:rPr>
                <w:sz w:val="16"/>
                <w:szCs w:val="16"/>
              </w:rPr>
            </w:pPr>
            <w:r>
              <w:rPr>
                <w:sz w:val="16"/>
                <w:szCs w:val="16"/>
              </w:rPr>
              <w:t>CS</w:t>
            </w:r>
          </w:p>
        </w:tc>
        <w:tc>
          <w:tcPr>
            <w:tcW w:w="570" w:type="dxa"/>
          </w:tcPr>
          <w:p w14:paraId="5D85E060"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73FDAACC"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658E51D6"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6775E909"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3179DE41" w14:textId="77777777" w:rsidR="00264DBA" w:rsidRPr="007309CF" w:rsidRDefault="00264DBA" w:rsidP="00E05169">
            <w:pPr>
              <w:spacing w:after="0" w:line="240" w:lineRule="auto"/>
              <w:jc w:val="center"/>
              <w:rPr>
                <w:sz w:val="16"/>
                <w:szCs w:val="16"/>
              </w:rPr>
            </w:pPr>
            <w:r>
              <w:rPr>
                <w:sz w:val="16"/>
                <w:szCs w:val="16"/>
              </w:rPr>
              <w:t>-</w:t>
            </w:r>
          </w:p>
        </w:tc>
        <w:tc>
          <w:tcPr>
            <w:tcW w:w="589" w:type="dxa"/>
          </w:tcPr>
          <w:p w14:paraId="2B50313E"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3E7DD1E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BEA04C5"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5BC5FDD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5A70554"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3844F8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5EB594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0CD39A9"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C29D0B3"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19492CB3" w14:textId="77777777" w:rsidTr="00D6478D">
        <w:tc>
          <w:tcPr>
            <w:tcW w:w="1435" w:type="dxa"/>
          </w:tcPr>
          <w:p w14:paraId="4F703766" w14:textId="286D0567" w:rsidR="00264DBA" w:rsidRPr="007309CF" w:rsidRDefault="00264DBA" w:rsidP="0098703E">
            <w:pPr>
              <w:spacing w:after="0" w:line="240" w:lineRule="auto"/>
              <w:jc w:val="center"/>
              <w:rPr>
                <w:sz w:val="16"/>
                <w:szCs w:val="16"/>
              </w:rPr>
            </w:pPr>
            <w:r>
              <w:rPr>
                <w:sz w:val="16"/>
                <w:szCs w:val="16"/>
              </w:rPr>
              <w:t xml:space="preserve">Sterling et al., 2010 </w:t>
            </w:r>
            <w:r>
              <w:rPr>
                <w:sz w:val="16"/>
                <w:szCs w:val="16"/>
              </w:rPr>
              <w:fldChar w:fldCharType="begin">
                <w:fldData xml:space="preserve">PEVuZE5vdGU+PENpdGU+PEF1dGhvcj5TdGVybGluZzwvQXV0aG9yPjxZZWFyPjIwMTA8L1llYXI+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AxLTY8L3BhZ2VzPjx2b2x1bWU+MTUwPC92b2x1bWU+PG51bWJlcj4z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C4wNi4w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Pr>
                <w:sz w:val="16"/>
                <w:szCs w:val="16"/>
              </w:rPr>
              <w:instrText xml:space="preserve"> ADDIN EN.CITE </w:instrText>
            </w:r>
            <w:r>
              <w:rPr>
                <w:sz w:val="16"/>
                <w:szCs w:val="16"/>
              </w:rPr>
              <w:fldChar w:fldCharType="begin">
                <w:fldData xml:space="preserve">PEVuZE5vdGU+PENpdGU+PEF1dGhvcj5TdGVybGluZzwvQXV0aG9yPjxZZWFyPjIwMTA8L1llYXI+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AxLTY8L3BhZ2VzPjx2b2x1bWU+MTUwPC92b2x1bWU+PG51bWJlcj4z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C4wNi4w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2]</w:t>
            </w:r>
            <w:r>
              <w:rPr>
                <w:sz w:val="16"/>
                <w:szCs w:val="16"/>
              </w:rPr>
              <w:fldChar w:fldCharType="end"/>
            </w:r>
          </w:p>
        </w:tc>
        <w:tc>
          <w:tcPr>
            <w:tcW w:w="241" w:type="dxa"/>
          </w:tcPr>
          <w:p w14:paraId="1F0A293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3DBB855"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7F3B8C29" w14:textId="77777777" w:rsidR="00264DBA" w:rsidRPr="007309CF" w:rsidRDefault="00264DBA" w:rsidP="00E05169">
            <w:pPr>
              <w:spacing w:after="0" w:line="240" w:lineRule="auto"/>
              <w:jc w:val="center"/>
              <w:rPr>
                <w:sz w:val="16"/>
                <w:szCs w:val="16"/>
              </w:rPr>
            </w:pPr>
            <w:r>
              <w:rPr>
                <w:sz w:val="16"/>
                <w:szCs w:val="16"/>
              </w:rPr>
              <w:t>CS</w:t>
            </w:r>
          </w:p>
        </w:tc>
        <w:tc>
          <w:tcPr>
            <w:tcW w:w="544" w:type="dxa"/>
          </w:tcPr>
          <w:p w14:paraId="2A7D07B1"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32A824C1"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7796C4D2" w14:textId="77777777" w:rsidR="00264DBA" w:rsidRPr="007309CF" w:rsidRDefault="00264DBA" w:rsidP="00E05169">
            <w:pPr>
              <w:spacing w:after="0" w:line="240" w:lineRule="auto"/>
              <w:jc w:val="center"/>
              <w:rPr>
                <w:sz w:val="16"/>
                <w:szCs w:val="16"/>
              </w:rPr>
            </w:pPr>
            <w:r>
              <w:rPr>
                <w:sz w:val="16"/>
                <w:szCs w:val="16"/>
              </w:rPr>
              <w:t>7.5%</w:t>
            </w:r>
          </w:p>
        </w:tc>
        <w:tc>
          <w:tcPr>
            <w:tcW w:w="589" w:type="dxa"/>
          </w:tcPr>
          <w:p w14:paraId="6E099BC8"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01AA2C4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871C44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F830CB7"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18BADB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0693E1CF"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724A68A2"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B9D1606"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462B1BB"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7F7892E2" w14:textId="77777777" w:rsidTr="00D6478D">
        <w:tc>
          <w:tcPr>
            <w:tcW w:w="1435" w:type="dxa"/>
          </w:tcPr>
          <w:p w14:paraId="0DCA7873" w14:textId="5CA3DAF4" w:rsidR="00264DBA" w:rsidRPr="007309CF" w:rsidRDefault="00264DBA" w:rsidP="0098703E">
            <w:pPr>
              <w:spacing w:after="0" w:line="240" w:lineRule="auto"/>
              <w:jc w:val="center"/>
              <w:rPr>
                <w:sz w:val="16"/>
                <w:szCs w:val="16"/>
              </w:rPr>
            </w:pPr>
            <w:r>
              <w:rPr>
                <w:sz w:val="16"/>
                <w:szCs w:val="16"/>
              </w:rPr>
              <w:t xml:space="preserve">Sterling et al., 2010 </w:t>
            </w:r>
            <w:r>
              <w:rPr>
                <w:sz w:val="16"/>
                <w:szCs w:val="16"/>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sz w:val="16"/>
                <w:szCs w:val="16"/>
              </w:rPr>
              <w:instrText xml:space="preserve"> ADDIN EN.CITE </w:instrText>
            </w:r>
            <w:r>
              <w:rPr>
                <w:sz w:val="16"/>
                <w:szCs w:val="16"/>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3]</w:t>
            </w:r>
            <w:r>
              <w:rPr>
                <w:sz w:val="16"/>
                <w:szCs w:val="16"/>
              </w:rPr>
              <w:fldChar w:fldCharType="end"/>
            </w:r>
          </w:p>
        </w:tc>
        <w:tc>
          <w:tcPr>
            <w:tcW w:w="241" w:type="dxa"/>
          </w:tcPr>
          <w:p w14:paraId="2B7B7B44"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3B34AEF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F298D66"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2822876E"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05501727"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6C94F4E1" w14:textId="77777777" w:rsidR="00264DBA" w:rsidRDefault="00264DBA" w:rsidP="00E05169">
            <w:pPr>
              <w:spacing w:after="0" w:line="240" w:lineRule="auto"/>
              <w:jc w:val="center"/>
              <w:rPr>
                <w:sz w:val="16"/>
                <w:szCs w:val="16"/>
              </w:rPr>
            </w:pPr>
            <w:r>
              <w:rPr>
                <w:sz w:val="16"/>
                <w:szCs w:val="16"/>
              </w:rPr>
              <w:t>NDI:39%</w:t>
            </w:r>
          </w:p>
          <w:p w14:paraId="2983410B" w14:textId="77777777" w:rsidR="00264DBA" w:rsidRPr="007309CF" w:rsidRDefault="00264DBA" w:rsidP="00E05169">
            <w:pPr>
              <w:spacing w:after="0" w:line="240" w:lineRule="auto"/>
              <w:jc w:val="center"/>
              <w:rPr>
                <w:sz w:val="16"/>
                <w:szCs w:val="16"/>
              </w:rPr>
            </w:pPr>
            <w:r>
              <w:rPr>
                <w:sz w:val="16"/>
                <w:szCs w:val="16"/>
              </w:rPr>
              <w:t>PDS: 41%</w:t>
            </w:r>
          </w:p>
        </w:tc>
        <w:tc>
          <w:tcPr>
            <w:tcW w:w="589" w:type="dxa"/>
          </w:tcPr>
          <w:p w14:paraId="2B630CA7"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11E92B5A"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3930D684"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21A24FFC"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6AE33BB4"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A765B5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99A97E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AC36D4F"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6456677"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A2C1119" w14:textId="77777777" w:rsidTr="00D6478D">
        <w:tc>
          <w:tcPr>
            <w:tcW w:w="1435" w:type="dxa"/>
          </w:tcPr>
          <w:p w14:paraId="74CA69A3" w14:textId="3B95FFF1" w:rsidR="00264DBA" w:rsidRPr="007309CF" w:rsidRDefault="00264DBA" w:rsidP="0098703E">
            <w:pPr>
              <w:spacing w:after="0" w:line="240" w:lineRule="auto"/>
              <w:jc w:val="center"/>
              <w:rPr>
                <w:sz w:val="16"/>
                <w:szCs w:val="16"/>
              </w:rPr>
            </w:pPr>
            <w:r>
              <w:rPr>
                <w:sz w:val="16"/>
                <w:szCs w:val="16"/>
              </w:rPr>
              <w:t xml:space="preserve">Sterling et al., 2011 </w:t>
            </w:r>
            <w:r>
              <w:rPr>
                <w:sz w:val="16"/>
                <w:szCs w:val="16"/>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sz w:val="16"/>
                <w:szCs w:val="16"/>
              </w:rPr>
              <w:instrText xml:space="preserve"> ADDIN EN.CITE </w:instrText>
            </w:r>
            <w:r>
              <w:rPr>
                <w:sz w:val="16"/>
                <w:szCs w:val="16"/>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4]</w:t>
            </w:r>
            <w:r>
              <w:rPr>
                <w:sz w:val="16"/>
                <w:szCs w:val="16"/>
              </w:rPr>
              <w:fldChar w:fldCharType="end"/>
            </w:r>
          </w:p>
        </w:tc>
        <w:tc>
          <w:tcPr>
            <w:tcW w:w="241" w:type="dxa"/>
          </w:tcPr>
          <w:p w14:paraId="14437AAB"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BC5ADB0"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69A52249"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7F213357"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3258BF64"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11B339B2" w14:textId="77777777" w:rsidR="00264DBA" w:rsidRDefault="00264DBA" w:rsidP="00E05169">
            <w:pPr>
              <w:spacing w:after="0" w:line="240" w:lineRule="auto"/>
              <w:jc w:val="center"/>
              <w:rPr>
                <w:sz w:val="16"/>
                <w:szCs w:val="16"/>
              </w:rPr>
            </w:pPr>
            <w:r>
              <w:rPr>
                <w:sz w:val="16"/>
                <w:szCs w:val="16"/>
              </w:rPr>
              <w:t>NDI: 39%</w:t>
            </w:r>
          </w:p>
          <w:p w14:paraId="23B91764" w14:textId="77777777" w:rsidR="00264DBA" w:rsidRPr="007309CF" w:rsidRDefault="00264DBA" w:rsidP="00E05169">
            <w:pPr>
              <w:spacing w:after="0" w:line="240" w:lineRule="auto"/>
              <w:jc w:val="center"/>
              <w:rPr>
                <w:sz w:val="16"/>
                <w:szCs w:val="16"/>
              </w:rPr>
            </w:pPr>
            <w:r>
              <w:rPr>
                <w:sz w:val="16"/>
                <w:szCs w:val="16"/>
              </w:rPr>
              <w:t>PDS: 41%</w:t>
            </w:r>
          </w:p>
        </w:tc>
        <w:tc>
          <w:tcPr>
            <w:tcW w:w="589" w:type="dxa"/>
          </w:tcPr>
          <w:p w14:paraId="0EC313E0"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6CDE22DB"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0EC2B63"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1F494A4F"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59B48E44"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7EC2B12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E13E976"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CF00CBD"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10258355"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671393A0" w14:textId="77777777" w:rsidTr="00D6478D">
        <w:tc>
          <w:tcPr>
            <w:tcW w:w="1435" w:type="dxa"/>
          </w:tcPr>
          <w:p w14:paraId="177B481D" w14:textId="78BD5BE2" w:rsidR="00264DBA" w:rsidRPr="007309CF" w:rsidRDefault="00264DBA" w:rsidP="0098703E">
            <w:pPr>
              <w:spacing w:after="0" w:line="240" w:lineRule="auto"/>
              <w:jc w:val="center"/>
              <w:rPr>
                <w:sz w:val="16"/>
                <w:szCs w:val="16"/>
              </w:rPr>
            </w:pPr>
            <w:r>
              <w:rPr>
                <w:sz w:val="16"/>
                <w:szCs w:val="16"/>
              </w:rPr>
              <w:t xml:space="preserve">Sterling et al., 2012 </w:t>
            </w:r>
            <w:r>
              <w:rPr>
                <w:sz w:val="16"/>
                <w:szCs w:val="16"/>
              </w:rPr>
              <w:fldChar w:fldCharType="begin">
                <w:fldData xml:space="preserve">PEVuZE5vdGU+PENpdGU+PEF1dGhvcj5TdGVybGluZzwvQXV0aG9yPjxZZWFyPjIwMTI8L1llYXI+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3MjctMzQ8L3BhZ2VzPjx2b2x1bWU+MTUzPC92b2x1bWU+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i4wNS4w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TdGVybGluZzwvQXV0aG9yPjxZZWFyPjIwMTI8L1llYXI+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3MjctMzQ8L3BhZ2VzPjx2b2x1bWU+MTUzPC92b2x1bWU+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i4wNS4w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5]</w:t>
            </w:r>
            <w:r>
              <w:rPr>
                <w:sz w:val="16"/>
                <w:szCs w:val="16"/>
              </w:rPr>
              <w:fldChar w:fldCharType="end"/>
            </w:r>
          </w:p>
        </w:tc>
        <w:tc>
          <w:tcPr>
            <w:tcW w:w="241" w:type="dxa"/>
          </w:tcPr>
          <w:p w14:paraId="6F8A32BC"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3C94AF6"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C4D9229"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6ED2415"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700C2E93"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1E63A149" w14:textId="77777777" w:rsidR="00264DBA" w:rsidRPr="007309CF" w:rsidRDefault="00264DBA" w:rsidP="00E05169">
            <w:pPr>
              <w:spacing w:after="0" w:line="240" w:lineRule="auto"/>
              <w:jc w:val="center"/>
              <w:rPr>
                <w:sz w:val="16"/>
                <w:szCs w:val="16"/>
              </w:rPr>
            </w:pPr>
            <w:r>
              <w:rPr>
                <w:sz w:val="16"/>
                <w:szCs w:val="16"/>
              </w:rPr>
              <w:t xml:space="preserve">10% </w:t>
            </w:r>
          </w:p>
        </w:tc>
        <w:tc>
          <w:tcPr>
            <w:tcW w:w="589" w:type="dxa"/>
          </w:tcPr>
          <w:p w14:paraId="6F2F25F0"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7ECF5FC5"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749A04DF"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3B9C60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8EF3E2F"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D314EA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7A3B56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3E744FD2"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0F2705BB"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420CDEC7" w14:textId="77777777" w:rsidTr="00D6478D">
        <w:tc>
          <w:tcPr>
            <w:tcW w:w="1435" w:type="dxa"/>
          </w:tcPr>
          <w:p w14:paraId="7E879EDD" w14:textId="2C54CC01" w:rsidR="00264DBA" w:rsidRPr="007309CF" w:rsidRDefault="00264DBA" w:rsidP="0098703E">
            <w:pPr>
              <w:spacing w:after="0" w:line="240" w:lineRule="auto"/>
              <w:jc w:val="center"/>
              <w:rPr>
                <w:sz w:val="16"/>
                <w:szCs w:val="16"/>
              </w:rPr>
            </w:pPr>
            <w:r>
              <w:rPr>
                <w:sz w:val="16"/>
                <w:szCs w:val="16"/>
              </w:rPr>
              <w:t xml:space="preserve">Sterling et al., 2013 </w:t>
            </w:r>
            <w:r>
              <w:rPr>
                <w:sz w:val="16"/>
                <w:szCs w:val="16"/>
              </w:rPr>
              <w:fldChar w:fldCharType="begin"/>
            </w:r>
            <w:r>
              <w:rPr>
                <w:sz w:val="16"/>
                <w:szCs w:val="16"/>
              </w:rPr>
              <w:instrText xml:space="preserve"> ADDIN EN.CITE &lt;EndNote&gt;&lt;Cite&gt;&lt;Author&gt;Sterling&lt;/Author&gt;&lt;Year&gt;2013&lt;/Year&gt;&lt;RecNum&gt;79&lt;/RecNum&gt;&lt;DisplayText&gt;[66]&lt;/DisplayText&gt;&lt;record&gt;&lt;rec-number&gt;79&lt;/rec-number&gt;&lt;foreign-keys&gt;&lt;key app="EN" db-id="0wazzzvdysf52be095wxrrr052tpr2xww5zt" timestamp="1516129665"&gt;79&lt;/key&gt;&lt;/foreign-keys&gt;&lt;ref-type name="Journal Article"&gt;17&lt;/ref-type&gt;&lt;contributors&gt;&lt;authors&gt;&lt;author&gt;Sterling, M.&lt;/author&gt;&lt;author&gt;Elliott, J.M.&lt;/author&gt;&lt;author&gt;Cabot, P.J.&lt;/author&gt;&lt;/authors&gt;&lt;/contributors&gt;&lt;titles&gt;&lt;title&gt;The course of serum inflammatory biomarkers following whiplash injury and their relationship to sensory and muscle measures: a longitudinal cohort study&lt;/title&gt;&lt;secondary-title&gt;PLoS One&lt;/secondary-title&gt;&lt;/titles&gt;&lt;periodical&gt;&lt;full-title&gt;PLOS One&lt;/full-title&gt;&lt;/periodical&gt;&lt;pages&gt;e77903&lt;/pages&gt;&lt;volume&gt;8&lt;/volume&gt;&lt;number&gt;10&lt;/number&gt;&lt;dates&gt;&lt;year&gt;2013&lt;/year&gt;&lt;/dates&gt;&lt;urls&gt;&lt;/urls&gt;&lt;/record&gt;&lt;/Cite&gt;&lt;/EndNote&gt;</w:instrText>
            </w:r>
            <w:r>
              <w:rPr>
                <w:sz w:val="16"/>
                <w:szCs w:val="16"/>
              </w:rPr>
              <w:fldChar w:fldCharType="separate"/>
            </w:r>
            <w:r>
              <w:rPr>
                <w:noProof/>
                <w:sz w:val="16"/>
                <w:szCs w:val="16"/>
              </w:rPr>
              <w:t>[66]</w:t>
            </w:r>
            <w:r>
              <w:rPr>
                <w:sz w:val="16"/>
                <w:szCs w:val="16"/>
              </w:rPr>
              <w:fldChar w:fldCharType="end"/>
            </w:r>
          </w:p>
        </w:tc>
        <w:tc>
          <w:tcPr>
            <w:tcW w:w="241" w:type="dxa"/>
          </w:tcPr>
          <w:p w14:paraId="33E68098"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2CE007E2" w14:textId="77777777" w:rsidR="00264DBA" w:rsidRPr="007309CF" w:rsidRDefault="00264DBA" w:rsidP="00E05169">
            <w:pPr>
              <w:spacing w:after="0" w:line="240" w:lineRule="auto"/>
              <w:jc w:val="center"/>
              <w:rPr>
                <w:sz w:val="16"/>
                <w:szCs w:val="16"/>
              </w:rPr>
            </w:pPr>
            <w:r>
              <w:rPr>
                <w:sz w:val="16"/>
                <w:szCs w:val="16"/>
              </w:rPr>
              <w:t>N</w:t>
            </w:r>
          </w:p>
        </w:tc>
        <w:tc>
          <w:tcPr>
            <w:tcW w:w="589" w:type="dxa"/>
          </w:tcPr>
          <w:p w14:paraId="299B3994"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42FC9963"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4EE1A8F6"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421BC367" w14:textId="77777777" w:rsidR="00264DBA" w:rsidRDefault="00264DBA" w:rsidP="00E05169">
            <w:pPr>
              <w:spacing w:after="0" w:line="240" w:lineRule="auto"/>
              <w:jc w:val="center"/>
              <w:rPr>
                <w:sz w:val="16"/>
                <w:szCs w:val="16"/>
              </w:rPr>
            </w:pPr>
            <w:r>
              <w:rPr>
                <w:sz w:val="16"/>
                <w:szCs w:val="16"/>
              </w:rPr>
              <w:t>Participants: 9.1%</w:t>
            </w:r>
          </w:p>
          <w:p w14:paraId="3E241EAF" w14:textId="77777777" w:rsidR="00264DBA" w:rsidRPr="007309CF" w:rsidRDefault="00264DBA" w:rsidP="00E05169">
            <w:pPr>
              <w:spacing w:after="0" w:line="240" w:lineRule="auto"/>
              <w:jc w:val="center"/>
              <w:rPr>
                <w:sz w:val="16"/>
                <w:szCs w:val="16"/>
              </w:rPr>
            </w:pPr>
            <w:r>
              <w:rPr>
                <w:sz w:val="16"/>
                <w:szCs w:val="16"/>
              </w:rPr>
              <w:t>Comparison: 0%</w:t>
            </w:r>
          </w:p>
        </w:tc>
        <w:tc>
          <w:tcPr>
            <w:tcW w:w="589" w:type="dxa"/>
          </w:tcPr>
          <w:p w14:paraId="0AB9F85E" w14:textId="77777777" w:rsidR="00264DBA" w:rsidRPr="007309CF" w:rsidRDefault="00264DBA" w:rsidP="00E05169">
            <w:pPr>
              <w:spacing w:after="0" w:line="240" w:lineRule="auto"/>
              <w:jc w:val="center"/>
              <w:rPr>
                <w:sz w:val="16"/>
                <w:szCs w:val="16"/>
              </w:rPr>
            </w:pPr>
            <w:r>
              <w:rPr>
                <w:sz w:val="16"/>
                <w:szCs w:val="16"/>
              </w:rPr>
              <w:t>CS</w:t>
            </w:r>
          </w:p>
        </w:tc>
        <w:tc>
          <w:tcPr>
            <w:tcW w:w="562" w:type="dxa"/>
          </w:tcPr>
          <w:p w14:paraId="1B79EAF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2F38D8A2"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32DB87D5"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AF6CD1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59260B7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23920170"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34DE42E"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4E377EEB"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1559C109" w14:textId="77777777" w:rsidTr="00D6478D">
        <w:tc>
          <w:tcPr>
            <w:tcW w:w="1435" w:type="dxa"/>
          </w:tcPr>
          <w:p w14:paraId="4DDE2B3B" w14:textId="16FA0C15" w:rsidR="00264DBA" w:rsidRPr="007309CF" w:rsidRDefault="00264DBA" w:rsidP="0098703E">
            <w:pPr>
              <w:spacing w:after="0" w:line="240" w:lineRule="auto"/>
              <w:jc w:val="center"/>
              <w:rPr>
                <w:sz w:val="16"/>
                <w:szCs w:val="16"/>
              </w:rPr>
            </w:pPr>
            <w:r>
              <w:rPr>
                <w:sz w:val="16"/>
                <w:szCs w:val="16"/>
              </w:rPr>
              <w:t xml:space="preserve">Stovner et al., 2008 </w:t>
            </w:r>
            <w:r>
              <w:rPr>
                <w:sz w:val="16"/>
                <w:szCs w:val="16"/>
              </w:rPr>
              <w:fldChar w:fldCharType="begin">
                <w:fldData xml:space="preserve">PEVuZE5vdGU+PENpdGU+PEF1dGhvcj5TdG92bmVyPC9BdXRob3I+PFllYXI+MjAwODwvWWVhcj48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</w:fldData>
              </w:fldChar>
            </w:r>
            <w:r>
              <w:rPr>
                <w:sz w:val="16"/>
                <w:szCs w:val="16"/>
              </w:rPr>
              <w:instrText xml:space="preserve"> ADDIN EN.CITE </w:instrText>
            </w:r>
            <w:r>
              <w:rPr>
                <w:sz w:val="16"/>
                <w:szCs w:val="16"/>
              </w:rPr>
              <w:fldChar w:fldCharType="begin">
                <w:fldData xml:space="preserve">PEVuZE5vdGU+PENpdGU+PEF1dGhvcj5TdG92bmVyPC9BdXRob3I+PFllYXI+MjAwODwvWWVhcj48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7]</w:t>
            </w:r>
            <w:r>
              <w:rPr>
                <w:sz w:val="16"/>
                <w:szCs w:val="16"/>
              </w:rPr>
              <w:fldChar w:fldCharType="end"/>
            </w:r>
          </w:p>
        </w:tc>
        <w:tc>
          <w:tcPr>
            <w:tcW w:w="241" w:type="dxa"/>
          </w:tcPr>
          <w:p w14:paraId="5F2D4423"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69BCB0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01C9B7D9"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329EB88E"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3902B440"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37C9DAA2" w14:textId="77777777" w:rsidR="00264DBA" w:rsidRPr="007309CF" w:rsidRDefault="00264DBA" w:rsidP="00E05169">
            <w:pPr>
              <w:spacing w:after="0" w:line="240" w:lineRule="auto"/>
              <w:jc w:val="center"/>
              <w:rPr>
                <w:sz w:val="16"/>
                <w:szCs w:val="16"/>
              </w:rPr>
            </w:pPr>
          </w:p>
        </w:tc>
        <w:tc>
          <w:tcPr>
            <w:tcW w:w="589" w:type="dxa"/>
          </w:tcPr>
          <w:p w14:paraId="55D55B75"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752272D7"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59C8C0E"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21B5C8EF"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55EA361D" w14:textId="77777777" w:rsidR="00264DBA" w:rsidRPr="007309CF" w:rsidRDefault="00264DBA" w:rsidP="00E05169">
            <w:pPr>
              <w:spacing w:after="0" w:line="240" w:lineRule="auto"/>
              <w:jc w:val="center"/>
              <w:rPr>
                <w:sz w:val="16"/>
                <w:szCs w:val="16"/>
              </w:rPr>
            </w:pPr>
            <w:r>
              <w:rPr>
                <w:sz w:val="16"/>
                <w:szCs w:val="16"/>
              </w:rPr>
              <w:t>CS</w:t>
            </w:r>
          </w:p>
        </w:tc>
        <w:tc>
          <w:tcPr>
            <w:tcW w:w="604" w:type="dxa"/>
          </w:tcPr>
          <w:p w14:paraId="152AE6B5" w14:textId="77777777" w:rsidR="00264DBA" w:rsidRPr="007309CF" w:rsidRDefault="00264DBA" w:rsidP="00E05169">
            <w:pPr>
              <w:spacing w:after="0" w:line="240" w:lineRule="auto"/>
              <w:jc w:val="center"/>
              <w:rPr>
                <w:sz w:val="16"/>
                <w:szCs w:val="16"/>
              </w:rPr>
            </w:pPr>
            <w:r>
              <w:rPr>
                <w:sz w:val="16"/>
                <w:szCs w:val="16"/>
              </w:rPr>
              <w:t>N</w:t>
            </w:r>
          </w:p>
        </w:tc>
        <w:tc>
          <w:tcPr>
            <w:tcW w:w="604" w:type="dxa"/>
          </w:tcPr>
          <w:p w14:paraId="29E15E02"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5E04BAB"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8C3A9E6" w14:textId="77777777" w:rsidR="00264DBA" w:rsidRPr="007309CF" w:rsidRDefault="00264DBA" w:rsidP="00E05169">
            <w:pPr>
              <w:spacing w:after="0" w:line="240" w:lineRule="auto"/>
              <w:jc w:val="center"/>
              <w:rPr>
                <w:sz w:val="16"/>
                <w:szCs w:val="16"/>
              </w:rPr>
            </w:pPr>
            <w:r>
              <w:rPr>
                <w:sz w:val="16"/>
                <w:szCs w:val="16"/>
              </w:rPr>
              <w:t>N</w:t>
            </w:r>
          </w:p>
        </w:tc>
      </w:tr>
      <w:tr w:rsidR="00264DBA" w:rsidRPr="007309CF" w14:paraId="21A6CC96" w14:textId="77777777" w:rsidTr="00D6478D">
        <w:tc>
          <w:tcPr>
            <w:tcW w:w="1435" w:type="dxa"/>
          </w:tcPr>
          <w:p w14:paraId="0E570FA7" w14:textId="55DF2C58" w:rsidR="00264DBA" w:rsidRDefault="00264DBA" w:rsidP="0098703E">
            <w:pPr>
              <w:spacing w:after="0" w:line="240" w:lineRule="auto"/>
              <w:jc w:val="center"/>
              <w:rPr>
                <w:sz w:val="16"/>
                <w:szCs w:val="16"/>
              </w:rPr>
            </w:pPr>
            <w:r>
              <w:rPr>
                <w:sz w:val="16"/>
                <w:szCs w:val="16"/>
              </w:rPr>
              <w:t xml:space="preserve">Tishler et al., 2006 </w:t>
            </w:r>
            <w:r>
              <w:rPr>
                <w:sz w:val="16"/>
                <w:szCs w:val="16"/>
              </w:rPr>
              <w:fldChar w:fldCharType="begin">
                <w:fldData xml:space="preserve">PEVuZE5vdGU+PENpdGU+PEF1dGhvcj5UaXNobGVyPC9BdXRob3I+PFllYXI+MjAwNjwvWWVhcj48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jY1MjQzNCZhbXA7cmZ0Lmlz
c249MDMxNS0xNjJYJmFtcDtyZnQudm9sdW1lPTMzJmFtcDtyZnQuaXNzdWU9NiZhbXA7cmZ0LnNw
YWdlPTExODMmYW1wO3JmdC5wYWdlcz0xMTgzLTUmYW1wO3JmdC5kYXRlPTIwMDYmYW1wO3JmdC5q
dGl0bGU9Sm91cm5hbCtvZitSaGV1bWF0b2xvZ3kmYW1wO3JmdC5hdGl0bGU9TmVjaytpbmp1cnkr
YW5kK2ZpYnJvbXlhbGdpYS0tK2FyZSt0aGV5K3JlYWxseSthc3NvY2lhdGVkJTNGLiZhbXA7cmZ0
LmF1bGFzdD1UaXNobGVy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UaXNobGVyPC9BdXRob3I+PFllYXI+MjAwNjwvWWVhcj48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jY1MjQzNCZhbXA7cmZ0Lmlz
c249MDMxNS0xNjJYJmFtcDtyZnQudm9sdW1lPTMzJmFtcDtyZnQuaXNzdWU9NiZhbXA7cmZ0LnNw
YWdlPTExODMmYW1wO3JmdC5wYWdlcz0xMTgzLTUmYW1wO3JmdC5kYXRlPTIwMDYmYW1wO3JmdC5q
dGl0bGU9Sm91cm5hbCtvZitSaGV1bWF0b2xvZ3kmYW1wO3JmdC5hdGl0bGU9TmVjaytpbmp1cnkr
YW5kK2ZpYnJvbXlhbGdpYS0tK2FyZSt0aGV5K3JlYWxseSthc3NvY2lhdGVkJTNGLiZhbXA7cmZ0
LmF1bGFzdD1UaXNobGVy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8]</w:t>
            </w:r>
            <w:r>
              <w:rPr>
                <w:sz w:val="16"/>
                <w:szCs w:val="16"/>
              </w:rPr>
              <w:fldChar w:fldCharType="end"/>
            </w:r>
          </w:p>
        </w:tc>
        <w:tc>
          <w:tcPr>
            <w:tcW w:w="241" w:type="dxa"/>
          </w:tcPr>
          <w:p w14:paraId="3D00305E" w14:textId="77777777" w:rsidR="00264DBA" w:rsidRDefault="00264DBA" w:rsidP="00E05169">
            <w:pPr>
              <w:spacing w:after="0" w:line="240" w:lineRule="auto"/>
              <w:jc w:val="center"/>
              <w:rPr>
                <w:sz w:val="16"/>
                <w:szCs w:val="16"/>
              </w:rPr>
            </w:pPr>
            <w:r>
              <w:rPr>
                <w:sz w:val="16"/>
                <w:szCs w:val="16"/>
              </w:rPr>
              <w:t>Y</w:t>
            </w:r>
          </w:p>
        </w:tc>
        <w:tc>
          <w:tcPr>
            <w:tcW w:w="570" w:type="dxa"/>
          </w:tcPr>
          <w:p w14:paraId="4B4C508D" w14:textId="77777777" w:rsidR="00264DBA" w:rsidRDefault="00264DBA" w:rsidP="00E05169">
            <w:pPr>
              <w:spacing w:after="0" w:line="240" w:lineRule="auto"/>
              <w:jc w:val="center"/>
              <w:rPr>
                <w:sz w:val="16"/>
                <w:szCs w:val="16"/>
              </w:rPr>
            </w:pPr>
            <w:r>
              <w:rPr>
                <w:sz w:val="16"/>
                <w:szCs w:val="16"/>
              </w:rPr>
              <w:t>Y</w:t>
            </w:r>
          </w:p>
        </w:tc>
        <w:tc>
          <w:tcPr>
            <w:tcW w:w="589" w:type="dxa"/>
          </w:tcPr>
          <w:p w14:paraId="49BB1939" w14:textId="77777777" w:rsidR="00264DBA" w:rsidRDefault="00264DBA" w:rsidP="00E05169">
            <w:pPr>
              <w:spacing w:after="0" w:line="240" w:lineRule="auto"/>
              <w:jc w:val="center"/>
              <w:rPr>
                <w:sz w:val="16"/>
                <w:szCs w:val="16"/>
              </w:rPr>
            </w:pPr>
            <w:r>
              <w:rPr>
                <w:sz w:val="16"/>
                <w:szCs w:val="16"/>
              </w:rPr>
              <w:t>Y</w:t>
            </w:r>
          </w:p>
        </w:tc>
        <w:tc>
          <w:tcPr>
            <w:tcW w:w="544" w:type="dxa"/>
          </w:tcPr>
          <w:p w14:paraId="29C37E0B" w14:textId="77777777" w:rsidR="00264DBA" w:rsidRDefault="00264DBA" w:rsidP="00E05169">
            <w:pPr>
              <w:spacing w:after="0" w:line="240" w:lineRule="auto"/>
              <w:jc w:val="center"/>
              <w:rPr>
                <w:sz w:val="16"/>
                <w:szCs w:val="16"/>
              </w:rPr>
            </w:pPr>
            <w:r>
              <w:rPr>
                <w:sz w:val="16"/>
                <w:szCs w:val="16"/>
              </w:rPr>
              <w:t>Y</w:t>
            </w:r>
          </w:p>
        </w:tc>
        <w:tc>
          <w:tcPr>
            <w:tcW w:w="645" w:type="dxa"/>
          </w:tcPr>
          <w:p w14:paraId="3500293D" w14:textId="77777777" w:rsidR="00264DBA" w:rsidRDefault="00264DBA" w:rsidP="00E05169">
            <w:pPr>
              <w:spacing w:after="0" w:line="240" w:lineRule="auto"/>
              <w:jc w:val="center"/>
              <w:rPr>
                <w:sz w:val="16"/>
                <w:szCs w:val="16"/>
              </w:rPr>
            </w:pPr>
            <w:r>
              <w:rPr>
                <w:sz w:val="16"/>
                <w:szCs w:val="16"/>
              </w:rPr>
              <w:t>CS</w:t>
            </w:r>
          </w:p>
        </w:tc>
        <w:tc>
          <w:tcPr>
            <w:tcW w:w="1142" w:type="dxa"/>
          </w:tcPr>
          <w:p w14:paraId="623AC780" w14:textId="77777777" w:rsidR="00264DBA" w:rsidRDefault="00264DBA" w:rsidP="00E05169">
            <w:pPr>
              <w:spacing w:after="0" w:line="240" w:lineRule="auto"/>
              <w:jc w:val="center"/>
              <w:rPr>
                <w:sz w:val="16"/>
                <w:szCs w:val="16"/>
              </w:rPr>
            </w:pPr>
          </w:p>
        </w:tc>
        <w:tc>
          <w:tcPr>
            <w:tcW w:w="589" w:type="dxa"/>
          </w:tcPr>
          <w:p w14:paraId="04045823" w14:textId="77777777" w:rsidR="00264DBA" w:rsidRDefault="00264DBA" w:rsidP="00E05169">
            <w:pPr>
              <w:spacing w:after="0" w:line="240" w:lineRule="auto"/>
              <w:jc w:val="center"/>
              <w:rPr>
                <w:sz w:val="16"/>
                <w:szCs w:val="16"/>
              </w:rPr>
            </w:pPr>
            <w:r>
              <w:rPr>
                <w:sz w:val="16"/>
                <w:szCs w:val="16"/>
              </w:rPr>
              <w:t>N</w:t>
            </w:r>
          </w:p>
        </w:tc>
        <w:tc>
          <w:tcPr>
            <w:tcW w:w="562" w:type="dxa"/>
          </w:tcPr>
          <w:p w14:paraId="35B5FA00" w14:textId="77777777" w:rsidR="00264DBA" w:rsidRDefault="00264DBA" w:rsidP="00E05169">
            <w:pPr>
              <w:spacing w:after="0" w:line="240" w:lineRule="auto"/>
              <w:jc w:val="center"/>
              <w:rPr>
                <w:sz w:val="16"/>
                <w:szCs w:val="16"/>
              </w:rPr>
            </w:pPr>
            <w:r>
              <w:rPr>
                <w:sz w:val="16"/>
                <w:szCs w:val="16"/>
              </w:rPr>
              <w:t>Y</w:t>
            </w:r>
          </w:p>
        </w:tc>
        <w:tc>
          <w:tcPr>
            <w:tcW w:w="589" w:type="dxa"/>
          </w:tcPr>
          <w:p w14:paraId="2144B030" w14:textId="77777777" w:rsidR="00264DBA" w:rsidRDefault="00264DBA" w:rsidP="00E05169">
            <w:pPr>
              <w:spacing w:after="0" w:line="240" w:lineRule="auto"/>
              <w:jc w:val="center"/>
              <w:rPr>
                <w:sz w:val="16"/>
                <w:szCs w:val="16"/>
              </w:rPr>
            </w:pPr>
            <w:r>
              <w:rPr>
                <w:sz w:val="16"/>
                <w:szCs w:val="16"/>
              </w:rPr>
              <w:t>N</w:t>
            </w:r>
          </w:p>
        </w:tc>
        <w:tc>
          <w:tcPr>
            <w:tcW w:w="589" w:type="dxa"/>
          </w:tcPr>
          <w:p w14:paraId="6327E146" w14:textId="77777777" w:rsidR="00264DBA" w:rsidRDefault="00264DBA" w:rsidP="00E05169">
            <w:pPr>
              <w:spacing w:after="0" w:line="240" w:lineRule="auto"/>
              <w:jc w:val="center"/>
              <w:rPr>
                <w:sz w:val="16"/>
                <w:szCs w:val="16"/>
              </w:rPr>
            </w:pPr>
            <w:r>
              <w:rPr>
                <w:sz w:val="16"/>
                <w:szCs w:val="16"/>
              </w:rPr>
              <w:t>N</w:t>
            </w:r>
          </w:p>
        </w:tc>
        <w:tc>
          <w:tcPr>
            <w:tcW w:w="604" w:type="dxa"/>
          </w:tcPr>
          <w:p w14:paraId="0BFA3158" w14:textId="77777777" w:rsidR="00264DBA" w:rsidRDefault="00264DBA" w:rsidP="00E05169">
            <w:pPr>
              <w:spacing w:after="0" w:line="240" w:lineRule="auto"/>
              <w:jc w:val="center"/>
              <w:rPr>
                <w:sz w:val="16"/>
                <w:szCs w:val="16"/>
              </w:rPr>
            </w:pPr>
            <w:r>
              <w:rPr>
                <w:sz w:val="16"/>
                <w:szCs w:val="16"/>
              </w:rPr>
              <w:t>Y</w:t>
            </w:r>
          </w:p>
        </w:tc>
        <w:tc>
          <w:tcPr>
            <w:tcW w:w="604" w:type="dxa"/>
          </w:tcPr>
          <w:p w14:paraId="1843BA90" w14:textId="77777777" w:rsidR="00264DBA" w:rsidRDefault="00264DBA" w:rsidP="00E05169">
            <w:pPr>
              <w:spacing w:after="0" w:line="240" w:lineRule="auto"/>
              <w:jc w:val="center"/>
              <w:rPr>
                <w:sz w:val="16"/>
                <w:szCs w:val="16"/>
              </w:rPr>
            </w:pPr>
            <w:r>
              <w:rPr>
                <w:sz w:val="16"/>
                <w:szCs w:val="16"/>
              </w:rPr>
              <w:t>Y</w:t>
            </w:r>
          </w:p>
        </w:tc>
        <w:tc>
          <w:tcPr>
            <w:tcW w:w="604" w:type="dxa"/>
          </w:tcPr>
          <w:p w14:paraId="7958E5A0" w14:textId="77777777" w:rsidR="00264DBA" w:rsidRDefault="00264DBA" w:rsidP="00E05169">
            <w:pPr>
              <w:spacing w:after="0" w:line="240" w:lineRule="auto"/>
              <w:jc w:val="center"/>
              <w:rPr>
                <w:sz w:val="16"/>
                <w:szCs w:val="16"/>
              </w:rPr>
            </w:pPr>
            <w:r>
              <w:rPr>
                <w:sz w:val="16"/>
                <w:szCs w:val="16"/>
              </w:rPr>
              <w:t>N/A</w:t>
            </w:r>
          </w:p>
        </w:tc>
        <w:tc>
          <w:tcPr>
            <w:tcW w:w="604" w:type="dxa"/>
          </w:tcPr>
          <w:p w14:paraId="626E179F" w14:textId="77777777" w:rsidR="00264DBA" w:rsidRDefault="00264DBA" w:rsidP="00E05169">
            <w:pPr>
              <w:spacing w:after="0" w:line="240" w:lineRule="auto"/>
              <w:jc w:val="center"/>
              <w:rPr>
                <w:sz w:val="16"/>
                <w:szCs w:val="16"/>
              </w:rPr>
            </w:pPr>
            <w:r>
              <w:rPr>
                <w:sz w:val="16"/>
                <w:szCs w:val="16"/>
              </w:rPr>
              <w:t>N</w:t>
            </w:r>
          </w:p>
        </w:tc>
        <w:tc>
          <w:tcPr>
            <w:tcW w:w="604" w:type="dxa"/>
          </w:tcPr>
          <w:p w14:paraId="348D0934" w14:textId="77777777" w:rsidR="00264DBA" w:rsidRDefault="00264DBA" w:rsidP="00E05169">
            <w:pPr>
              <w:spacing w:after="0" w:line="240" w:lineRule="auto"/>
              <w:jc w:val="center"/>
              <w:rPr>
                <w:sz w:val="16"/>
                <w:szCs w:val="16"/>
              </w:rPr>
            </w:pPr>
            <w:r>
              <w:rPr>
                <w:sz w:val="16"/>
                <w:szCs w:val="16"/>
              </w:rPr>
              <w:t>N</w:t>
            </w:r>
          </w:p>
        </w:tc>
      </w:tr>
      <w:tr w:rsidR="00264DBA" w:rsidRPr="007309CF" w14:paraId="46EA5409" w14:textId="77777777" w:rsidTr="00D6478D">
        <w:tc>
          <w:tcPr>
            <w:tcW w:w="1435" w:type="dxa"/>
          </w:tcPr>
          <w:p w14:paraId="74F7383A" w14:textId="4E86D980" w:rsidR="00264DBA" w:rsidRPr="009C154C" w:rsidRDefault="00264DBA" w:rsidP="0098703E">
            <w:pPr>
              <w:spacing w:after="0" w:line="240" w:lineRule="auto"/>
              <w:jc w:val="center"/>
              <w:rPr>
                <w:sz w:val="16"/>
                <w:szCs w:val="16"/>
              </w:rPr>
            </w:pPr>
            <w:r w:rsidRPr="009C154C">
              <w:rPr>
                <w:sz w:val="16"/>
                <w:szCs w:val="16"/>
              </w:rPr>
              <w:t>Tishler et al., 2011</w:t>
            </w:r>
            <w:r>
              <w:rPr>
                <w:sz w:val="16"/>
                <w:szCs w:val="16"/>
              </w:rPr>
              <w:t xml:space="preserve"> </w:t>
            </w:r>
            <w:r>
              <w:rPr>
                <w:sz w:val="16"/>
                <w:szCs w:val="16"/>
              </w:rPr>
              <w:fldChar w:fldCharType="begin">
                <w:fldData xml:space="preserve">PEVuZE5vdGU+PENpdGU+PEF1dGhvcj5UaXNobGVyPC9BdXRob3I+PFllYXI+MjAxMTwvWWVhcj48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DA3JTJG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Pr>
                <w:sz w:val="16"/>
                <w:szCs w:val="16"/>
              </w:rPr>
              <w:instrText xml:space="preserve"> ADDIN EN.CITE </w:instrText>
            </w:r>
            <w:r>
              <w:rPr>
                <w:sz w:val="16"/>
                <w:szCs w:val="16"/>
              </w:rPr>
              <w:fldChar w:fldCharType="begin">
                <w:fldData xml:space="preserve">PEVuZE5vdGU+PENpdGU+PEF1dGhvcj5UaXNobGVyPC9BdXRob3I+PFllYXI+MjAxMTwvWWVhcj48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DA3JTJG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9]</w:t>
            </w:r>
            <w:r>
              <w:rPr>
                <w:sz w:val="16"/>
                <w:szCs w:val="16"/>
              </w:rPr>
              <w:fldChar w:fldCharType="end"/>
            </w:r>
          </w:p>
        </w:tc>
        <w:tc>
          <w:tcPr>
            <w:tcW w:w="241" w:type="dxa"/>
          </w:tcPr>
          <w:p w14:paraId="4B350560" w14:textId="77777777" w:rsidR="00264DBA" w:rsidRPr="009C154C" w:rsidRDefault="00264DBA" w:rsidP="00E05169">
            <w:pPr>
              <w:spacing w:after="0" w:line="240" w:lineRule="auto"/>
              <w:jc w:val="center"/>
              <w:rPr>
                <w:sz w:val="16"/>
                <w:szCs w:val="16"/>
              </w:rPr>
            </w:pPr>
            <w:r w:rsidRPr="009C154C">
              <w:rPr>
                <w:sz w:val="16"/>
                <w:szCs w:val="16"/>
              </w:rPr>
              <w:t>Y</w:t>
            </w:r>
          </w:p>
        </w:tc>
        <w:tc>
          <w:tcPr>
            <w:tcW w:w="570" w:type="dxa"/>
          </w:tcPr>
          <w:p w14:paraId="4C1C1AE7" w14:textId="77777777" w:rsidR="00264DBA" w:rsidRPr="009C154C" w:rsidRDefault="00264DBA" w:rsidP="00E05169">
            <w:pPr>
              <w:spacing w:after="0" w:line="240" w:lineRule="auto"/>
              <w:jc w:val="center"/>
              <w:rPr>
                <w:sz w:val="16"/>
                <w:szCs w:val="16"/>
              </w:rPr>
            </w:pPr>
            <w:r w:rsidRPr="009C154C">
              <w:rPr>
                <w:sz w:val="16"/>
                <w:szCs w:val="16"/>
              </w:rPr>
              <w:t>Y</w:t>
            </w:r>
          </w:p>
        </w:tc>
        <w:tc>
          <w:tcPr>
            <w:tcW w:w="589" w:type="dxa"/>
          </w:tcPr>
          <w:p w14:paraId="6D40E063" w14:textId="77777777" w:rsidR="00264DBA" w:rsidRPr="009C154C" w:rsidRDefault="00264DBA" w:rsidP="00E05169">
            <w:pPr>
              <w:spacing w:after="0" w:line="240" w:lineRule="auto"/>
              <w:jc w:val="center"/>
              <w:rPr>
                <w:sz w:val="16"/>
                <w:szCs w:val="16"/>
              </w:rPr>
            </w:pPr>
            <w:r w:rsidRPr="009C154C">
              <w:rPr>
                <w:sz w:val="16"/>
                <w:szCs w:val="16"/>
              </w:rPr>
              <w:t>Y</w:t>
            </w:r>
          </w:p>
        </w:tc>
        <w:tc>
          <w:tcPr>
            <w:tcW w:w="544" w:type="dxa"/>
          </w:tcPr>
          <w:p w14:paraId="6CED3950" w14:textId="77777777" w:rsidR="00264DBA" w:rsidRPr="009C154C" w:rsidRDefault="00264DBA" w:rsidP="00E05169">
            <w:pPr>
              <w:spacing w:after="0" w:line="240" w:lineRule="auto"/>
              <w:jc w:val="center"/>
              <w:rPr>
                <w:sz w:val="16"/>
                <w:szCs w:val="16"/>
              </w:rPr>
            </w:pPr>
            <w:r w:rsidRPr="009C154C">
              <w:rPr>
                <w:sz w:val="16"/>
                <w:szCs w:val="16"/>
              </w:rPr>
              <w:t>Y</w:t>
            </w:r>
          </w:p>
        </w:tc>
        <w:tc>
          <w:tcPr>
            <w:tcW w:w="645" w:type="dxa"/>
          </w:tcPr>
          <w:p w14:paraId="55B712FD" w14:textId="77777777" w:rsidR="00264DBA" w:rsidRPr="009C154C" w:rsidRDefault="00264DBA" w:rsidP="00E05169">
            <w:pPr>
              <w:spacing w:after="0" w:line="240" w:lineRule="auto"/>
              <w:jc w:val="center"/>
              <w:rPr>
                <w:sz w:val="16"/>
                <w:szCs w:val="16"/>
              </w:rPr>
            </w:pPr>
            <w:r w:rsidRPr="009C154C">
              <w:rPr>
                <w:sz w:val="16"/>
                <w:szCs w:val="16"/>
              </w:rPr>
              <w:t>CS</w:t>
            </w:r>
          </w:p>
        </w:tc>
        <w:tc>
          <w:tcPr>
            <w:tcW w:w="1142" w:type="dxa"/>
          </w:tcPr>
          <w:p w14:paraId="6B6054B7" w14:textId="77777777" w:rsidR="00264DBA" w:rsidRPr="009C154C" w:rsidRDefault="00264DBA" w:rsidP="00E05169">
            <w:pPr>
              <w:spacing w:after="0" w:line="240" w:lineRule="auto"/>
              <w:jc w:val="center"/>
              <w:rPr>
                <w:sz w:val="16"/>
                <w:szCs w:val="16"/>
              </w:rPr>
            </w:pPr>
            <w:r w:rsidRPr="009C154C">
              <w:rPr>
                <w:sz w:val="16"/>
                <w:szCs w:val="16"/>
              </w:rPr>
              <w:t>WAD: 18%</w:t>
            </w:r>
          </w:p>
          <w:p w14:paraId="699EE464" w14:textId="77777777" w:rsidR="00264DBA" w:rsidRPr="009C154C" w:rsidRDefault="00264DBA" w:rsidP="00E05169">
            <w:pPr>
              <w:spacing w:after="0" w:line="240" w:lineRule="auto"/>
              <w:jc w:val="center"/>
              <w:rPr>
                <w:sz w:val="16"/>
                <w:szCs w:val="16"/>
              </w:rPr>
            </w:pPr>
            <w:r w:rsidRPr="009C154C">
              <w:rPr>
                <w:sz w:val="16"/>
                <w:szCs w:val="16"/>
              </w:rPr>
              <w:t>Control: 31%</w:t>
            </w:r>
          </w:p>
        </w:tc>
        <w:tc>
          <w:tcPr>
            <w:tcW w:w="589" w:type="dxa"/>
          </w:tcPr>
          <w:p w14:paraId="0FACD089" w14:textId="77777777" w:rsidR="00264DBA" w:rsidRPr="009C154C" w:rsidRDefault="00264DBA" w:rsidP="00E05169">
            <w:pPr>
              <w:spacing w:after="0" w:line="240" w:lineRule="auto"/>
              <w:jc w:val="center"/>
              <w:rPr>
                <w:sz w:val="16"/>
                <w:szCs w:val="16"/>
              </w:rPr>
            </w:pPr>
            <w:r w:rsidRPr="009C154C">
              <w:rPr>
                <w:sz w:val="16"/>
                <w:szCs w:val="16"/>
              </w:rPr>
              <w:t>N</w:t>
            </w:r>
          </w:p>
        </w:tc>
        <w:tc>
          <w:tcPr>
            <w:tcW w:w="562" w:type="dxa"/>
          </w:tcPr>
          <w:p w14:paraId="73C8C313" w14:textId="77777777" w:rsidR="00264DBA" w:rsidRPr="009C154C" w:rsidRDefault="00264DBA" w:rsidP="00E05169">
            <w:pPr>
              <w:spacing w:after="0" w:line="240" w:lineRule="auto"/>
              <w:jc w:val="center"/>
              <w:rPr>
                <w:sz w:val="16"/>
                <w:szCs w:val="16"/>
              </w:rPr>
            </w:pPr>
            <w:r w:rsidRPr="009C154C">
              <w:rPr>
                <w:sz w:val="16"/>
                <w:szCs w:val="16"/>
              </w:rPr>
              <w:t>Y</w:t>
            </w:r>
          </w:p>
        </w:tc>
        <w:tc>
          <w:tcPr>
            <w:tcW w:w="589" w:type="dxa"/>
          </w:tcPr>
          <w:p w14:paraId="77F0AFA7" w14:textId="77777777" w:rsidR="00264DBA" w:rsidRPr="009C154C" w:rsidRDefault="00264DBA" w:rsidP="00E05169">
            <w:pPr>
              <w:spacing w:after="0" w:line="240" w:lineRule="auto"/>
              <w:jc w:val="center"/>
              <w:rPr>
                <w:sz w:val="16"/>
                <w:szCs w:val="16"/>
              </w:rPr>
            </w:pPr>
            <w:r w:rsidRPr="009C154C">
              <w:rPr>
                <w:sz w:val="16"/>
                <w:szCs w:val="16"/>
              </w:rPr>
              <w:t>N</w:t>
            </w:r>
          </w:p>
        </w:tc>
        <w:tc>
          <w:tcPr>
            <w:tcW w:w="589" w:type="dxa"/>
          </w:tcPr>
          <w:p w14:paraId="678F8E54" w14:textId="77777777" w:rsidR="00264DBA" w:rsidRPr="009C154C" w:rsidRDefault="00264DBA" w:rsidP="00E05169">
            <w:pPr>
              <w:spacing w:after="0" w:line="240" w:lineRule="auto"/>
              <w:jc w:val="center"/>
              <w:rPr>
                <w:sz w:val="16"/>
                <w:szCs w:val="16"/>
              </w:rPr>
            </w:pPr>
            <w:r w:rsidRPr="009C154C">
              <w:rPr>
                <w:sz w:val="16"/>
                <w:szCs w:val="16"/>
              </w:rPr>
              <w:t>N</w:t>
            </w:r>
          </w:p>
        </w:tc>
        <w:tc>
          <w:tcPr>
            <w:tcW w:w="604" w:type="dxa"/>
          </w:tcPr>
          <w:p w14:paraId="095425AE" w14:textId="77777777" w:rsidR="00264DBA" w:rsidRPr="009C154C" w:rsidRDefault="00264DBA" w:rsidP="00E05169">
            <w:pPr>
              <w:spacing w:after="0" w:line="240" w:lineRule="auto"/>
              <w:jc w:val="center"/>
              <w:rPr>
                <w:sz w:val="16"/>
                <w:szCs w:val="16"/>
              </w:rPr>
            </w:pPr>
            <w:r w:rsidRPr="009C154C">
              <w:rPr>
                <w:sz w:val="16"/>
                <w:szCs w:val="16"/>
              </w:rPr>
              <w:t>Y</w:t>
            </w:r>
          </w:p>
        </w:tc>
        <w:tc>
          <w:tcPr>
            <w:tcW w:w="604" w:type="dxa"/>
          </w:tcPr>
          <w:p w14:paraId="7C362CAB" w14:textId="77777777" w:rsidR="00264DBA" w:rsidRPr="009C154C" w:rsidRDefault="00264DBA" w:rsidP="00E05169">
            <w:pPr>
              <w:spacing w:after="0" w:line="240" w:lineRule="auto"/>
              <w:jc w:val="center"/>
              <w:rPr>
                <w:sz w:val="16"/>
                <w:szCs w:val="16"/>
              </w:rPr>
            </w:pPr>
            <w:r w:rsidRPr="009C154C">
              <w:rPr>
                <w:sz w:val="16"/>
                <w:szCs w:val="16"/>
              </w:rPr>
              <w:t>CS</w:t>
            </w:r>
          </w:p>
        </w:tc>
        <w:tc>
          <w:tcPr>
            <w:tcW w:w="604" w:type="dxa"/>
          </w:tcPr>
          <w:p w14:paraId="455C9F9F" w14:textId="77777777" w:rsidR="00264DBA" w:rsidRPr="009C154C" w:rsidRDefault="00264DBA" w:rsidP="00E05169">
            <w:pPr>
              <w:spacing w:after="0" w:line="240" w:lineRule="auto"/>
              <w:jc w:val="center"/>
              <w:rPr>
                <w:sz w:val="16"/>
                <w:szCs w:val="16"/>
              </w:rPr>
            </w:pPr>
            <w:r w:rsidRPr="009C154C">
              <w:rPr>
                <w:sz w:val="16"/>
                <w:szCs w:val="16"/>
              </w:rPr>
              <w:t>NA</w:t>
            </w:r>
          </w:p>
        </w:tc>
        <w:tc>
          <w:tcPr>
            <w:tcW w:w="604" w:type="dxa"/>
          </w:tcPr>
          <w:p w14:paraId="0D646836" w14:textId="77777777" w:rsidR="00264DBA" w:rsidRPr="009C154C" w:rsidRDefault="00264DBA" w:rsidP="00E05169">
            <w:pPr>
              <w:spacing w:after="0" w:line="240" w:lineRule="auto"/>
              <w:jc w:val="center"/>
              <w:rPr>
                <w:sz w:val="16"/>
                <w:szCs w:val="16"/>
              </w:rPr>
            </w:pPr>
            <w:r w:rsidRPr="009C154C">
              <w:rPr>
                <w:sz w:val="16"/>
                <w:szCs w:val="16"/>
              </w:rPr>
              <w:t>N</w:t>
            </w:r>
          </w:p>
        </w:tc>
        <w:tc>
          <w:tcPr>
            <w:tcW w:w="604" w:type="dxa"/>
          </w:tcPr>
          <w:p w14:paraId="5FFEA41A" w14:textId="77777777" w:rsidR="00264DBA" w:rsidRPr="009C154C" w:rsidRDefault="00264DBA" w:rsidP="00E05169">
            <w:pPr>
              <w:spacing w:after="0" w:line="240" w:lineRule="auto"/>
              <w:jc w:val="center"/>
              <w:rPr>
                <w:sz w:val="16"/>
                <w:szCs w:val="16"/>
              </w:rPr>
            </w:pPr>
            <w:r w:rsidRPr="009C154C">
              <w:rPr>
                <w:sz w:val="16"/>
                <w:szCs w:val="16"/>
              </w:rPr>
              <w:t>N</w:t>
            </w:r>
          </w:p>
        </w:tc>
      </w:tr>
      <w:tr w:rsidR="00264DBA" w:rsidRPr="007309CF" w14:paraId="71B9AF34" w14:textId="77777777" w:rsidTr="00D6478D">
        <w:tc>
          <w:tcPr>
            <w:tcW w:w="1435" w:type="dxa"/>
          </w:tcPr>
          <w:p w14:paraId="6283F918" w14:textId="612FCE7A" w:rsidR="00264DBA" w:rsidRPr="009C154C" w:rsidRDefault="00264DBA" w:rsidP="0098703E">
            <w:pPr>
              <w:spacing w:after="0" w:line="240" w:lineRule="auto"/>
              <w:jc w:val="center"/>
              <w:rPr>
                <w:sz w:val="16"/>
                <w:szCs w:val="16"/>
              </w:rPr>
            </w:pPr>
            <w:r w:rsidRPr="009C154C">
              <w:rPr>
                <w:sz w:val="16"/>
                <w:szCs w:val="16"/>
              </w:rPr>
              <w:t>Tournier et al., 2016</w:t>
            </w:r>
            <w:r>
              <w:rPr>
                <w:sz w:val="16"/>
                <w:szCs w:val="16"/>
              </w:rPr>
              <w:t xml:space="preserve"> </w:t>
            </w:r>
            <w:r>
              <w:rPr>
                <w:sz w:val="16"/>
                <w:szCs w:val="16"/>
              </w:rPr>
              <w:fldChar w:fldCharType="begin"/>
            </w:r>
            <w:r>
              <w:rPr>
                <w:sz w:val="16"/>
                <w:szCs w:val="16"/>
              </w:rPr>
              <w:instrText xml:space="preserve"> ADDIN EN.CITE &lt;EndNote&gt;&lt;Cite&gt;&lt;Author&gt;Tournier&lt;/Author&gt;&lt;Year&gt;2016&lt;/Year&gt;&lt;RecNum&gt;7&lt;/RecNum&gt;&lt;DisplayText&gt;[70]&lt;/DisplayText&gt;&lt;record&gt;&lt;rec-number&gt;7&lt;/rec-number&gt;&lt;foreign-keys&gt;&lt;key app="EN" db-id="wpxx20psuxfrveer0w9pw2eesfsws5e025dv" timestamp="1524056523"&gt;7&lt;/key&gt;&lt;/foreign-keys&gt;&lt;ref-type name="Journal Article"&gt;17&lt;/ref-type&gt;&lt;contributors&gt;&lt;authors&gt;&lt;author&gt;Tournier, C.&lt;/author&gt;&lt;author&gt;Hours, M.&lt;/author&gt;&lt;author&gt;Chamay, P.&lt;/author&gt;&lt;author&gt;Chassegros, L.&lt;/author&gt;&lt;author&gt;Tardy, H.&lt;/author&gt;&lt;/authors&gt;&lt;/contributors&gt;&lt;titles&gt;&lt;title&gt;Five years after the accident, whiplash casualties still have poorer quality of life in the physical domain than other mildly injured casualties: analysis of the ESPARR cohort&lt;/title&gt;&lt;secondary-title&gt;BMC Public Health&lt;/secondary-title&gt;&lt;/titles&gt;&lt;pages&gt;13&lt;/pages&gt;&lt;volume&gt;15&lt;/volume&gt;&lt;dates&gt;&lt;year&gt;2016&lt;/year&gt;&lt;/dates&gt;&lt;urls&gt;&lt;/urls&gt;&lt;/record&gt;&lt;/Cite&gt;&lt;/EndNote&gt;</w:instrText>
            </w:r>
            <w:r>
              <w:rPr>
                <w:sz w:val="16"/>
                <w:szCs w:val="16"/>
              </w:rPr>
              <w:fldChar w:fldCharType="separate"/>
            </w:r>
            <w:r>
              <w:rPr>
                <w:noProof/>
                <w:sz w:val="16"/>
                <w:szCs w:val="16"/>
              </w:rPr>
              <w:t>[70]</w:t>
            </w:r>
            <w:r>
              <w:rPr>
                <w:sz w:val="16"/>
                <w:szCs w:val="16"/>
              </w:rPr>
              <w:fldChar w:fldCharType="end"/>
            </w:r>
          </w:p>
        </w:tc>
        <w:tc>
          <w:tcPr>
            <w:tcW w:w="241" w:type="dxa"/>
          </w:tcPr>
          <w:p w14:paraId="7BF8060D" w14:textId="77777777" w:rsidR="00264DBA" w:rsidRPr="009C154C" w:rsidRDefault="00264DBA" w:rsidP="00E05169">
            <w:pPr>
              <w:spacing w:after="0" w:line="240" w:lineRule="auto"/>
              <w:jc w:val="center"/>
              <w:rPr>
                <w:sz w:val="16"/>
                <w:szCs w:val="16"/>
              </w:rPr>
            </w:pPr>
            <w:r w:rsidRPr="009C154C">
              <w:rPr>
                <w:sz w:val="16"/>
                <w:szCs w:val="16"/>
              </w:rPr>
              <w:t>Y</w:t>
            </w:r>
          </w:p>
        </w:tc>
        <w:tc>
          <w:tcPr>
            <w:tcW w:w="570" w:type="dxa"/>
          </w:tcPr>
          <w:p w14:paraId="750D15FC" w14:textId="77777777" w:rsidR="00264DBA" w:rsidRPr="009C154C" w:rsidRDefault="00264DBA" w:rsidP="00E05169">
            <w:pPr>
              <w:spacing w:after="0" w:line="240" w:lineRule="auto"/>
              <w:jc w:val="center"/>
              <w:rPr>
                <w:sz w:val="16"/>
                <w:szCs w:val="16"/>
              </w:rPr>
            </w:pPr>
            <w:r w:rsidRPr="009C154C">
              <w:rPr>
                <w:sz w:val="16"/>
                <w:szCs w:val="16"/>
              </w:rPr>
              <w:t>Y</w:t>
            </w:r>
          </w:p>
        </w:tc>
        <w:tc>
          <w:tcPr>
            <w:tcW w:w="589" w:type="dxa"/>
          </w:tcPr>
          <w:p w14:paraId="121148BB" w14:textId="77777777" w:rsidR="00264DBA" w:rsidRPr="009C154C" w:rsidRDefault="00264DBA" w:rsidP="00E05169">
            <w:pPr>
              <w:spacing w:after="0" w:line="240" w:lineRule="auto"/>
              <w:jc w:val="center"/>
              <w:rPr>
                <w:sz w:val="16"/>
                <w:szCs w:val="16"/>
              </w:rPr>
            </w:pPr>
            <w:r>
              <w:rPr>
                <w:sz w:val="16"/>
                <w:szCs w:val="16"/>
              </w:rPr>
              <w:t>Y</w:t>
            </w:r>
          </w:p>
        </w:tc>
        <w:tc>
          <w:tcPr>
            <w:tcW w:w="544" w:type="dxa"/>
          </w:tcPr>
          <w:p w14:paraId="3C1FDBDD" w14:textId="77777777" w:rsidR="00264DBA" w:rsidRPr="009C154C" w:rsidRDefault="00264DBA" w:rsidP="00E05169">
            <w:pPr>
              <w:spacing w:after="0" w:line="240" w:lineRule="auto"/>
              <w:jc w:val="center"/>
              <w:rPr>
                <w:sz w:val="16"/>
                <w:szCs w:val="16"/>
              </w:rPr>
            </w:pPr>
            <w:r>
              <w:rPr>
                <w:sz w:val="16"/>
                <w:szCs w:val="16"/>
              </w:rPr>
              <w:t>Y</w:t>
            </w:r>
          </w:p>
        </w:tc>
        <w:tc>
          <w:tcPr>
            <w:tcW w:w="645" w:type="dxa"/>
          </w:tcPr>
          <w:p w14:paraId="6E437167" w14:textId="77777777" w:rsidR="00264DBA" w:rsidRPr="009C154C" w:rsidRDefault="00264DBA" w:rsidP="00E05169">
            <w:pPr>
              <w:spacing w:after="0" w:line="240" w:lineRule="auto"/>
              <w:jc w:val="center"/>
              <w:rPr>
                <w:sz w:val="16"/>
                <w:szCs w:val="16"/>
              </w:rPr>
            </w:pPr>
            <w:r>
              <w:rPr>
                <w:sz w:val="16"/>
                <w:szCs w:val="16"/>
              </w:rPr>
              <w:t>N/A</w:t>
            </w:r>
          </w:p>
        </w:tc>
        <w:tc>
          <w:tcPr>
            <w:tcW w:w="1142" w:type="dxa"/>
          </w:tcPr>
          <w:p w14:paraId="2C627BA6" w14:textId="77777777" w:rsidR="00264DBA" w:rsidRPr="009C154C" w:rsidRDefault="00264DBA" w:rsidP="00E05169">
            <w:pPr>
              <w:spacing w:after="0" w:line="240" w:lineRule="auto"/>
              <w:jc w:val="center"/>
              <w:rPr>
                <w:sz w:val="16"/>
                <w:szCs w:val="16"/>
              </w:rPr>
            </w:pPr>
            <w:r>
              <w:rPr>
                <w:sz w:val="16"/>
                <w:szCs w:val="16"/>
              </w:rPr>
              <w:t>WAD 5Y: 33%</w:t>
            </w:r>
          </w:p>
        </w:tc>
        <w:tc>
          <w:tcPr>
            <w:tcW w:w="589" w:type="dxa"/>
          </w:tcPr>
          <w:p w14:paraId="592E5343" w14:textId="77777777" w:rsidR="00264DBA" w:rsidRPr="009C154C" w:rsidRDefault="00264DBA" w:rsidP="00E05169">
            <w:pPr>
              <w:spacing w:after="0" w:line="240" w:lineRule="auto"/>
              <w:jc w:val="center"/>
              <w:rPr>
                <w:sz w:val="16"/>
                <w:szCs w:val="16"/>
              </w:rPr>
            </w:pPr>
            <w:r>
              <w:rPr>
                <w:sz w:val="16"/>
                <w:szCs w:val="16"/>
              </w:rPr>
              <w:t>Y</w:t>
            </w:r>
          </w:p>
        </w:tc>
        <w:tc>
          <w:tcPr>
            <w:tcW w:w="562" w:type="dxa"/>
          </w:tcPr>
          <w:p w14:paraId="613D27E0" w14:textId="77777777" w:rsidR="00264DBA" w:rsidRPr="009C154C" w:rsidRDefault="00264DBA" w:rsidP="00E05169">
            <w:pPr>
              <w:spacing w:after="0" w:line="240" w:lineRule="auto"/>
              <w:jc w:val="center"/>
              <w:rPr>
                <w:sz w:val="16"/>
                <w:szCs w:val="16"/>
              </w:rPr>
            </w:pPr>
            <w:r>
              <w:rPr>
                <w:sz w:val="16"/>
                <w:szCs w:val="16"/>
              </w:rPr>
              <w:t>Y</w:t>
            </w:r>
          </w:p>
        </w:tc>
        <w:tc>
          <w:tcPr>
            <w:tcW w:w="589" w:type="dxa"/>
          </w:tcPr>
          <w:p w14:paraId="022FA3DB" w14:textId="77777777" w:rsidR="00264DBA" w:rsidRPr="009C154C" w:rsidRDefault="00264DBA" w:rsidP="00E05169">
            <w:pPr>
              <w:spacing w:after="0" w:line="240" w:lineRule="auto"/>
              <w:jc w:val="center"/>
              <w:rPr>
                <w:sz w:val="16"/>
                <w:szCs w:val="16"/>
              </w:rPr>
            </w:pPr>
            <w:r>
              <w:rPr>
                <w:sz w:val="16"/>
                <w:szCs w:val="16"/>
              </w:rPr>
              <w:t>N/A</w:t>
            </w:r>
          </w:p>
        </w:tc>
        <w:tc>
          <w:tcPr>
            <w:tcW w:w="589" w:type="dxa"/>
          </w:tcPr>
          <w:p w14:paraId="78ADB61D" w14:textId="77777777" w:rsidR="00264DBA" w:rsidRPr="009C154C" w:rsidRDefault="00264DBA" w:rsidP="00E05169">
            <w:pPr>
              <w:spacing w:after="0" w:line="240" w:lineRule="auto"/>
              <w:jc w:val="center"/>
              <w:rPr>
                <w:sz w:val="16"/>
                <w:szCs w:val="16"/>
              </w:rPr>
            </w:pPr>
            <w:r>
              <w:rPr>
                <w:sz w:val="16"/>
                <w:szCs w:val="16"/>
              </w:rPr>
              <w:t>N/A</w:t>
            </w:r>
          </w:p>
        </w:tc>
        <w:tc>
          <w:tcPr>
            <w:tcW w:w="604" w:type="dxa"/>
          </w:tcPr>
          <w:p w14:paraId="3B306129" w14:textId="77777777" w:rsidR="00264DBA" w:rsidRPr="009C154C" w:rsidRDefault="00264DBA" w:rsidP="00E05169">
            <w:pPr>
              <w:spacing w:after="0" w:line="240" w:lineRule="auto"/>
              <w:jc w:val="center"/>
              <w:rPr>
                <w:sz w:val="16"/>
                <w:szCs w:val="16"/>
              </w:rPr>
            </w:pPr>
            <w:r>
              <w:rPr>
                <w:sz w:val="16"/>
                <w:szCs w:val="16"/>
              </w:rPr>
              <w:t>Y</w:t>
            </w:r>
          </w:p>
        </w:tc>
        <w:tc>
          <w:tcPr>
            <w:tcW w:w="604" w:type="dxa"/>
          </w:tcPr>
          <w:p w14:paraId="4A0C3E95" w14:textId="77777777" w:rsidR="00264DBA" w:rsidRPr="009C154C" w:rsidRDefault="00264DBA" w:rsidP="00E05169">
            <w:pPr>
              <w:spacing w:after="0" w:line="240" w:lineRule="auto"/>
              <w:jc w:val="center"/>
              <w:rPr>
                <w:sz w:val="16"/>
                <w:szCs w:val="16"/>
              </w:rPr>
            </w:pPr>
            <w:r>
              <w:rPr>
                <w:sz w:val="16"/>
                <w:szCs w:val="16"/>
              </w:rPr>
              <w:t>Y</w:t>
            </w:r>
          </w:p>
        </w:tc>
        <w:tc>
          <w:tcPr>
            <w:tcW w:w="604" w:type="dxa"/>
          </w:tcPr>
          <w:p w14:paraId="52C9A80E" w14:textId="77777777" w:rsidR="00264DBA" w:rsidRPr="009C154C" w:rsidRDefault="00264DBA" w:rsidP="00E05169">
            <w:pPr>
              <w:spacing w:after="0" w:line="240" w:lineRule="auto"/>
              <w:jc w:val="center"/>
              <w:rPr>
                <w:sz w:val="16"/>
                <w:szCs w:val="16"/>
              </w:rPr>
            </w:pPr>
            <w:r>
              <w:rPr>
                <w:sz w:val="16"/>
                <w:szCs w:val="16"/>
              </w:rPr>
              <w:t>N</w:t>
            </w:r>
          </w:p>
        </w:tc>
        <w:tc>
          <w:tcPr>
            <w:tcW w:w="604" w:type="dxa"/>
          </w:tcPr>
          <w:p w14:paraId="1D40F755" w14:textId="77777777" w:rsidR="00264DBA" w:rsidRPr="009C154C" w:rsidRDefault="00264DBA" w:rsidP="00E05169">
            <w:pPr>
              <w:spacing w:after="0" w:line="240" w:lineRule="auto"/>
              <w:jc w:val="center"/>
              <w:rPr>
                <w:sz w:val="16"/>
                <w:szCs w:val="16"/>
              </w:rPr>
            </w:pPr>
            <w:r>
              <w:rPr>
                <w:sz w:val="16"/>
                <w:szCs w:val="16"/>
              </w:rPr>
              <w:t>Y</w:t>
            </w:r>
          </w:p>
        </w:tc>
        <w:tc>
          <w:tcPr>
            <w:tcW w:w="604" w:type="dxa"/>
          </w:tcPr>
          <w:p w14:paraId="605D2DFA" w14:textId="77777777" w:rsidR="00264DBA" w:rsidRPr="009C154C" w:rsidRDefault="00264DBA" w:rsidP="00E05169">
            <w:pPr>
              <w:spacing w:after="0" w:line="240" w:lineRule="auto"/>
              <w:jc w:val="center"/>
              <w:rPr>
                <w:sz w:val="16"/>
                <w:szCs w:val="16"/>
              </w:rPr>
            </w:pPr>
            <w:r>
              <w:rPr>
                <w:sz w:val="16"/>
                <w:szCs w:val="16"/>
              </w:rPr>
              <w:t>Y</w:t>
            </w:r>
          </w:p>
        </w:tc>
      </w:tr>
      <w:tr w:rsidR="00264DBA" w:rsidRPr="007309CF" w14:paraId="26F604FD" w14:textId="77777777" w:rsidTr="00D6478D">
        <w:tc>
          <w:tcPr>
            <w:tcW w:w="1435" w:type="dxa"/>
          </w:tcPr>
          <w:p w14:paraId="754E2379" w14:textId="7316FCB8" w:rsidR="00264DBA" w:rsidRPr="007309CF" w:rsidRDefault="00264DBA" w:rsidP="0098703E">
            <w:pPr>
              <w:spacing w:after="0" w:line="240" w:lineRule="auto"/>
              <w:jc w:val="center"/>
              <w:rPr>
                <w:sz w:val="16"/>
                <w:szCs w:val="16"/>
              </w:rPr>
            </w:pPr>
            <w:r>
              <w:rPr>
                <w:sz w:val="16"/>
                <w:szCs w:val="16"/>
              </w:rPr>
              <w:t xml:space="preserve">Vetti et al., 2010 </w:t>
            </w:r>
            <w:r>
              <w:rPr>
                <w:sz w:val="16"/>
                <w:szCs w:val="16"/>
              </w:rPr>
              <w:fldChar w:fldCharType="begin">
                <w:fldData xml:space="preserve">PEVuZE5vdGU+PENpdGU+PEF1dGhvcj5WZXR0aTwvQXV0aG9yPjxZZWFyPjIwMTA8L1llYXI+PFJl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WZXR0aTwvQXV0aG9yPjxZZWFyPjIwMTA8L1llYXI+PFJl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71]</w:t>
            </w:r>
            <w:r>
              <w:rPr>
                <w:sz w:val="16"/>
                <w:szCs w:val="16"/>
              </w:rPr>
              <w:fldChar w:fldCharType="end"/>
            </w:r>
          </w:p>
        </w:tc>
        <w:tc>
          <w:tcPr>
            <w:tcW w:w="241" w:type="dxa"/>
          </w:tcPr>
          <w:p w14:paraId="51B3C2FB"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784BF1EB"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148CC34D" w14:textId="77777777" w:rsidR="00264DBA" w:rsidRPr="007309CF" w:rsidRDefault="00264DBA" w:rsidP="00E05169">
            <w:pPr>
              <w:spacing w:after="0" w:line="240" w:lineRule="auto"/>
              <w:jc w:val="center"/>
              <w:rPr>
                <w:sz w:val="16"/>
                <w:szCs w:val="16"/>
              </w:rPr>
            </w:pPr>
            <w:r>
              <w:rPr>
                <w:sz w:val="16"/>
                <w:szCs w:val="16"/>
              </w:rPr>
              <w:t>Y</w:t>
            </w:r>
          </w:p>
        </w:tc>
        <w:tc>
          <w:tcPr>
            <w:tcW w:w="544" w:type="dxa"/>
          </w:tcPr>
          <w:p w14:paraId="772D2F6B" w14:textId="77777777" w:rsidR="00264DBA" w:rsidRPr="007309CF" w:rsidRDefault="00264DBA" w:rsidP="00E05169">
            <w:pPr>
              <w:spacing w:after="0" w:line="240" w:lineRule="auto"/>
              <w:jc w:val="center"/>
              <w:rPr>
                <w:sz w:val="16"/>
                <w:szCs w:val="16"/>
              </w:rPr>
            </w:pPr>
            <w:r>
              <w:rPr>
                <w:sz w:val="16"/>
                <w:szCs w:val="16"/>
              </w:rPr>
              <w:t>N</w:t>
            </w:r>
          </w:p>
        </w:tc>
        <w:tc>
          <w:tcPr>
            <w:tcW w:w="645" w:type="dxa"/>
          </w:tcPr>
          <w:p w14:paraId="44246AF5"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44280295" w14:textId="77777777" w:rsidR="00264DBA" w:rsidRPr="007309CF" w:rsidRDefault="00264DBA" w:rsidP="00E05169">
            <w:pPr>
              <w:spacing w:after="0" w:line="240" w:lineRule="auto"/>
              <w:jc w:val="center"/>
              <w:rPr>
                <w:sz w:val="16"/>
                <w:szCs w:val="16"/>
              </w:rPr>
            </w:pPr>
            <w:r>
              <w:rPr>
                <w:sz w:val="16"/>
                <w:szCs w:val="16"/>
              </w:rPr>
              <w:t>2.6%</w:t>
            </w:r>
          </w:p>
        </w:tc>
        <w:tc>
          <w:tcPr>
            <w:tcW w:w="589" w:type="dxa"/>
          </w:tcPr>
          <w:p w14:paraId="4DF7F634" w14:textId="77777777" w:rsidR="00264DBA" w:rsidRPr="007309CF" w:rsidRDefault="00264DBA" w:rsidP="00E05169">
            <w:pPr>
              <w:spacing w:after="0" w:line="240" w:lineRule="auto"/>
              <w:jc w:val="center"/>
              <w:rPr>
                <w:sz w:val="16"/>
                <w:szCs w:val="16"/>
              </w:rPr>
            </w:pPr>
            <w:r>
              <w:rPr>
                <w:sz w:val="16"/>
                <w:szCs w:val="16"/>
              </w:rPr>
              <w:t>N</w:t>
            </w:r>
          </w:p>
        </w:tc>
        <w:tc>
          <w:tcPr>
            <w:tcW w:w="562" w:type="dxa"/>
          </w:tcPr>
          <w:p w14:paraId="3CAD0E32"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6065DD1"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D4A09F8"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C6D5047" w14:textId="77777777" w:rsidR="00264DBA" w:rsidRPr="007309CF" w:rsidRDefault="00264DBA" w:rsidP="00E05169">
            <w:pPr>
              <w:spacing w:after="0" w:line="240" w:lineRule="auto"/>
              <w:jc w:val="center"/>
              <w:rPr>
                <w:sz w:val="16"/>
                <w:szCs w:val="16"/>
              </w:rPr>
            </w:pPr>
            <w:r>
              <w:rPr>
                <w:sz w:val="16"/>
                <w:szCs w:val="16"/>
              </w:rPr>
              <w:t xml:space="preserve">Y </w:t>
            </w:r>
          </w:p>
        </w:tc>
        <w:tc>
          <w:tcPr>
            <w:tcW w:w="604" w:type="dxa"/>
          </w:tcPr>
          <w:p w14:paraId="78AD7DD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2C0CCD0"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297E1437"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4DA54D9"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53926579" w14:textId="77777777" w:rsidTr="00D6478D">
        <w:tc>
          <w:tcPr>
            <w:tcW w:w="1435" w:type="dxa"/>
          </w:tcPr>
          <w:p w14:paraId="3989F3D8" w14:textId="77777777" w:rsidR="00264DBA" w:rsidRPr="007309CF" w:rsidRDefault="00264DBA" w:rsidP="00E05169">
            <w:pPr>
              <w:spacing w:after="0" w:line="240" w:lineRule="auto"/>
              <w:jc w:val="center"/>
              <w:rPr>
                <w:sz w:val="16"/>
                <w:szCs w:val="16"/>
              </w:rPr>
            </w:pPr>
            <w:r>
              <w:rPr>
                <w:sz w:val="16"/>
                <w:szCs w:val="16"/>
              </w:rPr>
              <w:t>Vetti et al., 2011</w:t>
            </w:r>
          </w:p>
        </w:tc>
        <w:tc>
          <w:tcPr>
            <w:tcW w:w="241" w:type="dxa"/>
          </w:tcPr>
          <w:p w14:paraId="7C5C85D3"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0486E020"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550D177" w14:textId="77777777" w:rsidR="00264DBA" w:rsidRPr="007309CF" w:rsidRDefault="00264DBA" w:rsidP="00E05169">
            <w:pPr>
              <w:spacing w:after="0" w:line="240" w:lineRule="auto"/>
              <w:jc w:val="center"/>
              <w:rPr>
                <w:sz w:val="16"/>
                <w:szCs w:val="16"/>
              </w:rPr>
            </w:pPr>
            <w:r>
              <w:rPr>
                <w:sz w:val="16"/>
                <w:szCs w:val="16"/>
              </w:rPr>
              <w:t>CS</w:t>
            </w:r>
          </w:p>
        </w:tc>
        <w:tc>
          <w:tcPr>
            <w:tcW w:w="544" w:type="dxa"/>
          </w:tcPr>
          <w:p w14:paraId="488091A7" w14:textId="77777777" w:rsidR="00264DBA" w:rsidRPr="007309CF" w:rsidRDefault="00264DBA" w:rsidP="00E05169">
            <w:pPr>
              <w:spacing w:after="0" w:line="240" w:lineRule="auto"/>
              <w:jc w:val="center"/>
              <w:rPr>
                <w:sz w:val="16"/>
                <w:szCs w:val="16"/>
              </w:rPr>
            </w:pPr>
            <w:r>
              <w:rPr>
                <w:sz w:val="16"/>
                <w:szCs w:val="16"/>
              </w:rPr>
              <w:t>Y</w:t>
            </w:r>
          </w:p>
        </w:tc>
        <w:tc>
          <w:tcPr>
            <w:tcW w:w="645" w:type="dxa"/>
          </w:tcPr>
          <w:p w14:paraId="213AE235" w14:textId="77777777" w:rsidR="00264DBA" w:rsidRPr="007309CF" w:rsidRDefault="00264DBA" w:rsidP="00E05169">
            <w:pPr>
              <w:spacing w:after="0" w:line="240" w:lineRule="auto"/>
              <w:jc w:val="center"/>
              <w:rPr>
                <w:sz w:val="16"/>
                <w:szCs w:val="16"/>
              </w:rPr>
            </w:pPr>
            <w:r>
              <w:rPr>
                <w:sz w:val="16"/>
                <w:szCs w:val="16"/>
              </w:rPr>
              <w:t>Y</w:t>
            </w:r>
          </w:p>
        </w:tc>
        <w:tc>
          <w:tcPr>
            <w:tcW w:w="1142" w:type="dxa"/>
          </w:tcPr>
          <w:p w14:paraId="6B04CBC4" w14:textId="77777777" w:rsidR="00264DBA" w:rsidRPr="007309CF" w:rsidRDefault="00264DBA" w:rsidP="00E05169">
            <w:pPr>
              <w:spacing w:after="0" w:line="240" w:lineRule="auto"/>
              <w:jc w:val="center"/>
              <w:rPr>
                <w:sz w:val="16"/>
                <w:szCs w:val="16"/>
              </w:rPr>
            </w:pPr>
          </w:p>
        </w:tc>
        <w:tc>
          <w:tcPr>
            <w:tcW w:w="589" w:type="dxa"/>
          </w:tcPr>
          <w:p w14:paraId="320A071B" w14:textId="77777777" w:rsidR="00264DBA" w:rsidRPr="007309CF" w:rsidRDefault="00264DBA" w:rsidP="00E05169">
            <w:pPr>
              <w:spacing w:after="0" w:line="240" w:lineRule="auto"/>
              <w:jc w:val="center"/>
              <w:rPr>
                <w:sz w:val="16"/>
                <w:szCs w:val="16"/>
              </w:rPr>
            </w:pPr>
            <w:r>
              <w:rPr>
                <w:sz w:val="16"/>
                <w:szCs w:val="16"/>
              </w:rPr>
              <w:t>Y</w:t>
            </w:r>
          </w:p>
        </w:tc>
        <w:tc>
          <w:tcPr>
            <w:tcW w:w="562" w:type="dxa"/>
          </w:tcPr>
          <w:p w14:paraId="45BF55AC"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58469088" w14:textId="77777777" w:rsidR="00264DBA" w:rsidRPr="007309CF" w:rsidRDefault="00264DBA" w:rsidP="00E05169">
            <w:pPr>
              <w:spacing w:after="0" w:line="240" w:lineRule="auto"/>
              <w:jc w:val="center"/>
              <w:rPr>
                <w:sz w:val="16"/>
                <w:szCs w:val="16"/>
              </w:rPr>
            </w:pPr>
            <w:r>
              <w:rPr>
                <w:sz w:val="16"/>
                <w:szCs w:val="16"/>
              </w:rPr>
              <w:t>CS</w:t>
            </w:r>
          </w:p>
        </w:tc>
        <w:tc>
          <w:tcPr>
            <w:tcW w:w="589" w:type="dxa"/>
          </w:tcPr>
          <w:p w14:paraId="2623A493"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06D55D9"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3D83336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6D57105D"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401BB0DA"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015C78C9"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0B4AE708" w14:textId="77777777" w:rsidTr="00D6478D">
        <w:tc>
          <w:tcPr>
            <w:tcW w:w="1435" w:type="dxa"/>
          </w:tcPr>
          <w:p w14:paraId="1FBD4261" w14:textId="77777777" w:rsidR="00264DBA" w:rsidRPr="007309CF" w:rsidRDefault="00264DBA" w:rsidP="00E05169">
            <w:pPr>
              <w:spacing w:after="0" w:line="240" w:lineRule="auto"/>
              <w:jc w:val="center"/>
              <w:rPr>
                <w:sz w:val="16"/>
                <w:szCs w:val="16"/>
              </w:rPr>
            </w:pPr>
            <w:r>
              <w:rPr>
                <w:sz w:val="16"/>
                <w:szCs w:val="16"/>
              </w:rPr>
              <w:t>Williamson et al., 2014</w:t>
            </w:r>
          </w:p>
        </w:tc>
        <w:tc>
          <w:tcPr>
            <w:tcW w:w="241" w:type="dxa"/>
          </w:tcPr>
          <w:p w14:paraId="3AA856B6" w14:textId="77777777" w:rsidR="00264DBA" w:rsidRPr="007309CF" w:rsidRDefault="00264DBA" w:rsidP="00E05169">
            <w:pPr>
              <w:spacing w:after="0" w:line="240" w:lineRule="auto"/>
              <w:jc w:val="center"/>
              <w:rPr>
                <w:sz w:val="16"/>
                <w:szCs w:val="16"/>
              </w:rPr>
            </w:pPr>
            <w:r>
              <w:rPr>
                <w:sz w:val="16"/>
                <w:szCs w:val="16"/>
              </w:rPr>
              <w:t>Y</w:t>
            </w:r>
          </w:p>
        </w:tc>
        <w:tc>
          <w:tcPr>
            <w:tcW w:w="570" w:type="dxa"/>
          </w:tcPr>
          <w:p w14:paraId="671344EE"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69483CDE" w14:textId="77777777" w:rsidR="00264DBA" w:rsidRPr="007309CF" w:rsidRDefault="00264DBA" w:rsidP="00E05169">
            <w:pPr>
              <w:spacing w:after="0" w:line="240" w:lineRule="auto"/>
              <w:jc w:val="center"/>
              <w:rPr>
                <w:sz w:val="16"/>
                <w:szCs w:val="16"/>
              </w:rPr>
            </w:pPr>
            <w:r>
              <w:rPr>
                <w:sz w:val="16"/>
                <w:szCs w:val="16"/>
              </w:rPr>
              <w:t>N/A</w:t>
            </w:r>
          </w:p>
        </w:tc>
        <w:tc>
          <w:tcPr>
            <w:tcW w:w="544" w:type="dxa"/>
          </w:tcPr>
          <w:p w14:paraId="13540BC2" w14:textId="77777777" w:rsidR="00264DBA" w:rsidRPr="007309CF" w:rsidRDefault="00264DBA" w:rsidP="00E05169">
            <w:pPr>
              <w:spacing w:after="0" w:line="240" w:lineRule="auto"/>
              <w:jc w:val="center"/>
              <w:rPr>
                <w:sz w:val="16"/>
                <w:szCs w:val="16"/>
              </w:rPr>
            </w:pPr>
            <w:r>
              <w:rPr>
                <w:sz w:val="16"/>
                <w:szCs w:val="16"/>
              </w:rPr>
              <w:t>N/A</w:t>
            </w:r>
          </w:p>
        </w:tc>
        <w:tc>
          <w:tcPr>
            <w:tcW w:w="645" w:type="dxa"/>
          </w:tcPr>
          <w:p w14:paraId="1D38997A" w14:textId="77777777" w:rsidR="00264DBA" w:rsidRPr="007309CF" w:rsidRDefault="00264DBA" w:rsidP="00E05169">
            <w:pPr>
              <w:spacing w:after="0" w:line="240" w:lineRule="auto"/>
              <w:jc w:val="center"/>
              <w:rPr>
                <w:sz w:val="16"/>
                <w:szCs w:val="16"/>
              </w:rPr>
            </w:pPr>
            <w:r>
              <w:rPr>
                <w:sz w:val="16"/>
                <w:szCs w:val="16"/>
              </w:rPr>
              <w:t>N/A</w:t>
            </w:r>
          </w:p>
        </w:tc>
        <w:tc>
          <w:tcPr>
            <w:tcW w:w="1142" w:type="dxa"/>
          </w:tcPr>
          <w:p w14:paraId="1F649212" w14:textId="77777777" w:rsidR="00264DBA" w:rsidRDefault="00264DBA" w:rsidP="00E05169">
            <w:pPr>
              <w:spacing w:after="0" w:line="240" w:lineRule="auto"/>
              <w:jc w:val="center"/>
              <w:rPr>
                <w:sz w:val="16"/>
                <w:szCs w:val="16"/>
              </w:rPr>
            </w:pPr>
            <w:r>
              <w:rPr>
                <w:sz w:val="16"/>
                <w:szCs w:val="16"/>
              </w:rPr>
              <w:t>12M: 23.4%</w:t>
            </w:r>
          </w:p>
          <w:p w14:paraId="70449194" w14:textId="77777777" w:rsidR="00264DBA" w:rsidRPr="007309CF" w:rsidRDefault="00264DBA" w:rsidP="00E05169">
            <w:pPr>
              <w:spacing w:after="0" w:line="240" w:lineRule="auto"/>
              <w:jc w:val="center"/>
              <w:rPr>
                <w:sz w:val="16"/>
                <w:szCs w:val="16"/>
              </w:rPr>
            </w:pPr>
          </w:p>
        </w:tc>
        <w:tc>
          <w:tcPr>
            <w:tcW w:w="589" w:type="dxa"/>
          </w:tcPr>
          <w:p w14:paraId="1191E131" w14:textId="77777777" w:rsidR="00264DBA" w:rsidRPr="007309CF" w:rsidRDefault="00264DBA" w:rsidP="00E05169">
            <w:pPr>
              <w:spacing w:after="0" w:line="240" w:lineRule="auto"/>
              <w:jc w:val="center"/>
              <w:rPr>
                <w:sz w:val="16"/>
                <w:szCs w:val="16"/>
              </w:rPr>
            </w:pPr>
            <w:r>
              <w:rPr>
                <w:sz w:val="16"/>
                <w:szCs w:val="16"/>
              </w:rPr>
              <w:t>N/A</w:t>
            </w:r>
          </w:p>
        </w:tc>
        <w:tc>
          <w:tcPr>
            <w:tcW w:w="562" w:type="dxa"/>
          </w:tcPr>
          <w:p w14:paraId="2478C32F" w14:textId="77777777" w:rsidR="00264DBA" w:rsidRPr="007309CF" w:rsidRDefault="00264DBA" w:rsidP="00E05169">
            <w:pPr>
              <w:spacing w:after="0" w:line="240" w:lineRule="auto"/>
              <w:jc w:val="center"/>
              <w:rPr>
                <w:sz w:val="16"/>
                <w:szCs w:val="16"/>
              </w:rPr>
            </w:pPr>
            <w:r>
              <w:rPr>
                <w:sz w:val="16"/>
                <w:szCs w:val="16"/>
              </w:rPr>
              <w:t>Y</w:t>
            </w:r>
          </w:p>
        </w:tc>
        <w:tc>
          <w:tcPr>
            <w:tcW w:w="589" w:type="dxa"/>
          </w:tcPr>
          <w:p w14:paraId="47E4A642" w14:textId="77777777" w:rsidR="00264DBA" w:rsidRPr="007309CF" w:rsidRDefault="00264DBA" w:rsidP="00E05169">
            <w:pPr>
              <w:spacing w:after="0" w:line="240" w:lineRule="auto"/>
              <w:jc w:val="center"/>
              <w:rPr>
                <w:sz w:val="16"/>
                <w:szCs w:val="16"/>
              </w:rPr>
            </w:pPr>
            <w:r>
              <w:rPr>
                <w:sz w:val="16"/>
                <w:szCs w:val="16"/>
              </w:rPr>
              <w:t>N/A</w:t>
            </w:r>
          </w:p>
        </w:tc>
        <w:tc>
          <w:tcPr>
            <w:tcW w:w="589" w:type="dxa"/>
          </w:tcPr>
          <w:p w14:paraId="29CB170E" w14:textId="77777777" w:rsidR="00264DBA" w:rsidRPr="007309CF" w:rsidRDefault="00264DBA" w:rsidP="00E05169">
            <w:pPr>
              <w:spacing w:after="0" w:line="240" w:lineRule="auto"/>
              <w:jc w:val="center"/>
              <w:rPr>
                <w:sz w:val="16"/>
                <w:szCs w:val="16"/>
              </w:rPr>
            </w:pPr>
            <w:r>
              <w:rPr>
                <w:sz w:val="16"/>
                <w:szCs w:val="16"/>
              </w:rPr>
              <w:t>N/A</w:t>
            </w:r>
          </w:p>
        </w:tc>
        <w:tc>
          <w:tcPr>
            <w:tcW w:w="604" w:type="dxa"/>
          </w:tcPr>
          <w:p w14:paraId="6F404F32"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12B2C93"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059BD2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4DBB1C8C" w14:textId="77777777" w:rsidR="00264DBA" w:rsidRPr="007309CF" w:rsidRDefault="00264DBA" w:rsidP="00E05169">
            <w:pPr>
              <w:spacing w:after="0" w:line="240" w:lineRule="auto"/>
              <w:jc w:val="center"/>
              <w:rPr>
                <w:sz w:val="16"/>
                <w:szCs w:val="16"/>
              </w:rPr>
            </w:pPr>
            <w:r>
              <w:rPr>
                <w:sz w:val="16"/>
                <w:szCs w:val="16"/>
              </w:rPr>
              <w:t>Y</w:t>
            </w:r>
          </w:p>
        </w:tc>
        <w:tc>
          <w:tcPr>
            <w:tcW w:w="604" w:type="dxa"/>
          </w:tcPr>
          <w:p w14:paraId="1E42FF5A" w14:textId="77777777" w:rsidR="00264DBA" w:rsidRPr="007309CF" w:rsidRDefault="00264DBA" w:rsidP="00E05169">
            <w:pPr>
              <w:spacing w:after="0" w:line="240" w:lineRule="auto"/>
              <w:jc w:val="center"/>
              <w:rPr>
                <w:sz w:val="16"/>
                <w:szCs w:val="16"/>
              </w:rPr>
            </w:pPr>
            <w:r>
              <w:rPr>
                <w:sz w:val="16"/>
                <w:szCs w:val="16"/>
              </w:rPr>
              <w:t>Y</w:t>
            </w:r>
          </w:p>
        </w:tc>
      </w:tr>
      <w:tr w:rsidR="00264DBA" w:rsidRPr="007309CF" w14:paraId="3B3902BA" w14:textId="77777777" w:rsidTr="00D6478D">
        <w:trPr>
          <w:trHeight w:val="422"/>
        </w:trPr>
        <w:tc>
          <w:tcPr>
            <w:tcW w:w="1435" w:type="dxa"/>
          </w:tcPr>
          <w:p w14:paraId="02337373" w14:textId="77777777" w:rsidR="00264DBA" w:rsidRDefault="00264DBA" w:rsidP="00E05169">
            <w:pPr>
              <w:spacing w:after="0" w:line="240" w:lineRule="auto"/>
              <w:jc w:val="center"/>
              <w:rPr>
                <w:sz w:val="16"/>
                <w:szCs w:val="16"/>
              </w:rPr>
            </w:pPr>
            <w:r>
              <w:rPr>
                <w:sz w:val="16"/>
                <w:szCs w:val="16"/>
              </w:rPr>
              <w:lastRenderedPageBreak/>
              <w:t>Yang et al., 2007</w:t>
            </w:r>
          </w:p>
        </w:tc>
        <w:tc>
          <w:tcPr>
            <w:tcW w:w="241" w:type="dxa"/>
          </w:tcPr>
          <w:p w14:paraId="0AE0C132" w14:textId="77777777" w:rsidR="00264DBA" w:rsidRDefault="00264DBA" w:rsidP="00E05169">
            <w:pPr>
              <w:spacing w:after="0" w:line="240" w:lineRule="auto"/>
              <w:jc w:val="center"/>
              <w:rPr>
                <w:sz w:val="16"/>
                <w:szCs w:val="16"/>
              </w:rPr>
            </w:pPr>
            <w:r>
              <w:rPr>
                <w:sz w:val="16"/>
                <w:szCs w:val="16"/>
              </w:rPr>
              <w:t>Y</w:t>
            </w:r>
          </w:p>
        </w:tc>
        <w:tc>
          <w:tcPr>
            <w:tcW w:w="570" w:type="dxa"/>
          </w:tcPr>
          <w:p w14:paraId="6B605A67" w14:textId="77777777" w:rsidR="00264DBA" w:rsidRDefault="00264DBA" w:rsidP="00E05169">
            <w:pPr>
              <w:spacing w:after="0" w:line="240" w:lineRule="auto"/>
              <w:jc w:val="center"/>
              <w:rPr>
                <w:sz w:val="16"/>
                <w:szCs w:val="16"/>
              </w:rPr>
            </w:pPr>
            <w:r>
              <w:rPr>
                <w:sz w:val="16"/>
                <w:szCs w:val="16"/>
              </w:rPr>
              <w:t>Y</w:t>
            </w:r>
          </w:p>
        </w:tc>
        <w:tc>
          <w:tcPr>
            <w:tcW w:w="589" w:type="dxa"/>
          </w:tcPr>
          <w:p w14:paraId="6A791DF0" w14:textId="77777777" w:rsidR="00264DBA" w:rsidRDefault="00264DBA" w:rsidP="00E05169">
            <w:pPr>
              <w:spacing w:after="0" w:line="240" w:lineRule="auto"/>
              <w:jc w:val="center"/>
              <w:rPr>
                <w:sz w:val="16"/>
                <w:szCs w:val="16"/>
              </w:rPr>
            </w:pPr>
            <w:r>
              <w:rPr>
                <w:sz w:val="16"/>
                <w:szCs w:val="16"/>
              </w:rPr>
              <w:t>Y</w:t>
            </w:r>
          </w:p>
        </w:tc>
        <w:tc>
          <w:tcPr>
            <w:tcW w:w="544" w:type="dxa"/>
          </w:tcPr>
          <w:p w14:paraId="437E6CE9" w14:textId="77777777" w:rsidR="00264DBA" w:rsidRDefault="00264DBA" w:rsidP="00E05169">
            <w:pPr>
              <w:spacing w:after="0" w:line="240" w:lineRule="auto"/>
              <w:jc w:val="center"/>
              <w:rPr>
                <w:sz w:val="16"/>
                <w:szCs w:val="16"/>
              </w:rPr>
            </w:pPr>
            <w:r>
              <w:rPr>
                <w:sz w:val="16"/>
                <w:szCs w:val="16"/>
              </w:rPr>
              <w:t>Y</w:t>
            </w:r>
          </w:p>
        </w:tc>
        <w:tc>
          <w:tcPr>
            <w:tcW w:w="645" w:type="dxa"/>
          </w:tcPr>
          <w:p w14:paraId="7809A3D0" w14:textId="77777777" w:rsidR="00264DBA" w:rsidRDefault="00264DBA" w:rsidP="00E05169">
            <w:pPr>
              <w:spacing w:after="0" w:line="240" w:lineRule="auto"/>
              <w:jc w:val="center"/>
              <w:rPr>
                <w:sz w:val="16"/>
                <w:szCs w:val="16"/>
              </w:rPr>
            </w:pPr>
            <w:r>
              <w:rPr>
                <w:sz w:val="16"/>
                <w:szCs w:val="16"/>
              </w:rPr>
              <w:t>N/A</w:t>
            </w:r>
          </w:p>
        </w:tc>
        <w:tc>
          <w:tcPr>
            <w:tcW w:w="1142" w:type="dxa"/>
          </w:tcPr>
          <w:p w14:paraId="24DE68D6" w14:textId="77777777" w:rsidR="00264DBA" w:rsidRDefault="00264DBA" w:rsidP="00E05169">
            <w:pPr>
              <w:spacing w:after="0" w:line="240" w:lineRule="auto"/>
              <w:jc w:val="center"/>
              <w:rPr>
                <w:sz w:val="16"/>
                <w:szCs w:val="16"/>
              </w:rPr>
            </w:pPr>
            <w:r>
              <w:rPr>
                <w:sz w:val="16"/>
                <w:szCs w:val="16"/>
              </w:rPr>
              <w:t>N/A</w:t>
            </w:r>
          </w:p>
        </w:tc>
        <w:tc>
          <w:tcPr>
            <w:tcW w:w="589" w:type="dxa"/>
          </w:tcPr>
          <w:p w14:paraId="0368A067" w14:textId="77777777" w:rsidR="00264DBA" w:rsidRDefault="00264DBA" w:rsidP="00E05169">
            <w:pPr>
              <w:spacing w:after="0" w:line="240" w:lineRule="auto"/>
              <w:jc w:val="center"/>
              <w:rPr>
                <w:sz w:val="16"/>
                <w:szCs w:val="16"/>
              </w:rPr>
            </w:pPr>
            <w:r>
              <w:rPr>
                <w:sz w:val="16"/>
                <w:szCs w:val="16"/>
              </w:rPr>
              <w:t>N/A</w:t>
            </w:r>
          </w:p>
        </w:tc>
        <w:tc>
          <w:tcPr>
            <w:tcW w:w="562" w:type="dxa"/>
          </w:tcPr>
          <w:p w14:paraId="5FDE4DE8" w14:textId="77777777" w:rsidR="00264DBA" w:rsidRDefault="00264DBA" w:rsidP="00E05169">
            <w:pPr>
              <w:spacing w:after="0" w:line="240" w:lineRule="auto"/>
              <w:jc w:val="center"/>
              <w:rPr>
                <w:sz w:val="16"/>
                <w:szCs w:val="16"/>
              </w:rPr>
            </w:pPr>
            <w:r>
              <w:rPr>
                <w:sz w:val="16"/>
                <w:szCs w:val="16"/>
              </w:rPr>
              <w:t>Y</w:t>
            </w:r>
          </w:p>
        </w:tc>
        <w:tc>
          <w:tcPr>
            <w:tcW w:w="589" w:type="dxa"/>
          </w:tcPr>
          <w:p w14:paraId="6E5FA9DA" w14:textId="77777777" w:rsidR="00264DBA" w:rsidRDefault="00264DBA" w:rsidP="00E05169">
            <w:pPr>
              <w:spacing w:after="0" w:line="240" w:lineRule="auto"/>
              <w:jc w:val="center"/>
              <w:rPr>
                <w:sz w:val="16"/>
                <w:szCs w:val="16"/>
              </w:rPr>
            </w:pPr>
            <w:r>
              <w:rPr>
                <w:sz w:val="16"/>
                <w:szCs w:val="16"/>
              </w:rPr>
              <w:t>Y</w:t>
            </w:r>
          </w:p>
        </w:tc>
        <w:tc>
          <w:tcPr>
            <w:tcW w:w="589" w:type="dxa"/>
          </w:tcPr>
          <w:p w14:paraId="6703F19A" w14:textId="77777777" w:rsidR="00264DBA" w:rsidRDefault="00264DBA" w:rsidP="00E05169">
            <w:pPr>
              <w:spacing w:after="0" w:line="240" w:lineRule="auto"/>
              <w:jc w:val="center"/>
              <w:rPr>
                <w:sz w:val="16"/>
                <w:szCs w:val="16"/>
              </w:rPr>
            </w:pPr>
            <w:r>
              <w:rPr>
                <w:sz w:val="16"/>
                <w:szCs w:val="16"/>
              </w:rPr>
              <w:t>N/A</w:t>
            </w:r>
          </w:p>
        </w:tc>
        <w:tc>
          <w:tcPr>
            <w:tcW w:w="604" w:type="dxa"/>
          </w:tcPr>
          <w:p w14:paraId="1D587FE2" w14:textId="77777777" w:rsidR="00264DBA" w:rsidRDefault="00264DBA" w:rsidP="00E05169">
            <w:pPr>
              <w:spacing w:after="0" w:line="240" w:lineRule="auto"/>
              <w:jc w:val="center"/>
              <w:rPr>
                <w:sz w:val="16"/>
                <w:szCs w:val="16"/>
              </w:rPr>
            </w:pPr>
            <w:r>
              <w:rPr>
                <w:sz w:val="16"/>
                <w:szCs w:val="16"/>
              </w:rPr>
              <w:t>Y</w:t>
            </w:r>
          </w:p>
        </w:tc>
        <w:tc>
          <w:tcPr>
            <w:tcW w:w="604" w:type="dxa"/>
          </w:tcPr>
          <w:p w14:paraId="672EB9E5" w14:textId="77777777" w:rsidR="00264DBA" w:rsidRDefault="00264DBA" w:rsidP="00E05169">
            <w:pPr>
              <w:spacing w:after="0" w:line="240" w:lineRule="auto"/>
              <w:jc w:val="center"/>
              <w:rPr>
                <w:sz w:val="16"/>
                <w:szCs w:val="16"/>
              </w:rPr>
            </w:pPr>
            <w:r>
              <w:rPr>
                <w:sz w:val="16"/>
                <w:szCs w:val="16"/>
              </w:rPr>
              <w:t>Y</w:t>
            </w:r>
          </w:p>
        </w:tc>
        <w:tc>
          <w:tcPr>
            <w:tcW w:w="604" w:type="dxa"/>
          </w:tcPr>
          <w:p w14:paraId="069E7A42" w14:textId="77777777" w:rsidR="00264DBA" w:rsidRDefault="00264DBA" w:rsidP="00E05169">
            <w:pPr>
              <w:spacing w:after="0" w:line="240" w:lineRule="auto"/>
              <w:jc w:val="center"/>
              <w:rPr>
                <w:sz w:val="16"/>
                <w:szCs w:val="16"/>
              </w:rPr>
            </w:pPr>
            <w:r>
              <w:rPr>
                <w:sz w:val="16"/>
                <w:szCs w:val="16"/>
              </w:rPr>
              <w:t>N/A</w:t>
            </w:r>
          </w:p>
        </w:tc>
        <w:tc>
          <w:tcPr>
            <w:tcW w:w="604" w:type="dxa"/>
          </w:tcPr>
          <w:p w14:paraId="08C4F751" w14:textId="77777777" w:rsidR="00264DBA" w:rsidRDefault="00264DBA" w:rsidP="00E05169">
            <w:pPr>
              <w:spacing w:after="0" w:line="240" w:lineRule="auto"/>
              <w:jc w:val="center"/>
              <w:rPr>
                <w:sz w:val="16"/>
                <w:szCs w:val="16"/>
              </w:rPr>
            </w:pPr>
            <w:r>
              <w:rPr>
                <w:sz w:val="16"/>
                <w:szCs w:val="16"/>
              </w:rPr>
              <w:t>Y</w:t>
            </w:r>
          </w:p>
        </w:tc>
        <w:tc>
          <w:tcPr>
            <w:tcW w:w="604" w:type="dxa"/>
          </w:tcPr>
          <w:p w14:paraId="0750A0E4" w14:textId="77777777" w:rsidR="00264DBA" w:rsidRDefault="00264DBA" w:rsidP="00E05169">
            <w:pPr>
              <w:spacing w:after="0" w:line="240" w:lineRule="auto"/>
              <w:jc w:val="center"/>
              <w:rPr>
                <w:sz w:val="16"/>
                <w:szCs w:val="16"/>
              </w:rPr>
            </w:pPr>
            <w:r>
              <w:rPr>
                <w:sz w:val="16"/>
                <w:szCs w:val="16"/>
              </w:rPr>
              <w:t>Y</w:t>
            </w:r>
          </w:p>
        </w:tc>
      </w:tr>
    </w:tbl>
    <w:p w14:paraId="4B6302E5" w14:textId="4259AFA4" w:rsidR="00264DBA" w:rsidRDefault="00264DBA" w:rsidP="00264DBA">
      <w:pPr>
        <w:spacing w:after="0" w:line="240" w:lineRule="auto"/>
      </w:pPr>
      <w:r>
        <w:t xml:space="preserve">Heading descriptions: 1.1: appropriate </w:t>
      </w:r>
      <w:r w:rsidR="00D42380">
        <w:t>and</w:t>
      </w:r>
      <w:r>
        <w:t xml:space="preserve"> clearly focused question; 1.2a: source population well described; 1.2b: exposed/non-exposed from same population if exposure/outcome tested; 1.3: # asked to participate; 1.4: outcome at enrollment assessed; 1.5: % drop-out/group; 1.6: comparison of loss-to-follow-up by group; 1.7: outcomes clearly defined; 1.8: outcome assessment is blinded; 1.9: recognition that lack of blinding could influence outcome; 1.10: </w:t>
      </w:r>
      <w:r w:rsidR="009A111E">
        <w:t>reliable exposure/prognostic factor assessment; 1.11: evidence from other sources that outcome assessment method is valid and reliable; 1.12: (time varying) exposure level/prognostic factor assessed more than once; 1.13: potential confounders identified and accounted for; 1.14: confidence intervals provided.</w:t>
      </w:r>
    </w:p>
    <w:p w14:paraId="152A6061" w14:textId="05419D7B" w:rsidR="001C1DC1" w:rsidRDefault="009A111E" w:rsidP="00264DBA">
      <w:pPr>
        <w:spacing w:after="0" w:line="240" w:lineRule="auto"/>
      </w:pPr>
      <w:r>
        <w:t xml:space="preserve">Abbreviations: </w:t>
      </w:r>
      <w:r w:rsidR="00264DBA">
        <w:t xml:space="preserve">CS: Can’t say; </w:t>
      </w:r>
      <w:r>
        <w:t xml:space="preserve">M: months; </w:t>
      </w:r>
      <w:r w:rsidR="00264DBA">
        <w:t>N:</w:t>
      </w:r>
      <w:r w:rsidR="00D42380">
        <w:t xml:space="preserve"> </w:t>
      </w:r>
      <w:r w:rsidR="00264DBA">
        <w:t xml:space="preserve">No; N/A: Not applicable; </w:t>
      </w:r>
      <w:r>
        <w:t xml:space="preserve">NDI: neck disability index; PDS: </w:t>
      </w:r>
      <w:r w:rsidR="002048F4">
        <w:t>post-traumatic stress diagnostic scale</w:t>
      </w:r>
      <w:r>
        <w:t xml:space="preserve">; W: weeks; WAD: whiplash associated disorders; </w:t>
      </w:r>
      <w:r w:rsidR="00264DBA">
        <w:t>Y:Yes</w:t>
      </w:r>
    </w:p>
    <w:p w14:paraId="35199EC2" w14:textId="77777777" w:rsidR="00264DBA" w:rsidRDefault="00264DBA" w:rsidP="00264DBA">
      <w:pPr>
        <w:spacing w:after="0" w:line="240" w:lineRule="auto"/>
      </w:pPr>
    </w:p>
    <w:p w14:paraId="15C035AB" w14:textId="2897DAFC" w:rsidR="001C1DC1" w:rsidRPr="00F85188" w:rsidRDefault="001C05FB" w:rsidP="001C1DC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able 2</w:t>
      </w:r>
      <w:r w:rsidR="001C1DC1" w:rsidRPr="00F2746C">
        <w:rPr>
          <w:rFonts w:ascii="Times New Roman" w:hAnsi="Times New Roman" w:cs="Times New Roman"/>
          <w:b/>
          <w:sz w:val="24"/>
          <w:szCs w:val="24"/>
        </w:rPr>
        <w:t xml:space="preserve">: </w:t>
      </w:r>
      <w:r w:rsidR="00B0182E">
        <w:rPr>
          <w:rFonts w:ascii="Times New Roman" w:hAnsi="Times New Roman" w:cs="Times New Roman"/>
          <w:b/>
          <w:sz w:val="24"/>
          <w:szCs w:val="24"/>
        </w:rPr>
        <w:t xml:space="preserve">Risk of Bias Table </w:t>
      </w:r>
      <w:r>
        <w:rPr>
          <w:rFonts w:ascii="Times New Roman" w:hAnsi="Times New Roman" w:cs="Times New Roman"/>
          <w:b/>
          <w:sz w:val="24"/>
          <w:szCs w:val="24"/>
        </w:rPr>
        <w:t xml:space="preserve">of </w:t>
      </w:r>
      <w:r w:rsidR="00B0182E">
        <w:rPr>
          <w:rFonts w:ascii="Times New Roman" w:hAnsi="Times New Roman" w:cs="Times New Roman"/>
          <w:b/>
          <w:sz w:val="24"/>
          <w:szCs w:val="24"/>
        </w:rPr>
        <w:t>Inadmissible</w:t>
      </w:r>
      <w:r w:rsidR="008A2992">
        <w:rPr>
          <w:rFonts w:ascii="Times New Roman" w:hAnsi="Times New Roman" w:cs="Times New Roman"/>
          <w:b/>
          <w:sz w:val="24"/>
          <w:szCs w:val="24"/>
        </w:rPr>
        <w:t xml:space="preserve"> </w:t>
      </w:r>
      <w:r>
        <w:rPr>
          <w:rFonts w:ascii="Times New Roman" w:hAnsi="Times New Roman" w:cs="Times New Roman"/>
          <w:b/>
          <w:sz w:val="24"/>
          <w:szCs w:val="24"/>
        </w:rPr>
        <w:t xml:space="preserve">Studies </w:t>
      </w:r>
      <w:r w:rsidR="008A2992">
        <w:rPr>
          <w:rFonts w:ascii="Times New Roman" w:hAnsi="Times New Roman" w:cs="Times New Roman"/>
          <w:b/>
          <w:sz w:val="24"/>
          <w:szCs w:val="24"/>
        </w:rPr>
        <w:t>(n=26)</w:t>
      </w:r>
    </w:p>
    <w:tbl>
      <w:tblPr>
        <w:tblStyle w:val="TableGrid"/>
        <w:tblW w:w="12510" w:type="dxa"/>
        <w:tblInd w:w="-365" w:type="dxa"/>
        <w:tblLook w:val="04A0" w:firstRow="1" w:lastRow="0" w:firstColumn="1" w:lastColumn="0" w:noHBand="0" w:noVBand="1"/>
      </w:tblPr>
      <w:tblGrid>
        <w:gridCol w:w="1530"/>
        <w:gridCol w:w="630"/>
        <w:gridCol w:w="630"/>
        <w:gridCol w:w="686"/>
        <w:gridCol w:w="703"/>
        <w:gridCol w:w="1049"/>
        <w:gridCol w:w="1270"/>
        <w:gridCol w:w="612"/>
        <w:gridCol w:w="557"/>
        <w:gridCol w:w="689"/>
        <w:gridCol w:w="689"/>
        <w:gridCol w:w="699"/>
        <w:gridCol w:w="699"/>
        <w:gridCol w:w="699"/>
        <w:gridCol w:w="699"/>
        <w:gridCol w:w="669"/>
      </w:tblGrid>
      <w:tr w:rsidR="00264DBA" w:rsidRPr="007309CF" w14:paraId="5169C8CC" w14:textId="77777777" w:rsidTr="00D6478D">
        <w:trPr>
          <w:trHeight w:val="236"/>
        </w:trPr>
        <w:tc>
          <w:tcPr>
            <w:tcW w:w="1530" w:type="dxa"/>
          </w:tcPr>
          <w:p w14:paraId="60F7ADB0" w14:textId="77777777" w:rsidR="00264DBA" w:rsidRPr="00D61DFF" w:rsidRDefault="00264DBA" w:rsidP="00A0063C">
            <w:pPr>
              <w:spacing w:after="0"/>
              <w:jc w:val="center"/>
              <w:rPr>
                <w:b/>
                <w:sz w:val="16"/>
                <w:szCs w:val="16"/>
              </w:rPr>
            </w:pPr>
            <w:r w:rsidRPr="00D61DFF">
              <w:rPr>
                <w:b/>
                <w:sz w:val="16"/>
                <w:szCs w:val="16"/>
              </w:rPr>
              <w:t>Author, year</w:t>
            </w:r>
          </w:p>
        </w:tc>
        <w:tc>
          <w:tcPr>
            <w:tcW w:w="630" w:type="dxa"/>
          </w:tcPr>
          <w:p w14:paraId="18CF2C1B" w14:textId="77777777" w:rsidR="00264DBA" w:rsidRPr="00D61DFF" w:rsidRDefault="00264DBA" w:rsidP="00A0063C">
            <w:pPr>
              <w:spacing w:after="0"/>
              <w:jc w:val="center"/>
              <w:rPr>
                <w:b/>
                <w:sz w:val="16"/>
                <w:szCs w:val="16"/>
              </w:rPr>
            </w:pPr>
            <w:r w:rsidRPr="00D61DFF">
              <w:rPr>
                <w:b/>
                <w:sz w:val="16"/>
                <w:szCs w:val="16"/>
              </w:rPr>
              <w:t>1.1</w:t>
            </w:r>
          </w:p>
          <w:p w14:paraId="5EDBC240" w14:textId="77777777" w:rsidR="00264DBA" w:rsidRPr="00D61DFF" w:rsidRDefault="00264DBA" w:rsidP="00A0063C">
            <w:pPr>
              <w:spacing w:after="0"/>
              <w:jc w:val="center"/>
              <w:rPr>
                <w:b/>
                <w:sz w:val="16"/>
                <w:szCs w:val="16"/>
              </w:rPr>
            </w:pPr>
          </w:p>
        </w:tc>
        <w:tc>
          <w:tcPr>
            <w:tcW w:w="630" w:type="dxa"/>
          </w:tcPr>
          <w:p w14:paraId="2FB8052A" w14:textId="77777777" w:rsidR="00264DBA" w:rsidRPr="00D61DFF" w:rsidRDefault="00264DBA" w:rsidP="00A0063C">
            <w:pPr>
              <w:spacing w:after="0"/>
              <w:jc w:val="center"/>
              <w:rPr>
                <w:b/>
                <w:sz w:val="16"/>
                <w:szCs w:val="16"/>
              </w:rPr>
            </w:pPr>
            <w:r w:rsidRPr="00D61DFF">
              <w:rPr>
                <w:b/>
                <w:sz w:val="16"/>
                <w:szCs w:val="16"/>
              </w:rPr>
              <w:t>1.2 a)</w:t>
            </w:r>
          </w:p>
          <w:p w14:paraId="41AAF606" w14:textId="77777777" w:rsidR="00264DBA" w:rsidRPr="00D61DFF" w:rsidRDefault="00264DBA" w:rsidP="00A0063C">
            <w:pPr>
              <w:spacing w:after="0"/>
              <w:jc w:val="center"/>
              <w:rPr>
                <w:b/>
                <w:sz w:val="16"/>
                <w:szCs w:val="16"/>
              </w:rPr>
            </w:pPr>
          </w:p>
        </w:tc>
        <w:tc>
          <w:tcPr>
            <w:tcW w:w="686" w:type="dxa"/>
          </w:tcPr>
          <w:p w14:paraId="56AD0EE2" w14:textId="77777777" w:rsidR="00264DBA" w:rsidRPr="00D61DFF" w:rsidRDefault="00264DBA" w:rsidP="00A0063C">
            <w:pPr>
              <w:spacing w:after="0"/>
              <w:jc w:val="center"/>
              <w:rPr>
                <w:b/>
                <w:sz w:val="16"/>
                <w:szCs w:val="16"/>
              </w:rPr>
            </w:pPr>
            <w:r w:rsidRPr="00D61DFF">
              <w:rPr>
                <w:b/>
                <w:sz w:val="16"/>
                <w:szCs w:val="16"/>
              </w:rPr>
              <w:t>1.2 b)</w:t>
            </w:r>
          </w:p>
        </w:tc>
        <w:tc>
          <w:tcPr>
            <w:tcW w:w="703" w:type="dxa"/>
          </w:tcPr>
          <w:p w14:paraId="4820D19D" w14:textId="77777777" w:rsidR="00264DBA" w:rsidRPr="00D61DFF" w:rsidRDefault="00264DBA" w:rsidP="00A0063C">
            <w:pPr>
              <w:spacing w:after="0"/>
              <w:jc w:val="center"/>
              <w:rPr>
                <w:b/>
                <w:sz w:val="16"/>
                <w:szCs w:val="16"/>
              </w:rPr>
            </w:pPr>
            <w:r w:rsidRPr="00D61DFF">
              <w:rPr>
                <w:b/>
                <w:sz w:val="16"/>
                <w:szCs w:val="16"/>
              </w:rPr>
              <w:t>1.3</w:t>
            </w:r>
          </w:p>
          <w:p w14:paraId="2E1641E3" w14:textId="77777777" w:rsidR="00264DBA" w:rsidRPr="00D61DFF" w:rsidRDefault="00264DBA" w:rsidP="00A0063C">
            <w:pPr>
              <w:spacing w:after="0"/>
              <w:jc w:val="center"/>
              <w:rPr>
                <w:b/>
                <w:sz w:val="16"/>
                <w:szCs w:val="16"/>
              </w:rPr>
            </w:pPr>
          </w:p>
        </w:tc>
        <w:tc>
          <w:tcPr>
            <w:tcW w:w="1049" w:type="dxa"/>
          </w:tcPr>
          <w:p w14:paraId="26EA70BE" w14:textId="77777777" w:rsidR="00264DBA" w:rsidRPr="00D61DFF" w:rsidRDefault="00264DBA" w:rsidP="00A0063C">
            <w:pPr>
              <w:spacing w:after="0"/>
              <w:jc w:val="center"/>
              <w:rPr>
                <w:b/>
                <w:sz w:val="16"/>
                <w:szCs w:val="16"/>
              </w:rPr>
            </w:pPr>
            <w:r w:rsidRPr="00D61DFF">
              <w:rPr>
                <w:b/>
                <w:sz w:val="16"/>
                <w:szCs w:val="16"/>
              </w:rPr>
              <w:t>1.4</w:t>
            </w:r>
          </w:p>
        </w:tc>
        <w:tc>
          <w:tcPr>
            <w:tcW w:w="1270" w:type="dxa"/>
          </w:tcPr>
          <w:p w14:paraId="0AF3E33F" w14:textId="77777777" w:rsidR="00264DBA" w:rsidRPr="00D61DFF" w:rsidRDefault="00264DBA" w:rsidP="00A0063C">
            <w:pPr>
              <w:spacing w:after="0"/>
              <w:jc w:val="center"/>
              <w:rPr>
                <w:b/>
                <w:sz w:val="16"/>
                <w:szCs w:val="16"/>
              </w:rPr>
            </w:pPr>
            <w:r w:rsidRPr="00D61DFF">
              <w:rPr>
                <w:b/>
                <w:sz w:val="16"/>
                <w:szCs w:val="16"/>
              </w:rPr>
              <w:t>1.5</w:t>
            </w:r>
          </w:p>
        </w:tc>
        <w:tc>
          <w:tcPr>
            <w:tcW w:w="612" w:type="dxa"/>
          </w:tcPr>
          <w:p w14:paraId="4961A088" w14:textId="77777777" w:rsidR="00264DBA" w:rsidRPr="00D61DFF" w:rsidRDefault="00264DBA" w:rsidP="00A0063C">
            <w:pPr>
              <w:spacing w:after="0"/>
              <w:jc w:val="center"/>
              <w:rPr>
                <w:b/>
                <w:sz w:val="16"/>
                <w:szCs w:val="16"/>
              </w:rPr>
            </w:pPr>
            <w:r w:rsidRPr="00D61DFF">
              <w:rPr>
                <w:b/>
                <w:sz w:val="16"/>
                <w:szCs w:val="16"/>
              </w:rPr>
              <w:t>1.6</w:t>
            </w:r>
          </w:p>
        </w:tc>
        <w:tc>
          <w:tcPr>
            <w:tcW w:w="557" w:type="dxa"/>
          </w:tcPr>
          <w:p w14:paraId="41586789" w14:textId="77777777" w:rsidR="00264DBA" w:rsidRPr="00D61DFF" w:rsidRDefault="00264DBA" w:rsidP="00A0063C">
            <w:pPr>
              <w:spacing w:after="0"/>
              <w:jc w:val="center"/>
              <w:rPr>
                <w:b/>
                <w:sz w:val="16"/>
                <w:szCs w:val="16"/>
              </w:rPr>
            </w:pPr>
            <w:r w:rsidRPr="00D61DFF">
              <w:rPr>
                <w:b/>
                <w:sz w:val="16"/>
                <w:szCs w:val="16"/>
              </w:rPr>
              <w:t>1.7</w:t>
            </w:r>
          </w:p>
        </w:tc>
        <w:tc>
          <w:tcPr>
            <w:tcW w:w="689" w:type="dxa"/>
          </w:tcPr>
          <w:p w14:paraId="7788BC59" w14:textId="77777777" w:rsidR="00264DBA" w:rsidRPr="00D61DFF" w:rsidRDefault="00264DBA" w:rsidP="00A0063C">
            <w:pPr>
              <w:spacing w:after="0"/>
              <w:jc w:val="center"/>
              <w:rPr>
                <w:b/>
                <w:sz w:val="16"/>
                <w:szCs w:val="16"/>
              </w:rPr>
            </w:pPr>
            <w:r w:rsidRPr="00D61DFF">
              <w:rPr>
                <w:b/>
                <w:sz w:val="16"/>
                <w:szCs w:val="16"/>
              </w:rPr>
              <w:t>1.8</w:t>
            </w:r>
          </w:p>
        </w:tc>
        <w:tc>
          <w:tcPr>
            <w:tcW w:w="689" w:type="dxa"/>
          </w:tcPr>
          <w:p w14:paraId="53AE8A68" w14:textId="77777777" w:rsidR="00264DBA" w:rsidRPr="00D61DFF" w:rsidRDefault="00264DBA" w:rsidP="00A0063C">
            <w:pPr>
              <w:spacing w:after="0"/>
              <w:jc w:val="center"/>
              <w:rPr>
                <w:b/>
                <w:sz w:val="16"/>
                <w:szCs w:val="16"/>
              </w:rPr>
            </w:pPr>
            <w:r w:rsidRPr="00D61DFF">
              <w:rPr>
                <w:b/>
                <w:sz w:val="16"/>
                <w:szCs w:val="16"/>
              </w:rPr>
              <w:t>1.9</w:t>
            </w:r>
          </w:p>
        </w:tc>
        <w:tc>
          <w:tcPr>
            <w:tcW w:w="699" w:type="dxa"/>
          </w:tcPr>
          <w:p w14:paraId="6A009D28" w14:textId="77777777" w:rsidR="00264DBA" w:rsidRPr="00D61DFF" w:rsidRDefault="00264DBA" w:rsidP="00A0063C">
            <w:pPr>
              <w:spacing w:after="0"/>
              <w:jc w:val="center"/>
              <w:rPr>
                <w:b/>
                <w:sz w:val="16"/>
                <w:szCs w:val="16"/>
              </w:rPr>
            </w:pPr>
            <w:r w:rsidRPr="00D61DFF">
              <w:rPr>
                <w:b/>
                <w:sz w:val="16"/>
                <w:szCs w:val="16"/>
              </w:rPr>
              <w:t>1.10</w:t>
            </w:r>
          </w:p>
        </w:tc>
        <w:tc>
          <w:tcPr>
            <w:tcW w:w="699" w:type="dxa"/>
          </w:tcPr>
          <w:p w14:paraId="3499FE85" w14:textId="77777777" w:rsidR="00264DBA" w:rsidRPr="00D61DFF" w:rsidRDefault="00264DBA" w:rsidP="00A0063C">
            <w:pPr>
              <w:spacing w:after="0"/>
              <w:jc w:val="center"/>
              <w:rPr>
                <w:b/>
                <w:sz w:val="16"/>
                <w:szCs w:val="16"/>
              </w:rPr>
            </w:pPr>
            <w:r w:rsidRPr="00D61DFF">
              <w:rPr>
                <w:b/>
                <w:sz w:val="16"/>
                <w:szCs w:val="16"/>
              </w:rPr>
              <w:t>1.11</w:t>
            </w:r>
          </w:p>
        </w:tc>
        <w:tc>
          <w:tcPr>
            <w:tcW w:w="699" w:type="dxa"/>
          </w:tcPr>
          <w:p w14:paraId="12C5F8E1" w14:textId="77777777" w:rsidR="00264DBA" w:rsidRPr="00D61DFF" w:rsidRDefault="00264DBA" w:rsidP="00A0063C">
            <w:pPr>
              <w:spacing w:after="0"/>
              <w:jc w:val="center"/>
              <w:rPr>
                <w:b/>
                <w:sz w:val="16"/>
                <w:szCs w:val="16"/>
              </w:rPr>
            </w:pPr>
            <w:r w:rsidRPr="00D61DFF">
              <w:rPr>
                <w:b/>
                <w:sz w:val="16"/>
                <w:szCs w:val="16"/>
              </w:rPr>
              <w:t>1.12</w:t>
            </w:r>
          </w:p>
        </w:tc>
        <w:tc>
          <w:tcPr>
            <w:tcW w:w="699" w:type="dxa"/>
          </w:tcPr>
          <w:p w14:paraId="4FE98AEE" w14:textId="77777777" w:rsidR="00264DBA" w:rsidRPr="00D61DFF" w:rsidRDefault="00264DBA" w:rsidP="00A0063C">
            <w:pPr>
              <w:spacing w:after="0"/>
              <w:jc w:val="center"/>
              <w:rPr>
                <w:b/>
                <w:sz w:val="16"/>
                <w:szCs w:val="16"/>
              </w:rPr>
            </w:pPr>
            <w:r w:rsidRPr="00D61DFF">
              <w:rPr>
                <w:b/>
                <w:sz w:val="16"/>
                <w:szCs w:val="16"/>
              </w:rPr>
              <w:t>1.13</w:t>
            </w:r>
          </w:p>
        </w:tc>
        <w:tc>
          <w:tcPr>
            <w:tcW w:w="669" w:type="dxa"/>
          </w:tcPr>
          <w:p w14:paraId="4D83B955" w14:textId="77777777" w:rsidR="00264DBA" w:rsidRPr="00D61DFF" w:rsidRDefault="00264DBA" w:rsidP="00A0063C">
            <w:pPr>
              <w:spacing w:after="0"/>
              <w:jc w:val="center"/>
              <w:rPr>
                <w:b/>
                <w:sz w:val="16"/>
                <w:szCs w:val="16"/>
              </w:rPr>
            </w:pPr>
            <w:r w:rsidRPr="00D61DFF">
              <w:rPr>
                <w:b/>
                <w:sz w:val="16"/>
                <w:szCs w:val="16"/>
              </w:rPr>
              <w:t>1.14</w:t>
            </w:r>
          </w:p>
        </w:tc>
      </w:tr>
      <w:tr w:rsidR="00264DBA" w:rsidRPr="007309CF" w14:paraId="6686E258" w14:textId="77777777" w:rsidTr="00D6478D">
        <w:trPr>
          <w:trHeight w:val="189"/>
        </w:trPr>
        <w:tc>
          <w:tcPr>
            <w:tcW w:w="1530" w:type="dxa"/>
          </w:tcPr>
          <w:p w14:paraId="4724DE49" w14:textId="77777777" w:rsidR="00264DBA" w:rsidRDefault="00264DBA" w:rsidP="00A0063C">
            <w:pPr>
              <w:spacing w:after="0"/>
              <w:jc w:val="center"/>
              <w:rPr>
                <w:sz w:val="16"/>
                <w:szCs w:val="16"/>
              </w:rPr>
            </w:pPr>
            <w:r>
              <w:rPr>
                <w:sz w:val="16"/>
                <w:szCs w:val="16"/>
              </w:rPr>
              <w:t xml:space="preserve">Bunketorp &amp; Elisson, 2012 </w:t>
            </w:r>
          </w:p>
          <w:p w14:paraId="26DA369C" w14:textId="33BAE56E" w:rsidR="00264DBA" w:rsidRPr="007309CF" w:rsidRDefault="00264DBA" w:rsidP="0098703E">
            <w:pPr>
              <w:spacing w:after="0"/>
              <w:jc w:val="center"/>
              <w:rPr>
                <w:sz w:val="16"/>
                <w:szCs w:val="16"/>
              </w:rPr>
            </w:pPr>
            <w:r>
              <w:rPr>
                <w:sz w:val="16"/>
                <w:szCs w:val="16"/>
              </w:rPr>
              <w:fldChar w:fldCharType="begin"/>
            </w:r>
            <w:r>
              <w:rPr>
                <w:sz w:val="16"/>
                <w:szCs w:val="16"/>
              </w:rPr>
              <w:instrText xml:space="preserve"> ADDIN EN.CITE &lt;EndNote&gt;&lt;Cite&gt;&lt;Author&gt;Bunketorp&lt;/Author&gt;&lt;Year&gt;2012&lt;/Year&gt;&lt;RecNum&gt;148&lt;/RecNum&gt;&lt;DisplayText&gt;[72]&lt;/DisplayText&gt;&lt;record&gt;&lt;rec-number&gt;148&lt;/rec-number&gt;&lt;foreign-keys&gt;&lt;key app="EN" db-id="0wazzzvdysf52be095wxrrr052tpr2xww5zt" timestamp="1523973718"&gt;148&lt;/key&gt;&lt;/foreign-keys&gt;&lt;ref-type name="Journal Article"&gt;17&lt;/ref-type&gt;&lt;contributors&gt;&lt;authors&gt;&lt;author&gt;Bunketorp, O. B.&lt;/author&gt;&lt;author&gt;Elisson, L. K.&lt;/author&gt;&lt;/authors&gt;&lt;/contributors&gt;&lt;auth-address&gt;Department of Orthopaedics, Institute of Clinical Sciences, The Sahlgrenska Academy, University of Gothenburg, Gothenburg, Sweden. olle.bunketorp@vgregion.se&lt;/auth-address&gt;&lt;titles&gt;&lt;title&gt;Cervical status after neck sprains in frontal and rear-end car impacts&lt;/title&gt;&lt;secondary-title&gt;Injury&lt;/secondary-title&gt;&lt;alt-title&gt;Injury&lt;/alt-title&gt;&lt;/titles&gt;&lt;periodical&gt;&lt;full-title&gt;Injury&lt;/full-title&gt;&lt;/periodical&gt;&lt;alt-periodical&gt;&lt;full-title&gt;Injury&lt;/full-title&gt;&lt;/alt-periodical&gt;&lt;pages&gt;423-30&lt;/pages&gt;&lt;volume&gt;43&lt;/volume&gt;&lt;number&gt;4&lt;/number&gt;&lt;edition&gt;2011/06/21&lt;/edition&gt;&lt;keywords&gt;&lt;keyword&gt;Acceleration&lt;/keyword&gt;&lt;keyword&gt;*Accidents, Traffic&lt;/keyword&gt;&lt;keyword&gt;Adult&lt;/keyword&gt;&lt;keyword&gt;Aged&lt;/keyword&gt;&lt;keyword&gt;Automobiles&lt;/keyword&gt;&lt;keyword&gt;Female&lt;/keyword&gt;&lt;keyword&gt;Follow-Up Studies&lt;/keyword&gt;&lt;keyword&gt;Humans&lt;/keyword&gt;&lt;keyword&gt;Male&lt;/keyword&gt;&lt;keyword&gt;Middle Aged&lt;/keyword&gt;&lt;keyword&gt;Neck Muscles/*physiopathology&lt;/keyword&gt;&lt;keyword&gt;Pain Measurement&lt;/keyword&gt;&lt;keyword&gt;Prospective Studies&lt;/keyword&gt;&lt;keyword&gt;Rotation&lt;/keyword&gt;&lt;keyword&gt;Seat Belts/adverse effects&lt;/keyword&gt;&lt;keyword&gt;Sprains and Strains/*complications&lt;/keyword&gt;&lt;keyword&gt;Whiplash Injuries/diagnosis/etiology/*physiopathology&lt;/keyword&gt;&lt;keyword&gt;Young Adult&lt;/keyword&gt;&lt;/keywords&gt;&lt;dates&gt;&lt;year&gt;2012&lt;/year&gt;&lt;pub-dates&gt;&lt;date&gt;Apr&lt;/date&gt;&lt;/pub-dates&gt;&lt;/dates&gt;&lt;isbn&gt;0020-1383&lt;/isbn&gt;&lt;accession-num&gt;21683356&lt;/accession-num&gt;&lt;urls&gt;&lt;/urls&gt;&lt;electronic-resource-num&gt;10.1016/j.injury.2011.05.020&lt;/electronic-resource-num&gt;&lt;remote-database-provider&gt;NLM&lt;/remote-database-provider&gt;&lt;language&gt;eng&lt;/language&gt;&lt;/record&gt;&lt;/Cite&gt;&lt;/EndNote&gt;</w:instrText>
            </w:r>
            <w:r>
              <w:rPr>
                <w:sz w:val="16"/>
                <w:szCs w:val="16"/>
              </w:rPr>
              <w:fldChar w:fldCharType="separate"/>
            </w:r>
            <w:r>
              <w:rPr>
                <w:noProof/>
                <w:sz w:val="16"/>
                <w:szCs w:val="16"/>
              </w:rPr>
              <w:t>[72]</w:t>
            </w:r>
            <w:r>
              <w:rPr>
                <w:sz w:val="16"/>
                <w:szCs w:val="16"/>
              </w:rPr>
              <w:fldChar w:fldCharType="end"/>
            </w:r>
          </w:p>
        </w:tc>
        <w:tc>
          <w:tcPr>
            <w:tcW w:w="630" w:type="dxa"/>
          </w:tcPr>
          <w:p w14:paraId="1C6DBE4A" w14:textId="77777777" w:rsidR="00264DBA" w:rsidRPr="007309CF" w:rsidRDefault="00264DBA" w:rsidP="00A0063C">
            <w:pPr>
              <w:spacing w:after="0"/>
              <w:jc w:val="center"/>
              <w:rPr>
                <w:sz w:val="16"/>
                <w:szCs w:val="16"/>
              </w:rPr>
            </w:pPr>
            <w:r>
              <w:rPr>
                <w:sz w:val="16"/>
                <w:szCs w:val="16"/>
              </w:rPr>
              <w:t>Y</w:t>
            </w:r>
          </w:p>
        </w:tc>
        <w:tc>
          <w:tcPr>
            <w:tcW w:w="630" w:type="dxa"/>
          </w:tcPr>
          <w:p w14:paraId="3929D887" w14:textId="77777777" w:rsidR="00264DBA" w:rsidRPr="007309CF" w:rsidRDefault="00264DBA" w:rsidP="00A0063C">
            <w:pPr>
              <w:spacing w:after="0"/>
              <w:jc w:val="center"/>
              <w:rPr>
                <w:sz w:val="16"/>
                <w:szCs w:val="16"/>
              </w:rPr>
            </w:pPr>
            <w:r>
              <w:rPr>
                <w:sz w:val="16"/>
                <w:szCs w:val="16"/>
              </w:rPr>
              <w:t>N</w:t>
            </w:r>
          </w:p>
        </w:tc>
        <w:tc>
          <w:tcPr>
            <w:tcW w:w="686" w:type="dxa"/>
          </w:tcPr>
          <w:p w14:paraId="15647D00" w14:textId="77777777" w:rsidR="00264DBA" w:rsidRPr="007309CF" w:rsidRDefault="00264DBA" w:rsidP="00A0063C">
            <w:pPr>
              <w:spacing w:after="0"/>
              <w:jc w:val="center"/>
              <w:rPr>
                <w:sz w:val="16"/>
                <w:szCs w:val="16"/>
              </w:rPr>
            </w:pPr>
            <w:r>
              <w:rPr>
                <w:sz w:val="16"/>
                <w:szCs w:val="16"/>
              </w:rPr>
              <w:t>N/A</w:t>
            </w:r>
          </w:p>
        </w:tc>
        <w:tc>
          <w:tcPr>
            <w:tcW w:w="703" w:type="dxa"/>
          </w:tcPr>
          <w:p w14:paraId="4B1C2731" w14:textId="77777777" w:rsidR="00264DBA" w:rsidRPr="007309CF" w:rsidRDefault="00264DBA" w:rsidP="00A0063C">
            <w:pPr>
              <w:spacing w:after="0"/>
              <w:jc w:val="center"/>
              <w:rPr>
                <w:sz w:val="16"/>
                <w:szCs w:val="16"/>
              </w:rPr>
            </w:pPr>
            <w:r>
              <w:rPr>
                <w:sz w:val="16"/>
                <w:szCs w:val="16"/>
              </w:rPr>
              <w:t>N/A</w:t>
            </w:r>
          </w:p>
        </w:tc>
        <w:tc>
          <w:tcPr>
            <w:tcW w:w="1049" w:type="dxa"/>
          </w:tcPr>
          <w:p w14:paraId="12185380" w14:textId="77777777" w:rsidR="00264DBA" w:rsidRPr="007309CF" w:rsidRDefault="00264DBA" w:rsidP="00A0063C">
            <w:pPr>
              <w:spacing w:after="0"/>
              <w:jc w:val="center"/>
              <w:rPr>
                <w:sz w:val="16"/>
                <w:szCs w:val="16"/>
              </w:rPr>
            </w:pPr>
            <w:r>
              <w:rPr>
                <w:sz w:val="16"/>
                <w:szCs w:val="16"/>
              </w:rPr>
              <w:t>N</w:t>
            </w:r>
          </w:p>
        </w:tc>
        <w:tc>
          <w:tcPr>
            <w:tcW w:w="1270" w:type="dxa"/>
          </w:tcPr>
          <w:p w14:paraId="4A482107" w14:textId="77777777" w:rsidR="00264DBA" w:rsidRPr="007309CF" w:rsidRDefault="00264DBA" w:rsidP="00A0063C">
            <w:pPr>
              <w:spacing w:after="0"/>
              <w:jc w:val="center"/>
              <w:rPr>
                <w:sz w:val="16"/>
                <w:szCs w:val="16"/>
              </w:rPr>
            </w:pPr>
            <w:r>
              <w:rPr>
                <w:sz w:val="16"/>
                <w:szCs w:val="16"/>
              </w:rPr>
              <w:t>No discussion</w:t>
            </w:r>
          </w:p>
        </w:tc>
        <w:tc>
          <w:tcPr>
            <w:tcW w:w="612" w:type="dxa"/>
          </w:tcPr>
          <w:p w14:paraId="4C27E6FA" w14:textId="77777777" w:rsidR="00264DBA" w:rsidRPr="007309CF" w:rsidRDefault="00264DBA" w:rsidP="00A0063C">
            <w:pPr>
              <w:spacing w:after="0"/>
              <w:jc w:val="center"/>
              <w:rPr>
                <w:sz w:val="16"/>
                <w:szCs w:val="16"/>
              </w:rPr>
            </w:pPr>
            <w:r>
              <w:rPr>
                <w:sz w:val="16"/>
                <w:szCs w:val="16"/>
              </w:rPr>
              <w:t>N</w:t>
            </w:r>
          </w:p>
        </w:tc>
        <w:tc>
          <w:tcPr>
            <w:tcW w:w="557" w:type="dxa"/>
          </w:tcPr>
          <w:p w14:paraId="31D4F211" w14:textId="77777777" w:rsidR="00264DBA" w:rsidRPr="007309CF" w:rsidRDefault="00264DBA" w:rsidP="00A0063C">
            <w:pPr>
              <w:spacing w:after="0"/>
              <w:jc w:val="center"/>
              <w:rPr>
                <w:sz w:val="16"/>
                <w:szCs w:val="16"/>
              </w:rPr>
            </w:pPr>
            <w:r>
              <w:rPr>
                <w:sz w:val="16"/>
                <w:szCs w:val="16"/>
              </w:rPr>
              <w:t>Y</w:t>
            </w:r>
          </w:p>
        </w:tc>
        <w:tc>
          <w:tcPr>
            <w:tcW w:w="689" w:type="dxa"/>
          </w:tcPr>
          <w:p w14:paraId="51574992" w14:textId="77777777" w:rsidR="00264DBA" w:rsidRPr="007309CF" w:rsidRDefault="00264DBA" w:rsidP="00A0063C">
            <w:pPr>
              <w:spacing w:after="0"/>
              <w:jc w:val="center"/>
              <w:rPr>
                <w:sz w:val="16"/>
                <w:szCs w:val="16"/>
              </w:rPr>
            </w:pPr>
            <w:r>
              <w:rPr>
                <w:sz w:val="16"/>
                <w:szCs w:val="16"/>
              </w:rPr>
              <w:t>N/A</w:t>
            </w:r>
          </w:p>
        </w:tc>
        <w:tc>
          <w:tcPr>
            <w:tcW w:w="689" w:type="dxa"/>
          </w:tcPr>
          <w:p w14:paraId="1CAE4640" w14:textId="77777777" w:rsidR="00264DBA" w:rsidRPr="007309CF" w:rsidRDefault="00264DBA" w:rsidP="00A0063C">
            <w:pPr>
              <w:spacing w:after="0"/>
              <w:jc w:val="center"/>
              <w:rPr>
                <w:sz w:val="16"/>
                <w:szCs w:val="16"/>
              </w:rPr>
            </w:pPr>
            <w:r>
              <w:rPr>
                <w:sz w:val="16"/>
                <w:szCs w:val="16"/>
              </w:rPr>
              <w:t>N/A</w:t>
            </w:r>
          </w:p>
        </w:tc>
        <w:tc>
          <w:tcPr>
            <w:tcW w:w="699" w:type="dxa"/>
          </w:tcPr>
          <w:p w14:paraId="64C9C16A" w14:textId="77777777" w:rsidR="00264DBA" w:rsidRPr="007309CF" w:rsidRDefault="00264DBA" w:rsidP="00A0063C">
            <w:pPr>
              <w:spacing w:after="0"/>
              <w:jc w:val="center"/>
              <w:rPr>
                <w:sz w:val="16"/>
                <w:szCs w:val="16"/>
              </w:rPr>
            </w:pPr>
            <w:r>
              <w:rPr>
                <w:sz w:val="16"/>
                <w:szCs w:val="16"/>
              </w:rPr>
              <w:t>N</w:t>
            </w:r>
          </w:p>
        </w:tc>
        <w:tc>
          <w:tcPr>
            <w:tcW w:w="699" w:type="dxa"/>
          </w:tcPr>
          <w:p w14:paraId="2B0DFA3E" w14:textId="77777777" w:rsidR="00264DBA" w:rsidRPr="007309CF" w:rsidRDefault="00264DBA" w:rsidP="00A0063C">
            <w:pPr>
              <w:spacing w:after="0"/>
              <w:jc w:val="center"/>
              <w:rPr>
                <w:sz w:val="16"/>
                <w:szCs w:val="16"/>
              </w:rPr>
            </w:pPr>
            <w:r>
              <w:rPr>
                <w:sz w:val="16"/>
                <w:szCs w:val="16"/>
              </w:rPr>
              <w:t>N</w:t>
            </w:r>
          </w:p>
        </w:tc>
        <w:tc>
          <w:tcPr>
            <w:tcW w:w="699" w:type="dxa"/>
          </w:tcPr>
          <w:p w14:paraId="5245E43B" w14:textId="77777777" w:rsidR="00264DBA" w:rsidRPr="007309CF" w:rsidRDefault="00264DBA" w:rsidP="00A0063C">
            <w:pPr>
              <w:spacing w:after="0"/>
              <w:jc w:val="center"/>
              <w:rPr>
                <w:sz w:val="16"/>
                <w:szCs w:val="16"/>
              </w:rPr>
            </w:pPr>
            <w:r>
              <w:rPr>
                <w:sz w:val="16"/>
                <w:szCs w:val="16"/>
              </w:rPr>
              <w:t>N/A</w:t>
            </w:r>
          </w:p>
        </w:tc>
        <w:tc>
          <w:tcPr>
            <w:tcW w:w="699" w:type="dxa"/>
          </w:tcPr>
          <w:p w14:paraId="5E517EC1" w14:textId="77777777" w:rsidR="00264DBA" w:rsidRPr="007309CF" w:rsidRDefault="00264DBA" w:rsidP="00A0063C">
            <w:pPr>
              <w:spacing w:after="0"/>
              <w:jc w:val="center"/>
              <w:rPr>
                <w:sz w:val="16"/>
                <w:szCs w:val="16"/>
              </w:rPr>
            </w:pPr>
            <w:r>
              <w:rPr>
                <w:sz w:val="16"/>
                <w:szCs w:val="16"/>
              </w:rPr>
              <w:t>N/A</w:t>
            </w:r>
          </w:p>
        </w:tc>
        <w:tc>
          <w:tcPr>
            <w:tcW w:w="669" w:type="dxa"/>
          </w:tcPr>
          <w:p w14:paraId="77788B5A" w14:textId="77777777" w:rsidR="00264DBA" w:rsidRPr="007309CF" w:rsidRDefault="00264DBA" w:rsidP="00A0063C">
            <w:pPr>
              <w:spacing w:after="0"/>
              <w:jc w:val="center"/>
              <w:rPr>
                <w:sz w:val="16"/>
                <w:szCs w:val="16"/>
              </w:rPr>
            </w:pPr>
            <w:r>
              <w:rPr>
                <w:sz w:val="16"/>
                <w:szCs w:val="16"/>
              </w:rPr>
              <w:t>Y</w:t>
            </w:r>
          </w:p>
        </w:tc>
      </w:tr>
      <w:tr w:rsidR="00264DBA" w:rsidRPr="007309CF" w14:paraId="543FD710" w14:textId="77777777" w:rsidTr="00D6478D">
        <w:trPr>
          <w:trHeight w:val="37"/>
        </w:trPr>
        <w:tc>
          <w:tcPr>
            <w:tcW w:w="1530" w:type="dxa"/>
          </w:tcPr>
          <w:p w14:paraId="0DED5096" w14:textId="77777777" w:rsidR="00264DBA" w:rsidRDefault="00264DBA" w:rsidP="00A0063C">
            <w:pPr>
              <w:spacing w:after="0"/>
              <w:jc w:val="center"/>
              <w:rPr>
                <w:sz w:val="16"/>
                <w:szCs w:val="16"/>
              </w:rPr>
            </w:pPr>
            <w:r>
              <w:rPr>
                <w:sz w:val="16"/>
                <w:szCs w:val="16"/>
              </w:rPr>
              <w:t>Bunketorp-Kall et al., 2008</w:t>
            </w:r>
          </w:p>
          <w:p w14:paraId="089DD57D" w14:textId="74E798D6" w:rsidR="00264DBA" w:rsidRPr="007309CF" w:rsidRDefault="00264DBA" w:rsidP="0098703E">
            <w:pPr>
              <w:spacing w:after="0"/>
              <w:jc w:val="center"/>
              <w:rPr>
                <w:sz w:val="16"/>
                <w:szCs w:val="16"/>
              </w:rPr>
            </w:pPr>
            <w:r>
              <w:rPr>
                <w:sz w:val="16"/>
                <w:szCs w:val="16"/>
              </w:rPr>
              <w:fldChar w:fldCharType="begin">
                <w:fldData xml:space="preserve">PEVuZE5vdGU+PENpdGU+PEF1dGhvcj5CdW5rZXRvcnAgS2FsbDwvQXV0aG9yPjxZZWFyPjIwMDg8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</w:fldData>
              </w:fldChar>
            </w:r>
            <w:r>
              <w:rPr>
                <w:sz w:val="16"/>
                <w:szCs w:val="16"/>
              </w:rPr>
              <w:instrText xml:space="preserve"> ADDIN EN.CITE </w:instrText>
            </w:r>
            <w:r>
              <w:rPr>
                <w:sz w:val="16"/>
                <w:szCs w:val="16"/>
              </w:rPr>
              <w:fldChar w:fldCharType="begin">
                <w:fldData xml:space="preserve">PEVuZE5vdGU+PENpdGU+PEF1dGhvcj5CdW5rZXRvcnAgS2FsbDwvQXV0aG9yPjxZZWFyPjIwMDg8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73]</w:t>
            </w:r>
            <w:r>
              <w:rPr>
                <w:sz w:val="16"/>
                <w:szCs w:val="16"/>
              </w:rPr>
              <w:fldChar w:fldCharType="end"/>
            </w:r>
          </w:p>
        </w:tc>
        <w:tc>
          <w:tcPr>
            <w:tcW w:w="630" w:type="dxa"/>
          </w:tcPr>
          <w:p w14:paraId="2A13D5BB" w14:textId="77777777" w:rsidR="00264DBA" w:rsidRPr="007309CF" w:rsidRDefault="00264DBA" w:rsidP="00A0063C">
            <w:pPr>
              <w:spacing w:after="0"/>
              <w:jc w:val="center"/>
              <w:rPr>
                <w:sz w:val="16"/>
                <w:szCs w:val="16"/>
              </w:rPr>
            </w:pPr>
            <w:r>
              <w:rPr>
                <w:sz w:val="16"/>
                <w:szCs w:val="16"/>
              </w:rPr>
              <w:t>Y</w:t>
            </w:r>
          </w:p>
        </w:tc>
        <w:tc>
          <w:tcPr>
            <w:tcW w:w="630" w:type="dxa"/>
          </w:tcPr>
          <w:p w14:paraId="55FB3F0C" w14:textId="77777777" w:rsidR="00264DBA" w:rsidRPr="007309CF" w:rsidRDefault="00264DBA" w:rsidP="00A0063C">
            <w:pPr>
              <w:spacing w:after="0"/>
              <w:jc w:val="center"/>
              <w:rPr>
                <w:sz w:val="16"/>
                <w:szCs w:val="16"/>
              </w:rPr>
            </w:pPr>
            <w:r>
              <w:rPr>
                <w:sz w:val="16"/>
                <w:szCs w:val="16"/>
              </w:rPr>
              <w:t>N</w:t>
            </w:r>
          </w:p>
        </w:tc>
        <w:tc>
          <w:tcPr>
            <w:tcW w:w="686" w:type="dxa"/>
          </w:tcPr>
          <w:p w14:paraId="22AEA094" w14:textId="77777777" w:rsidR="00264DBA" w:rsidRPr="007309CF" w:rsidRDefault="00264DBA" w:rsidP="00A0063C">
            <w:pPr>
              <w:spacing w:after="0"/>
              <w:jc w:val="center"/>
              <w:rPr>
                <w:sz w:val="16"/>
                <w:szCs w:val="16"/>
              </w:rPr>
            </w:pPr>
            <w:r>
              <w:rPr>
                <w:sz w:val="16"/>
                <w:szCs w:val="16"/>
              </w:rPr>
              <w:t>N/A</w:t>
            </w:r>
          </w:p>
        </w:tc>
        <w:tc>
          <w:tcPr>
            <w:tcW w:w="703" w:type="dxa"/>
          </w:tcPr>
          <w:p w14:paraId="205312DA" w14:textId="77777777" w:rsidR="00264DBA" w:rsidRPr="007309CF" w:rsidRDefault="00264DBA" w:rsidP="00A0063C">
            <w:pPr>
              <w:spacing w:after="0"/>
              <w:jc w:val="center"/>
              <w:rPr>
                <w:sz w:val="16"/>
                <w:szCs w:val="16"/>
              </w:rPr>
            </w:pPr>
            <w:r>
              <w:rPr>
                <w:sz w:val="16"/>
                <w:szCs w:val="16"/>
              </w:rPr>
              <w:t>Y</w:t>
            </w:r>
          </w:p>
        </w:tc>
        <w:tc>
          <w:tcPr>
            <w:tcW w:w="1049" w:type="dxa"/>
          </w:tcPr>
          <w:p w14:paraId="2E06FACE" w14:textId="77777777" w:rsidR="00264DBA" w:rsidRPr="007309CF" w:rsidRDefault="00264DBA" w:rsidP="00A0063C">
            <w:pPr>
              <w:spacing w:after="0"/>
              <w:jc w:val="center"/>
              <w:rPr>
                <w:sz w:val="16"/>
                <w:szCs w:val="16"/>
              </w:rPr>
            </w:pPr>
            <w:r>
              <w:rPr>
                <w:sz w:val="16"/>
                <w:szCs w:val="16"/>
              </w:rPr>
              <w:t>C/S</w:t>
            </w:r>
          </w:p>
        </w:tc>
        <w:tc>
          <w:tcPr>
            <w:tcW w:w="1270" w:type="dxa"/>
          </w:tcPr>
          <w:p w14:paraId="5CD080DC" w14:textId="77777777" w:rsidR="00264DBA" w:rsidRPr="007309CF" w:rsidRDefault="00264DBA" w:rsidP="00A0063C">
            <w:pPr>
              <w:spacing w:after="0"/>
              <w:jc w:val="center"/>
              <w:rPr>
                <w:sz w:val="16"/>
                <w:szCs w:val="16"/>
              </w:rPr>
            </w:pPr>
            <w:r>
              <w:rPr>
                <w:sz w:val="16"/>
                <w:szCs w:val="16"/>
              </w:rPr>
              <w:t>22.4%</w:t>
            </w:r>
          </w:p>
        </w:tc>
        <w:tc>
          <w:tcPr>
            <w:tcW w:w="612" w:type="dxa"/>
          </w:tcPr>
          <w:p w14:paraId="45EC5176" w14:textId="77777777" w:rsidR="00264DBA" w:rsidRPr="007309CF" w:rsidRDefault="00264DBA" w:rsidP="00A0063C">
            <w:pPr>
              <w:spacing w:after="0"/>
              <w:jc w:val="center"/>
              <w:rPr>
                <w:sz w:val="16"/>
                <w:szCs w:val="16"/>
              </w:rPr>
            </w:pPr>
            <w:r>
              <w:rPr>
                <w:sz w:val="16"/>
                <w:szCs w:val="16"/>
              </w:rPr>
              <w:t>N</w:t>
            </w:r>
          </w:p>
        </w:tc>
        <w:tc>
          <w:tcPr>
            <w:tcW w:w="557" w:type="dxa"/>
          </w:tcPr>
          <w:p w14:paraId="15FDF808" w14:textId="77777777" w:rsidR="00264DBA" w:rsidRPr="007309CF" w:rsidRDefault="00264DBA" w:rsidP="00A0063C">
            <w:pPr>
              <w:spacing w:after="0"/>
              <w:jc w:val="center"/>
              <w:rPr>
                <w:sz w:val="16"/>
                <w:szCs w:val="16"/>
              </w:rPr>
            </w:pPr>
            <w:r>
              <w:rPr>
                <w:sz w:val="16"/>
                <w:szCs w:val="16"/>
              </w:rPr>
              <w:t>Y</w:t>
            </w:r>
          </w:p>
        </w:tc>
        <w:tc>
          <w:tcPr>
            <w:tcW w:w="689" w:type="dxa"/>
          </w:tcPr>
          <w:p w14:paraId="4B210E6B" w14:textId="77777777" w:rsidR="00264DBA" w:rsidRPr="007309CF" w:rsidRDefault="00264DBA" w:rsidP="00A0063C">
            <w:pPr>
              <w:spacing w:after="0"/>
              <w:jc w:val="center"/>
              <w:rPr>
                <w:sz w:val="16"/>
                <w:szCs w:val="16"/>
              </w:rPr>
            </w:pPr>
            <w:r>
              <w:rPr>
                <w:sz w:val="16"/>
                <w:szCs w:val="16"/>
              </w:rPr>
              <w:t>C/S</w:t>
            </w:r>
          </w:p>
        </w:tc>
        <w:tc>
          <w:tcPr>
            <w:tcW w:w="689" w:type="dxa"/>
          </w:tcPr>
          <w:p w14:paraId="4E32EB99" w14:textId="77777777" w:rsidR="00264DBA" w:rsidRPr="007309CF" w:rsidRDefault="00264DBA" w:rsidP="00A0063C">
            <w:pPr>
              <w:spacing w:after="0"/>
              <w:jc w:val="center"/>
              <w:rPr>
                <w:sz w:val="16"/>
                <w:szCs w:val="16"/>
              </w:rPr>
            </w:pPr>
            <w:r>
              <w:rPr>
                <w:sz w:val="16"/>
                <w:szCs w:val="16"/>
              </w:rPr>
              <w:t>C/S</w:t>
            </w:r>
          </w:p>
        </w:tc>
        <w:tc>
          <w:tcPr>
            <w:tcW w:w="699" w:type="dxa"/>
          </w:tcPr>
          <w:p w14:paraId="1285266D" w14:textId="77777777" w:rsidR="00264DBA" w:rsidRPr="007309CF" w:rsidRDefault="00264DBA" w:rsidP="00A0063C">
            <w:pPr>
              <w:spacing w:after="0"/>
              <w:jc w:val="center"/>
              <w:rPr>
                <w:sz w:val="16"/>
                <w:szCs w:val="16"/>
              </w:rPr>
            </w:pPr>
            <w:r>
              <w:rPr>
                <w:sz w:val="16"/>
                <w:szCs w:val="16"/>
              </w:rPr>
              <w:t>N</w:t>
            </w:r>
          </w:p>
        </w:tc>
        <w:tc>
          <w:tcPr>
            <w:tcW w:w="699" w:type="dxa"/>
          </w:tcPr>
          <w:p w14:paraId="191FCEE9" w14:textId="77777777" w:rsidR="00264DBA" w:rsidRPr="007309CF" w:rsidRDefault="00264DBA" w:rsidP="00A0063C">
            <w:pPr>
              <w:spacing w:after="0"/>
              <w:jc w:val="center"/>
              <w:rPr>
                <w:sz w:val="16"/>
                <w:szCs w:val="16"/>
              </w:rPr>
            </w:pPr>
            <w:r>
              <w:rPr>
                <w:sz w:val="16"/>
                <w:szCs w:val="16"/>
              </w:rPr>
              <w:t>Y</w:t>
            </w:r>
          </w:p>
        </w:tc>
        <w:tc>
          <w:tcPr>
            <w:tcW w:w="699" w:type="dxa"/>
          </w:tcPr>
          <w:p w14:paraId="745173AB" w14:textId="77777777" w:rsidR="00264DBA" w:rsidRPr="007309CF" w:rsidRDefault="00264DBA" w:rsidP="00A0063C">
            <w:pPr>
              <w:spacing w:after="0"/>
              <w:jc w:val="center"/>
              <w:rPr>
                <w:sz w:val="16"/>
                <w:szCs w:val="16"/>
              </w:rPr>
            </w:pPr>
            <w:r>
              <w:rPr>
                <w:sz w:val="16"/>
                <w:szCs w:val="16"/>
              </w:rPr>
              <w:t>Y</w:t>
            </w:r>
          </w:p>
        </w:tc>
        <w:tc>
          <w:tcPr>
            <w:tcW w:w="699" w:type="dxa"/>
          </w:tcPr>
          <w:p w14:paraId="73CF5BB5" w14:textId="77777777" w:rsidR="00264DBA" w:rsidRPr="007309CF" w:rsidRDefault="00264DBA" w:rsidP="00A0063C">
            <w:pPr>
              <w:spacing w:after="0"/>
              <w:jc w:val="center"/>
              <w:rPr>
                <w:sz w:val="16"/>
                <w:szCs w:val="16"/>
              </w:rPr>
            </w:pPr>
            <w:r>
              <w:rPr>
                <w:sz w:val="16"/>
                <w:szCs w:val="16"/>
              </w:rPr>
              <w:t>N</w:t>
            </w:r>
          </w:p>
        </w:tc>
        <w:tc>
          <w:tcPr>
            <w:tcW w:w="669" w:type="dxa"/>
          </w:tcPr>
          <w:p w14:paraId="74FE20DE" w14:textId="77777777" w:rsidR="00264DBA" w:rsidRPr="007309CF" w:rsidRDefault="00264DBA" w:rsidP="00A0063C">
            <w:pPr>
              <w:spacing w:after="0"/>
              <w:jc w:val="center"/>
              <w:rPr>
                <w:sz w:val="16"/>
                <w:szCs w:val="16"/>
              </w:rPr>
            </w:pPr>
            <w:r>
              <w:rPr>
                <w:sz w:val="16"/>
                <w:szCs w:val="16"/>
              </w:rPr>
              <w:t>Y</w:t>
            </w:r>
          </w:p>
        </w:tc>
      </w:tr>
      <w:tr w:rsidR="00264DBA" w:rsidRPr="007309CF" w14:paraId="70BF3609" w14:textId="77777777" w:rsidTr="00D6478D">
        <w:trPr>
          <w:trHeight w:val="37"/>
        </w:trPr>
        <w:tc>
          <w:tcPr>
            <w:tcW w:w="1530" w:type="dxa"/>
          </w:tcPr>
          <w:p w14:paraId="6600F206" w14:textId="376E8E11" w:rsidR="00264DBA" w:rsidRPr="007309CF" w:rsidRDefault="00264DBA" w:rsidP="0098703E">
            <w:pPr>
              <w:spacing w:after="0"/>
              <w:jc w:val="center"/>
              <w:rPr>
                <w:sz w:val="16"/>
                <w:szCs w:val="16"/>
              </w:rPr>
            </w:pPr>
            <w:r w:rsidRPr="00A50E2F">
              <w:rPr>
                <w:sz w:val="16"/>
                <w:szCs w:val="16"/>
              </w:rPr>
              <w:t>Bunketorp-Kall et al.</w:t>
            </w:r>
            <w:r>
              <w:rPr>
                <w:sz w:val="16"/>
                <w:szCs w:val="16"/>
              </w:rPr>
              <w:t xml:space="preserve">, 2007 </w:t>
            </w:r>
            <w:r>
              <w:rPr>
                <w:sz w:val="16"/>
                <w:szCs w:val="16"/>
              </w:rPr>
              <w:fldChar w:fldCharType="begin">
                <w:fldData xml:space="preserve">PEVuZE5vdGU+PENpdGU+PEF1dGhvcj5CdW5rZXRvcnAtS2FsbDwvQXV0aG9yPjxZZWFyPjIwMDc8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</w:fldData>
              </w:fldChar>
            </w:r>
            <w:r>
              <w:rPr>
                <w:sz w:val="16"/>
                <w:szCs w:val="16"/>
              </w:rPr>
              <w:instrText xml:space="preserve"> ADDIN EN.CITE </w:instrText>
            </w:r>
            <w:r>
              <w:rPr>
                <w:sz w:val="16"/>
                <w:szCs w:val="16"/>
              </w:rPr>
              <w:fldChar w:fldCharType="begin">
                <w:fldData xml:space="preserve">PEVuZE5vdGU+PENpdGU+PEF1dGhvcj5CdW5rZXRvcnAtS2FsbDwvQXV0aG9yPjxZZWFyPjIwMDc8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74]</w:t>
            </w:r>
            <w:r>
              <w:rPr>
                <w:sz w:val="16"/>
                <w:szCs w:val="16"/>
              </w:rPr>
              <w:fldChar w:fldCharType="end"/>
            </w:r>
          </w:p>
        </w:tc>
        <w:tc>
          <w:tcPr>
            <w:tcW w:w="630" w:type="dxa"/>
          </w:tcPr>
          <w:p w14:paraId="4D51C870" w14:textId="77777777" w:rsidR="00264DBA" w:rsidRPr="007309CF" w:rsidRDefault="00264DBA" w:rsidP="00A0063C">
            <w:pPr>
              <w:spacing w:after="0"/>
              <w:jc w:val="center"/>
              <w:rPr>
                <w:sz w:val="16"/>
                <w:szCs w:val="16"/>
              </w:rPr>
            </w:pPr>
            <w:r>
              <w:rPr>
                <w:sz w:val="16"/>
                <w:szCs w:val="16"/>
              </w:rPr>
              <w:t>Y</w:t>
            </w:r>
          </w:p>
        </w:tc>
        <w:tc>
          <w:tcPr>
            <w:tcW w:w="630" w:type="dxa"/>
          </w:tcPr>
          <w:p w14:paraId="55835EFB" w14:textId="77777777" w:rsidR="00264DBA" w:rsidRPr="007309CF" w:rsidRDefault="00264DBA" w:rsidP="00A0063C">
            <w:pPr>
              <w:spacing w:after="0"/>
              <w:jc w:val="center"/>
              <w:rPr>
                <w:sz w:val="16"/>
                <w:szCs w:val="16"/>
              </w:rPr>
            </w:pPr>
            <w:r>
              <w:rPr>
                <w:sz w:val="16"/>
                <w:szCs w:val="16"/>
              </w:rPr>
              <w:t>N</w:t>
            </w:r>
          </w:p>
        </w:tc>
        <w:tc>
          <w:tcPr>
            <w:tcW w:w="686" w:type="dxa"/>
          </w:tcPr>
          <w:p w14:paraId="2BDFAB69" w14:textId="77777777" w:rsidR="00264DBA" w:rsidRPr="007309CF" w:rsidRDefault="00264DBA" w:rsidP="00A0063C">
            <w:pPr>
              <w:spacing w:after="0"/>
              <w:jc w:val="center"/>
              <w:rPr>
                <w:sz w:val="16"/>
                <w:szCs w:val="16"/>
              </w:rPr>
            </w:pPr>
            <w:r>
              <w:rPr>
                <w:sz w:val="16"/>
                <w:szCs w:val="16"/>
              </w:rPr>
              <w:t>C/S</w:t>
            </w:r>
          </w:p>
        </w:tc>
        <w:tc>
          <w:tcPr>
            <w:tcW w:w="703" w:type="dxa"/>
          </w:tcPr>
          <w:p w14:paraId="3EBFA805" w14:textId="77777777" w:rsidR="00264DBA" w:rsidRPr="007309CF" w:rsidRDefault="00264DBA" w:rsidP="00A0063C">
            <w:pPr>
              <w:spacing w:after="0"/>
              <w:jc w:val="center"/>
              <w:rPr>
                <w:sz w:val="16"/>
                <w:szCs w:val="16"/>
              </w:rPr>
            </w:pPr>
            <w:r>
              <w:rPr>
                <w:sz w:val="16"/>
                <w:szCs w:val="16"/>
              </w:rPr>
              <w:t>N</w:t>
            </w:r>
          </w:p>
        </w:tc>
        <w:tc>
          <w:tcPr>
            <w:tcW w:w="1049" w:type="dxa"/>
          </w:tcPr>
          <w:p w14:paraId="599DAF97" w14:textId="77777777" w:rsidR="00264DBA" w:rsidRPr="007309CF" w:rsidRDefault="00264DBA" w:rsidP="00A0063C">
            <w:pPr>
              <w:spacing w:after="0"/>
              <w:jc w:val="center"/>
              <w:rPr>
                <w:sz w:val="16"/>
                <w:szCs w:val="16"/>
              </w:rPr>
            </w:pPr>
            <w:r>
              <w:rPr>
                <w:sz w:val="16"/>
                <w:szCs w:val="16"/>
              </w:rPr>
              <w:t>N/A</w:t>
            </w:r>
          </w:p>
        </w:tc>
        <w:tc>
          <w:tcPr>
            <w:tcW w:w="1270" w:type="dxa"/>
          </w:tcPr>
          <w:p w14:paraId="116623A7" w14:textId="77777777" w:rsidR="00264DBA" w:rsidRDefault="00264DBA" w:rsidP="00A0063C">
            <w:pPr>
              <w:spacing w:after="0"/>
              <w:jc w:val="center"/>
              <w:rPr>
                <w:sz w:val="16"/>
                <w:szCs w:val="16"/>
              </w:rPr>
            </w:pPr>
            <w:r>
              <w:rPr>
                <w:sz w:val="16"/>
                <w:szCs w:val="16"/>
              </w:rPr>
              <w:t>Exposed=0%</w:t>
            </w:r>
          </w:p>
          <w:p w14:paraId="16727172" w14:textId="77777777" w:rsidR="00264DBA" w:rsidRPr="007309CF" w:rsidRDefault="00264DBA" w:rsidP="00A0063C">
            <w:pPr>
              <w:spacing w:after="0"/>
              <w:jc w:val="center"/>
              <w:rPr>
                <w:sz w:val="16"/>
                <w:szCs w:val="16"/>
              </w:rPr>
            </w:pPr>
            <w:r>
              <w:rPr>
                <w:sz w:val="16"/>
                <w:szCs w:val="16"/>
              </w:rPr>
              <w:t>Control=47%</w:t>
            </w:r>
          </w:p>
        </w:tc>
        <w:tc>
          <w:tcPr>
            <w:tcW w:w="612" w:type="dxa"/>
          </w:tcPr>
          <w:p w14:paraId="3F76E999" w14:textId="77777777" w:rsidR="00264DBA" w:rsidRPr="007309CF" w:rsidRDefault="00264DBA" w:rsidP="00A0063C">
            <w:pPr>
              <w:spacing w:after="0"/>
              <w:jc w:val="center"/>
              <w:rPr>
                <w:sz w:val="16"/>
                <w:szCs w:val="16"/>
              </w:rPr>
            </w:pPr>
            <w:r>
              <w:rPr>
                <w:sz w:val="16"/>
                <w:szCs w:val="16"/>
              </w:rPr>
              <w:t>N</w:t>
            </w:r>
          </w:p>
        </w:tc>
        <w:tc>
          <w:tcPr>
            <w:tcW w:w="557" w:type="dxa"/>
          </w:tcPr>
          <w:p w14:paraId="4FEC5B7D" w14:textId="77777777" w:rsidR="00264DBA" w:rsidRPr="007309CF" w:rsidRDefault="00264DBA" w:rsidP="00A0063C">
            <w:pPr>
              <w:spacing w:after="0"/>
              <w:jc w:val="center"/>
              <w:rPr>
                <w:sz w:val="16"/>
                <w:szCs w:val="16"/>
              </w:rPr>
            </w:pPr>
            <w:r>
              <w:rPr>
                <w:sz w:val="16"/>
                <w:szCs w:val="16"/>
              </w:rPr>
              <w:t>Y</w:t>
            </w:r>
          </w:p>
        </w:tc>
        <w:tc>
          <w:tcPr>
            <w:tcW w:w="689" w:type="dxa"/>
          </w:tcPr>
          <w:p w14:paraId="397E9A22" w14:textId="77777777" w:rsidR="00264DBA" w:rsidRPr="007309CF" w:rsidRDefault="00264DBA" w:rsidP="00A0063C">
            <w:pPr>
              <w:spacing w:after="0"/>
              <w:jc w:val="center"/>
              <w:rPr>
                <w:sz w:val="16"/>
                <w:szCs w:val="16"/>
              </w:rPr>
            </w:pPr>
            <w:r>
              <w:rPr>
                <w:sz w:val="16"/>
                <w:szCs w:val="16"/>
              </w:rPr>
              <w:t>N</w:t>
            </w:r>
          </w:p>
        </w:tc>
        <w:tc>
          <w:tcPr>
            <w:tcW w:w="689" w:type="dxa"/>
          </w:tcPr>
          <w:p w14:paraId="48EBEE61" w14:textId="77777777" w:rsidR="00264DBA" w:rsidRPr="007309CF" w:rsidRDefault="00264DBA" w:rsidP="00A0063C">
            <w:pPr>
              <w:spacing w:after="0"/>
              <w:jc w:val="center"/>
              <w:rPr>
                <w:sz w:val="16"/>
                <w:szCs w:val="16"/>
              </w:rPr>
            </w:pPr>
            <w:r>
              <w:rPr>
                <w:sz w:val="16"/>
                <w:szCs w:val="16"/>
              </w:rPr>
              <w:t>N</w:t>
            </w:r>
          </w:p>
        </w:tc>
        <w:tc>
          <w:tcPr>
            <w:tcW w:w="699" w:type="dxa"/>
          </w:tcPr>
          <w:p w14:paraId="1E24EBE3" w14:textId="77777777" w:rsidR="00264DBA" w:rsidRPr="007309CF" w:rsidRDefault="00264DBA" w:rsidP="00A0063C">
            <w:pPr>
              <w:spacing w:after="0"/>
              <w:jc w:val="center"/>
              <w:rPr>
                <w:sz w:val="16"/>
                <w:szCs w:val="16"/>
              </w:rPr>
            </w:pPr>
            <w:r>
              <w:rPr>
                <w:sz w:val="16"/>
                <w:szCs w:val="16"/>
              </w:rPr>
              <w:t>C/S</w:t>
            </w:r>
          </w:p>
        </w:tc>
        <w:tc>
          <w:tcPr>
            <w:tcW w:w="699" w:type="dxa"/>
          </w:tcPr>
          <w:p w14:paraId="097A257B" w14:textId="77777777" w:rsidR="00264DBA" w:rsidRPr="007309CF" w:rsidRDefault="00264DBA" w:rsidP="00A0063C">
            <w:pPr>
              <w:spacing w:after="0"/>
              <w:jc w:val="center"/>
              <w:rPr>
                <w:sz w:val="16"/>
                <w:szCs w:val="16"/>
              </w:rPr>
            </w:pPr>
            <w:r>
              <w:rPr>
                <w:sz w:val="16"/>
                <w:szCs w:val="16"/>
              </w:rPr>
              <w:t>Y</w:t>
            </w:r>
          </w:p>
        </w:tc>
        <w:tc>
          <w:tcPr>
            <w:tcW w:w="699" w:type="dxa"/>
          </w:tcPr>
          <w:p w14:paraId="2DFC9423" w14:textId="77777777" w:rsidR="00264DBA" w:rsidRPr="007309CF" w:rsidRDefault="00264DBA" w:rsidP="00A0063C">
            <w:pPr>
              <w:spacing w:after="0"/>
              <w:jc w:val="center"/>
              <w:rPr>
                <w:sz w:val="16"/>
                <w:szCs w:val="16"/>
              </w:rPr>
            </w:pPr>
            <w:r>
              <w:rPr>
                <w:sz w:val="16"/>
                <w:szCs w:val="16"/>
              </w:rPr>
              <w:t>N/A</w:t>
            </w:r>
          </w:p>
        </w:tc>
        <w:tc>
          <w:tcPr>
            <w:tcW w:w="699" w:type="dxa"/>
          </w:tcPr>
          <w:p w14:paraId="4DCBBBE2" w14:textId="77777777" w:rsidR="00264DBA" w:rsidRPr="007309CF" w:rsidRDefault="00264DBA" w:rsidP="00A0063C">
            <w:pPr>
              <w:spacing w:after="0"/>
              <w:jc w:val="center"/>
              <w:rPr>
                <w:sz w:val="16"/>
                <w:szCs w:val="16"/>
              </w:rPr>
            </w:pPr>
            <w:r>
              <w:rPr>
                <w:sz w:val="16"/>
                <w:szCs w:val="16"/>
              </w:rPr>
              <w:t>N</w:t>
            </w:r>
          </w:p>
        </w:tc>
        <w:tc>
          <w:tcPr>
            <w:tcW w:w="669" w:type="dxa"/>
          </w:tcPr>
          <w:p w14:paraId="1BF3BDA5" w14:textId="77777777" w:rsidR="00264DBA" w:rsidRPr="007309CF" w:rsidRDefault="00264DBA" w:rsidP="00A0063C">
            <w:pPr>
              <w:spacing w:after="0"/>
              <w:jc w:val="center"/>
              <w:rPr>
                <w:sz w:val="16"/>
                <w:szCs w:val="16"/>
              </w:rPr>
            </w:pPr>
            <w:r>
              <w:rPr>
                <w:sz w:val="16"/>
                <w:szCs w:val="16"/>
              </w:rPr>
              <w:t>N</w:t>
            </w:r>
          </w:p>
        </w:tc>
      </w:tr>
      <w:tr w:rsidR="00264DBA" w:rsidRPr="007309CF" w14:paraId="428B3120" w14:textId="77777777" w:rsidTr="00D6478D">
        <w:trPr>
          <w:trHeight w:val="366"/>
        </w:trPr>
        <w:tc>
          <w:tcPr>
            <w:tcW w:w="1530" w:type="dxa"/>
          </w:tcPr>
          <w:p w14:paraId="0851B3C0" w14:textId="68CAB34D" w:rsidR="00264DBA" w:rsidRPr="007309CF" w:rsidRDefault="00264DBA" w:rsidP="0098703E">
            <w:pPr>
              <w:spacing w:after="0"/>
              <w:jc w:val="center"/>
              <w:rPr>
                <w:sz w:val="16"/>
                <w:szCs w:val="16"/>
              </w:rPr>
            </w:pPr>
            <w:r w:rsidRPr="00616993">
              <w:rPr>
                <w:sz w:val="16"/>
                <w:szCs w:val="16"/>
              </w:rPr>
              <w:t>Bunketorp et al.</w:t>
            </w:r>
            <w:r>
              <w:rPr>
                <w:sz w:val="16"/>
                <w:szCs w:val="16"/>
              </w:rPr>
              <w:t xml:space="preserve">, 2006 </w:t>
            </w:r>
            <w:r>
              <w:rPr>
                <w:sz w:val="16"/>
                <w:szCs w:val="16"/>
              </w:rPr>
              <w:fldChar w:fldCharType="begin">
                <w:fldData xml:space="preserve">PEVuZE5vdGU+PENpdGU+PEF1dGhvcj5CdW5rZXRvcnA8L0F1dGhvcj48WWVhcj4yMDA2PC9ZZWFy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</w:fldData>
              </w:fldChar>
            </w:r>
            <w:r>
              <w:rPr>
                <w:sz w:val="16"/>
                <w:szCs w:val="16"/>
              </w:rPr>
              <w:instrText xml:space="preserve"> ADDIN EN.CITE </w:instrText>
            </w:r>
            <w:r>
              <w:rPr>
                <w:sz w:val="16"/>
                <w:szCs w:val="16"/>
              </w:rPr>
              <w:fldChar w:fldCharType="begin">
                <w:fldData xml:space="preserve">PEVuZE5vdGU+PENpdGU+PEF1dGhvcj5CdW5rZXRvcnA8L0F1dGhvcj48WWVhcj4yMDA2PC9ZZWFy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75]</w:t>
            </w:r>
            <w:r>
              <w:rPr>
                <w:sz w:val="16"/>
                <w:szCs w:val="16"/>
              </w:rPr>
              <w:fldChar w:fldCharType="end"/>
            </w:r>
          </w:p>
        </w:tc>
        <w:tc>
          <w:tcPr>
            <w:tcW w:w="630" w:type="dxa"/>
          </w:tcPr>
          <w:p w14:paraId="41697955" w14:textId="77777777" w:rsidR="00264DBA" w:rsidRPr="007309CF" w:rsidRDefault="00264DBA" w:rsidP="00A0063C">
            <w:pPr>
              <w:spacing w:after="0"/>
              <w:jc w:val="center"/>
              <w:rPr>
                <w:sz w:val="16"/>
                <w:szCs w:val="16"/>
              </w:rPr>
            </w:pPr>
            <w:r>
              <w:rPr>
                <w:sz w:val="16"/>
                <w:szCs w:val="16"/>
              </w:rPr>
              <w:t>N</w:t>
            </w:r>
          </w:p>
        </w:tc>
        <w:tc>
          <w:tcPr>
            <w:tcW w:w="630" w:type="dxa"/>
          </w:tcPr>
          <w:p w14:paraId="06608EA5" w14:textId="77777777" w:rsidR="00264DBA" w:rsidRPr="007309CF" w:rsidRDefault="00264DBA" w:rsidP="00A0063C">
            <w:pPr>
              <w:spacing w:after="0"/>
              <w:jc w:val="center"/>
              <w:rPr>
                <w:sz w:val="16"/>
                <w:szCs w:val="16"/>
              </w:rPr>
            </w:pPr>
            <w:r>
              <w:rPr>
                <w:sz w:val="16"/>
                <w:szCs w:val="16"/>
              </w:rPr>
              <w:t>N</w:t>
            </w:r>
          </w:p>
        </w:tc>
        <w:tc>
          <w:tcPr>
            <w:tcW w:w="686" w:type="dxa"/>
          </w:tcPr>
          <w:p w14:paraId="414CFE79" w14:textId="77777777" w:rsidR="00264DBA" w:rsidRPr="007309CF" w:rsidRDefault="00264DBA" w:rsidP="00A0063C">
            <w:pPr>
              <w:spacing w:after="0"/>
              <w:jc w:val="center"/>
              <w:rPr>
                <w:sz w:val="16"/>
                <w:szCs w:val="16"/>
              </w:rPr>
            </w:pPr>
            <w:r>
              <w:rPr>
                <w:sz w:val="16"/>
                <w:szCs w:val="16"/>
              </w:rPr>
              <w:t>N/A</w:t>
            </w:r>
          </w:p>
        </w:tc>
        <w:tc>
          <w:tcPr>
            <w:tcW w:w="703" w:type="dxa"/>
          </w:tcPr>
          <w:p w14:paraId="41CB3A14" w14:textId="77777777" w:rsidR="00264DBA" w:rsidRPr="007309CF" w:rsidRDefault="00264DBA" w:rsidP="00A0063C">
            <w:pPr>
              <w:spacing w:after="0"/>
              <w:jc w:val="center"/>
              <w:rPr>
                <w:sz w:val="16"/>
                <w:szCs w:val="16"/>
              </w:rPr>
            </w:pPr>
            <w:r>
              <w:rPr>
                <w:sz w:val="16"/>
                <w:szCs w:val="16"/>
              </w:rPr>
              <w:t>N/A</w:t>
            </w:r>
          </w:p>
        </w:tc>
        <w:tc>
          <w:tcPr>
            <w:tcW w:w="1049" w:type="dxa"/>
          </w:tcPr>
          <w:p w14:paraId="2C7FEE1A" w14:textId="77777777" w:rsidR="00264DBA" w:rsidRPr="007309CF" w:rsidRDefault="00264DBA" w:rsidP="00A0063C">
            <w:pPr>
              <w:spacing w:after="0"/>
              <w:jc w:val="center"/>
              <w:rPr>
                <w:sz w:val="16"/>
                <w:szCs w:val="16"/>
              </w:rPr>
            </w:pPr>
            <w:r>
              <w:rPr>
                <w:sz w:val="16"/>
                <w:szCs w:val="16"/>
              </w:rPr>
              <w:t>N</w:t>
            </w:r>
          </w:p>
        </w:tc>
        <w:tc>
          <w:tcPr>
            <w:tcW w:w="1270" w:type="dxa"/>
          </w:tcPr>
          <w:p w14:paraId="42DE374F" w14:textId="77777777" w:rsidR="00264DBA" w:rsidRPr="007309CF" w:rsidRDefault="00264DBA" w:rsidP="00A0063C">
            <w:pPr>
              <w:spacing w:after="0"/>
              <w:jc w:val="center"/>
              <w:rPr>
                <w:sz w:val="16"/>
                <w:szCs w:val="16"/>
              </w:rPr>
            </w:pPr>
            <w:r>
              <w:rPr>
                <w:sz w:val="16"/>
                <w:szCs w:val="16"/>
              </w:rPr>
              <w:t>14.9%</w:t>
            </w:r>
          </w:p>
        </w:tc>
        <w:tc>
          <w:tcPr>
            <w:tcW w:w="612" w:type="dxa"/>
          </w:tcPr>
          <w:p w14:paraId="61FC9FB3" w14:textId="77777777" w:rsidR="00264DBA" w:rsidRPr="007309CF" w:rsidRDefault="00264DBA" w:rsidP="00A0063C">
            <w:pPr>
              <w:spacing w:after="0"/>
              <w:jc w:val="center"/>
              <w:rPr>
                <w:sz w:val="16"/>
                <w:szCs w:val="16"/>
              </w:rPr>
            </w:pPr>
            <w:r>
              <w:rPr>
                <w:sz w:val="16"/>
                <w:szCs w:val="16"/>
              </w:rPr>
              <w:t>N/A</w:t>
            </w:r>
          </w:p>
        </w:tc>
        <w:tc>
          <w:tcPr>
            <w:tcW w:w="557" w:type="dxa"/>
          </w:tcPr>
          <w:p w14:paraId="3387733D" w14:textId="77777777" w:rsidR="00264DBA" w:rsidRPr="007309CF" w:rsidRDefault="00264DBA" w:rsidP="00A0063C">
            <w:pPr>
              <w:spacing w:after="0"/>
              <w:jc w:val="center"/>
              <w:rPr>
                <w:sz w:val="16"/>
                <w:szCs w:val="16"/>
              </w:rPr>
            </w:pPr>
            <w:r>
              <w:rPr>
                <w:sz w:val="16"/>
                <w:szCs w:val="16"/>
              </w:rPr>
              <w:t>Y</w:t>
            </w:r>
          </w:p>
        </w:tc>
        <w:tc>
          <w:tcPr>
            <w:tcW w:w="689" w:type="dxa"/>
          </w:tcPr>
          <w:p w14:paraId="6E5CC380" w14:textId="77777777" w:rsidR="00264DBA" w:rsidRPr="007309CF" w:rsidRDefault="00264DBA" w:rsidP="00A0063C">
            <w:pPr>
              <w:spacing w:after="0"/>
              <w:jc w:val="center"/>
              <w:rPr>
                <w:sz w:val="16"/>
                <w:szCs w:val="16"/>
              </w:rPr>
            </w:pPr>
            <w:r>
              <w:rPr>
                <w:sz w:val="16"/>
                <w:szCs w:val="16"/>
              </w:rPr>
              <w:t>N/A</w:t>
            </w:r>
          </w:p>
        </w:tc>
        <w:tc>
          <w:tcPr>
            <w:tcW w:w="689" w:type="dxa"/>
          </w:tcPr>
          <w:p w14:paraId="77C4E541" w14:textId="77777777" w:rsidR="00264DBA" w:rsidRPr="007309CF" w:rsidRDefault="00264DBA" w:rsidP="00A0063C">
            <w:pPr>
              <w:spacing w:after="0"/>
              <w:jc w:val="center"/>
              <w:rPr>
                <w:sz w:val="16"/>
                <w:szCs w:val="16"/>
              </w:rPr>
            </w:pPr>
            <w:r>
              <w:rPr>
                <w:sz w:val="16"/>
                <w:szCs w:val="16"/>
              </w:rPr>
              <w:t>N</w:t>
            </w:r>
          </w:p>
        </w:tc>
        <w:tc>
          <w:tcPr>
            <w:tcW w:w="699" w:type="dxa"/>
          </w:tcPr>
          <w:p w14:paraId="579BF436" w14:textId="77777777" w:rsidR="00264DBA" w:rsidRPr="007309CF" w:rsidRDefault="00264DBA" w:rsidP="00A0063C">
            <w:pPr>
              <w:spacing w:after="0"/>
              <w:jc w:val="center"/>
              <w:rPr>
                <w:sz w:val="16"/>
                <w:szCs w:val="16"/>
              </w:rPr>
            </w:pPr>
            <w:r>
              <w:rPr>
                <w:sz w:val="16"/>
                <w:szCs w:val="16"/>
              </w:rPr>
              <w:t>Y</w:t>
            </w:r>
          </w:p>
        </w:tc>
        <w:tc>
          <w:tcPr>
            <w:tcW w:w="699" w:type="dxa"/>
          </w:tcPr>
          <w:p w14:paraId="14F4905D" w14:textId="77777777" w:rsidR="00264DBA" w:rsidRPr="007309CF" w:rsidRDefault="00264DBA" w:rsidP="00A0063C">
            <w:pPr>
              <w:spacing w:after="0"/>
              <w:jc w:val="center"/>
              <w:rPr>
                <w:sz w:val="16"/>
                <w:szCs w:val="16"/>
              </w:rPr>
            </w:pPr>
            <w:r>
              <w:rPr>
                <w:sz w:val="16"/>
                <w:szCs w:val="16"/>
              </w:rPr>
              <w:t>C/S</w:t>
            </w:r>
          </w:p>
        </w:tc>
        <w:tc>
          <w:tcPr>
            <w:tcW w:w="699" w:type="dxa"/>
          </w:tcPr>
          <w:p w14:paraId="055303F9" w14:textId="77777777" w:rsidR="00264DBA" w:rsidRPr="007309CF" w:rsidRDefault="00264DBA" w:rsidP="00A0063C">
            <w:pPr>
              <w:spacing w:after="0"/>
              <w:jc w:val="center"/>
              <w:rPr>
                <w:sz w:val="16"/>
                <w:szCs w:val="16"/>
              </w:rPr>
            </w:pPr>
            <w:r>
              <w:rPr>
                <w:sz w:val="16"/>
                <w:szCs w:val="16"/>
              </w:rPr>
              <w:t>Y</w:t>
            </w:r>
          </w:p>
        </w:tc>
        <w:tc>
          <w:tcPr>
            <w:tcW w:w="699" w:type="dxa"/>
          </w:tcPr>
          <w:p w14:paraId="5CCC262C" w14:textId="77777777" w:rsidR="00264DBA" w:rsidRPr="007309CF" w:rsidRDefault="00264DBA" w:rsidP="00A0063C">
            <w:pPr>
              <w:spacing w:after="0"/>
              <w:jc w:val="center"/>
              <w:rPr>
                <w:sz w:val="16"/>
                <w:szCs w:val="16"/>
              </w:rPr>
            </w:pPr>
            <w:r>
              <w:rPr>
                <w:sz w:val="16"/>
                <w:szCs w:val="16"/>
              </w:rPr>
              <w:t>C/S</w:t>
            </w:r>
          </w:p>
        </w:tc>
        <w:tc>
          <w:tcPr>
            <w:tcW w:w="669" w:type="dxa"/>
          </w:tcPr>
          <w:p w14:paraId="1EE14119" w14:textId="77777777" w:rsidR="00264DBA" w:rsidRPr="007309CF" w:rsidRDefault="00264DBA" w:rsidP="00A0063C">
            <w:pPr>
              <w:spacing w:after="0"/>
              <w:jc w:val="center"/>
              <w:rPr>
                <w:sz w:val="16"/>
                <w:szCs w:val="16"/>
              </w:rPr>
            </w:pPr>
            <w:r>
              <w:rPr>
                <w:sz w:val="16"/>
                <w:szCs w:val="16"/>
              </w:rPr>
              <w:t>N</w:t>
            </w:r>
          </w:p>
        </w:tc>
      </w:tr>
      <w:tr w:rsidR="00264DBA" w:rsidRPr="007309CF" w14:paraId="4576410A" w14:textId="77777777" w:rsidTr="00D6478D">
        <w:trPr>
          <w:trHeight w:val="366"/>
        </w:trPr>
        <w:tc>
          <w:tcPr>
            <w:tcW w:w="1530" w:type="dxa"/>
          </w:tcPr>
          <w:p w14:paraId="216AA62C" w14:textId="3FDA7CDA" w:rsidR="00264DBA" w:rsidRPr="007309CF" w:rsidRDefault="00264DBA" w:rsidP="0098703E">
            <w:pPr>
              <w:spacing w:after="0"/>
              <w:jc w:val="center"/>
              <w:rPr>
                <w:sz w:val="16"/>
                <w:szCs w:val="16"/>
              </w:rPr>
            </w:pPr>
            <w:r>
              <w:rPr>
                <w:sz w:val="16"/>
                <w:szCs w:val="16"/>
              </w:rPr>
              <w:t xml:space="preserve">Crouch et al., 2006  </w:t>
            </w:r>
            <w:r>
              <w:rPr>
                <w:sz w:val="16"/>
                <w:szCs w:val="16"/>
              </w:rPr>
              <w:fldChar w:fldCharType="begin"/>
            </w:r>
            <w:r>
              <w:rPr>
                <w:sz w:val="16"/>
                <w:szCs w:val="16"/>
              </w:rPr>
              <w:instrText xml:space="preserve"> ADDIN EN.CITE &lt;EndNote&gt;&lt;Cite&gt;&lt;Author&gt;Crouch&lt;/Author&gt;&lt;Year&gt;2006&lt;/Year&gt;&lt;RecNum&gt;163&lt;/RecNum&gt;&lt;DisplayText&gt;[76]&lt;/DisplayText&gt;&lt;record&gt;&lt;rec-number&gt;163&lt;/rec-number&gt;&lt;foreign-keys&gt;&lt;key app="EN" db-id="0wazzzvdysf52be095wxrrr052tpr2xww5zt" timestamp="1523990728"&gt;163&lt;/key&gt;&lt;/foreign-keys&gt;&lt;ref-type name="Journal Article"&gt;17&lt;/ref-type&gt;&lt;contributors&gt;&lt;authors&gt;&lt;author&gt;Crouch, R.&lt;/author&gt;&lt;author&gt;Whitewick, R.&lt;/author&gt;&lt;author&gt;Clancy, M.&lt;/author&gt;&lt;author&gt;Wright, P.&lt;/author&gt;&lt;author&gt;Thomas, P.&lt;/author&gt;&lt;/authors&gt;&lt;/contributors&gt;&lt;auth-address&gt;Emergency Department, Southampton General Hospital, Southampton, Hampshire, SO16 6YD, UK. Robert.Crouch@suht.swest.nhs.uk&lt;/auth-address&gt;&lt;titles&gt;&lt;title&gt;Whiplash associated disorder: incidence and natural history over the first month for patients presenting to a UK emergency department&lt;/title&gt;&lt;secondary-title&gt;Emerg Med J&lt;/secondary-title&gt;&lt;alt-title&gt;Emergency medicine journal : EMJ&lt;/alt-title&gt;&lt;/titles&gt;&lt;periodical&gt;&lt;full-title&gt;Emergency Medicine Journal&lt;/full-title&gt;&lt;abbr-1&gt;Emerg Med J&lt;/abbr-1&gt;&lt;/periodical&gt;&lt;pages&gt;114-8&lt;/pages&gt;&lt;volume&gt;23&lt;/volume&gt;&lt;number&gt;2&lt;/number&gt;&lt;edition&gt;2006/01/28&lt;/edition&gt;&lt;keywords&gt;&lt;keyword&gt;Accidents, Traffic/statistics &amp;amp; numerical data&lt;/keyword&gt;&lt;keyword&gt;Adult&lt;/keyword&gt;&lt;keyword&gt;Aged&lt;/keyword&gt;&lt;keyword&gt;England/epidemiology&lt;/keyword&gt;&lt;keyword&gt;Female&lt;/keyword&gt;&lt;keyword&gt;Follow-Up Studies&lt;/keyword&gt;&lt;keyword&gt;Humans&lt;/keyword&gt;&lt;keyword&gt;Incidence&lt;/keyword&gt;&lt;keyword&gt;Male&lt;/keyword&gt;&lt;keyword&gt;Middle Aged&lt;/keyword&gt;&lt;keyword&gt;Outcome Assessment (Health Care)&lt;/keyword&gt;&lt;keyword&gt;Prognosis&lt;/keyword&gt;&lt;keyword&gt;Seat Belts/statistics &amp;amp; numerical data&lt;/keyword&gt;&lt;keyword&gt;Whiplash Injuries/*epidemiology/etiology/therapy&lt;/keyword&gt;&lt;/keywords&gt;&lt;dates&gt;&lt;year&gt;2006&lt;/year&gt;&lt;pub-dates&gt;&lt;date&gt;Feb&lt;/date&gt;&lt;/pub-dates&gt;&lt;/dates&gt;&lt;isbn&gt;1472-0205&lt;/isbn&gt;&lt;accession-num&gt;16439739&lt;/accession-num&gt;&lt;urls&gt;&lt;/urls&gt;&lt;custom2&gt;PMC2564031&lt;/custom2&gt;&lt;electronic-resource-num&gt;10.1136/emj.2004.022145&lt;/electronic-resource-num&gt;&lt;remote-database-provider&gt;NLM&lt;/remote-database-provider&gt;&lt;language&gt;eng&lt;/language&gt;&lt;/record&gt;&lt;/Cite&gt;&lt;/EndNote&gt;</w:instrText>
            </w:r>
            <w:r>
              <w:rPr>
                <w:sz w:val="16"/>
                <w:szCs w:val="16"/>
              </w:rPr>
              <w:fldChar w:fldCharType="separate"/>
            </w:r>
            <w:r>
              <w:rPr>
                <w:noProof/>
                <w:sz w:val="16"/>
                <w:szCs w:val="16"/>
              </w:rPr>
              <w:t>[76]</w:t>
            </w:r>
            <w:r>
              <w:rPr>
                <w:sz w:val="16"/>
                <w:szCs w:val="16"/>
              </w:rPr>
              <w:fldChar w:fldCharType="end"/>
            </w:r>
          </w:p>
        </w:tc>
        <w:tc>
          <w:tcPr>
            <w:tcW w:w="630" w:type="dxa"/>
          </w:tcPr>
          <w:p w14:paraId="13759C4F" w14:textId="77777777" w:rsidR="00264DBA" w:rsidRPr="007309CF" w:rsidRDefault="00264DBA" w:rsidP="00A0063C">
            <w:pPr>
              <w:spacing w:after="0"/>
              <w:jc w:val="center"/>
              <w:rPr>
                <w:sz w:val="16"/>
                <w:szCs w:val="16"/>
              </w:rPr>
            </w:pPr>
            <w:r>
              <w:rPr>
                <w:sz w:val="16"/>
                <w:szCs w:val="16"/>
              </w:rPr>
              <w:t>Y</w:t>
            </w:r>
          </w:p>
        </w:tc>
        <w:tc>
          <w:tcPr>
            <w:tcW w:w="630" w:type="dxa"/>
          </w:tcPr>
          <w:p w14:paraId="21FA50A0" w14:textId="77777777" w:rsidR="00264DBA" w:rsidRPr="007309CF" w:rsidRDefault="00264DBA" w:rsidP="00A0063C">
            <w:pPr>
              <w:spacing w:after="0"/>
              <w:jc w:val="center"/>
              <w:rPr>
                <w:sz w:val="16"/>
                <w:szCs w:val="16"/>
              </w:rPr>
            </w:pPr>
            <w:r>
              <w:rPr>
                <w:sz w:val="16"/>
                <w:szCs w:val="16"/>
              </w:rPr>
              <w:t>Y</w:t>
            </w:r>
          </w:p>
        </w:tc>
        <w:tc>
          <w:tcPr>
            <w:tcW w:w="686" w:type="dxa"/>
          </w:tcPr>
          <w:p w14:paraId="1AF3E05F" w14:textId="77777777" w:rsidR="00264DBA" w:rsidRPr="007309CF" w:rsidRDefault="00264DBA" w:rsidP="00A0063C">
            <w:pPr>
              <w:spacing w:after="0"/>
              <w:jc w:val="center"/>
              <w:rPr>
                <w:sz w:val="16"/>
                <w:szCs w:val="16"/>
              </w:rPr>
            </w:pPr>
            <w:r>
              <w:rPr>
                <w:sz w:val="16"/>
                <w:szCs w:val="16"/>
              </w:rPr>
              <w:t>Y</w:t>
            </w:r>
          </w:p>
        </w:tc>
        <w:tc>
          <w:tcPr>
            <w:tcW w:w="703" w:type="dxa"/>
          </w:tcPr>
          <w:p w14:paraId="18F3529D" w14:textId="77777777" w:rsidR="00264DBA" w:rsidRPr="007309CF" w:rsidRDefault="00264DBA" w:rsidP="00A0063C">
            <w:pPr>
              <w:spacing w:after="0"/>
              <w:jc w:val="center"/>
              <w:rPr>
                <w:sz w:val="16"/>
                <w:szCs w:val="16"/>
              </w:rPr>
            </w:pPr>
            <w:r>
              <w:rPr>
                <w:sz w:val="16"/>
                <w:szCs w:val="16"/>
              </w:rPr>
              <w:t>Y</w:t>
            </w:r>
          </w:p>
        </w:tc>
        <w:tc>
          <w:tcPr>
            <w:tcW w:w="1049" w:type="dxa"/>
          </w:tcPr>
          <w:p w14:paraId="49B50A0E" w14:textId="77777777" w:rsidR="00264DBA" w:rsidRPr="007309CF" w:rsidRDefault="00264DBA" w:rsidP="00A0063C">
            <w:pPr>
              <w:spacing w:after="0"/>
              <w:jc w:val="center"/>
              <w:rPr>
                <w:sz w:val="16"/>
                <w:szCs w:val="16"/>
              </w:rPr>
            </w:pPr>
            <w:r>
              <w:rPr>
                <w:sz w:val="16"/>
                <w:szCs w:val="16"/>
              </w:rPr>
              <w:t>N</w:t>
            </w:r>
          </w:p>
        </w:tc>
        <w:tc>
          <w:tcPr>
            <w:tcW w:w="1270" w:type="dxa"/>
          </w:tcPr>
          <w:p w14:paraId="414F9DB1" w14:textId="77777777" w:rsidR="00264DBA" w:rsidRPr="007309CF" w:rsidRDefault="00264DBA" w:rsidP="00A0063C">
            <w:pPr>
              <w:spacing w:after="0"/>
              <w:jc w:val="center"/>
              <w:rPr>
                <w:sz w:val="16"/>
                <w:szCs w:val="16"/>
              </w:rPr>
            </w:pPr>
            <w:r>
              <w:rPr>
                <w:sz w:val="16"/>
                <w:szCs w:val="16"/>
              </w:rPr>
              <w:t>15.0%</w:t>
            </w:r>
          </w:p>
        </w:tc>
        <w:tc>
          <w:tcPr>
            <w:tcW w:w="612" w:type="dxa"/>
          </w:tcPr>
          <w:p w14:paraId="26616AA4" w14:textId="77777777" w:rsidR="00264DBA" w:rsidRPr="007309CF" w:rsidRDefault="00264DBA" w:rsidP="00A0063C">
            <w:pPr>
              <w:spacing w:after="0"/>
              <w:jc w:val="center"/>
              <w:rPr>
                <w:sz w:val="16"/>
                <w:szCs w:val="16"/>
              </w:rPr>
            </w:pPr>
            <w:r>
              <w:rPr>
                <w:sz w:val="16"/>
                <w:szCs w:val="16"/>
              </w:rPr>
              <w:t>N &amp; N/A</w:t>
            </w:r>
          </w:p>
        </w:tc>
        <w:tc>
          <w:tcPr>
            <w:tcW w:w="557" w:type="dxa"/>
          </w:tcPr>
          <w:p w14:paraId="0244D92B" w14:textId="77777777" w:rsidR="00264DBA" w:rsidRPr="007309CF" w:rsidRDefault="00264DBA" w:rsidP="00A0063C">
            <w:pPr>
              <w:spacing w:after="0"/>
              <w:jc w:val="center"/>
              <w:rPr>
                <w:sz w:val="16"/>
                <w:szCs w:val="16"/>
              </w:rPr>
            </w:pPr>
            <w:r>
              <w:rPr>
                <w:sz w:val="16"/>
                <w:szCs w:val="16"/>
              </w:rPr>
              <w:t>Y</w:t>
            </w:r>
          </w:p>
        </w:tc>
        <w:tc>
          <w:tcPr>
            <w:tcW w:w="689" w:type="dxa"/>
          </w:tcPr>
          <w:p w14:paraId="264BF3F4" w14:textId="77777777" w:rsidR="00264DBA" w:rsidRPr="007309CF" w:rsidRDefault="00264DBA" w:rsidP="00A0063C">
            <w:pPr>
              <w:spacing w:after="0"/>
              <w:jc w:val="center"/>
              <w:rPr>
                <w:sz w:val="16"/>
                <w:szCs w:val="16"/>
              </w:rPr>
            </w:pPr>
            <w:r>
              <w:rPr>
                <w:sz w:val="16"/>
                <w:szCs w:val="16"/>
              </w:rPr>
              <w:t>N &amp; N/A</w:t>
            </w:r>
          </w:p>
        </w:tc>
        <w:tc>
          <w:tcPr>
            <w:tcW w:w="689" w:type="dxa"/>
          </w:tcPr>
          <w:p w14:paraId="4ADAAD5C" w14:textId="77777777" w:rsidR="00264DBA" w:rsidRPr="007309CF" w:rsidRDefault="00264DBA" w:rsidP="00A0063C">
            <w:pPr>
              <w:spacing w:after="0"/>
              <w:jc w:val="center"/>
              <w:rPr>
                <w:sz w:val="16"/>
                <w:szCs w:val="16"/>
              </w:rPr>
            </w:pPr>
            <w:r>
              <w:rPr>
                <w:sz w:val="16"/>
                <w:szCs w:val="16"/>
              </w:rPr>
              <w:t>C/S</w:t>
            </w:r>
          </w:p>
        </w:tc>
        <w:tc>
          <w:tcPr>
            <w:tcW w:w="699" w:type="dxa"/>
          </w:tcPr>
          <w:p w14:paraId="42398B79" w14:textId="77777777" w:rsidR="00264DBA" w:rsidRPr="007309CF" w:rsidRDefault="00264DBA" w:rsidP="00A0063C">
            <w:pPr>
              <w:spacing w:after="0"/>
              <w:jc w:val="center"/>
              <w:rPr>
                <w:sz w:val="16"/>
                <w:szCs w:val="16"/>
              </w:rPr>
            </w:pPr>
            <w:r>
              <w:rPr>
                <w:sz w:val="16"/>
                <w:szCs w:val="16"/>
              </w:rPr>
              <w:t>C/S</w:t>
            </w:r>
          </w:p>
        </w:tc>
        <w:tc>
          <w:tcPr>
            <w:tcW w:w="699" w:type="dxa"/>
          </w:tcPr>
          <w:p w14:paraId="34A86DC2" w14:textId="77777777" w:rsidR="00264DBA" w:rsidRPr="007309CF" w:rsidRDefault="00264DBA" w:rsidP="00A0063C">
            <w:pPr>
              <w:spacing w:after="0"/>
              <w:jc w:val="center"/>
              <w:rPr>
                <w:sz w:val="16"/>
                <w:szCs w:val="16"/>
              </w:rPr>
            </w:pPr>
            <w:r>
              <w:rPr>
                <w:sz w:val="16"/>
                <w:szCs w:val="16"/>
              </w:rPr>
              <w:t>Y</w:t>
            </w:r>
          </w:p>
        </w:tc>
        <w:tc>
          <w:tcPr>
            <w:tcW w:w="699" w:type="dxa"/>
          </w:tcPr>
          <w:p w14:paraId="3C878C49" w14:textId="77777777" w:rsidR="00264DBA" w:rsidRPr="007309CF" w:rsidRDefault="00264DBA" w:rsidP="00A0063C">
            <w:pPr>
              <w:spacing w:after="0"/>
              <w:jc w:val="center"/>
              <w:rPr>
                <w:sz w:val="16"/>
                <w:szCs w:val="16"/>
              </w:rPr>
            </w:pPr>
            <w:r>
              <w:rPr>
                <w:sz w:val="16"/>
                <w:szCs w:val="16"/>
              </w:rPr>
              <w:t>N/A</w:t>
            </w:r>
          </w:p>
        </w:tc>
        <w:tc>
          <w:tcPr>
            <w:tcW w:w="699" w:type="dxa"/>
          </w:tcPr>
          <w:p w14:paraId="371D9A12" w14:textId="77777777" w:rsidR="00264DBA" w:rsidRPr="007309CF" w:rsidRDefault="00264DBA" w:rsidP="00A0063C">
            <w:pPr>
              <w:spacing w:after="0"/>
              <w:jc w:val="center"/>
              <w:rPr>
                <w:sz w:val="16"/>
                <w:szCs w:val="16"/>
              </w:rPr>
            </w:pPr>
            <w:r>
              <w:rPr>
                <w:sz w:val="16"/>
                <w:szCs w:val="16"/>
              </w:rPr>
              <w:t>C/S</w:t>
            </w:r>
          </w:p>
        </w:tc>
        <w:tc>
          <w:tcPr>
            <w:tcW w:w="669" w:type="dxa"/>
          </w:tcPr>
          <w:p w14:paraId="05AC7E4F" w14:textId="77777777" w:rsidR="00264DBA" w:rsidRPr="007309CF" w:rsidRDefault="00264DBA" w:rsidP="00A0063C">
            <w:pPr>
              <w:spacing w:after="0"/>
              <w:jc w:val="center"/>
              <w:rPr>
                <w:sz w:val="16"/>
                <w:szCs w:val="16"/>
              </w:rPr>
            </w:pPr>
            <w:r>
              <w:rPr>
                <w:sz w:val="16"/>
                <w:szCs w:val="16"/>
              </w:rPr>
              <w:t>Y</w:t>
            </w:r>
          </w:p>
        </w:tc>
      </w:tr>
      <w:tr w:rsidR="00264DBA" w:rsidRPr="007309CF" w14:paraId="0F104827" w14:textId="77777777" w:rsidTr="00D6478D">
        <w:trPr>
          <w:trHeight w:val="366"/>
        </w:trPr>
        <w:tc>
          <w:tcPr>
            <w:tcW w:w="1530" w:type="dxa"/>
          </w:tcPr>
          <w:p w14:paraId="67EE2B4A" w14:textId="08081F26" w:rsidR="00264DBA" w:rsidRPr="007309CF" w:rsidRDefault="00264DBA" w:rsidP="0098703E">
            <w:pPr>
              <w:spacing w:after="0"/>
              <w:jc w:val="center"/>
              <w:rPr>
                <w:sz w:val="16"/>
                <w:szCs w:val="16"/>
              </w:rPr>
            </w:pPr>
            <w:r>
              <w:rPr>
                <w:sz w:val="16"/>
                <w:szCs w:val="16"/>
              </w:rPr>
              <w:t xml:space="preserve">Ferrari, 2010 </w:t>
            </w:r>
            <w:r>
              <w:rPr>
                <w:sz w:val="16"/>
                <w:szCs w:val="16"/>
              </w:rPr>
              <w:fldChar w:fldCharType="begin"/>
            </w:r>
            <w:r>
              <w:rPr>
                <w:sz w:val="16"/>
                <w:szCs w:val="16"/>
              </w:rPr>
              <w:instrText xml:space="preserve"> ADDIN EN.CITE &lt;EndNote&gt;&lt;Cite&gt;&lt;Author&gt;Ferrari&lt;/Author&gt;&lt;Year&gt;2010&lt;/Year&gt;&lt;RecNum&gt;149&lt;/RecNum&gt;&lt;DisplayText&gt;[77]&lt;/DisplayText&gt;&lt;record&gt;&lt;rec-number&gt;149&lt;/rec-number&gt;&lt;foreign-keys&gt;&lt;key app="EN" db-id="0wazzzvdysf52be095wxrrr052tpr2xww5zt" timestamp="1523973769"&gt;149&lt;/key&gt;&lt;/foreign-keys&gt;&lt;ref-type name="Journal Article"&gt;17&lt;/ref-type&gt;&lt;contributors&gt;&lt;authors&gt;&lt;author&gt;Ferrari, R.&lt;/author&gt;&lt;/authors&gt;&lt;/contributors&gt;&lt;auth-address&gt;Department of Medicine, Research Transition Facility, University of Alberta, Edmonton, Canada. rferrari@shaw.ca&lt;/auth-address&gt;&lt;titles&gt;&lt;title&gt;Predicting central sensitisation - whiplash patients&lt;/title&gt;&lt;secondary-title&gt;Aust Fam Physician&lt;/secondary-title&gt;&lt;alt-title&gt;Australian family physician&lt;/alt-title&gt;&lt;/titles&gt;&lt;alt-periodical&gt;&lt;full-title&gt;Australian Family Physician&lt;/full-title&gt;&lt;/alt-periodical&gt;&lt;pages&gt;863-6&lt;/pages&gt;&lt;volume&gt;39&lt;/volume&gt;&lt;number&gt;11&lt;/number&gt;&lt;edition&gt;2011/02/09&lt;/edition&gt;&lt;keywords&gt;&lt;keyword&gt;Adolescent&lt;/keyword&gt;&lt;keyword&gt;Adult&lt;/keyword&gt;&lt;keyword&gt;Aged&lt;/keyword&gt;&lt;keyword&gt;Analysis of Variance&lt;/keyword&gt;&lt;keyword&gt;Brachial Plexus/*injuries/pathology&lt;/keyword&gt;&lt;keyword&gt;Cohort Studies&lt;/keyword&gt;&lt;keyword&gt;Disability Evaluation&lt;/keyword&gt;&lt;keyword&gt;Female&lt;/keyword&gt;&lt;keyword&gt;Health Status Indicators&lt;/keyword&gt;&lt;keyword&gt;Humans&lt;/keyword&gt;&lt;keyword&gt;Hyperalgesia/*etiology&lt;/keyword&gt;&lt;keyword&gt;Male&lt;/keyword&gt;&lt;keyword&gt;Middle Aged&lt;/keyword&gt;&lt;keyword&gt;Pain/*etiology&lt;/keyword&gt;&lt;keyword&gt;Pain Measurement&lt;/keyword&gt;&lt;keyword&gt;Prognosis&lt;/keyword&gt;&lt;keyword&gt;Risk Assessment&lt;/keyword&gt;&lt;keyword&gt;Risk Factors&lt;/keyword&gt;&lt;keyword&gt;Surveys and Questionnaires&lt;/keyword&gt;&lt;keyword&gt;Treatment Outcome&lt;/keyword&gt;&lt;keyword&gt;Whiplash Injuries/*complications/rehabilitation&lt;/keyword&gt;&lt;keyword&gt;Young Adult&lt;/keyword&gt;&lt;/keywords&gt;&lt;dates&gt;&lt;year&gt;2010&lt;/year&gt;&lt;pub-dates&gt;&lt;date&gt;Nov&lt;/date&gt;&lt;/pub-dates&gt;&lt;/dates&gt;&lt;isbn&gt;0300-8495 (Print)&amp;#xD;0300-8495&lt;/isbn&gt;&lt;accession-num&gt;21301661&lt;/accession-num&gt;&lt;urls&gt;&lt;/urls&gt;&lt;remote-database-provider&gt;NLM&lt;/remote-database-provider&gt;&lt;language&gt;eng&lt;/language&gt;&lt;/record&gt;&lt;/Cite&gt;&lt;/EndNote&gt;</w:instrText>
            </w:r>
            <w:r>
              <w:rPr>
                <w:sz w:val="16"/>
                <w:szCs w:val="16"/>
              </w:rPr>
              <w:fldChar w:fldCharType="separate"/>
            </w:r>
            <w:r>
              <w:rPr>
                <w:noProof/>
                <w:sz w:val="16"/>
                <w:szCs w:val="16"/>
              </w:rPr>
              <w:t>[77]</w:t>
            </w:r>
            <w:r>
              <w:rPr>
                <w:sz w:val="16"/>
                <w:szCs w:val="16"/>
              </w:rPr>
              <w:fldChar w:fldCharType="end"/>
            </w:r>
          </w:p>
        </w:tc>
        <w:tc>
          <w:tcPr>
            <w:tcW w:w="630" w:type="dxa"/>
          </w:tcPr>
          <w:p w14:paraId="36FFAB85" w14:textId="77777777" w:rsidR="00264DBA" w:rsidRPr="007309CF" w:rsidRDefault="00264DBA" w:rsidP="00A0063C">
            <w:pPr>
              <w:spacing w:after="0"/>
              <w:jc w:val="center"/>
              <w:rPr>
                <w:sz w:val="16"/>
                <w:szCs w:val="16"/>
              </w:rPr>
            </w:pPr>
            <w:r>
              <w:rPr>
                <w:sz w:val="16"/>
                <w:szCs w:val="16"/>
              </w:rPr>
              <w:t>Y</w:t>
            </w:r>
          </w:p>
        </w:tc>
        <w:tc>
          <w:tcPr>
            <w:tcW w:w="630" w:type="dxa"/>
          </w:tcPr>
          <w:p w14:paraId="0963EDE7" w14:textId="77777777" w:rsidR="00264DBA" w:rsidRPr="007309CF" w:rsidRDefault="00264DBA" w:rsidP="00A0063C">
            <w:pPr>
              <w:spacing w:after="0"/>
              <w:jc w:val="center"/>
              <w:rPr>
                <w:sz w:val="16"/>
                <w:szCs w:val="16"/>
              </w:rPr>
            </w:pPr>
            <w:r>
              <w:rPr>
                <w:sz w:val="16"/>
                <w:szCs w:val="16"/>
              </w:rPr>
              <w:t>Y</w:t>
            </w:r>
          </w:p>
        </w:tc>
        <w:tc>
          <w:tcPr>
            <w:tcW w:w="686" w:type="dxa"/>
          </w:tcPr>
          <w:p w14:paraId="59AA6F90" w14:textId="77777777" w:rsidR="00264DBA" w:rsidRPr="007309CF" w:rsidRDefault="00264DBA" w:rsidP="00A0063C">
            <w:pPr>
              <w:spacing w:after="0"/>
              <w:jc w:val="center"/>
              <w:rPr>
                <w:sz w:val="16"/>
                <w:szCs w:val="16"/>
              </w:rPr>
            </w:pPr>
            <w:r>
              <w:rPr>
                <w:sz w:val="16"/>
                <w:szCs w:val="16"/>
              </w:rPr>
              <w:t>Y</w:t>
            </w:r>
          </w:p>
        </w:tc>
        <w:tc>
          <w:tcPr>
            <w:tcW w:w="703" w:type="dxa"/>
          </w:tcPr>
          <w:p w14:paraId="7A86CD70" w14:textId="77777777" w:rsidR="00264DBA" w:rsidRPr="007309CF" w:rsidRDefault="00264DBA" w:rsidP="00A0063C">
            <w:pPr>
              <w:spacing w:after="0"/>
              <w:jc w:val="center"/>
              <w:rPr>
                <w:sz w:val="16"/>
                <w:szCs w:val="16"/>
              </w:rPr>
            </w:pPr>
            <w:r>
              <w:rPr>
                <w:sz w:val="16"/>
                <w:szCs w:val="16"/>
              </w:rPr>
              <w:t>N</w:t>
            </w:r>
          </w:p>
        </w:tc>
        <w:tc>
          <w:tcPr>
            <w:tcW w:w="1049" w:type="dxa"/>
          </w:tcPr>
          <w:p w14:paraId="208431A2" w14:textId="77777777" w:rsidR="00264DBA" w:rsidRPr="007309CF" w:rsidRDefault="00264DBA" w:rsidP="00A0063C">
            <w:pPr>
              <w:spacing w:after="0"/>
              <w:jc w:val="center"/>
              <w:rPr>
                <w:sz w:val="16"/>
                <w:szCs w:val="16"/>
              </w:rPr>
            </w:pPr>
            <w:r>
              <w:rPr>
                <w:sz w:val="16"/>
                <w:szCs w:val="16"/>
              </w:rPr>
              <w:t>N</w:t>
            </w:r>
          </w:p>
        </w:tc>
        <w:tc>
          <w:tcPr>
            <w:tcW w:w="1270" w:type="dxa"/>
          </w:tcPr>
          <w:p w14:paraId="0A70D5B8" w14:textId="77777777" w:rsidR="00264DBA" w:rsidRPr="007309CF" w:rsidRDefault="00264DBA" w:rsidP="00A0063C">
            <w:pPr>
              <w:spacing w:after="0"/>
              <w:jc w:val="center"/>
              <w:rPr>
                <w:sz w:val="16"/>
                <w:szCs w:val="16"/>
              </w:rPr>
            </w:pPr>
            <w:r>
              <w:rPr>
                <w:sz w:val="16"/>
                <w:szCs w:val="16"/>
              </w:rPr>
              <w:t>2.8%</w:t>
            </w:r>
          </w:p>
        </w:tc>
        <w:tc>
          <w:tcPr>
            <w:tcW w:w="612" w:type="dxa"/>
          </w:tcPr>
          <w:p w14:paraId="25C39A5C" w14:textId="77777777" w:rsidR="00264DBA" w:rsidRPr="007309CF" w:rsidRDefault="00264DBA" w:rsidP="00A0063C">
            <w:pPr>
              <w:spacing w:after="0"/>
              <w:jc w:val="center"/>
              <w:rPr>
                <w:sz w:val="16"/>
                <w:szCs w:val="16"/>
              </w:rPr>
            </w:pPr>
            <w:r>
              <w:rPr>
                <w:sz w:val="16"/>
                <w:szCs w:val="16"/>
              </w:rPr>
              <w:t>N</w:t>
            </w:r>
          </w:p>
        </w:tc>
        <w:tc>
          <w:tcPr>
            <w:tcW w:w="557" w:type="dxa"/>
          </w:tcPr>
          <w:p w14:paraId="5C057CD5" w14:textId="77777777" w:rsidR="00264DBA" w:rsidRPr="007309CF" w:rsidRDefault="00264DBA" w:rsidP="00A0063C">
            <w:pPr>
              <w:spacing w:after="0"/>
              <w:jc w:val="center"/>
              <w:rPr>
                <w:sz w:val="16"/>
                <w:szCs w:val="16"/>
              </w:rPr>
            </w:pPr>
            <w:r>
              <w:rPr>
                <w:sz w:val="16"/>
                <w:szCs w:val="16"/>
              </w:rPr>
              <w:t>N</w:t>
            </w:r>
          </w:p>
        </w:tc>
        <w:tc>
          <w:tcPr>
            <w:tcW w:w="689" w:type="dxa"/>
          </w:tcPr>
          <w:p w14:paraId="5992E72C" w14:textId="77777777" w:rsidR="00264DBA" w:rsidRPr="007309CF" w:rsidRDefault="00264DBA" w:rsidP="00A0063C">
            <w:pPr>
              <w:spacing w:after="0"/>
              <w:jc w:val="center"/>
              <w:rPr>
                <w:sz w:val="16"/>
                <w:szCs w:val="16"/>
              </w:rPr>
            </w:pPr>
            <w:r>
              <w:rPr>
                <w:sz w:val="16"/>
                <w:szCs w:val="16"/>
              </w:rPr>
              <w:t>C/S</w:t>
            </w:r>
          </w:p>
        </w:tc>
        <w:tc>
          <w:tcPr>
            <w:tcW w:w="689" w:type="dxa"/>
          </w:tcPr>
          <w:p w14:paraId="73BB5D1F" w14:textId="77777777" w:rsidR="00264DBA" w:rsidRPr="007309CF" w:rsidRDefault="00264DBA" w:rsidP="00A0063C">
            <w:pPr>
              <w:spacing w:after="0"/>
              <w:jc w:val="center"/>
              <w:rPr>
                <w:sz w:val="16"/>
                <w:szCs w:val="16"/>
              </w:rPr>
            </w:pPr>
            <w:r>
              <w:rPr>
                <w:sz w:val="16"/>
                <w:szCs w:val="16"/>
              </w:rPr>
              <w:t>N/A</w:t>
            </w:r>
          </w:p>
        </w:tc>
        <w:tc>
          <w:tcPr>
            <w:tcW w:w="699" w:type="dxa"/>
          </w:tcPr>
          <w:p w14:paraId="75F05BCE" w14:textId="77777777" w:rsidR="00264DBA" w:rsidRPr="007309CF" w:rsidRDefault="00264DBA" w:rsidP="00A0063C">
            <w:pPr>
              <w:spacing w:after="0"/>
              <w:jc w:val="center"/>
              <w:rPr>
                <w:sz w:val="16"/>
                <w:szCs w:val="16"/>
              </w:rPr>
            </w:pPr>
            <w:r>
              <w:rPr>
                <w:sz w:val="16"/>
                <w:szCs w:val="16"/>
              </w:rPr>
              <w:t>C/S</w:t>
            </w:r>
          </w:p>
        </w:tc>
        <w:tc>
          <w:tcPr>
            <w:tcW w:w="699" w:type="dxa"/>
          </w:tcPr>
          <w:p w14:paraId="20FEDD42" w14:textId="77777777" w:rsidR="00264DBA" w:rsidRPr="007309CF" w:rsidRDefault="00264DBA" w:rsidP="00A0063C">
            <w:pPr>
              <w:spacing w:after="0"/>
              <w:jc w:val="center"/>
              <w:rPr>
                <w:sz w:val="16"/>
                <w:szCs w:val="16"/>
              </w:rPr>
            </w:pPr>
            <w:r>
              <w:rPr>
                <w:sz w:val="16"/>
                <w:szCs w:val="16"/>
              </w:rPr>
              <w:t>N</w:t>
            </w:r>
          </w:p>
        </w:tc>
        <w:tc>
          <w:tcPr>
            <w:tcW w:w="699" w:type="dxa"/>
          </w:tcPr>
          <w:p w14:paraId="6C7AE459" w14:textId="77777777" w:rsidR="00264DBA" w:rsidRPr="007309CF" w:rsidRDefault="00264DBA" w:rsidP="00A0063C">
            <w:pPr>
              <w:spacing w:after="0"/>
              <w:jc w:val="center"/>
              <w:rPr>
                <w:sz w:val="16"/>
                <w:szCs w:val="16"/>
              </w:rPr>
            </w:pPr>
            <w:r>
              <w:rPr>
                <w:sz w:val="16"/>
                <w:szCs w:val="16"/>
              </w:rPr>
              <w:t>N/A</w:t>
            </w:r>
          </w:p>
        </w:tc>
        <w:tc>
          <w:tcPr>
            <w:tcW w:w="699" w:type="dxa"/>
          </w:tcPr>
          <w:p w14:paraId="41970D16" w14:textId="77777777" w:rsidR="00264DBA" w:rsidRPr="007309CF" w:rsidRDefault="00264DBA" w:rsidP="00A0063C">
            <w:pPr>
              <w:spacing w:after="0"/>
              <w:jc w:val="center"/>
              <w:rPr>
                <w:sz w:val="16"/>
                <w:szCs w:val="16"/>
              </w:rPr>
            </w:pPr>
            <w:r>
              <w:rPr>
                <w:sz w:val="16"/>
                <w:szCs w:val="16"/>
              </w:rPr>
              <w:t>N</w:t>
            </w:r>
          </w:p>
        </w:tc>
        <w:tc>
          <w:tcPr>
            <w:tcW w:w="669" w:type="dxa"/>
          </w:tcPr>
          <w:p w14:paraId="5ADDEE6A" w14:textId="77777777" w:rsidR="00264DBA" w:rsidRPr="007309CF" w:rsidRDefault="00264DBA" w:rsidP="00A0063C">
            <w:pPr>
              <w:spacing w:after="0"/>
              <w:jc w:val="center"/>
              <w:rPr>
                <w:sz w:val="16"/>
                <w:szCs w:val="16"/>
              </w:rPr>
            </w:pPr>
            <w:r>
              <w:rPr>
                <w:sz w:val="16"/>
                <w:szCs w:val="16"/>
              </w:rPr>
              <w:t>N</w:t>
            </w:r>
          </w:p>
        </w:tc>
      </w:tr>
      <w:tr w:rsidR="00264DBA" w:rsidRPr="007309CF" w14:paraId="10168391" w14:textId="77777777" w:rsidTr="00D6478D">
        <w:trPr>
          <w:trHeight w:val="366"/>
        </w:trPr>
        <w:tc>
          <w:tcPr>
            <w:tcW w:w="1530" w:type="dxa"/>
          </w:tcPr>
          <w:p w14:paraId="462927F0" w14:textId="3B82CA28" w:rsidR="00264DBA" w:rsidRPr="007309CF" w:rsidRDefault="00264DBA" w:rsidP="0098703E">
            <w:pPr>
              <w:spacing w:after="0"/>
              <w:jc w:val="center"/>
              <w:rPr>
                <w:sz w:val="16"/>
                <w:szCs w:val="16"/>
              </w:rPr>
            </w:pPr>
            <w:r w:rsidRPr="00DE64E0">
              <w:rPr>
                <w:sz w:val="16"/>
                <w:szCs w:val="16"/>
              </w:rPr>
              <w:t>Geldman et al</w:t>
            </w:r>
            <w:r>
              <w:rPr>
                <w:sz w:val="16"/>
                <w:szCs w:val="16"/>
              </w:rPr>
              <w:t xml:space="preserve">., </w:t>
            </w:r>
            <w:r w:rsidRPr="00DE64E0">
              <w:rPr>
                <w:sz w:val="16"/>
                <w:szCs w:val="16"/>
              </w:rPr>
              <w:t>2008</w:t>
            </w:r>
            <w:r>
              <w:rPr>
                <w:sz w:val="16"/>
                <w:szCs w:val="16"/>
              </w:rPr>
              <w:t xml:space="preserve"> </w:t>
            </w:r>
            <w:r>
              <w:rPr>
                <w:sz w:val="16"/>
                <w:szCs w:val="16"/>
              </w:rPr>
              <w:fldChar w:fldCharType="begin"/>
            </w:r>
            <w:r>
              <w:rPr>
                <w:sz w:val="16"/>
                <w:szCs w:val="16"/>
              </w:rPr>
              <w:instrText xml:space="preserve"> ADDIN EN.CITE &lt;EndNote&gt;&lt;Cite&gt;&lt;Author&gt;Geldman&lt;/Author&gt;&lt;Year&gt;2008&lt;/Year&gt;&lt;RecNum&gt;156&lt;/RecNum&gt;&lt;DisplayText&gt;[78]&lt;/DisplayText&gt;&lt;record&gt;&lt;rec-number&gt;156&lt;/rec-number&gt;&lt;foreign-keys&gt;&lt;key app="EN" db-id="0wazzzvdysf52be095wxrrr052tpr2xww5zt" timestamp="1523989719"&gt;156&lt;/key&gt;&lt;/foreign-keys&gt;&lt;ref-type name="Journal Article"&gt;17&lt;/ref-type&gt;&lt;contributors&gt;&lt;authors&gt;&lt;author&gt;Geldman, M.&lt;/author&gt;&lt;author&gt;Moore, A.&lt;/author&gt;&lt;author&gt;Cheek, L.&lt;/author&gt;&lt;/authors&gt;&lt;/contributors&gt;&lt;auth-address&gt;Physiotherapist, Musculoskeletal Specialist, Nottingham, UK. Marcopolo1271@bigfoot.com&lt;/auth-address&gt;&lt;titles&gt;&lt;title&gt;The effect of pre-injury physical fitness on the initial severity and recovery from whiplash injury, at six-month follow-up&lt;/title&gt;&lt;secondary-title&gt;Clin Rehabil&lt;/secondary-title&gt;&lt;alt-title&gt;Clinical rehabilitation&lt;/alt-title&gt;&lt;/titles&gt;&lt;periodical&gt;&lt;full-title&gt;Clinical Rehabilitation&lt;/full-title&gt;&lt;abbr-1&gt;Clin Rehabil&lt;/abbr-1&gt;&lt;/periodical&gt;&lt;alt-periodical&gt;&lt;full-title&gt;Clinical Rehabilitation&lt;/full-title&gt;&lt;abbr-1&gt;Clin Rehabil&lt;/abbr-1&gt;&lt;/alt-periodical&gt;&lt;pages&gt;364-76&lt;/pages&gt;&lt;volume&gt;22&lt;/volume&gt;&lt;number&gt;4&lt;/number&gt;&lt;edition&gt;2008/04/09&lt;/edition&gt;&lt;keywords&gt;&lt;keyword&gt;Adult&lt;/keyword&gt;&lt;keyword&gt;Female&lt;/keyword&gt;&lt;keyword&gt;Follow-Up Studies&lt;/keyword&gt;&lt;keyword&gt;Humans&lt;/keyword&gt;&lt;keyword&gt;Male&lt;/keyword&gt;&lt;keyword&gt;Middle Aged&lt;/keyword&gt;&lt;keyword&gt;Physical Fitness/*physiology&lt;/keyword&gt;&lt;keyword&gt;Police&lt;/keyword&gt;&lt;keyword&gt;Prognosis&lt;/keyword&gt;&lt;keyword&gt;Prospective Studies&lt;/keyword&gt;&lt;keyword&gt;Recovery of Function&lt;/keyword&gt;&lt;keyword&gt;Retrospective Studies&lt;/keyword&gt;&lt;keyword&gt;Surveys and Questionnaires&lt;/keyword&gt;&lt;keyword&gt;Trauma Severity Indices&lt;/keyword&gt;&lt;keyword&gt;Whiplash Injuries/*rehabilitation&lt;/keyword&gt;&lt;/keywords&gt;&lt;dates&gt;&lt;year&gt;2008&lt;/year&gt;&lt;pub-dates&gt;&lt;date&gt;Apr&lt;/date&gt;&lt;/pub-dates&gt;&lt;/dates&gt;&lt;isbn&gt;0269-2155 (Print)&amp;#xD;0269-2155&lt;/isbn&gt;&lt;accession-num&gt;18390979&lt;/accession-num&gt;&lt;urls&gt;&lt;/urls&gt;&lt;electronic-resource-num&gt;10.1177/0269215507081966&lt;/electronic-resource-num&gt;&lt;remote-database-provider&gt;NLM&lt;/remote-database-provider&gt;&lt;language&gt;eng&lt;/language&gt;&lt;/record&gt;&lt;/Cite&gt;&lt;/EndNote&gt;</w:instrText>
            </w:r>
            <w:r>
              <w:rPr>
                <w:sz w:val="16"/>
                <w:szCs w:val="16"/>
              </w:rPr>
              <w:fldChar w:fldCharType="separate"/>
            </w:r>
            <w:r>
              <w:rPr>
                <w:noProof/>
                <w:sz w:val="16"/>
                <w:szCs w:val="16"/>
              </w:rPr>
              <w:t>[78]</w:t>
            </w:r>
            <w:r>
              <w:rPr>
                <w:sz w:val="16"/>
                <w:szCs w:val="16"/>
              </w:rPr>
              <w:fldChar w:fldCharType="end"/>
            </w:r>
          </w:p>
        </w:tc>
        <w:tc>
          <w:tcPr>
            <w:tcW w:w="630" w:type="dxa"/>
          </w:tcPr>
          <w:p w14:paraId="33EDEA58" w14:textId="77777777" w:rsidR="00264DBA" w:rsidRPr="007309CF" w:rsidRDefault="00264DBA" w:rsidP="00A0063C">
            <w:pPr>
              <w:spacing w:after="0"/>
              <w:jc w:val="center"/>
              <w:rPr>
                <w:sz w:val="16"/>
                <w:szCs w:val="16"/>
              </w:rPr>
            </w:pPr>
            <w:r>
              <w:rPr>
                <w:sz w:val="16"/>
                <w:szCs w:val="16"/>
              </w:rPr>
              <w:t>Y</w:t>
            </w:r>
          </w:p>
        </w:tc>
        <w:tc>
          <w:tcPr>
            <w:tcW w:w="630" w:type="dxa"/>
          </w:tcPr>
          <w:p w14:paraId="494408BC" w14:textId="77777777" w:rsidR="00264DBA" w:rsidRPr="007309CF" w:rsidRDefault="00264DBA" w:rsidP="00A0063C">
            <w:pPr>
              <w:spacing w:after="0"/>
              <w:jc w:val="center"/>
              <w:rPr>
                <w:sz w:val="16"/>
                <w:szCs w:val="16"/>
              </w:rPr>
            </w:pPr>
            <w:r>
              <w:rPr>
                <w:sz w:val="16"/>
                <w:szCs w:val="16"/>
              </w:rPr>
              <w:t>N</w:t>
            </w:r>
          </w:p>
        </w:tc>
        <w:tc>
          <w:tcPr>
            <w:tcW w:w="686" w:type="dxa"/>
          </w:tcPr>
          <w:p w14:paraId="520FFB2C" w14:textId="77777777" w:rsidR="00264DBA" w:rsidRPr="007309CF" w:rsidRDefault="00264DBA" w:rsidP="00A0063C">
            <w:pPr>
              <w:spacing w:after="0"/>
              <w:jc w:val="center"/>
              <w:rPr>
                <w:sz w:val="16"/>
                <w:szCs w:val="16"/>
              </w:rPr>
            </w:pPr>
            <w:r>
              <w:rPr>
                <w:sz w:val="16"/>
                <w:szCs w:val="16"/>
              </w:rPr>
              <w:t>N/A</w:t>
            </w:r>
          </w:p>
        </w:tc>
        <w:tc>
          <w:tcPr>
            <w:tcW w:w="703" w:type="dxa"/>
          </w:tcPr>
          <w:p w14:paraId="4A23AFE2" w14:textId="77777777" w:rsidR="00264DBA" w:rsidRPr="007309CF" w:rsidRDefault="00264DBA" w:rsidP="00A0063C">
            <w:pPr>
              <w:spacing w:after="0"/>
              <w:jc w:val="center"/>
              <w:rPr>
                <w:sz w:val="16"/>
                <w:szCs w:val="16"/>
              </w:rPr>
            </w:pPr>
            <w:r>
              <w:rPr>
                <w:sz w:val="16"/>
                <w:szCs w:val="16"/>
              </w:rPr>
              <w:t>N</w:t>
            </w:r>
          </w:p>
        </w:tc>
        <w:tc>
          <w:tcPr>
            <w:tcW w:w="1049" w:type="dxa"/>
          </w:tcPr>
          <w:p w14:paraId="561F5654" w14:textId="77777777" w:rsidR="00264DBA" w:rsidRPr="007309CF" w:rsidRDefault="00264DBA" w:rsidP="00A0063C">
            <w:pPr>
              <w:spacing w:after="0"/>
              <w:jc w:val="center"/>
              <w:rPr>
                <w:sz w:val="16"/>
                <w:szCs w:val="16"/>
              </w:rPr>
            </w:pPr>
            <w:r>
              <w:rPr>
                <w:sz w:val="16"/>
                <w:szCs w:val="16"/>
              </w:rPr>
              <w:t>N</w:t>
            </w:r>
          </w:p>
        </w:tc>
        <w:tc>
          <w:tcPr>
            <w:tcW w:w="1270" w:type="dxa"/>
          </w:tcPr>
          <w:p w14:paraId="0B3FBD92" w14:textId="77777777" w:rsidR="00264DBA" w:rsidRPr="007309CF" w:rsidRDefault="00264DBA" w:rsidP="00A0063C">
            <w:pPr>
              <w:spacing w:after="0"/>
              <w:jc w:val="center"/>
              <w:rPr>
                <w:sz w:val="16"/>
                <w:szCs w:val="16"/>
              </w:rPr>
            </w:pPr>
            <w:r>
              <w:rPr>
                <w:sz w:val="16"/>
                <w:szCs w:val="16"/>
              </w:rPr>
              <w:t>18%</w:t>
            </w:r>
          </w:p>
        </w:tc>
        <w:tc>
          <w:tcPr>
            <w:tcW w:w="612" w:type="dxa"/>
          </w:tcPr>
          <w:p w14:paraId="2758307B" w14:textId="77777777" w:rsidR="00264DBA" w:rsidRPr="007309CF" w:rsidRDefault="00264DBA" w:rsidP="00A0063C">
            <w:pPr>
              <w:spacing w:after="0"/>
              <w:jc w:val="center"/>
              <w:rPr>
                <w:sz w:val="16"/>
                <w:szCs w:val="16"/>
              </w:rPr>
            </w:pPr>
            <w:r>
              <w:rPr>
                <w:sz w:val="16"/>
                <w:szCs w:val="16"/>
              </w:rPr>
              <w:t>N</w:t>
            </w:r>
          </w:p>
        </w:tc>
        <w:tc>
          <w:tcPr>
            <w:tcW w:w="557" w:type="dxa"/>
          </w:tcPr>
          <w:p w14:paraId="7D489920" w14:textId="77777777" w:rsidR="00264DBA" w:rsidRPr="007309CF" w:rsidRDefault="00264DBA" w:rsidP="00A0063C">
            <w:pPr>
              <w:spacing w:after="0"/>
              <w:jc w:val="center"/>
              <w:rPr>
                <w:sz w:val="16"/>
                <w:szCs w:val="16"/>
              </w:rPr>
            </w:pPr>
            <w:r>
              <w:rPr>
                <w:sz w:val="16"/>
                <w:szCs w:val="16"/>
              </w:rPr>
              <w:t>Y</w:t>
            </w:r>
          </w:p>
        </w:tc>
        <w:tc>
          <w:tcPr>
            <w:tcW w:w="689" w:type="dxa"/>
          </w:tcPr>
          <w:p w14:paraId="6527548A" w14:textId="77777777" w:rsidR="00264DBA" w:rsidRPr="007309CF" w:rsidRDefault="00264DBA" w:rsidP="00A0063C">
            <w:pPr>
              <w:spacing w:after="0"/>
              <w:jc w:val="center"/>
              <w:rPr>
                <w:sz w:val="16"/>
                <w:szCs w:val="16"/>
              </w:rPr>
            </w:pPr>
            <w:r>
              <w:rPr>
                <w:sz w:val="16"/>
                <w:szCs w:val="16"/>
              </w:rPr>
              <w:t>Y</w:t>
            </w:r>
          </w:p>
        </w:tc>
        <w:tc>
          <w:tcPr>
            <w:tcW w:w="689" w:type="dxa"/>
          </w:tcPr>
          <w:p w14:paraId="30E30BF9" w14:textId="77777777" w:rsidR="00264DBA" w:rsidRPr="007309CF" w:rsidRDefault="00264DBA" w:rsidP="00A0063C">
            <w:pPr>
              <w:spacing w:after="0"/>
              <w:jc w:val="center"/>
              <w:rPr>
                <w:sz w:val="16"/>
                <w:szCs w:val="16"/>
              </w:rPr>
            </w:pPr>
            <w:r>
              <w:rPr>
                <w:sz w:val="16"/>
                <w:szCs w:val="16"/>
              </w:rPr>
              <w:t>C/S</w:t>
            </w:r>
          </w:p>
        </w:tc>
        <w:tc>
          <w:tcPr>
            <w:tcW w:w="699" w:type="dxa"/>
          </w:tcPr>
          <w:p w14:paraId="114F2122" w14:textId="77777777" w:rsidR="00264DBA" w:rsidRPr="007309CF" w:rsidRDefault="00264DBA" w:rsidP="00A0063C">
            <w:pPr>
              <w:spacing w:after="0"/>
              <w:jc w:val="center"/>
              <w:rPr>
                <w:sz w:val="16"/>
                <w:szCs w:val="16"/>
              </w:rPr>
            </w:pPr>
            <w:r>
              <w:rPr>
                <w:sz w:val="16"/>
                <w:szCs w:val="16"/>
              </w:rPr>
              <w:t>N</w:t>
            </w:r>
          </w:p>
        </w:tc>
        <w:tc>
          <w:tcPr>
            <w:tcW w:w="699" w:type="dxa"/>
          </w:tcPr>
          <w:p w14:paraId="23B6C861" w14:textId="77777777" w:rsidR="00264DBA" w:rsidRPr="007309CF" w:rsidRDefault="00264DBA" w:rsidP="00A0063C">
            <w:pPr>
              <w:spacing w:after="0"/>
              <w:jc w:val="center"/>
              <w:rPr>
                <w:sz w:val="16"/>
                <w:szCs w:val="16"/>
              </w:rPr>
            </w:pPr>
            <w:r>
              <w:rPr>
                <w:sz w:val="16"/>
                <w:szCs w:val="16"/>
              </w:rPr>
              <w:t>Y</w:t>
            </w:r>
          </w:p>
        </w:tc>
        <w:tc>
          <w:tcPr>
            <w:tcW w:w="699" w:type="dxa"/>
          </w:tcPr>
          <w:p w14:paraId="3631FF77" w14:textId="77777777" w:rsidR="00264DBA" w:rsidRPr="007309CF" w:rsidRDefault="00264DBA" w:rsidP="00A0063C">
            <w:pPr>
              <w:spacing w:after="0"/>
              <w:jc w:val="center"/>
              <w:rPr>
                <w:sz w:val="16"/>
                <w:szCs w:val="16"/>
              </w:rPr>
            </w:pPr>
            <w:r>
              <w:rPr>
                <w:sz w:val="16"/>
                <w:szCs w:val="16"/>
              </w:rPr>
              <w:t>N</w:t>
            </w:r>
          </w:p>
        </w:tc>
        <w:tc>
          <w:tcPr>
            <w:tcW w:w="699" w:type="dxa"/>
          </w:tcPr>
          <w:p w14:paraId="372243FC" w14:textId="77777777" w:rsidR="00264DBA" w:rsidRPr="007309CF" w:rsidRDefault="00264DBA" w:rsidP="00A0063C">
            <w:pPr>
              <w:spacing w:after="0"/>
              <w:jc w:val="center"/>
              <w:rPr>
                <w:sz w:val="16"/>
                <w:szCs w:val="16"/>
              </w:rPr>
            </w:pPr>
            <w:r>
              <w:rPr>
                <w:sz w:val="16"/>
                <w:szCs w:val="16"/>
              </w:rPr>
              <w:t>N</w:t>
            </w:r>
          </w:p>
        </w:tc>
        <w:tc>
          <w:tcPr>
            <w:tcW w:w="669" w:type="dxa"/>
          </w:tcPr>
          <w:p w14:paraId="3896E686" w14:textId="77777777" w:rsidR="00264DBA" w:rsidRPr="007309CF" w:rsidRDefault="00264DBA" w:rsidP="00A0063C">
            <w:pPr>
              <w:spacing w:after="0"/>
              <w:jc w:val="center"/>
              <w:rPr>
                <w:sz w:val="16"/>
                <w:szCs w:val="16"/>
              </w:rPr>
            </w:pPr>
            <w:r>
              <w:rPr>
                <w:sz w:val="16"/>
                <w:szCs w:val="16"/>
              </w:rPr>
              <w:t>N</w:t>
            </w:r>
          </w:p>
        </w:tc>
      </w:tr>
      <w:tr w:rsidR="00264DBA" w:rsidRPr="007309CF" w14:paraId="114D4666" w14:textId="77777777" w:rsidTr="00D6478D">
        <w:trPr>
          <w:trHeight w:val="366"/>
        </w:trPr>
        <w:tc>
          <w:tcPr>
            <w:tcW w:w="1530" w:type="dxa"/>
          </w:tcPr>
          <w:p w14:paraId="0F806406" w14:textId="7A83F7F4" w:rsidR="00264DBA" w:rsidRPr="007309CF" w:rsidRDefault="00264DBA" w:rsidP="0098703E">
            <w:pPr>
              <w:spacing w:after="0"/>
              <w:jc w:val="center"/>
              <w:rPr>
                <w:sz w:val="16"/>
                <w:szCs w:val="16"/>
              </w:rPr>
            </w:pPr>
            <w:r>
              <w:rPr>
                <w:sz w:val="16"/>
                <w:szCs w:val="16"/>
              </w:rPr>
              <w:t xml:space="preserve">Gun et al., 2005 </w:t>
            </w:r>
            <w:r>
              <w:rPr>
                <w:sz w:val="16"/>
                <w:szCs w:val="16"/>
              </w:rPr>
              <w:fldChar w:fldCharType="begin"/>
            </w:r>
            <w:r>
              <w:rPr>
                <w:sz w:val="16"/>
                <w:szCs w:val="16"/>
              </w:rPr>
              <w:instrText xml:space="preserve"> ADDIN EN.CITE &lt;EndNote&gt;&lt;Cite&gt;&lt;Author&gt;Gun&lt;/Author&gt;&lt;Year&gt;2005&lt;/Year&gt;&lt;RecNum&gt;165&lt;/RecNum&gt;&lt;DisplayText&gt;[79]&lt;/DisplayText&gt;&lt;record&gt;&lt;rec-number&gt;165&lt;/rec-number&gt;&lt;foreign-keys&gt;&lt;key app="EN" db-id="0wazzzvdysf52be095wxrrr052tpr2xww5zt" timestamp="1523991682"&gt;165&lt;/key&gt;&lt;/foreign-keys&gt;&lt;ref-type name="Journal Article"&gt;17&lt;/ref-type&gt;&lt;contributors&gt;&lt;authors&gt;&lt;author&gt;Gun, R. T.&lt;/author&gt;&lt;author&gt;Osti, O. L.&lt;/author&gt;&lt;author&gt;O&amp;apos;Riordan, A.&lt;/author&gt;&lt;author&gt;Mpelasoka, F.&lt;/author&gt;&lt;author&gt;Eckerwall, C. G.&lt;/author&gt;&lt;author&gt;Smyth, J. F.&lt;/author&gt;&lt;/authors&gt;&lt;/contributors&gt;&lt;auth-address&gt;Department of Public Health, University of Adelaide, South Australia. richard.gun@adelaide.edu.au&lt;/auth-address&gt;&lt;titles&gt;&lt;title&gt;Risk factors for prolonged disability after whiplash injury: a prospective study&lt;/title&gt;&lt;secondary-title&gt;Spine (Phila Pa 1976)&lt;/secondary-title&gt;&lt;alt-title&gt;Spine&lt;/alt-title&gt;&lt;/titles&gt;&lt;alt-periodical&gt;&lt;full-title&gt;Spine&lt;/full-title&gt;&lt;/alt-periodical&gt;&lt;pages&gt;386-91&lt;/pages&gt;&lt;volume&gt;30&lt;/volume&gt;&lt;number&gt;4&lt;/number&gt;&lt;edition&gt;2005/02/12&lt;/edition&gt;&lt;keywords&gt;&lt;keyword&gt;Adolescent&lt;/keyword&gt;&lt;keyword&gt;Adult&lt;/keyword&gt;&lt;keyword&gt;Aged&lt;/keyword&gt;&lt;keyword&gt;Disabled Persons/legislation &amp;amp; jurisprudence/psychology/*statistics &amp;amp; numerical&lt;/keyword&gt;&lt;keyword&gt;data&lt;/keyword&gt;&lt;keyword&gt;Female&lt;/keyword&gt;&lt;keyword&gt;Follow-Up Studies&lt;/keyword&gt;&lt;keyword&gt;Humans&lt;/keyword&gt;&lt;keyword&gt;Linear Models&lt;/keyword&gt;&lt;keyword&gt;Male&lt;/keyword&gt;&lt;keyword&gt;Middle Aged&lt;/keyword&gt;&lt;keyword&gt;Pain Measurement/statistics &amp;amp; numerical data&lt;/keyword&gt;&lt;keyword&gt;Predictive Value of Tests&lt;/keyword&gt;&lt;keyword&gt;Prospective Studies&lt;/keyword&gt;&lt;keyword&gt;Risk Factors&lt;/keyword&gt;&lt;keyword&gt;Surveys and Questionnaires&lt;/keyword&gt;&lt;keyword&gt;Time&lt;/keyword&gt;&lt;keyword&gt;Whiplash Injuries/*complications/*epidemiology/psychology&lt;/keyword&gt;&lt;/keywords&gt;&lt;dates&gt;&lt;year&gt;2005&lt;/year&gt;&lt;pub-dates&gt;&lt;date&gt;Feb 15&lt;/date&gt;&lt;/pub-dates&gt;&lt;/dates&gt;&lt;isbn&gt;0362-2436&lt;/isbn&gt;&lt;accession-num&gt;15706334&lt;/accession-num&gt;&lt;urls&gt;&lt;/urls&gt;&lt;remote-database-provider&gt;NLM&lt;/remote-database-provider&gt;&lt;language&gt;eng&lt;/language&gt;&lt;/record&gt;&lt;/Cite&gt;&lt;/EndNote&gt;</w:instrText>
            </w:r>
            <w:r>
              <w:rPr>
                <w:sz w:val="16"/>
                <w:szCs w:val="16"/>
              </w:rPr>
              <w:fldChar w:fldCharType="separate"/>
            </w:r>
            <w:r>
              <w:rPr>
                <w:noProof/>
                <w:sz w:val="16"/>
                <w:szCs w:val="16"/>
              </w:rPr>
              <w:t>[79]</w:t>
            </w:r>
            <w:r>
              <w:rPr>
                <w:sz w:val="16"/>
                <w:szCs w:val="16"/>
              </w:rPr>
              <w:fldChar w:fldCharType="end"/>
            </w:r>
          </w:p>
        </w:tc>
        <w:tc>
          <w:tcPr>
            <w:tcW w:w="630" w:type="dxa"/>
          </w:tcPr>
          <w:p w14:paraId="4B8A0542" w14:textId="77777777" w:rsidR="00264DBA" w:rsidRPr="007309CF" w:rsidRDefault="00264DBA" w:rsidP="00A0063C">
            <w:pPr>
              <w:spacing w:after="0"/>
              <w:jc w:val="center"/>
              <w:rPr>
                <w:sz w:val="16"/>
                <w:szCs w:val="16"/>
              </w:rPr>
            </w:pPr>
            <w:r>
              <w:rPr>
                <w:sz w:val="16"/>
                <w:szCs w:val="16"/>
              </w:rPr>
              <w:t>Y</w:t>
            </w:r>
          </w:p>
        </w:tc>
        <w:tc>
          <w:tcPr>
            <w:tcW w:w="630" w:type="dxa"/>
          </w:tcPr>
          <w:p w14:paraId="08F88EF8" w14:textId="77777777" w:rsidR="00264DBA" w:rsidRPr="007309CF" w:rsidRDefault="00264DBA" w:rsidP="00A0063C">
            <w:pPr>
              <w:spacing w:after="0"/>
              <w:jc w:val="center"/>
              <w:rPr>
                <w:sz w:val="16"/>
                <w:szCs w:val="16"/>
              </w:rPr>
            </w:pPr>
            <w:r>
              <w:rPr>
                <w:sz w:val="16"/>
                <w:szCs w:val="16"/>
              </w:rPr>
              <w:t>N</w:t>
            </w:r>
          </w:p>
        </w:tc>
        <w:tc>
          <w:tcPr>
            <w:tcW w:w="686" w:type="dxa"/>
          </w:tcPr>
          <w:p w14:paraId="42917957" w14:textId="77777777" w:rsidR="00264DBA" w:rsidRPr="007309CF" w:rsidRDefault="00264DBA" w:rsidP="00A0063C">
            <w:pPr>
              <w:spacing w:after="0"/>
              <w:jc w:val="center"/>
              <w:rPr>
                <w:sz w:val="16"/>
                <w:szCs w:val="16"/>
              </w:rPr>
            </w:pPr>
            <w:r>
              <w:rPr>
                <w:sz w:val="16"/>
                <w:szCs w:val="16"/>
              </w:rPr>
              <w:t>N/A</w:t>
            </w:r>
          </w:p>
        </w:tc>
        <w:tc>
          <w:tcPr>
            <w:tcW w:w="703" w:type="dxa"/>
          </w:tcPr>
          <w:p w14:paraId="61E8CFC0" w14:textId="77777777" w:rsidR="00264DBA" w:rsidRPr="007309CF" w:rsidRDefault="00264DBA" w:rsidP="00A0063C">
            <w:pPr>
              <w:spacing w:after="0"/>
              <w:jc w:val="center"/>
              <w:rPr>
                <w:sz w:val="16"/>
                <w:szCs w:val="16"/>
              </w:rPr>
            </w:pPr>
            <w:r>
              <w:rPr>
                <w:sz w:val="16"/>
                <w:szCs w:val="16"/>
              </w:rPr>
              <w:t>Y</w:t>
            </w:r>
          </w:p>
        </w:tc>
        <w:tc>
          <w:tcPr>
            <w:tcW w:w="1049" w:type="dxa"/>
          </w:tcPr>
          <w:p w14:paraId="3B76EE17" w14:textId="77777777" w:rsidR="00264DBA" w:rsidRPr="007309CF" w:rsidRDefault="00264DBA" w:rsidP="00A0063C">
            <w:pPr>
              <w:spacing w:after="0"/>
              <w:jc w:val="center"/>
              <w:rPr>
                <w:sz w:val="16"/>
                <w:szCs w:val="16"/>
              </w:rPr>
            </w:pPr>
            <w:r>
              <w:rPr>
                <w:sz w:val="16"/>
                <w:szCs w:val="16"/>
              </w:rPr>
              <w:t>N</w:t>
            </w:r>
          </w:p>
        </w:tc>
        <w:tc>
          <w:tcPr>
            <w:tcW w:w="1270" w:type="dxa"/>
          </w:tcPr>
          <w:p w14:paraId="5C98AD10" w14:textId="77777777" w:rsidR="00264DBA" w:rsidRPr="007309CF" w:rsidRDefault="00264DBA" w:rsidP="00A0063C">
            <w:pPr>
              <w:spacing w:after="0"/>
              <w:jc w:val="center"/>
              <w:rPr>
                <w:sz w:val="16"/>
                <w:szCs w:val="16"/>
              </w:rPr>
            </w:pPr>
            <w:r>
              <w:rPr>
                <w:sz w:val="16"/>
                <w:szCs w:val="16"/>
              </w:rPr>
              <w:t>8.2%</w:t>
            </w:r>
          </w:p>
        </w:tc>
        <w:tc>
          <w:tcPr>
            <w:tcW w:w="612" w:type="dxa"/>
          </w:tcPr>
          <w:p w14:paraId="68342E4E" w14:textId="77777777" w:rsidR="00264DBA" w:rsidRPr="007309CF" w:rsidRDefault="00264DBA" w:rsidP="00A0063C">
            <w:pPr>
              <w:spacing w:after="0"/>
              <w:jc w:val="center"/>
              <w:rPr>
                <w:sz w:val="16"/>
                <w:szCs w:val="16"/>
              </w:rPr>
            </w:pPr>
            <w:r>
              <w:rPr>
                <w:sz w:val="16"/>
                <w:szCs w:val="16"/>
              </w:rPr>
              <w:t>N</w:t>
            </w:r>
          </w:p>
        </w:tc>
        <w:tc>
          <w:tcPr>
            <w:tcW w:w="557" w:type="dxa"/>
          </w:tcPr>
          <w:p w14:paraId="34E14AF7" w14:textId="77777777" w:rsidR="00264DBA" w:rsidRPr="007309CF" w:rsidRDefault="00264DBA" w:rsidP="00A0063C">
            <w:pPr>
              <w:spacing w:after="0"/>
              <w:jc w:val="center"/>
              <w:rPr>
                <w:sz w:val="16"/>
                <w:szCs w:val="16"/>
              </w:rPr>
            </w:pPr>
            <w:r>
              <w:rPr>
                <w:sz w:val="16"/>
                <w:szCs w:val="16"/>
              </w:rPr>
              <w:t>Y</w:t>
            </w:r>
          </w:p>
        </w:tc>
        <w:tc>
          <w:tcPr>
            <w:tcW w:w="689" w:type="dxa"/>
          </w:tcPr>
          <w:p w14:paraId="4205BD66" w14:textId="77777777" w:rsidR="00264DBA" w:rsidRPr="007309CF" w:rsidRDefault="00264DBA" w:rsidP="00A0063C">
            <w:pPr>
              <w:spacing w:after="0"/>
              <w:jc w:val="center"/>
              <w:rPr>
                <w:sz w:val="16"/>
                <w:szCs w:val="16"/>
              </w:rPr>
            </w:pPr>
            <w:r>
              <w:rPr>
                <w:sz w:val="16"/>
                <w:szCs w:val="16"/>
              </w:rPr>
              <w:t>Y</w:t>
            </w:r>
          </w:p>
        </w:tc>
        <w:tc>
          <w:tcPr>
            <w:tcW w:w="689" w:type="dxa"/>
          </w:tcPr>
          <w:p w14:paraId="713FB975" w14:textId="77777777" w:rsidR="00264DBA" w:rsidRPr="007309CF" w:rsidRDefault="00264DBA" w:rsidP="00A0063C">
            <w:pPr>
              <w:spacing w:after="0"/>
              <w:jc w:val="center"/>
              <w:rPr>
                <w:sz w:val="16"/>
                <w:szCs w:val="16"/>
              </w:rPr>
            </w:pPr>
            <w:r>
              <w:rPr>
                <w:sz w:val="16"/>
                <w:szCs w:val="16"/>
              </w:rPr>
              <w:t>Y</w:t>
            </w:r>
          </w:p>
        </w:tc>
        <w:tc>
          <w:tcPr>
            <w:tcW w:w="699" w:type="dxa"/>
          </w:tcPr>
          <w:p w14:paraId="34BAC1AE" w14:textId="77777777" w:rsidR="00264DBA" w:rsidRPr="007309CF" w:rsidRDefault="00264DBA" w:rsidP="00A0063C">
            <w:pPr>
              <w:spacing w:after="0"/>
              <w:jc w:val="center"/>
              <w:rPr>
                <w:sz w:val="16"/>
                <w:szCs w:val="16"/>
              </w:rPr>
            </w:pPr>
            <w:r>
              <w:rPr>
                <w:sz w:val="16"/>
                <w:szCs w:val="16"/>
              </w:rPr>
              <w:t>Y</w:t>
            </w:r>
          </w:p>
        </w:tc>
        <w:tc>
          <w:tcPr>
            <w:tcW w:w="699" w:type="dxa"/>
          </w:tcPr>
          <w:p w14:paraId="7BA4F391" w14:textId="77777777" w:rsidR="00264DBA" w:rsidRPr="007309CF" w:rsidRDefault="00264DBA" w:rsidP="00A0063C">
            <w:pPr>
              <w:spacing w:after="0"/>
              <w:jc w:val="center"/>
              <w:rPr>
                <w:sz w:val="16"/>
                <w:szCs w:val="16"/>
              </w:rPr>
            </w:pPr>
            <w:r>
              <w:rPr>
                <w:sz w:val="16"/>
                <w:szCs w:val="16"/>
              </w:rPr>
              <w:t>Y</w:t>
            </w:r>
          </w:p>
        </w:tc>
        <w:tc>
          <w:tcPr>
            <w:tcW w:w="699" w:type="dxa"/>
          </w:tcPr>
          <w:p w14:paraId="02210D32" w14:textId="77777777" w:rsidR="00264DBA" w:rsidRPr="007309CF" w:rsidRDefault="00264DBA" w:rsidP="00A0063C">
            <w:pPr>
              <w:spacing w:after="0"/>
              <w:jc w:val="center"/>
              <w:rPr>
                <w:sz w:val="16"/>
                <w:szCs w:val="16"/>
              </w:rPr>
            </w:pPr>
            <w:r>
              <w:rPr>
                <w:sz w:val="16"/>
                <w:szCs w:val="16"/>
              </w:rPr>
              <w:t>N</w:t>
            </w:r>
          </w:p>
        </w:tc>
        <w:tc>
          <w:tcPr>
            <w:tcW w:w="699" w:type="dxa"/>
          </w:tcPr>
          <w:p w14:paraId="4903F308" w14:textId="77777777" w:rsidR="00264DBA" w:rsidRPr="007309CF" w:rsidRDefault="00264DBA" w:rsidP="00A0063C">
            <w:pPr>
              <w:spacing w:after="0"/>
              <w:jc w:val="center"/>
              <w:rPr>
                <w:sz w:val="16"/>
                <w:szCs w:val="16"/>
              </w:rPr>
            </w:pPr>
            <w:r>
              <w:rPr>
                <w:sz w:val="16"/>
                <w:szCs w:val="16"/>
              </w:rPr>
              <w:t>C/S</w:t>
            </w:r>
          </w:p>
        </w:tc>
        <w:tc>
          <w:tcPr>
            <w:tcW w:w="669" w:type="dxa"/>
          </w:tcPr>
          <w:p w14:paraId="378F58C5" w14:textId="77777777" w:rsidR="00264DBA" w:rsidRPr="007309CF" w:rsidRDefault="00264DBA" w:rsidP="00A0063C">
            <w:pPr>
              <w:spacing w:after="0"/>
              <w:jc w:val="center"/>
              <w:rPr>
                <w:sz w:val="16"/>
                <w:szCs w:val="16"/>
              </w:rPr>
            </w:pPr>
            <w:r>
              <w:rPr>
                <w:sz w:val="16"/>
                <w:szCs w:val="16"/>
              </w:rPr>
              <w:t>N</w:t>
            </w:r>
          </w:p>
        </w:tc>
      </w:tr>
      <w:tr w:rsidR="00264DBA" w:rsidRPr="007309CF" w14:paraId="4E08FF35" w14:textId="77777777" w:rsidTr="00D6478D">
        <w:trPr>
          <w:trHeight w:val="366"/>
        </w:trPr>
        <w:tc>
          <w:tcPr>
            <w:tcW w:w="1530" w:type="dxa"/>
          </w:tcPr>
          <w:p w14:paraId="7B3E1059" w14:textId="7A8C9E97" w:rsidR="00264DBA" w:rsidRPr="007309CF" w:rsidRDefault="00264DBA" w:rsidP="0098703E">
            <w:pPr>
              <w:spacing w:after="0"/>
              <w:jc w:val="center"/>
              <w:rPr>
                <w:sz w:val="16"/>
                <w:szCs w:val="16"/>
              </w:rPr>
            </w:pPr>
            <w:r>
              <w:rPr>
                <w:sz w:val="16"/>
                <w:szCs w:val="16"/>
              </w:rPr>
              <w:t xml:space="preserve">Hauser et al., </w:t>
            </w:r>
            <w:r w:rsidRPr="00855533">
              <w:rPr>
                <w:sz w:val="16"/>
                <w:szCs w:val="16"/>
              </w:rPr>
              <w:t>2010</w:t>
            </w:r>
            <w:r>
              <w:rPr>
                <w:sz w:val="16"/>
                <w:szCs w:val="16"/>
              </w:rPr>
              <w:t xml:space="preserve"> </w:t>
            </w:r>
            <w:r>
              <w:rPr>
                <w:sz w:val="16"/>
                <w:szCs w:val="16"/>
              </w:rPr>
              <w:fldChar w:fldCharType="begin"/>
            </w:r>
            <w:r>
              <w:rPr>
                <w:sz w:val="16"/>
                <w:szCs w:val="16"/>
              </w:rPr>
              <w:instrText xml:space="preserve"> ADDIN EN.CITE &lt;EndNote&gt;&lt;Cite&gt;&lt;Author&gt;Hauser&lt;/Author&gt;&lt;Year&gt;2010&lt;/Year&gt;&lt;RecNum&gt;170&lt;/RecNum&gt;&lt;DisplayText&gt;[80]&lt;/DisplayText&gt;&lt;record&gt;&lt;rec-number&gt;170&lt;/rec-number&gt;&lt;foreign-keys&gt;&lt;key app="EN" db-id="0wazzzvdysf52be095wxrrr052tpr2xww5zt" timestamp="1523992194"&gt;170&lt;/key&gt;&lt;/foreign-keys&gt;&lt;ref-type name="Journal Article"&gt;17&lt;/ref-type&gt;&lt;contributors&gt;&lt;authors&gt;&lt;author&gt;Hauser, V.&lt;/author&gt;&lt;author&gt;Zangger, P.&lt;/author&gt;&lt;author&gt;Winter, Y.&lt;/author&gt;&lt;author&gt;Oertel, W.&lt;/author&gt;&lt;author&gt;Kesselring, J.&lt;/author&gt;&lt;/authors&gt;&lt;/contributors&gt;&lt;auth-address&gt;Department of Neurorehabilitation, Clinic Valens, Valens, Switzerland. vital.hauser.1@bluewin.ch&lt;/auth-address&gt;&lt;titles&gt;&lt;title&gt;Late sequelae of whiplash injury with dissection of cervical arteries&lt;/title&gt;&lt;secondary-title&gt;Eur Neurol&lt;/secondary-title&gt;&lt;alt-title&gt;European neurology&lt;/alt-title&gt;&lt;/titles&gt;&lt;periodical&gt;&lt;full-title&gt;Eur Neurol&lt;/full-title&gt;&lt;abbr-1&gt;European neurology&lt;/abbr-1&gt;&lt;/periodical&gt;&lt;alt-periodical&gt;&lt;full-title&gt;Eur Neurol&lt;/full-title&gt;&lt;abbr-1&gt;European neurology&lt;/abbr-1&gt;&lt;/alt-periodical&gt;&lt;pages&gt;214-8&lt;/pages&gt;&lt;volume&gt;64&lt;/volume&gt;&lt;number&gt;4&lt;/number&gt;&lt;edition&gt;2010/08/20&lt;/edition&gt;&lt;keywords&gt;&lt;keyword&gt;Accidents, Aviation/statistics &amp;amp; numerical data&lt;/keyword&gt;&lt;keyword&gt;Adult&lt;/keyword&gt;&lt;keyword&gt;Female&lt;/keyword&gt;&lt;keyword&gt;Humans&lt;/keyword&gt;&lt;keyword&gt;Incidence&lt;/keyword&gt;&lt;keyword&gt;Male&lt;/keyword&gt;&lt;keyword&gt;Middle Aged&lt;/keyword&gt;&lt;keyword&gt;Retrospective Studies&lt;/keyword&gt;&lt;keyword&gt;Risk Factors&lt;/keyword&gt;&lt;keyword&gt;Time Factors&lt;/keyword&gt;&lt;keyword&gt;Vertebral Artery Dissection/*epidemiology/*etiology&lt;/keyword&gt;&lt;keyword&gt;Whiplash Injuries/*complications/*epidemiology/etiology&lt;/keyword&gt;&lt;/keywords&gt;&lt;dates&gt;&lt;year&gt;2010&lt;/year&gt;&lt;/dates&gt;&lt;isbn&gt;0014-3022&lt;/isbn&gt;&lt;accession-num&gt;20720428&lt;/accession-num&gt;&lt;urls&gt;&lt;/urls&gt;&lt;electronic-resource-num&gt;10.1159/000319043&lt;/electronic-resource-num&gt;&lt;remote-database-provider&gt;NLM&lt;/remote-database-provider&gt;&lt;language&gt;eng&lt;/language&gt;&lt;/record&gt;&lt;/Cite&gt;&lt;/EndNote&gt;</w:instrText>
            </w:r>
            <w:r>
              <w:rPr>
                <w:sz w:val="16"/>
                <w:szCs w:val="16"/>
              </w:rPr>
              <w:fldChar w:fldCharType="separate"/>
            </w:r>
            <w:r>
              <w:rPr>
                <w:noProof/>
                <w:sz w:val="16"/>
                <w:szCs w:val="16"/>
              </w:rPr>
              <w:t>[80]</w:t>
            </w:r>
            <w:r>
              <w:rPr>
                <w:sz w:val="16"/>
                <w:szCs w:val="16"/>
              </w:rPr>
              <w:fldChar w:fldCharType="end"/>
            </w:r>
          </w:p>
        </w:tc>
        <w:tc>
          <w:tcPr>
            <w:tcW w:w="630" w:type="dxa"/>
          </w:tcPr>
          <w:p w14:paraId="1706129B" w14:textId="77777777" w:rsidR="00264DBA" w:rsidRPr="007309CF" w:rsidRDefault="00264DBA" w:rsidP="00A0063C">
            <w:pPr>
              <w:spacing w:after="0"/>
              <w:jc w:val="center"/>
              <w:rPr>
                <w:sz w:val="16"/>
                <w:szCs w:val="16"/>
              </w:rPr>
            </w:pPr>
            <w:r>
              <w:rPr>
                <w:sz w:val="16"/>
                <w:szCs w:val="16"/>
              </w:rPr>
              <w:t>Y</w:t>
            </w:r>
          </w:p>
        </w:tc>
        <w:tc>
          <w:tcPr>
            <w:tcW w:w="630" w:type="dxa"/>
          </w:tcPr>
          <w:p w14:paraId="5F0489EA" w14:textId="77777777" w:rsidR="00264DBA" w:rsidRPr="007309CF" w:rsidRDefault="00264DBA" w:rsidP="00A0063C">
            <w:pPr>
              <w:spacing w:after="0"/>
              <w:jc w:val="center"/>
              <w:rPr>
                <w:sz w:val="16"/>
                <w:szCs w:val="16"/>
              </w:rPr>
            </w:pPr>
            <w:r>
              <w:rPr>
                <w:sz w:val="16"/>
                <w:szCs w:val="16"/>
              </w:rPr>
              <w:t>N</w:t>
            </w:r>
          </w:p>
        </w:tc>
        <w:tc>
          <w:tcPr>
            <w:tcW w:w="686" w:type="dxa"/>
          </w:tcPr>
          <w:p w14:paraId="4C2BCC65" w14:textId="77777777" w:rsidR="00264DBA" w:rsidRPr="007309CF" w:rsidRDefault="00264DBA" w:rsidP="00A0063C">
            <w:pPr>
              <w:spacing w:after="0"/>
              <w:jc w:val="center"/>
              <w:rPr>
                <w:sz w:val="16"/>
                <w:szCs w:val="16"/>
              </w:rPr>
            </w:pPr>
            <w:r>
              <w:rPr>
                <w:sz w:val="16"/>
                <w:szCs w:val="16"/>
              </w:rPr>
              <w:t>C/S</w:t>
            </w:r>
          </w:p>
        </w:tc>
        <w:tc>
          <w:tcPr>
            <w:tcW w:w="703" w:type="dxa"/>
          </w:tcPr>
          <w:p w14:paraId="474D183B" w14:textId="77777777" w:rsidR="00264DBA" w:rsidRPr="007309CF" w:rsidRDefault="00264DBA" w:rsidP="00A0063C">
            <w:pPr>
              <w:spacing w:after="0"/>
              <w:jc w:val="center"/>
              <w:rPr>
                <w:sz w:val="16"/>
                <w:szCs w:val="16"/>
              </w:rPr>
            </w:pPr>
            <w:r>
              <w:rPr>
                <w:sz w:val="16"/>
                <w:szCs w:val="16"/>
              </w:rPr>
              <w:t>N/A</w:t>
            </w:r>
          </w:p>
        </w:tc>
        <w:tc>
          <w:tcPr>
            <w:tcW w:w="1049" w:type="dxa"/>
          </w:tcPr>
          <w:p w14:paraId="73A76B98" w14:textId="77777777" w:rsidR="00264DBA" w:rsidRPr="007309CF" w:rsidRDefault="00264DBA" w:rsidP="00A0063C">
            <w:pPr>
              <w:spacing w:after="0"/>
              <w:jc w:val="center"/>
              <w:rPr>
                <w:sz w:val="16"/>
                <w:szCs w:val="16"/>
              </w:rPr>
            </w:pPr>
            <w:r>
              <w:rPr>
                <w:sz w:val="16"/>
                <w:szCs w:val="16"/>
              </w:rPr>
              <w:t>N</w:t>
            </w:r>
          </w:p>
        </w:tc>
        <w:tc>
          <w:tcPr>
            <w:tcW w:w="1270" w:type="dxa"/>
          </w:tcPr>
          <w:p w14:paraId="78D79017" w14:textId="77777777" w:rsidR="00264DBA" w:rsidRPr="007309CF" w:rsidRDefault="00264DBA" w:rsidP="00A0063C">
            <w:pPr>
              <w:spacing w:after="0"/>
              <w:jc w:val="center"/>
              <w:rPr>
                <w:sz w:val="16"/>
                <w:szCs w:val="16"/>
              </w:rPr>
            </w:pPr>
            <w:r>
              <w:rPr>
                <w:sz w:val="16"/>
                <w:szCs w:val="16"/>
              </w:rPr>
              <w:t xml:space="preserve">N/A </w:t>
            </w:r>
          </w:p>
        </w:tc>
        <w:tc>
          <w:tcPr>
            <w:tcW w:w="612" w:type="dxa"/>
          </w:tcPr>
          <w:p w14:paraId="00BFB586" w14:textId="77777777" w:rsidR="00264DBA" w:rsidRPr="007309CF" w:rsidRDefault="00264DBA" w:rsidP="00A0063C">
            <w:pPr>
              <w:spacing w:after="0"/>
              <w:jc w:val="center"/>
              <w:rPr>
                <w:sz w:val="16"/>
                <w:szCs w:val="16"/>
              </w:rPr>
            </w:pPr>
            <w:r>
              <w:rPr>
                <w:sz w:val="16"/>
                <w:szCs w:val="16"/>
              </w:rPr>
              <w:t>N/A</w:t>
            </w:r>
          </w:p>
        </w:tc>
        <w:tc>
          <w:tcPr>
            <w:tcW w:w="557" w:type="dxa"/>
          </w:tcPr>
          <w:p w14:paraId="55A39033" w14:textId="77777777" w:rsidR="00264DBA" w:rsidRPr="007309CF" w:rsidRDefault="00264DBA" w:rsidP="00A0063C">
            <w:pPr>
              <w:spacing w:after="0"/>
              <w:jc w:val="center"/>
              <w:rPr>
                <w:sz w:val="16"/>
                <w:szCs w:val="16"/>
              </w:rPr>
            </w:pPr>
            <w:r>
              <w:rPr>
                <w:sz w:val="16"/>
                <w:szCs w:val="16"/>
              </w:rPr>
              <w:t>N</w:t>
            </w:r>
          </w:p>
        </w:tc>
        <w:tc>
          <w:tcPr>
            <w:tcW w:w="689" w:type="dxa"/>
          </w:tcPr>
          <w:p w14:paraId="7EDFC90B" w14:textId="77777777" w:rsidR="00264DBA" w:rsidRPr="007309CF" w:rsidRDefault="00264DBA" w:rsidP="00A0063C">
            <w:pPr>
              <w:spacing w:after="0"/>
              <w:jc w:val="center"/>
              <w:rPr>
                <w:sz w:val="16"/>
                <w:szCs w:val="16"/>
              </w:rPr>
            </w:pPr>
            <w:r>
              <w:rPr>
                <w:sz w:val="16"/>
                <w:szCs w:val="16"/>
              </w:rPr>
              <w:t>N/A</w:t>
            </w:r>
          </w:p>
        </w:tc>
        <w:tc>
          <w:tcPr>
            <w:tcW w:w="689" w:type="dxa"/>
          </w:tcPr>
          <w:p w14:paraId="6A30B277" w14:textId="77777777" w:rsidR="00264DBA" w:rsidRPr="007309CF" w:rsidRDefault="00264DBA" w:rsidP="00A0063C">
            <w:pPr>
              <w:spacing w:after="0"/>
              <w:jc w:val="center"/>
              <w:rPr>
                <w:sz w:val="16"/>
                <w:szCs w:val="16"/>
              </w:rPr>
            </w:pPr>
            <w:r>
              <w:rPr>
                <w:sz w:val="16"/>
                <w:szCs w:val="16"/>
              </w:rPr>
              <w:t>N</w:t>
            </w:r>
          </w:p>
        </w:tc>
        <w:tc>
          <w:tcPr>
            <w:tcW w:w="699" w:type="dxa"/>
          </w:tcPr>
          <w:p w14:paraId="693B68A7" w14:textId="77777777" w:rsidR="00264DBA" w:rsidRPr="007309CF" w:rsidRDefault="00264DBA" w:rsidP="00A0063C">
            <w:pPr>
              <w:spacing w:after="0"/>
              <w:jc w:val="center"/>
              <w:rPr>
                <w:sz w:val="16"/>
                <w:szCs w:val="16"/>
              </w:rPr>
            </w:pPr>
            <w:r>
              <w:rPr>
                <w:sz w:val="16"/>
                <w:szCs w:val="16"/>
              </w:rPr>
              <w:t>C/S</w:t>
            </w:r>
          </w:p>
        </w:tc>
        <w:tc>
          <w:tcPr>
            <w:tcW w:w="699" w:type="dxa"/>
          </w:tcPr>
          <w:p w14:paraId="272ABE50" w14:textId="77777777" w:rsidR="00264DBA" w:rsidRPr="007309CF" w:rsidRDefault="00264DBA" w:rsidP="00A0063C">
            <w:pPr>
              <w:spacing w:after="0"/>
              <w:jc w:val="center"/>
              <w:rPr>
                <w:sz w:val="16"/>
                <w:szCs w:val="16"/>
              </w:rPr>
            </w:pPr>
            <w:r>
              <w:rPr>
                <w:sz w:val="16"/>
                <w:szCs w:val="16"/>
              </w:rPr>
              <w:t>N</w:t>
            </w:r>
          </w:p>
        </w:tc>
        <w:tc>
          <w:tcPr>
            <w:tcW w:w="699" w:type="dxa"/>
          </w:tcPr>
          <w:p w14:paraId="2DD3CF44" w14:textId="77777777" w:rsidR="00264DBA" w:rsidRPr="007309CF" w:rsidRDefault="00264DBA" w:rsidP="00A0063C">
            <w:pPr>
              <w:spacing w:after="0"/>
              <w:jc w:val="center"/>
              <w:rPr>
                <w:sz w:val="16"/>
                <w:szCs w:val="16"/>
              </w:rPr>
            </w:pPr>
            <w:r>
              <w:rPr>
                <w:sz w:val="16"/>
                <w:szCs w:val="16"/>
              </w:rPr>
              <w:t>N/A</w:t>
            </w:r>
          </w:p>
        </w:tc>
        <w:tc>
          <w:tcPr>
            <w:tcW w:w="699" w:type="dxa"/>
          </w:tcPr>
          <w:p w14:paraId="31C33321" w14:textId="77777777" w:rsidR="00264DBA" w:rsidRPr="007309CF" w:rsidRDefault="00264DBA" w:rsidP="00A0063C">
            <w:pPr>
              <w:spacing w:after="0"/>
              <w:jc w:val="center"/>
              <w:rPr>
                <w:sz w:val="16"/>
                <w:szCs w:val="16"/>
              </w:rPr>
            </w:pPr>
            <w:r>
              <w:rPr>
                <w:sz w:val="16"/>
                <w:szCs w:val="16"/>
              </w:rPr>
              <w:t>N</w:t>
            </w:r>
          </w:p>
        </w:tc>
        <w:tc>
          <w:tcPr>
            <w:tcW w:w="669" w:type="dxa"/>
          </w:tcPr>
          <w:p w14:paraId="288D4125" w14:textId="77777777" w:rsidR="00264DBA" w:rsidRPr="007309CF" w:rsidRDefault="00264DBA" w:rsidP="00A0063C">
            <w:pPr>
              <w:spacing w:after="0"/>
              <w:jc w:val="center"/>
              <w:rPr>
                <w:sz w:val="16"/>
                <w:szCs w:val="16"/>
              </w:rPr>
            </w:pPr>
            <w:r>
              <w:rPr>
                <w:sz w:val="16"/>
                <w:szCs w:val="16"/>
              </w:rPr>
              <w:t>N</w:t>
            </w:r>
          </w:p>
        </w:tc>
      </w:tr>
      <w:tr w:rsidR="00264DBA" w:rsidRPr="007309CF" w14:paraId="25F9DE18" w14:textId="77777777" w:rsidTr="00D6478D">
        <w:trPr>
          <w:trHeight w:val="366"/>
        </w:trPr>
        <w:tc>
          <w:tcPr>
            <w:tcW w:w="1530" w:type="dxa"/>
          </w:tcPr>
          <w:p w14:paraId="340789E4" w14:textId="0EFC422A" w:rsidR="00264DBA" w:rsidRPr="007309CF" w:rsidRDefault="00264DBA" w:rsidP="0098703E">
            <w:pPr>
              <w:spacing w:after="0"/>
              <w:jc w:val="center"/>
              <w:rPr>
                <w:sz w:val="16"/>
                <w:szCs w:val="16"/>
              </w:rPr>
            </w:pPr>
            <w:r w:rsidRPr="00F84045">
              <w:rPr>
                <w:sz w:val="16"/>
                <w:szCs w:val="16"/>
              </w:rPr>
              <w:t>Ichihara</w:t>
            </w:r>
            <w:r>
              <w:rPr>
                <w:sz w:val="16"/>
                <w:szCs w:val="16"/>
              </w:rPr>
              <w:t xml:space="preserve"> et al., 2009 </w:t>
            </w:r>
            <w:r>
              <w:rPr>
                <w:sz w:val="16"/>
                <w:szCs w:val="16"/>
              </w:rPr>
              <w:fldChar w:fldCharType="begin">
                <w:fldData xml:space="preserve">PEVuZE5vdGU+PENpdGU+PEF1dGhvcj5JY2hpaGFyYTwvQXV0aG9yPjxZZWFyPjIwMDk8L1llYXI+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</w:fldData>
              </w:fldChar>
            </w:r>
            <w:r>
              <w:rPr>
                <w:sz w:val="16"/>
                <w:szCs w:val="16"/>
              </w:rPr>
              <w:instrText xml:space="preserve"> ADDIN EN.CITE </w:instrText>
            </w:r>
            <w:r>
              <w:rPr>
                <w:sz w:val="16"/>
                <w:szCs w:val="16"/>
              </w:rPr>
              <w:fldChar w:fldCharType="begin">
                <w:fldData xml:space="preserve">PEVuZE5vdGU+PENpdGU+PEF1dGhvcj5JY2hpaGFyYTwvQXV0aG9yPjxZZWFyPjIwMDk8L1llYXI+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1]</w:t>
            </w:r>
            <w:r>
              <w:rPr>
                <w:sz w:val="16"/>
                <w:szCs w:val="16"/>
              </w:rPr>
              <w:fldChar w:fldCharType="end"/>
            </w:r>
          </w:p>
        </w:tc>
        <w:tc>
          <w:tcPr>
            <w:tcW w:w="630" w:type="dxa"/>
          </w:tcPr>
          <w:p w14:paraId="2041AEB2" w14:textId="77777777" w:rsidR="00264DBA" w:rsidRPr="007309CF" w:rsidRDefault="00264DBA" w:rsidP="00A0063C">
            <w:pPr>
              <w:spacing w:after="0"/>
              <w:jc w:val="center"/>
              <w:rPr>
                <w:sz w:val="16"/>
                <w:szCs w:val="16"/>
              </w:rPr>
            </w:pPr>
            <w:r>
              <w:rPr>
                <w:sz w:val="16"/>
                <w:szCs w:val="16"/>
              </w:rPr>
              <w:t>Y</w:t>
            </w:r>
          </w:p>
        </w:tc>
        <w:tc>
          <w:tcPr>
            <w:tcW w:w="630" w:type="dxa"/>
          </w:tcPr>
          <w:p w14:paraId="12D7A55A" w14:textId="77777777" w:rsidR="00264DBA" w:rsidRPr="007309CF" w:rsidRDefault="00264DBA" w:rsidP="00A0063C">
            <w:pPr>
              <w:spacing w:after="0"/>
              <w:jc w:val="center"/>
              <w:rPr>
                <w:sz w:val="16"/>
                <w:szCs w:val="16"/>
              </w:rPr>
            </w:pPr>
            <w:r>
              <w:rPr>
                <w:sz w:val="16"/>
                <w:szCs w:val="16"/>
              </w:rPr>
              <w:t>N</w:t>
            </w:r>
          </w:p>
        </w:tc>
        <w:tc>
          <w:tcPr>
            <w:tcW w:w="686" w:type="dxa"/>
          </w:tcPr>
          <w:p w14:paraId="75EF3A7E" w14:textId="77777777" w:rsidR="00264DBA" w:rsidRPr="007309CF" w:rsidRDefault="00264DBA" w:rsidP="00A0063C">
            <w:pPr>
              <w:spacing w:after="0"/>
              <w:jc w:val="center"/>
              <w:rPr>
                <w:sz w:val="16"/>
                <w:szCs w:val="16"/>
              </w:rPr>
            </w:pPr>
            <w:r>
              <w:rPr>
                <w:sz w:val="16"/>
                <w:szCs w:val="16"/>
              </w:rPr>
              <w:t>N/A</w:t>
            </w:r>
          </w:p>
        </w:tc>
        <w:tc>
          <w:tcPr>
            <w:tcW w:w="703" w:type="dxa"/>
          </w:tcPr>
          <w:p w14:paraId="75A3FAF1" w14:textId="77777777" w:rsidR="00264DBA" w:rsidRPr="007309CF" w:rsidRDefault="00264DBA" w:rsidP="00A0063C">
            <w:pPr>
              <w:spacing w:after="0"/>
              <w:jc w:val="center"/>
              <w:rPr>
                <w:sz w:val="16"/>
                <w:szCs w:val="16"/>
              </w:rPr>
            </w:pPr>
            <w:r>
              <w:rPr>
                <w:sz w:val="16"/>
                <w:szCs w:val="16"/>
              </w:rPr>
              <w:t>Y</w:t>
            </w:r>
          </w:p>
        </w:tc>
        <w:tc>
          <w:tcPr>
            <w:tcW w:w="1049" w:type="dxa"/>
          </w:tcPr>
          <w:p w14:paraId="2EDEE377" w14:textId="77777777" w:rsidR="00264DBA" w:rsidRPr="007309CF" w:rsidRDefault="00264DBA" w:rsidP="00A0063C">
            <w:pPr>
              <w:spacing w:after="0"/>
              <w:jc w:val="center"/>
              <w:rPr>
                <w:sz w:val="16"/>
                <w:szCs w:val="16"/>
              </w:rPr>
            </w:pPr>
            <w:r>
              <w:rPr>
                <w:sz w:val="16"/>
                <w:szCs w:val="16"/>
              </w:rPr>
              <w:t>Y</w:t>
            </w:r>
          </w:p>
        </w:tc>
        <w:tc>
          <w:tcPr>
            <w:tcW w:w="1270" w:type="dxa"/>
          </w:tcPr>
          <w:p w14:paraId="37C92612" w14:textId="77777777" w:rsidR="00264DBA" w:rsidRPr="007309CF" w:rsidRDefault="00264DBA" w:rsidP="00A0063C">
            <w:pPr>
              <w:spacing w:after="0"/>
              <w:jc w:val="center"/>
              <w:rPr>
                <w:sz w:val="16"/>
                <w:szCs w:val="16"/>
              </w:rPr>
            </w:pPr>
            <w:r>
              <w:rPr>
                <w:sz w:val="16"/>
                <w:szCs w:val="16"/>
              </w:rPr>
              <w:t>N/A</w:t>
            </w:r>
          </w:p>
        </w:tc>
        <w:tc>
          <w:tcPr>
            <w:tcW w:w="612" w:type="dxa"/>
          </w:tcPr>
          <w:p w14:paraId="3AC65236" w14:textId="77777777" w:rsidR="00264DBA" w:rsidRPr="007309CF" w:rsidRDefault="00264DBA" w:rsidP="00A0063C">
            <w:pPr>
              <w:spacing w:after="0"/>
              <w:jc w:val="center"/>
              <w:rPr>
                <w:sz w:val="16"/>
                <w:szCs w:val="16"/>
              </w:rPr>
            </w:pPr>
            <w:r>
              <w:rPr>
                <w:sz w:val="16"/>
                <w:szCs w:val="16"/>
              </w:rPr>
              <w:t>N/A</w:t>
            </w:r>
          </w:p>
        </w:tc>
        <w:tc>
          <w:tcPr>
            <w:tcW w:w="557" w:type="dxa"/>
          </w:tcPr>
          <w:p w14:paraId="654CBB01" w14:textId="77777777" w:rsidR="00264DBA" w:rsidRPr="007309CF" w:rsidRDefault="00264DBA" w:rsidP="00A0063C">
            <w:pPr>
              <w:spacing w:after="0"/>
              <w:jc w:val="center"/>
              <w:rPr>
                <w:sz w:val="16"/>
                <w:szCs w:val="16"/>
              </w:rPr>
            </w:pPr>
            <w:r>
              <w:rPr>
                <w:sz w:val="16"/>
                <w:szCs w:val="16"/>
              </w:rPr>
              <w:t>N</w:t>
            </w:r>
          </w:p>
        </w:tc>
        <w:tc>
          <w:tcPr>
            <w:tcW w:w="689" w:type="dxa"/>
          </w:tcPr>
          <w:p w14:paraId="4BAF09F4" w14:textId="77777777" w:rsidR="00264DBA" w:rsidRPr="007309CF" w:rsidRDefault="00264DBA" w:rsidP="00A0063C">
            <w:pPr>
              <w:spacing w:after="0"/>
              <w:jc w:val="center"/>
              <w:rPr>
                <w:sz w:val="16"/>
                <w:szCs w:val="16"/>
              </w:rPr>
            </w:pPr>
            <w:r>
              <w:rPr>
                <w:sz w:val="16"/>
                <w:szCs w:val="16"/>
              </w:rPr>
              <w:t>C/S</w:t>
            </w:r>
          </w:p>
        </w:tc>
        <w:tc>
          <w:tcPr>
            <w:tcW w:w="689" w:type="dxa"/>
          </w:tcPr>
          <w:p w14:paraId="151DA165" w14:textId="77777777" w:rsidR="00264DBA" w:rsidRPr="007309CF" w:rsidRDefault="00264DBA" w:rsidP="00A0063C">
            <w:pPr>
              <w:spacing w:after="0"/>
              <w:jc w:val="center"/>
              <w:rPr>
                <w:sz w:val="16"/>
                <w:szCs w:val="16"/>
              </w:rPr>
            </w:pPr>
            <w:r>
              <w:rPr>
                <w:sz w:val="16"/>
                <w:szCs w:val="16"/>
              </w:rPr>
              <w:t>C/S</w:t>
            </w:r>
          </w:p>
        </w:tc>
        <w:tc>
          <w:tcPr>
            <w:tcW w:w="699" w:type="dxa"/>
          </w:tcPr>
          <w:p w14:paraId="2CC56BAC" w14:textId="77777777" w:rsidR="00264DBA" w:rsidRPr="007309CF" w:rsidRDefault="00264DBA" w:rsidP="00A0063C">
            <w:pPr>
              <w:spacing w:after="0"/>
              <w:jc w:val="center"/>
              <w:rPr>
                <w:sz w:val="16"/>
                <w:szCs w:val="16"/>
              </w:rPr>
            </w:pPr>
            <w:r>
              <w:rPr>
                <w:sz w:val="16"/>
                <w:szCs w:val="16"/>
              </w:rPr>
              <w:t>Y</w:t>
            </w:r>
          </w:p>
        </w:tc>
        <w:tc>
          <w:tcPr>
            <w:tcW w:w="699" w:type="dxa"/>
          </w:tcPr>
          <w:p w14:paraId="2CC06001" w14:textId="77777777" w:rsidR="00264DBA" w:rsidRPr="007309CF" w:rsidRDefault="00264DBA" w:rsidP="00A0063C">
            <w:pPr>
              <w:spacing w:after="0"/>
              <w:jc w:val="center"/>
              <w:rPr>
                <w:sz w:val="16"/>
                <w:szCs w:val="16"/>
              </w:rPr>
            </w:pPr>
            <w:r>
              <w:rPr>
                <w:sz w:val="16"/>
                <w:szCs w:val="16"/>
              </w:rPr>
              <w:t>N</w:t>
            </w:r>
          </w:p>
        </w:tc>
        <w:tc>
          <w:tcPr>
            <w:tcW w:w="699" w:type="dxa"/>
          </w:tcPr>
          <w:p w14:paraId="6B2FDAE1" w14:textId="77777777" w:rsidR="00264DBA" w:rsidRPr="007309CF" w:rsidRDefault="00264DBA" w:rsidP="00A0063C">
            <w:pPr>
              <w:spacing w:after="0"/>
              <w:jc w:val="center"/>
              <w:rPr>
                <w:sz w:val="16"/>
                <w:szCs w:val="16"/>
              </w:rPr>
            </w:pPr>
            <w:r>
              <w:rPr>
                <w:sz w:val="16"/>
                <w:szCs w:val="16"/>
              </w:rPr>
              <w:t>N/A</w:t>
            </w:r>
          </w:p>
        </w:tc>
        <w:tc>
          <w:tcPr>
            <w:tcW w:w="699" w:type="dxa"/>
          </w:tcPr>
          <w:p w14:paraId="25ECE5BF" w14:textId="77777777" w:rsidR="00264DBA" w:rsidRPr="007309CF" w:rsidRDefault="00264DBA" w:rsidP="00A0063C">
            <w:pPr>
              <w:spacing w:after="0"/>
              <w:jc w:val="center"/>
              <w:rPr>
                <w:sz w:val="16"/>
                <w:szCs w:val="16"/>
              </w:rPr>
            </w:pPr>
            <w:r>
              <w:rPr>
                <w:sz w:val="16"/>
                <w:szCs w:val="16"/>
              </w:rPr>
              <w:t>N</w:t>
            </w:r>
          </w:p>
        </w:tc>
        <w:tc>
          <w:tcPr>
            <w:tcW w:w="669" w:type="dxa"/>
          </w:tcPr>
          <w:p w14:paraId="0C369B8B" w14:textId="77777777" w:rsidR="00264DBA" w:rsidRPr="007309CF" w:rsidRDefault="00264DBA" w:rsidP="00A0063C">
            <w:pPr>
              <w:spacing w:after="0"/>
              <w:jc w:val="center"/>
              <w:rPr>
                <w:sz w:val="16"/>
                <w:szCs w:val="16"/>
              </w:rPr>
            </w:pPr>
            <w:r>
              <w:rPr>
                <w:sz w:val="16"/>
                <w:szCs w:val="16"/>
              </w:rPr>
              <w:t>Y</w:t>
            </w:r>
          </w:p>
        </w:tc>
      </w:tr>
      <w:tr w:rsidR="00264DBA" w:rsidRPr="007309CF" w14:paraId="2B6DE5FA" w14:textId="77777777" w:rsidTr="00D6478D">
        <w:trPr>
          <w:trHeight w:val="366"/>
        </w:trPr>
        <w:tc>
          <w:tcPr>
            <w:tcW w:w="1530" w:type="dxa"/>
          </w:tcPr>
          <w:p w14:paraId="479C76FE" w14:textId="51394799" w:rsidR="00264DBA" w:rsidRPr="007309CF" w:rsidRDefault="00264DBA" w:rsidP="0098703E">
            <w:pPr>
              <w:spacing w:after="0"/>
              <w:jc w:val="center"/>
              <w:rPr>
                <w:sz w:val="16"/>
                <w:szCs w:val="16"/>
              </w:rPr>
            </w:pPr>
            <w:r>
              <w:rPr>
                <w:sz w:val="16"/>
                <w:szCs w:val="16"/>
              </w:rPr>
              <w:lastRenderedPageBreak/>
              <w:t xml:space="preserve">Joslin et al., 2004 </w:t>
            </w:r>
            <w:r>
              <w:rPr>
                <w:sz w:val="16"/>
                <w:szCs w:val="16"/>
              </w:rPr>
              <w:fldChar w:fldCharType="begin"/>
            </w:r>
            <w:r>
              <w:rPr>
                <w:sz w:val="16"/>
                <w:szCs w:val="16"/>
              </w:rPr>
              <w:instrText xml:space="preserve"> ADDIN EN.CITE &lt;EndNote&gt;&lt;Cite&gt;&lt;Author&gt;Joslin&lt;/Author&gt;&lt;Year&gt;2004&lt;/Year&gt;&lt;RecNum&gt;166&lt;/RecNum&gt;&lt;DisplayText&gt;[82]&lt;/DisplayText&gt;&lt;record&gt;&lt;rec-number&gt;166&lt;/rec-number&gt;&lt;foreign-keys&gt;&lt;key app="EN" db-id="0wazzzvdysf52be095wxrrr052tpr2xww5zt" timestamp="1523991722"&gt;166&lt;/key&gt;&lt;/foreign-keys&gt;&lt;ref-type name="Journal Article"&gt;17&lt;/ref-type&gt;&lt;contributors&gt;&lt;authors&gt;&lt;author&gt;Joslin, C. C.&lt;/author&gt;&lt;author&gt;Khan, S. N.&lt;/author&gt;&lt;author&gt;Bannister, G. C.&lt;/author&gt;&lt;/authors&gt;&lt;/contributors&gt;&lt;auth-address&gt;Southmead Hospital, Bristol, England, UK.&lt;/auth-address&gt;&lt;titles&gt;&lt;title&gt;Long-term disability after neck injury. a comparative study&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1032-4&lt;/pages&gt;&lt;volume&gt;86&lt;/volume&gt;&lt;number&gt;7&lt;/number&gt;&lt;edition&gt;2004/09/28&lt;/edition&gt;&lt;keywords&gt;&lt;keyword&gt;Accidents, Traffic&lt;/keyword&gt;&lt;keyword&gt;Adolescent&lt;/keyword&gt;&lt;keyword&gt;Adult&lt;/keyword&gt;&lt;keyword&gt;Aged&lt;/keyword&gt;&lt;keyword&gt;Compensation and Redress&lt;/keyword&gt;&lt;keyword&gt;Disability Evaluation&lt;/keyword&gt;&lt;keyword&gt;Female&lt;/keyword&gt;&lt;keyword&gt;Follow-Up Studies&lt;/keyword&gt;&lt;keyword&gt;Humans&lt;/keyword&gt;&lt;keyword&gt;Liability, Legal&lt;/keyword&gt;&lt;keyword&gt;Male&lt;/keyword&gt;&lt;keyword&gt;Middle Aged&lt;/keyword&gt;&lt;keyword&gt;Neck Injuries/psychology/*rehabilitation&lt;/keyword&gt;&lt;keyword&gt;Pain Measurement&lt;/keyword&gt;&lt;keyword&gt;Prognosis&lt;/keyword&gt;&lt;keyword&gt;Whiplash Injuries/psychology/rehabilitation&lt;/keyword&gt;&lt;/keywords&gt;&lt;dates&gt;&lt;year&gt;2004&lt;/year&gt;&lt;pub-dates&gt;&lt;date&gt;Sep&lt;/date&gt;&lt;/pub-dates&gt;&lt;/dates&gt;&lt;isbn&gt;0301-620X (Print)&amp;#xD;0301-620x&lt;/isbn&gt;&lt;accession-num&gt;15446533&lt;/accession-num&gt;&lt;urls&gt;&lt;/urls&gt;&lt;remote-database-provider&gt;NLM&lt;/remote-database-provider&gt;&lt;language&gt;eng&lt;/language&gt;&lt;/record&gt;&lt;/Cite&gt;&lt;/EndNote&gt;</w:instrText>
            </w:r>
            <w:r>
              <w:rPr>
                <w:sz w:val="16"/>
                <w:szCs w:val="16"/>
              </w:rPr>
              <w:fldChar w:fldCharType="separate"/>
            </w:r>
            <w:r>
              <w:rPr>
                <w:noProof/>
                <w:sz w:val="16"/>
                <w:szCs w:val="16"/>
              </w:rPr>
              <w:t>[82]</w:t>
            </w:r>
            <w:r>
              <w:rPr>
                <w:sz w:val="16"/>
                <w:szCs w:val="16"/>
              </w:rPr>
              <w:fldChar w:fldCharType="end"/>
            </w:r>
          </w:p>
        </w:tc>
        <w:tc>
          <w:tcPr>
            <w:tcW w:w="630" w:type="dxa"/>
          </w:tcPr>
          <w:p w14:paraId="588DB9BA" w14:textId="77777777" w:rsidR="00264DBA" w:rsidRPr="007309CF" w:rsidRDefault="00264DBA" w:rsidP="00A0063C">
            <w:pPr>
              <w:spacing w:after="0"/>
              <w:jc w:val="center"/>
              <w:rPr>
                <w:sz w:val="16"/>
                <w:szCs w:val="16"/>
              </w:rPr>
            </w:pPr>
            <w:r>
              <w:rPr>
                <w:sz w:val="16"/>
                <w:szCs w:val="16"/>
              </w:rPr>
              <w:t>N</w:t>
            </w:r>
          </w:p>
        </w:tc>
        <w:tc>
          <w:tcPr>
            <w:tcW w:w="630" w:type="dxa"/>
          </w:tcPr>
          <w:p w14:paraId="501AEB09" w14:textId="77777777" w:rsidR="00264DBA" w:rsidRPr="007309CF" w:rsidRDefault="00264DBA" w:rsidP="00A0063C">
            <w:pPr>
              <w:spacing w:after="0"/>
              <w:jc w:val="center"/>
              <w:rPr>
                <w:sz w:val="16"/>
                <w:szCs w:val="16"/>
              </w:rPr>
            </w:pPr>
            <w:r>
              <w:rPr>
                <w:sz w:val="16"/>
                <w:szCs w:val="16"/>
              </w:rPr>
              <w:t>C/S</w:t>
            </w:r>
          </w:p>
        </w:tc>
        <w:tc>
          <w:tcPr>
            <w:tcW w:w="686" w:type="dxa"/>
          </w:tcPr>
          <w:p w14:paraId="33B7A9A3" w14:textId="77777777" w:rsidR="00264DBA" w:rsidRPr="007309CF" w:rsidRDefault="00264DBA" w:rsidP="00A0063C">
            <w:pPr>
              <w:spacing w:after="0"/>
              <w:jc w:val="center"/>
              <w:rPr>
                <w:sz w:val="16"/>
                <w:szCs w:val="16"/>
              </w:rPr>
            </w:pPr>
            <w:r>
              <w:rPr>
                <w:sz w:val="16"/>
                <w:szCs w:val="16"/>
              </w:rPr>
              <w:t>C/S</w:t>
            </w:r>
          </w:p>
        </w:tc>
        <w:tc>
          <w:tcPr>
            <w:tcW w:w="703" w:type="dxa"/>
          </w:tcPr>
          <w:p w14:paraId="27F3A53D" w14:textId="77777777" w:rsidR="00264DBA" w:rsidRPr="007309CF" w:rsidRDefault="00264DBA" w:rsidP="00A0063C">
            <w:pPr>
              <w:spacing w:after="0"/>
              <w:jc w:val="center"/>
              <w:rPr>
                <w:sz w:val="16"/>
                <w:szCs w:val="16"/>
              </w:rPr>
            </w:pPr>
            <w:r>
              <w:rPr>
                <w:sz w:val="16"/>
                <w:szCs w:val="16"/>
              </w:rPr>
              <w:t>N</w:t>
            </w:r>
          </w:p>
        </w:tc>
        <w:tc>
          <w:tcPr>
            <w:tcW w:w="1049" w:type="dxa"/>
          </w:tcPr>
          <w:p w14:paraId="4916D287" w14:textId="77777777" w:rsidR="00264DBA" w:rsidRPr="007309CF" w:rsidRDefault="00264DBA" w:rsidP="00A0063C">
            <w:pPr>
              <w:spacing w:after="0"/>
              <w:jc w:val="center"/>
              <w:rPr>
                <w:sz w:val="16"/>
                <w:szCs w:val="16"/>
              </w:rPr>
            </w:pPr>
            <w:r>
              <w:rPr>
                <w:sz w:val="16"/>
                <w:szCs w:val="16"/>
              </w:rPr>
              <w:t>N</w:t>
            </w:r>
          </w:p>
        </w:tc>
        <w:tc>
          <w:tcPr>
            <w:tcW w:w="1270" w:type="dxa"/>
          </w:tcPr>
          <w:p w14:paraId="0B9755D2" w14:textId="77777777" w:rsidR="00264DBA" w:rsidRPr="007309CF" w:rsidRDefault="00264DBA" w:rsidP="00A0063C">
            <w:pPr>
              <w:spacing w:after="0"/>
              <w:jc w:val="center"/>
              <w:rPr>
                <w:sz w:val="16"/>
                <w:szCs w:val="16"/>
              </w:rPr>
            </w:pPr>
            <w:r>
              <w:rPr>
                <w:sz w:val="16"/>
                <w:szCs w:val="16"/>
              </w:rPr>
              <w:t xml:space="preserve">N/A – Retrospective Study </w:t>
            </w:r>
          </w:p>
        </w:tc>
        <w:tc>
          <w:tcPr>
            <w:tcW w:w="612" w:type="dxa"/>
          </w:tcPr>
          <w:p w14:paraId="47C4056C" w14:textId="77777777" w:rsidR="00264DBA" w:rsidRPr="007309CF" w:rsidRDefault="00264DBA" w:rsidP="00A0063C">
            <w:pPr>
              <w:spacing w:after="0"/>
              <w:jc w:val="center"/>
              <w:rPr>
                <w:sz w:val="16"/>
                <w:szCs w:val="16"/>
              </w:rPr>
            </w:pPr>
            <w:r>
              <w:rPr>
                <w:sz w:val="16"/>
                <w:szCs w:val="16"/>
              </w:rPr>
              <w:t>N/A</w:t>
            </w:r>
          </w:p>
        </w:tc>
        <w:tc>
          <w:tcPr>
            <w:tcW w:w="557" w:type="dxa"/>
          </w:tcPr>
          <w:p w14:paraId="4610D98D" w14:textId="77777777" w:rsidR="00264DBA" w:rsidRPr="007309CF" w:rsidRDefault="00264DBA" w:rsidP="00A0063C">
            <w:pPr>
              <w:spacing w:after="0"/>
              <w:jc w:val="center"/>
              <w:rPr>
                <w:sz w:val="16"/>
                <w:szCs w:val="16"/>
              </w:rPr>
            </w:pPr>
            <w:r>
              <w:rPr>
                <w:sz w:val="16"/>
                <w:szCs w:val="16"/>
              </w:rPr>
              <w:t>N</w:t>
            </w:r>
          </w:p>
        </w:tc>
        <w:tc>
          <w:tcPr>
            <w:tcW w:w="689" w:type="dxa"/>
          </w:tcPr>
          <w:p w14:paraId="0F76BD7C" w14:textId="77777777" w:rsidR="00264DBA" w:rsidRPr="007309CF" w:rsidRDefault="00264DBA" w:rsidP="00A0063C">
            <w:pPr>
              <w:spacing w:after="0"/>
              <w:jc w:val="center"/>
              <w:rPr>
                <w:sz w:val="16"/>
                <w:szCs w:val="16"/>
              </w:rPr>
            </w:pPr>
            <w:r>
              <w:rPr>
                <w:sz w:val="16"/>
                <w:szCs w:val="16"/>
              </w:rPr>
              <w:t>C/S</w:t>
            </w:r>
          </w:p>
        </w:tc>
        <w:tc>
          <w:tcPr>
            <w:tcW w:w="689" w:type="dxa"/>
          </w:tcPr>
          <w:p w14:paraId="594FE78E" w14:textId="77777777" w:rsidR="00264DBA" w:rsidRPr="007309CF" w:rsidRDefault="00264DBA" w:rsidP="00A0063C">
            <w:pPr>
              <w:spacing w:after="0"/>
              <w:jc w:val="center"/>
              <w:rPr>
                <w:sz w:val="16"/>
                <w:szCs w:val="16"/>
              </w:rPr>
            </w:pPr>
            <w:r>
              <w:rPr>
                <w:sz w:val="16"/>
                <w:szCs w:val="16"/>
              </w:rPr>
              <w:t>C/S</w:t>
            </w:r>
          </w:p>
        </w:tc>
        <w:tc>
          <w:tcPr>
            <w:tcW w:w="699" w:type="dxa"/>
          </w:tcPr>
          <w:p w14:paraId="6973248D" w14:textId="77777777" w:rsidR="00264DBA" w:rsidRPr="007309CF" w:rsidRDefault="00264DBA" w:rsidP="00A0063C">
            <w:pPr>
              <w:spacing w:after="0"/>
              <w:jc w:val="center"/>
              <w:rPr>
                <w:sz w:val="16"/>
                <w:szCs w:val="16"/>
              </w:rPr>
            </w:pPr>
            <w:r>
              <w:rPr>
                <w:sz w:val="16"/>
                <w:szCs w:val="16"/>
              </w:rPr>
              <w:t>N</w:t>
            </w:r>
          </w:p>
        </w:tc>
        <w:tc>
          <w:tcPr>
            <w:tcW w:w="699" w:type="dxa"/>
          </w:tcPr>
          <w:p w14:paraId="014E19A1" w14:textId="77777777" w:rsidR="00264DBA" w:rsidRPr="007309CF" w:rsidRDefault="00264DBA" w:rsidP="00A0063C">
            <w:pPr>
              <w:spacing w:after="0"/>
              <w:jc w:val="center"/>
              <w:rPr>
                <w:sz w:val="16"/>
                <w:szCs w:val="16"/>
              </w:rPr>
            </w:pPr>
            <w:r>
              <w:rPr>
                <w:sz w:val="16"/>
                <w:szCs w:val="16"/>
              </w:rPr>
              <w:t>Y</w:t>
            </w:r>
          </w:p>
        </w:tc>
        <w:tc>
          <w:tcPr>
            <w:tcW w:w="699" w:type="dxa"/>
          </w:tcPr>
          <w:p w14:paraId="2C39F840" w14:textId="77777777" w:rsidR="00264DBA" w:rsidRPr="007309CF" w:rsidRDefault="00264DBA" w:rsidP="00A0063C">
            <w:pPr>
              <w:spacing w:after="0"/>
              <w:jc w:val="center"/>
              <w:rPr>
                <w:sz w:val="16"/>
                <w:szCs w:val="16"/>
              </w:rPr>
            </w:pPr>
            <w:r>
              <w:rPr>
                <w:sz w:val="16"/>
                <w:szCs w:val="16"/>
              </w:rPr>
              <w:t>N/A</w:t>
            </w:r>
          </w:p>
        </w:tc>
        <w:tc>
          <w:tcPr>
            <w:tcW w:w="699" w:type="dxa"/>
          </w:tcPr>
          <w:p w14:paraId="46F58305" w14:textId="77777777" w:rsidR="00264DBA" w:rsidRPr="007309CF" w:rsidRDefault="00264DBA" w:rsidP="00A0063C">
            <w:pPr>
              <w:spacing w:after="0"/>
              <w:jc w:val="center"/>
              <w:rPr>
                <w:sz w:val="16"/>
                <w:szCs w:val="16"/>
              </w:rPr>
            </w:pPr>
            <w:r>
              <w:rPr>
                <w:sz w:val="16"/>
                <w:szCs w:val="16"/>
              </w:rPr>
              <w:t>N</w:t>
            </w:r>
          </w:p>
        </w:tc>
        <w:tc>
          <w:tcPr>
            <w:tcW w:w="669" w:type="dxa"/>
          </w:tcPr>
          <w:p w14:paraId="53B03F01" w14:textId="77777777" w:rsidR="00264DBA" w:rsidRPr="007309CF" w:rsidRDefault="00264DBA" w:rsidP="00A0063C">
            <w:pPr>
              <w:spacing w:after="0"/>
              <w:jc w:val="center"/>
              <w:rPr>
                <w:sz w:val="16"/>
                <w:szCs w:val="16"/>
              </w:rPr>
            </w:pPr>
            <w:r>
              <w:rPr>
                <w:sz w:val="16"/>
                <w:szCs w:val="16"/>
              </w:rPr>
              <w:t>N</w:t>
            </w:r>
          </w:p>
        </w:tc>
      </w:tr>
      <w:tr w:rsidR="00264DBA" w:rsidRPr="007309CF" w14:paraId="0E09B22E" w14:textId="77777777" w:rsidTr="00D6478D">
        <w:trPr>
          <w:trHeight w:val="366"/>
        </w:trPr>
        <w:tc>
          <w:tcPr>
            <w:tcW w:w="1530" w:type="dxa"/>
          </w:tcPr>
          <w:p w14:paraId="07D2A2A9" w14:textId="5C2D1601" w:rsidR="00264DBA" w:rsidRPr="007309CF" w:rsidRDefault="00264DBA" w:rsidP="0098703E">
            <w:pPr>
              <w:spacing w:after="0"/>
              <w:jc w:val="center"/>
              <w:rPr>
                <w:sz w:val="16"/>
                <w:szCs w:val="16"/>
              </w:rPr>
            </w:pPr>
            <w:r>
              <w:rPr>
                <w:sz w:val="16"/>
                <w:szCs w:val="16"/>
              </w:rPr>
              <w:t xml:space="preserve">Kall, 2008 </w:t>
            </w:r>
            <w:r>
              <w:rPr>
                <w:sz w:val="16"/>
                <w:szCs w:val="16"/>
              </w:rPr>
              <w:fldChar w:fldCharType="begin"/>
            </w:r>
            <w:r>
              <w:rPr>
                <w:sz w:val="16"/>
                <w:szCs w:val="16"/>
              </w:rPr>
              <w:instrText xml:space="preserve"> ADDIN EN.CITE &lt;EndNote&gt;&lt;Cite&gt;&lt;Author&gt;Kall&lt;/Author&gt;&lt;Year&gt;2009&lt;/Year&gt;&lt;RecNum&gt;169&lt;/RecNum&gt;&lt;DisplayText&gt;[83]&lt;/DisplayText&gt;&lt;record&gt;&lt;rec-number&gt;169&lt;/rec-number&gt;&lt;foreign-keys&gt;&lt;key app="EN" db-id="0wazzzvdysf52be095wxrrr052tpr2xww5zt" timestamp="1523992161"&gt;169&lt;/key&gt;&lt;/foreign-keys&gt;&lt;ref-type name="Journal Article"&gt;17&lt;/ref-type&gt;&lt;contributors&gt;&lt;authors&gt;&lt;author&gt;Kall, L. B.&lt;/author&gt;&lt;/authors&gt;&lt;/contributors&gt;&lt;auth-address&gt;Department of Occupational Therapy, Audiology, and Physiotherapy, The Sahlgrenska Academy at Goteborg University, and Institute of Neuroscience and Physiology, Goteborg, Sweden. lina.bunketorp@gu.se&lt;/auth-address&gt;&lt;titles&gt;&lt;title&gt;Psychological determinants of quality of life in patients with whiplash associated disorders-a prospective study&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227-36&lt;/pages&gt;&lt;volume&gt;31&lt;/volume&gt;&lt;number&gt;3&lt;/number&gt;&lt;edition&gt;2008/07/09&lt;/edition&gt;&lt;keywords&gt;&lt;keyword&gt;Adolescent&lt;/keyword&gt;&lt;keyword&gt;Adult&lt;/keyword&gt;&lt;keyword&gt;Female&lt;/keyword&gt;&lt;keyword&gt;Humans&lt;/keyword&gt;&lt;keyword&gt;Male&lt;/keyword&gt;&lt;keyword&gt;Middle Aged&lt;/keyword&gt;&lt;keyword&gt;Pain Measurement&lt;/keyword&gt;&lt;keyword&gt;*Personality&lt;/keyword&gt;&lt;keyword&gt;Prospective Studies&lt;/keyword&gt;&lt;keyword&gt;Psychiatric Status Rating Scales&lt;/keyword&gt;&lt;keyword&gt;Quality of Life/*psychology&lt;/keyword&gt;&lt;keyword&gt;Regression Analysis&lt;/keyword&gt;&lt;keyword&gt;Whiplash Injuries/*psychology/rehabilitation&lt;/keyword&gt;&lt;/keywords&gt;&lt;dates&gt;&lt;year&gt;2009&lt;/year&gt;&lt;/dates&gt;&lt;isbn&gt;0963-8288 (Print)&amp;#xD;0963-8288&lt;/isbn&gt;&lt;accession-num&gt;18608419&lt;/accession-num&gt;&lt;urls&gt;&lt;/urls&gt;&lt;electronic-resource-num&gt;10.1080/09638280801912030&lt;/electronic-resource-num&gt;&lt;remote-database-provider&gt;NLM&lt;/remote-database-provider&gt;&lt;language&gt;eng&lt;/language&gt;&lt;/record&gt;&lt;/Cite&gt;&lt;/EndNote&gt;</w:instrText>
            </w:r>
            <w:r>
              <w:rPr>
                <w:sz w:val="16"/>
                <w:szCs w:val="16"/>
              </w:rPr>
              <w:fldChar w:fldCharType="separate"/>
            </w:r>
            <w:r>
              <w:rPr>
                <w:noProof/>
                <w:sz w:val="16"/>
                <w:szCs w:val="16"/>
              </w:rPr>
              <w:t>[83]</w:t>
            </w:r>
            <w:r>
              <w:rPr>
                <w:sz w:val="16"/>
                <w:szCs w:val="16"/>
              </w:rPr>
              <w:fldChar w:fldCharType="end"/>
            </w:r>
          </w:p>
        </w:tc>
        <w:tc>
          <w:tcPr>
            <w:tcW w:w="630" w:type="dxa"/>
          </w:tcPr>
          <w:p w14:paraId="36B6E31E" w14:textId="77777777" w:rsidR="00264DBA" w:rsidRPr="007309CF" w:rsidRDefault="00264DBA" w:rsidP="00A0063C">
            <w:pPr>
              <w:spacing w:after="0"/>
              <w:jc w:val="center"/>
              <w:rPr>
                <w:sz w:val="16"/>
                <w:szCs w:val="16"/>
              </w:rPr>
            </w:pPr>
            <w:r>
              <w:rPr>
                <w:sz w:val="16"/>
                <w:szCs w:val="16"/>
              </w:rPr>
              <w:t>Y</w:t>
            </w:r>
          </w:p>
        </w:tc>
        <w:tc>
          <w:tcPr>
            <w:tcW w:w="630" w:type="dxa"/>
          </w:tcPr>
          <w:p w14:paraId="2133D8CE" w14:textId="77777777" w:rsidR="00264DBA" w:rsidRPr="007309CF" w:rsidRDefault="00264DBA" w:rsidP="00A0063C">
            <w:pPr>
              <w:spacing w:after="0"/>
              <w:jc w:val="center"/>
              <w:rPr>
                <w:sz w:val="16"/>
                <w:szCs w:val="16"/>
              </w:rPr>
            </w:pPr>
            <w:r>
              <w:rPr>
                <w:sz w:val="16"/>
                <w:szCs w:val="16"/>
              </w:rPr>
              <w:t>Y</w:t>
            </w:r>
          </w:p>
        </w:tc>
        <w:tc>
          <w:tcPr>
            <w:tcW w:w="686" w:type="dxa"/>
          </w:tcPr>
          <w:p w14:paraId="5D1127AF" w14:textId="77777777" w:rsidR="00264DBA" w:rsidRPr="007309CF" w:rsidRDefault="00264DBA" w:rsidP="00A0063C">
            <w:pPr>
              <w:spacing w:after="0"/>
              <w:jc w:val="center"/>
              <w:rPr>
                <w:sz w:val="16"/>
                <w:szCs w:val="16"/>
              </w:rPr>
            </w:pPr>
            <w:r>
              <w:rPr>
                <w:sz w:val="16"/>
                <w:szCs w:val="16"/>
              </w:rPr>
              <w:t>N/A</w:t>
            </w:r>
          </w:p>
        </w:tc>
        <w:tc>
          <w:tcPr>
            <w:tcW w:w="703" w:type="dxa"/>
          </w:tcPr>
          <w:p w14:paraId="762C3E09" w14:textId="77777777" w:rsidR="00264DBA" w:rsidRPr="007309CF" w:rsidRDefault="00264DBA" w:rsidP="00A0063C">
            <w:pPr>
              <w:spacing w:after="0"/>
              <w:jc w:val="center"/>
              <w:rPr>
                <w:sz w:val="16"/>
                <w:szCs w:val="16"/>
              </w:rPr>
            </w:pPr>
            <w:r>
              <w:rPr>
                <w:sz w:val="16"/>
                <w:szCs w:val="16"/>
              </w:rPr>
              <w:t>Y</w:t>
            </w:r>
          </w:p>
        </w:tc>
        <w:tc>
          <w:tcPr>
            <w:tcW w:w="1049" w:type="dxa"/>
          </w:tcPr>
          <w:p w14:paraId="1A54DAD4" w14:textId="77777777" w:rsidR="00264DBA" w:rsidRPr="007309CF" w:rsidRDefault="00264DBA" w:rsidP="00A0063C">
            <w:pPr>
              <w:spacing w:after="0"/>
              <w:jc w:val="center"/>
              <w:rPr>
                <w:sz w:val="16"/>
                <w:szCs w:val="16"/>
              </w:rPr>
            </w:pPr>
            <w:r>
              <w:rPr>
                <w:sz w:val="16"/>
                <w:szCs w:val="16"/>
              </w:rPr>
              <w:t>N</w:t>
            </w:r>
          </w:p>
        </w:tc>
        <w:tc>
          <w:tcPr>
            <w:tcW w:w="1270" w:type="dxa"/>
          </w:tcPr>
          <w:p w14:paraId="445BBEB9" w14:textId="77777777" w:rsidR="00264DBA" w:rsidRPr="007309CF" w:rsidRDefault="00264DBA" w:rsidP="00A0063C">
            <w:pPr>
              <w:spacing w:after="0"/>
              <w:jc w:val="center"/>
              <w:rPr>
                <w:sz w:val="16"/>
                <w:szCs w:val="16"/>
              </w:rPr>
            </w:pPr>
            <w:r>
              <w:rPr>
                <w:sz w:val="16"/>
                <w:szCs w:val="16"/>
              </w:rPr>
              <w:t>15%</w:t>
            </w:r>
          </w:p>
        </w:tc>
        <w:tc>
          <w:tcPr>
            <w:tcW w:w="612" w:type="dxa"/>
          </w:tcPr>
          <w:p w14:paraId="0EB09288" w14:textId="77777777" w:rsidR="00264DBA" w:rsidRPr="007309CF" w:rsidRDefault="00264DBA" w:rsidP="00A0063C">
            <w:pPr>
              <w:spacing w:after="0"/>
              <w:jc w:val="center"/>
              <w:rPr>
                <w:sz w:val="16"/>
                <w:szCs w:val="16"/>
              </w:rPr>
            </w:pPr>
            <w:r>
              <w:rPr>
                <w:sz w:val="16"/>
                <w:szCs w:val="16"/>
              </w:rPr>
              <w:t>N/A</w:t>
            </w:r>
          </w:p>
        </w:tc>
        <w:tc>
          <w:tcPr>
            <w:tcW w:w="557" w:type="dxa"/>
          </w:tcPr>
          <w:p w14:paraId="26F21E49" w14:textId="77777777" w:rsidR="00264DBA" w:rsidRPr="007309CF" w:rsidRDefault="00264DBA" w:rsidP="00A0063C">
            <w:pPr>
              <w:spacing w:after="0"/>
              <w:jc w:val="center"/>
              <w:rPr>
                <w:sz w:val="16"/>
                <w:szCs w:val="16"/>
              </w:rPr>
            </w:pPr>
            <w:r>
              <w:rPr>
                <w:sz w:val="16"/>
                <w:szCs w:val="16"/>
              </w:rPr>
              <w:t>Y</w:t>
            </w:r>
          </w:p>
        </w:tc>
        <w:tc>
          <w:tcPr>
            <w:tcW w:w="689" w:type="dxa"/>
          </w:tcPr>
          <w:p w14:paraId="318096CF" w14:textId="77777777" w:rsidR="00264DBA" w:rsidRPr="007309CF" w:rsidRDefault="00264DBA" w:rsidP="00A0063C">
            <w:pPr>
              <w:spacing w:after="0"/>
              <w:jc w:val="center"/>
              <w:rPr>
                <w:sz w:val="16"/>
                <w:szCs w:val="16"/>
              </w:rPr>
            </w:pPr>
            <w:r>
              <w:rPr>
                <w:sz w:val="16"/>
                <w:szCs w:val="16"/>
              </w:rPr>
              <w:t>N/A</w:t>
            </w:r>
          </w:p>
        </w:tc>
        <w:tc>
          <w:tcPr>
            <w:tcW w:w="689" w:type="dxa"/>
          </w:tcPr>
          <w:p w14:paraId="2D265732" w14:textId="77777777" w:rsidR="00264DBA" w:rsidRPr="007309CF" w:rsidRDefault="00264DBA" w:rsidP="00A0063C">
            <w:pPr>
              <w:spacing w:after="0"/>
              <w:jc w:val="center"/>
              <w:rPr>
                <w:sz w:val="16"/>
                <w:szCs w:val="16"/>
              </w:rPr>
            </w:pPr>
            <w:r>
              <w:rPr>
                <w:sz w:val="16"/>
                <w:szCs w:val="16"/>
              </w:rPr>
              <w:t>C/S</w:t>
            </w:r>
          </w:p>
        </w:tc>
        <w:tc>
          <w:tcPr>
            <w:tcW w:w="699" w:type="dxa"/>
          </w:tcPr>
          <w:p w14:paraId="32EBE465" w14:textId="77777777" w:rsidR="00264DBA" w:rsidRPr="007309CF" w:rsidRDefault="00264DBA" w:rsidP="00A0063C">
            <w:pPr>
              <w:spacing w:after="0"/>
              <w:jc w:val="center"/>
              <w:rPr>
                <w:sz w:val="16"/>
                <w:szCs w:val="16"/>
              </w:rPr>
            </w:pPr>
            <w:r>
              <w:rPr>
                <w:sz w:val="16"/>
                <w:szCs w:val="16"/>
              </w:rPr>
              <w:t>Y</w:t>
            </w:r>
          </w:p>
        </w:tc>
        <w:tc>
          <w:tcPr>
            <w:tcW w:w="699" w:type="dxa"/>
          </w:tcPr>
          <w:p w14:paraId="1EA5B842" w14:textId="77777777" w:rsidR="00264DBA" w:rsidRPr="007309CF" w:rsidRDefault="00264DBA" w:rsidP="00A0063C">
            <w:pPr>
              <w:spacing w:after="0"/>
              <w:jc w:val="center"/>
              <w:rPr>
                <w:sz w:val="16"/>
                <w:szCs w:val="16"/>
              </w:rPr>
            </w:pPr>
            <w:r>
              <w:rPr>
                <w:sz w:val="16"/>
                <w:szCs w:val="16"/>
              </w:rPr>
              <w:t>Y</w:t>
            </w:r>
          </w:p>
        </w:tc>
        <w:tc>
          <w:tcPr>
            <w:tcW w:w="699" w:type="dxa"/>
          </w:tcPr>
          <w:p w14:paraId="569A6CFB" w14:textId="77777777" w:rsidR="00264DBA" w:rsidRPr="007309CF" w:rsidRDefault="00264DBA" w:rsidP="00A0063C">
            <w:pPr>
              <w:spacing w:after="0"/>
              <w:jc w:val="center"/>
              <w:rPr>
                <w:sz w:val="16"/>
                <w:szCs w:val="16"/>
              </w:rPr>
            </w:pPr>
            <w:r>
              <w:rPr>
                <w:sz w:val="16"/>
                <w:szCs w:val="16"/>
              </w:rPr>
              <w:t>N/A</w:t>
            </w:r>
          </w:p>
        </w:tc>
        <w:tc>
          <w:tcPr>
            <w:tcW w:w="699" w:type="dxa"/>
          </w:tcPr>
          <w:p w14:paraId="7D53AB14" w14:textId="77777777" w:rsidR="00264DBA" w:rsidRPr="007309CF" w:rsidRDefault="00264DBA" w:rsidP="00A0063C">
            <w:pPr>
              <w:spacing w:after="0"/>
              <w:jc w:val="center"/>
              <w:rPr>
                <w:sz w:val="16"/>
                <w:szCs w:val="16"/>
              </w:rPr>
            </w:pPr>
            <w:r>
              <w:rPr>
                <w:sz w:val="16"/>
                <w:szCs w:val="16"/>
              </w:rPr>
              <w:t>C/S</w:t>
            </w:r>
          </w:p>
        </w:tc>
        <w:tc>
          <w:tcPr>
            <w:tcW w:w="669" w:type="dxa"/>
          </w:tcPr>
          <w:p w14:paraId="0DD70C90" w14:textId="77777777" w:rsidR="00264DBA" w:rsidRPr="007309CF" w:rsidRDefault="00264DBA" w:rsidP="00A0063C">
            <w:pPr>
              <w:spacing w:after="0"/>
              <w:jc w:val="center"/>
              <w:rPr>
                <w:sz w:val="16"/>
                <w:szCs w:val="16"/>
              </w:rPr>
            </w:pPr>
            <w:r>
              <w:rPr>
                <w:sz w:val="16"/>
                <w:szCs w:val="16"/>
              </w:rPr>
              <w:t>N</w:t>
            </w:r>
          </w:p>
        </w:tc>
      </w:tr>
      <w:tr w:rsidR="00264DBA" w:rsidRPr="007309CF" w14:paraId="201A8ED2" w14:textId="77777777" w:rsidTr="00D6478D">
        <w:trPr>
          <w:trHeight w:val="366"/>
        </w:trPr>
        <w:tc>
          <w:tcPr>
            <w:tcW w:w="1530" w:type="dxa"/>
          </w:tcPr>
          <w:p w14:paraId="53D7B37B" w14:textId="02F5BBC4" w:rsidR="00264DBA" w:rsidRPr="007309CF" w:rsidRDefault="00264DBA" w:rsidP="0098703E">
            <w:pPr>
              <w:spacing w:after="0"/>
              <w:jc w:val="center"/>
              <w:rPr>
                <w:sz w:val="16"/>
                <w:szCs w:val="16"/>
              </w:rPr>
            </w:pPr>
            <w:r w:rsidRPr="00562B8A">
              <w:rPr>
                <w:sz w:val="16"/>
                <w:szCs w:val="16"/>
              </w:rPr>
              <w:t>Karnezis</w:t>
            </w:r>
            <w:r>
              <w:rPr>
                <w:sz w:val="16"/>
                <w:szCs w:val="16"/>
              </w:rPr>
              <w:t xml:space="preserve">, 2007 </w:t>
            </w:r>
            <w:r>
              <w:rPr>
                <w:sz w:val="16"/>
                <w:szCs w:val="16"/>
              </w:rPr>
              <w:fldChar w:fldCharType="begin">
                <w:fldData xml:space="preserve">PEVuZE5vdGU+PENpdGU+PEF1dGhvcj5LYXJuZXppczwvQXV0aG9yPjxZZWFyPjIwMDc8L1llYXI+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</w:fldData>
              </w:fldChar>
            </w:r>
            <w:r>
              <w:rPr>
                <w:sz w:val="16"/>
                <w:szCs w:val="16"/>
              </w:rPr>
              <w:instrText xml:space="preserve"> ADDIN EN.CITE </w:instrText>
            </w:r>
            <w:r>
              <w:rPr>
                <w:sz w:val="16"/>
                <w:szCs w:val="16"/>
              </w:rPr>
              <w:fldChar w:fldCharType="begin">
                <w:fldData xml:space="preserve">PEVuZE5vdGU+PENpdGU+PEF1dGhvcj5LYXJuZXppczwvQXV0aG9yPjxZZWFyPjIwMDc8L1llYXI+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4]</w:t>
            </w:r>
            <w:r>
              <w:rPr>
                <w:sz w:val="16"/>
                <w:szCs w:val="16"/>
              </w:rPr>
              <w:fldChar w:fldCharType="end"/>
            </w:r>
          </w:p>
        </w:tc>
        <w:tc>
          <w:tcPr>
            <w:tcW w:w="630" w:type="dxa"/>
          </w:tcPr>
          <w:p w14:paraId="150D657B" w14:textId="77777777" w:rsidR="00264DBA" w:rsidRPr="007309CF" w:rsidRDefault="00264DBA" w:rsidP="00A0063C">
            <w:pPr>
              <w:spacing w:after="0"/>
              <w:jc w:val="center"/>
              <w:rPr>
                <w:sz w:val="16"/>
                <w:szCs w:val="16"/>
              </w:rPr>
            </w:pPr>
            <w:r>
              <w:rPr>
                <w:sz w:val="16"/>
                <w:szCs w:val="16"/>
              </w:rPr>
              <w:t>Y</w:t>
            </w:r>
          </w:p>
        </w:tc>
        <w:tc>
          <w:tcPr>
            <w:tcW w:w="630" w:type="dxa"/>
          </w:tcPr>
          <w:p w14:paraId="3DFAD376" w14:textId="77777777" w:rsidR="00264DBA" w:rsidRPr="007309CF" w:rsidRDefault="00264DBA" w:rsidP="00A0063C">
            <w:pPr>
              <w:spacing w:after="0"/>
              <w:jc w:val="center"/>
              <w:rPr>
                <w:sz w:val="16"/>
                <w:szCs w:val="16"/>
              </w:rPr>
            </w:pPr>
            <w:r>
              <w:rPr>
                <w:sz w:val="16"/>
                <w:szCs w:val="16"/>
              </w:rPr>
              <w:t>N</w:t>
            </w:r>
          </w:p>
        </w:tc>
        <w:tc>
          <w:tcPr>
            <w:tcW w:w="686" w:type="dxa"/>
          </w:tcPr>
          <w:p w14:paraId="5A8F1D0C" w14:textId="77777777" w:rsidR="00264DBA" w:rsidRPr="007309CF" w:rsidRDefault="00264DBA" w:rsidP="00A0063C">
            <w:pPr>
              <w:spacing w:after="0"/>
              <w:jc w:val="center"/>
              <w:rPr>
                <w:sz w:val="16"/>
                <w:szCs w:val="16"/>
              </w:rPr>
            </w:pPr>
            <w:r>
              <w:rPr>
                <w:sz w:val="16"/>
                <w:szCs w:val="16"/>
              </w:rPr>
              <w:t>N/A</w:t>
            </w:r>
          </w:p>
        </w:tc>
        <w:tc>
          <w:tcPr>
            <w:tcW w:w="703" w:type="dxa"/>
          </w:tcPr>
          <w:p w14:paraId="3F5A44A1" w14:textId="77777777" w:rsidR="00264DBA" w:rsidRPr="007309CF" w:rsidRDefault="00264DBA" w:rsidP="00A0063C">
            <w:pPr>
              <w:spacing w:after="0"/>
              <w:jc w:val="center"/>
              <w:rPr>
                <w:sz w:val="16"/>
                <w:szCs w:val="16"/>
              </w:rPr>
            </w:pPr>
            <w:r>
              <w:rPr>
                <w:sz w:val="16"/>
                <w:szCs w:val="16"/>
              </w:rPr>
              <w:t>N/A</w:t>
            </w:r>
          </w:p>
        </w:tc>
        <w:tc>
          <w:tcPr>
            <w:tcW w:w="1049" w:type="dxa"/>
          </w:tcPr>
          <w:p w14:paraId="0507A437" w14:textId="77777777" w:rsidR="00264DBA" w:rsidRPr="007309CF" w:rsidRDefault="00264DBA" w:rsidP="00A0063C">
            <w:pPr>
              <w:spacing w:after="0"/>
              <w:jc w:val="center"/>
              <w:rPr>
                <w:sz w:val="16"/>
                <w:szCs w:val="16"/>
              </w:rPr>
            </w:pPr>
            <w:r>
              <w:rPr>
                <w:sz w:val="16"/>
                <w:szCs w:val="16"/>
              </w:rPr>
              <w:t>N/A</w:t>
            </w:r>
          </w:p>
        </w:tc>
        <w:tc>
          <w:tcPr>
            <w:tcW w:w="1270" w:type="dxa"/>
          </w:tcPr>
          <w:p w14:paraId="11338FA6" w14:textId="77777777" w:rsidR="00264DBA" w:rsidRPr="007309CF" w:rsidRDefault="00264DBA" w:rsidP="00A0063C">
            <w:pPr>
              <w:spacing w:after="0"/>
              <w:jc w:val="center"/>
              <w:rPr>
                <w:sz w:val="16"/>
                <w:szCs w:val="16"/>
              </w:rPr>
            </w:pPr>
            <w:r>
              <w:rPr>
                <w:sz w:val="16"/>
                <w:szCs w:val="16"/>
              </w:rPr>
              <w:t>None</w:t>
            </w:r>
          </w:p>
        </w:tc>
        <w:tc>
          <w:tcPr>
            <w:tcW w:w="612" w:type="dxa"/>
          </w:tcPr>
          <w:p w14:paraId="021A9997" w14:textId="77777777" w:rsidR="00264DBA" w:rsidRPr="007309CF" w:rsidRDefault="00264DBA" w:rsidP="00A0063C">
            <w:pPr>
              <w:spacing w:after="0"/>
              <w:jc w:val="center"/>
              <w:rPr>
                <w:sz w:val="16"/>
                <w:szCs w:val="16"/>
              </w:rPr>
            </w:pPr>
            <w:r>
              <w:rPr>
                <w:sz w:val="16"/>
                <w:szCs w:val="16"/>
              </w:rPr>
              <w:t>N/A</w:t>
            </w:r>
          </w:p>
        </w:tc>
        <w:tc>
          <w:tcPr>
            <w:tcW w:w="557" w:type="dxa"/>
          </w:tcPr>
          <w:p w14:paraId="5182F7DE" w14:textId="77777777" w:rsidR="00264DBA" w:rsidRPr="007309CF" w:rsidRDefault="00264DBA" w:rsidP="00A0063C">
            <w:pPr>
              <w:spacing w:after="0"/>
              <w:jc w:val="center"/>
              <w:rPr>
                <w:sz w:val="16"/>
                <w:szCs w:val="16"/>
              </w:rPr>
            </w:pPr>
            <w:r>
              <w:rPr>
                <w:sz w:val="16"/>
                <w:szCs w:val="16"/>
              </w:rPr>
              <w:t>N</w:t>
            </w:r>
          </w:p>
        </w:tc>
        <w:tc>
          <w:tcPr>
            <w:tcW w:w="689" w:type="dxa"/>
          </w:tcPr>
          <w:p w14:paraId="286BDA77" w14:textId="77777777" w:rsidR="00264DBA" w:rsidRPr="007309CF" w:rsidRDefault="00264DBA" w:rsidP="00A0063C">
            <w:pPr>
              <w:spacing w:after="0"/>
              <w:jc w:val="center"/>
              <w:rPr>
                <w:sz w:val="16"/>
                <w:szCs w:val="16"/>
              </w:rPr>
            </w:pPr>
            <w:r>
              <w:rPr>
                <w:sz w:val="16"/>
                <w:szCs w:val="16"/>
              </w:rPr>
              <w:t>N/A</w:t>
            </w:r>
          </w:p>
        </w:tc>
        <w:tc>
          <w:tcPr>
            <w:tcW w:w="689" w:type="dxa"/>
          </w:tcPr>
          <w:p w14:paraId="4CA8D767" w14:textId="77777777" w:rsidR="00264DBA" w:rsidRPr="007309CF" w:rsidRDefault="00264DBA" w:rsidP="00A0063C">
            <w:pPr>
              <w:spacing w:after="0"/>
              <w:jc w:val="center"/>
              <w:rPr>
                <w:sz w:val="16"/>
                <w:szCs w:val="16"/>
              </w:rPr>
            </w:pPr>
            <w:r>
              <w:rPr>
                <w:sz w:val="16"/>
                <w:szCs w:val="16"/>
              </w:rPr>
              <w:t>N</w:t>
            </w:r>
          </w:p>
        </w:tc>
        <w:tc>
          <w:tcPr>
            <w:tcW w:w="699" w:type="dxa"/>
          </w:tcPr>
          <w:p w14:paraId="045C71E6" w14:textId="77777777" w:rsidR="00264DBA" w:rsidRPr="007309CF" w:rsidRDefault="00264DBA" w:rsidP="00A0063C">
            <w:pPr>
              <w:spacing w:after="0"/>
              <w:jc w:val="center"/>
              <w:rPr>
                <w:sz w:val="16"/>
                <w:szCs w:val="16"/>
              </w:rPr>
            </w:pPr>
            <w:r>
              <w:rPr>
                <w:sz w:val="16"/>
                <w:szCs w:val="16"/>
              </w:rPr>
              <w:t>C/S</w:t>
            </w:r>
          </w:p>
        </w:tc>
        <w:tc>
          <w:tcPr>
            <w:tcW w:w="699" w:type="dxa"/>
          </w:tcPr>
          <w:p w14:paraId="698A321C" w14:textId="77777777" w:rsidR="00264DBA" w:rsidRPr="007309CF" w:rsidRDefault="00264DBA" w:rsidP="00A0063C">
            <w:pPr>
              <w:spacing w:after="0"/>
              <w:jc w:val="center"/>
              <w:rPr>
                <w:sz w:val="16"/>
                <w:szCs w:val="16"/>
              </w:rPr>
            </w:pPr>
            <w:r>
              <w:rPr>
                <w:sz w:val="16"/>
                <w:szCs w:val="16"/>
              </w:rPr>
              <w:t>N</w:t>
            </w:r>
          </w:p>
        </w:tc>
        <w:tc>
          <w:tcPr>
            <w:tcW w:w="699" w:type="dxa"/>
          </w:tcPr>
          <w:p w14:paraId="75B146CB" w14:textId="77777777" w:rsidR="00264DBA" w:rsidRPr="007309CF" w:rsidRDefault="00264DBA" w:rsidP="00A0063C">
            <w:pPr>
              <w:spacing w:after="0"/>
              <w:jc w:val="center"/>
              <w:rPr>
                <w:sz w:val="16"/>
                <w:szCs w:val="16"/>
              </w:rPr>
            </w:pPr>
            <w:r>
              <w:rPr>
                <w:sz w:val="16"/>
                <w:szCs w:val="16"/>
              </w:rPr>
              <w:t>N</w:t>
            </w:r>
          </w:p>
        </w:tc>
        <w:tc>
          <w:tcPr>
            <w:tcW w:w="699" w:type="dxa"/>
          </w:tcPr>
          <w:p w14:paraId="2CF5C5CB" w14:textId="77777777" w:rsidR="00264DBA" w:rsidRPr="007309CF" w:rsidRDefault="00264DBA" w:rsidP="00A0063C">
            <w:pPr>
              <w:spacing w:after="0"/>
              <w:jc w:val="center"/>
              <w:rPr>
                <w:sz w:val="16"/>
                <w:szCs w:val="16"/>
              </w:rPr>
            </w:pPr>
            <w:r>
              <w:rPr>
                <w:sz w:val="16"/>
                <w:szCs w:val="16"/>
              </w:rPr>
              <w:t>N</w:t>
            </w:r>
          </w:p>
        </w:tc>
        <w:tc>
          <w:tcPr>
            <w:tcW w:w="669" w:type="dxa"/>
          </w:tcPr>
          <w:p w14:paraId="6BB1D3E3" w14:textId="77777777" w:rsidR="00264DBA" w:rsidRPr="007309CF" w:rsidRDefault="00264DBA" w:rsidP="00A0063C">
            <w:pPr>
              <w:spacing w:after="0"/>
              <w:jc w:val="center"/>
              <w:rPr>
                <w:sz w:val="16"/>
                <w:szCs w:val="16"/>
              </w:rPr>
            </w:pPr>
            <w:r>
              <w:rPr>
                <w:sz w:val="16"/>
                <w:szCs w:val="16"/>
              </w:rPr>
              <w:t>N</w:t>
            </w:r>
          </w:p>
        </w:tc>
      </w:tr>
      <w:tr w:rsidR="00264DBA" w:rsidRPr="007309CF" w14:paraId="5D8BCFBD" w14:textId="77777777" w:rsidTr="00D6478D">
        <w:trPr>
          <w:trHeight w:val="366"/>
        </w:trPr>
        <w:tc>
          <w:tcPr>
            <w:tcW w:w="1530" w:type="dxa"/>
          </w:tcPr>
          <w:p w14:paraId="4F3814F9" w14:textId="1C4E0D69" w:rsidR="00264DBA" w:rsidRPr="007309CF" w:rsidRDefault="00264DBA" w:rsidP="0098703E">
            <w:pPr>
              <w:spacing w:after="0"/>
              <w:jc w:val="center"/>
              <w:rPr>
                <w:sz w:val="16"/>
                <w:szCs w:val="16"/>
              </w:rPr>
            </w:pPr>
            <w:r w:rsidRPr="00160982">
              <w:rPr>
                <w:sz w:val="16"/>
                <w:szCs w:val="16"/>
              </w:rPr>
              <w:t>Kasch</w:t>
            </w:r>
            <w:r>
              <w:rPr>
                <w:sz w:val="16"/>
                <w:szCs w:val="16"/>
              </w:rPr>
              <w:t xml:space="preserve"> et al., 2008  </w:t>
            </w:r>
            <w:r>
              <w:rPr>
                <w:sz w:val="16"/>
                <w:szCs w:val="16"/>
              </w:rPr>
              <w:fldChar w:fldCharType="begin">
                <w:fldData xml:space="preserve">PEVuZE5vdGU+PENpdGU+PEF1dGhvcj5LYXNjaDwvQXV0aG9yPjxZZWFyPjIwMDg8L1llYXI+PFJl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NjUtNzM8L3BhZ2VzPjx2b2x1bWU+MTQwPC92b2x1bWU+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</w:fldData>
              </w:fldChar>
            </w:r>
            <w:r>
              <w:rPr>
                <w:sz w:val="16"/>
                <w:szCs w:val="16"/>
              </w:rPr>
              <w:instrText xml:space="preserve"> ADDIN EN.CITE </w:instrText>
            </w:r>
            <w:r>
              <w:rPr>
                <w:sz w:val="16"/>
                <w:szCs w:val="16"/>
              </w:rPr>
              <w:fldChar w:fldCharType="begin">
                <w:fldData xml:space="preserve">PEVuZE5vdGU+PENpdGU+PEF1dGhvcj5LYXNjaDwvQXV0aG9yPjxZZWFyPjIwMDg8L1llYXI+PFJl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NjUtNzM8L3BhZ2VzPjx2b2x1bWU+MTQwPC92b2x1bWU+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5]</w:t>
            </w:r>
            <w:r>
              <w:rPr>
                <w:sz w:val="16"/>
                <w:szCs w:val="16"/>
              </w:rPr>
              <w:fldChar w:fldCharType="end"/>
            </w:r>
            <w:r>
              <w:rPr>
                <w:sz w:val="16"/>
                <w:szCs w:val="16"/>
              </w:rPr>
              <w:t xml:space="preserve">  </w:t>
            </w:r>
          </w:p>
        </w:tc>
        <w:tc>
          <w:tcPr>
            <w:tcW w:w="630" w:type="dxa"/>
          </w:tcPr>
          <w:p w14:paraId="358963A8" w14:textId="77777777" w:rsidR="00264DBA" w:rsidRPr="007309CF" w:rsidRDefault="00264DBA" w:rsidP="00A0063C">
            <w:pPr>
              <w:spacing w:after="0"/>
              <w:jc w:val="center"/>
              <w:rPr>
                <w:sz w:val="16"/>
                <w:szCs w:val="16"/>
              </w:rPr>
            </w:pPr>
            <w:r>
              <w:rPr>
                <w:sz w:val="16"/>
                <w:szCs w:val="16"/>
              </w:rPr>
              <w:t>N</w:t>
            </w:r>
          </w:p>
        </w:tc>
        <w:tc>
          <w:tcPr>
            <w:tcW w:w="630" w:type="dxa"/>
          </w:tcPr>
          <w:p w14:paraId="72C0FDA5" w14:textId="77777777" w:rsidR="00264DBA" w:rsidRPr="007309CF" w:rsidRDefault="00264DBA" w:rsidP="00A0063C">
            <w:pPr>
              <w:spacing w:after="0"/>
              <w:jc w:val="center"/>
              <w:rPr>
                <w:sz w:val="16"/>
                <w:szCs w:val="16"/>
              </w:rPr>
            </w:pPr>
            <w:r>
              <w:rPr>
                <w:sz w:val="16"/>
                <w:szCs w:val="16"/>
              </w:rPr>
              <w:t>N</w:t>
            </w:r>
          </w:p>
        </w:tc>
        <w:tc>
          <w:tcPr>
            <w:tcW w:w="686" w:type="dxa"/>
          </w:tcPr>
          <w:p w14:paraId="70CF8612" w14:textId="77777777" w:rsidR="00264DBA" w:rsidRPr="007309CF" w:rsidRDefault="00264DBA" w:rsidP="00A0063C">
            <w:pPr>
              <w:spacing w:after="0"/>
              <w:jc w:val="center"/>
              <w:rPr>
                <w:sz w:val="16"/>
                <w:szCs w:val="16"/>
              </w:rPr>
            </w:pPr>
            <w:r>
              <w:rPr>
                <w:sz w:val="16"/>
                <w:szCs w:val="16"/>
              </w:rPr>
              <w:t>N/A</w:t>
            </w:r>
          </w:p>
        </w:tc>
        <w:tc>
          <w:tcPr>
            <w:tcW w:w="703" w:type="dxa"/>
          </w:tcPr>
          <w:p w14:paraId="6457465D" w14:textId="77777777" w:rsidR="00264DBA" w:rsidRPr="007309CF" w:rsidRDefault="00264DBA" w:rsidP="00A0063C">
            <w:pPr>
              <w:spacing w:after="0"/>
              <w:jc w:val="center"/>
              <w:rPr>
                <w:sz w:val="16"/>
                <w:szCs w:val="16"/>
              </w:rPr>
            </w:pPr>
            <w:r>
              <w:rPr>
                <w:sz w:val="16"/>
                <w:szCs w:val="16"/>
              </w:rPr>
              <w:t>N</w:t>
            </w:r>
          </w:p>
        </w:tc>
        <w:tc>
          <w:tcPr>
            <w:tcW w:w="1049" w:type="dxa"/>
          </w:tcPr>
          <w:p w14:paraId="0333584C" w14:textId="77777777" w:rsidR="00264DBA" w:rsidRPr="007309CF" w:rsidRDefault="00264DBA" w:rsidP="00A0063C">
            <w:pPr>
              <w:spacing w:after="0"/>
              <w:jc w:val="center"/>
              <w:rPr>
                <w:sz w:val="16"/>
                <w:szCs w:val="16"/>
              </w:rPr>
            </w:pPr>
            <w:r>
              <w:rPr>
                <w:sz w:val="16"/>
                <w:szCs w:val="16"/>
              </w:rPr>
              <w:t>N</w:t>
            </w:r>
          </w:p>
        </w:tc>
        <w:tc>
          <w:tcPr>
            <w:tcW w:w="1270" w:type="dxa"/>
          </w:tcPr>
          <w:p w14:paraId="63CF0E69" w14:textId="77777777" w:rsidR="00264DBA" w:rsidRPr="007309CF" w:rsidRDefault="00264DBA" w:rsidP="00A0063C">
            <w:pPr>
              <w:spacing w:after="0"/>
              <w:jc w:val="center"/>
              <w:rPr>
                <w:sz w:val="16"/>
                <w:szCs w:val="16"/>
              </w:rPr>
            </w:pPr>
            <w:r>
              <w:rPr>
                <w:sz w:val="16"/>
                <w:szCs w:val="16"/>
              </w:rPr>
              <w:t>32.5%</w:t>
            </w:r>
          </w:p>
        </w:tc>
        <w:tc>
          <w:tcPr>
            <w:tcW w:w="612" w:type="dxa"/>
          </w:tcPr>
          <w:p w14:paraId="1968B1D5" w14:textId="77777777" w:rsidR="00264DBA" w:rsidRPr="007309CF" w:rsidRDefault="00264DBA" w:rsidP="00A0063C">
            <w:pPr>
              <w:spacing w:after="0"/>
              <w:jc w:val="center"/>
              <w:rPr>
                <w:sz w:val="16"/>
                <w:szCs w:val="16"/>
              </w:rPr>
            </w:pPr>
            <w:r>
              <w:rPr>
                <w:sz w:val="16"/>
                <w:szCs w:val="16"/>
              </w:rPr>
              <w:t>N</w:t>
            </w:r>
          </w:p>
        </w:tc>
        <w:tc>
          <w:tcPr>
            <w:tcW w:w="557" w:type="dxa"/>
          </w:tcPr>
          <w:p w14:paraId="607B0122" w14:textId="77777777" w:rsidR="00264DBA" w:rsidRPr="007309CF" w:rsidRDefault="00264DBA" w:rsidP="00A0063C">
            <w:pPr>
              <w:spacing w:after="0"/>
              <w:jc w:val="center"/>
              <w:rPr>
                <w:sz w:val="16"/>
                <w:szCs w:val="16"/>
              </w:rPr>
            </w:pPr>
            <w:r>
              <w:rPr>
                <w:sz w:val="16"/>
                <w:szCs w:val="16"/>
              </w:rPr>
              <w:t>N</w:t>
            </w:r>
          </w:p>
        </w:tc>
        <w:tc>
          <w:tcPr>
            <w:tcW w:w="689" w:type="dxa"/>
          </w:tcPr>
          <w:p w14:paraId="69E75D80" w14:textId="77777777" w:rsidR="00264DBA" w:rsidRPr="007309CF" w:rsidRDefault="00264DBA" w:rsidP="00A0063C">
            <w:pPr>
              <w:spacing w:after="0"/>
              <w:jc w:val="center"/>
              <w:rPr>
                <w:sz w:val="16"/>
                <w:szCs w:val="16"/>
              </w:rPr>
            </w:pPr>
            <w:r>
              <w:rPr>
                <w:sz w:val="16"/>
                <w:szCs w:val="16"/>
              </w:rPr>
              <w:t>N/A</w:t>
            </w:r>
          </w:p>
        </w:tc>
        <w:tc>
          <w:tcPr>
            <w:tcW w:w="689" w:type="dxa"/>
          </w:tcPr>
          <w:p w14:paraId="6BFAE3C5" w14:textId="77777777" w:rsidR="00264DBA" w:rsidRPr="007309CF" w:rsidRDefault="00264DBA" w:rsidP="00A0063C">
            <w:pPr>
              <w:spacing w:after="0"/>
              <w:jc w:val="center"/>
              <w:rPr>
                <w:sz w:val="16"/>
                <w:szCs w:val="16"/>
              </w:rPr>
            </w:pPr>
            <w:r>
              <w:rPr>
                <w:sz w:val="16"/>
                <w:szCs w:val="16"/>
              </w:rPr>
              <w:t>C/S</w:t>
            </w:r>
          </w:p>
        </w:tc>
        <w:tc>
          <w:tcPr>
            <w:tcW w:w="699" w:type="dxa"/>
          </w:tcPr>
          <w:p w14:paraId="1300E877" w14:textId="77777777" w:rsidR="00264DBA" w:rsidRPr="007309CF" w:rsidRDefault="00264DBA" w:rsidP="00A0063C">
            <w:pPr>
              <w:spacing w:after="0"/>
              <w:jc w:val="center"/>
              <w:rPr>
                <w:sz w:val="16"/>
                <w:szCs w:val="16"/>
              </w:rPr>
            </w:pPr>
            <w:r>
              <w:rPr>
                <w:sz w:val="16"/>
                <w:szCs w:val="16"/>
              </w:rPr>
              <w:t>Y</w:t>
            </w:r>
          </w:p>
        </w:tc>
        <w:tc>
          <w:tcPr>
            <w:tcW w:w="699" w:type="dxa"/>
          </w:tcPr>
          <w:p w14:paraId="24E2E64A" w14:textId="77777777" w:rsidR="00264DBA" w:rsidRPr="007309CF" w:rsidRDefault="00264DBA" w:rsidP="00A0063C">
            <w:pPr>
              <w:spacing w:after="0"/>
              <w:jc w:val="center"/>
              <w:rPr>
                <w:sz w:val="16"/>
                <w:szCs w:val="16"/>
              </w:rPr>
            </w:pPr>
            <w:r>
              <w:rPr>
                <w:sz w:val="16"/>
                <w:szCs w:val="16"/>
              </w:rPr>
              <w:t>N</w:t>
            </w:r>
          </w:p>
        </w:tc>
        <w:tc>
          <w:tcPr>
            <w:tcW w:w="699" w:type="dxa"/>
          </w:tcPr>
          <w:p w14:paraId="2FA95C2E" w14:textId="77777777" w:rsidR="00264DBA" w:rsidRPr="007309CF" w:rsidRDefault="00264DBA" w:rsidP="00A0063C">
            <w:pPr>
              <w:spacing w:after="0"/>
              <w:jc w:val="center"/>
              <w:rPr>
                <w:sz w:val="16"/>
                <w:szCs w:val="16"/>
              </w:rPr>
            </w:pPr>
            <w:r>
              <w:rPr>
                <w:sz w:val="16"/>
                <w:szCs w:val="16"/>
              </w:rPr>
              <w:t>N/A</w:t>
            </w:r>
          </w:p>
        </w:tc>
        <w:tc>
          <w:tcPr>
            <w:tcW w:w="699" w:type="dxa"/>
          </w:tcPr>
          <w:p w14:paraId="0F422C80" w14:textId="77777777" w:rsidR="00264DBA" w:rsidRPr="007309CF" w:rsidRDefault="00264DBA" w:rsidP="00A0063C">
            <w:pPr>
              <w:spacing w:after="0"/>
              <w:jc w:val="center"/>
              <w:rPr>
                <w:sz w:val="16"/>
                <w:szCs w:val="16"/>
              </w:rPr>
            </w:pPr>
            <w:r>
              <w:rPr>
                <w:sz w:val="16"/>
                <w:szCs w:val="16"/>
              </w:rPr>
              <w:t>N</w:t>
            </w:r>
          </w:p>
        </w:tc>
        <w:tc>
          <w:tcPr>
            <w:tcW w:w="669" w:type="dxa"/>
          </w:tcPr>
          <w:p w14:paraId="78B1F187" w14:textId="77777777" w:rsidR="00264DBA" w:rsidRPr="007309CF" w:rsidRDefault="00264DBA" w:rsidP="00A0063C">
            <w:pPr>
              <w:spacing w:after="0"/>
              <w:jc w:val="center"/>
              <w:rPr>
                <w:sz w:val="16"/>
                <w:szCs w:val="16"/>
              </w:rPr>
            </w:pPr>
            <w:r>
              <w:rPr>
                <w:sz w:val="16"/>
                <w:szCs w:val="16"/>
              </w:rPr>
              <w:t>N</w:t>
            </w:r>
          </w:p>
        </w:tc>
      </w:tr>
      <w:tr w:rsidR="00264DBA" w:rsidRPr="007309CF" w14:paraId="675B1C82" w14:textId="77777777" w:rsidTr="00D6478D">
        <w:trPr>
          <w:trHeight w:val="366"/>
        </w:trPr>
        <w:tc>
          <w:tcPr>
            <w:tcW w:w="1530" w:type="dxa"/>
          </w:tcPr>
          <w:p w14:paraId="30F08647" w14:textId="3DBDE991" w:rsidR="00264DBA" w:rsidRPr="007309CF" w:rsidRDefault="00264DBA" w:rsidP="0098703E">
            <w:pPr>
              <w:spacing w:after="0"/>
              <w:jc w:val="center"/>
              <w:rPr>
                <w:sz w:val="16"/>
                <w:szCs w:val="16"/>
              </w:rPr>
            </w:pPr>
            <w:r w:rsidRPr="005B6F52">
              <w:rPr>
                <w:sz w:val="16"/>
                <w:szCs w:val="16"/>
              </w:rPr>
              <w:t>Lankester,</w:t>
            </w:r>
            <w:r>
              <w:rPr>
                <w:sz w:val="16"/>
                <w:szCs w:val="16"/>
              </w:rPr>
              <w:t xml:space="preserve"> 2006 </w:t>
            </w:r>
            <w:r>
              <w:rPr>
                <w:sz w:val="16"/>
                <w:szCs w:val="16"/>
              </w:rPr>
              <w:fldChar w:fldCharType="begin">
                <w:fldData xml:space="preserve">PEVuZE5vdGU+PENpdGU+PEF1dGhvcj5MYW5rZXN0ZXI8L0F1dGhvcj48WWVhcj4yMDA2PC9ZZWFy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3BlcmlvZGljYWw+PGFsdC1wZXJpb2RpY2FsPjxm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</w:fldData>
              </w:fldChar>
            </w:r>
            <w:r>
              <w:rPr>
                <w:sz w:val="16"/>
                <w:szCs w:val="16"/>
              </w:rPr>
              <w:instrText xml:space="preserve"> ADDIN EN.CITE </w:instrText>
            </w:r>
            <w:r>
              <w:rPr>
                <w:sz w:val="16"/>
                <w:szCs w:val="16"/>
              </w:rPr>
              <w:fldChar w:fldCharType="begin">
                <w:fldData xml:space="preserve">PEVuZE5vdGU+PENpdGU+PEF1dGhvcj5MYW5rZXN0ZXI8L0F1dGhvcj48WWVhcj4yMDA2PC9ZZWFy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6]</w:t>
            </w:r>
            <w:r>
              <w:rPr>
                <w:sz w:val="16"/>
                <w:szCs w:val="16"/>
              </w:rPr>
              <w:fldChar w:fldCharType="end"/>
            </w:r>
          </w:p>
        </w:tc>
        <w:tc>
          <w:tcPr>
            <w:tcW w:w="630" w:type="dxa"/>
          </w:tcPr>
          <w:p w14:paraId="165C1B00" w14:textId="77777777" w:rsidR="00264DBA" w:rsidRPr="007309CF" w:rsidRDefault="00264DBA" w:rsidP="00A0063C">
            <w:pPr>
              <w:spacing w:after="0"/>
              <w:jc w:val="center"/>
              <w:rPr>
                <w:sz w:val="16"/>
                <w:szCs w:val="16"/>
              </w:rPr>
            </w:pPr>
            <w:r>
              <w:rPr>
                <w:sz w:val="16"/>
                <w:szCs w:val="16"/>
              </w:rPr>
              <w:t>C/S</w:t>
            </w:r>
          </w:p>
        </w:tc>
        <w:tc>
          <w:tcPr>
            <w:tcW w:w="630" w:type="dxa"/>
          </w:tcPr>
          <w:p w14:paraId="6684943B" w14:textId="77777777" w:rsidR="00264DBA" w:rsidRPr="007309CF" w:rsidRDefault="00264DBA" w:rsidP="00A0063C">
            <w:pPr>
              <w:spacing w:after="0"/>
              <w:jc w:val="center"/>
              <w:rPr>
                <w:sz w:val="16"/>
                <w:szCs w:val="16"/>
              </w:rPr>
            </w:pPr>
            <w:r>
              <w:rPr>
                <w:sz w:val="16"/>
                <w:szCs w:val="16"/>
              </w:rPr>
              <w:t>N</w:t>
            </w:r>
          </w:p>
        </w:tc>
        <w:tc>
          <w:tcPr>
            <w:tcW w:w="686" w:type="dxa"/>
          </w:tcPr>
          <w:p w14:paraId="07379559" w14:textId="77777777" w:rsidR="00264DBA" w:rsidRPr="007309CF" w:rsidRDefault="00264DBA" w:rsidP="00A0063C">
            <w:pPr>
              <w:spacing w:after="0"/>
              <w:jc w:val="center"/>
              <w:rPr>
                <w:sz w:val="16"/>
                <w:szCs w:val="16"/>
              </w:rPr>
            </w:pPr>
            <w:r>
              <w:rPr>
                <w:sz w:val="16"/>
                <w:szCs w:val="16"/>
              </w:rPr>
              <w:t>N/A</w:t>
            </w:r>
          </w:p>
        </w:tc>
        <w:tc>
          <w:tcPr>
            <w:tcW w:w="703" w:type="dxa"/>
          </w:tcPr>
          <w:p w14:paraId="7A6918BF" w14:textId="77777777" w:rsidR="00264DBA" w:rsidRPr="007309CF" w:rsidRDefault="00264DBA" w:rsidP="00A0063C">
            <w:pPr>
              <w:spacing w:after="0"/>
              <w:jc w:val="center"/>
              <w:rPr>
                <w:sz w:val="16"/>
                <w:szCs w:val="16"/>
              </w:rPr>
            </w:pPr>
            <w:r>
              <w:rPr>
                <w:sz w:val="16"/>
                <w:szCs w:val="16"/>
              </w:rPr>
              <w:t>N/A</w:t>
            </w:r>
          </w:p>
        </w:tc>
        <w:tc>
          <w:tcPr>
            <w:tcW w:w="1049" w:type="dxa"/>
          </w:tcPr>
          <w:p w14:paraId="2CE7580A" w14:textId="77777777" w:rsidR="00264DBA" w:rsidRPr="007309CF" w:rsidRDefault="00264DBA" w:rsidP="00A0063C">
            <w:pPr>
              <w:spacing w:after="0"/>
              <w:jc w:val="center"/>
              <w:rPr>
                <w:sz w:val="16"/>
                <w:szCs w:val="16"/>
              </w:rPr>
            </w:pPr>
            <w:r>
              <w:rPr>
                <w:sz w:val="16"/>
                <w:szCs w:val="16"/>
              </w:rPr>
              <w:t>N/A</w:t>
            </w:r>
          </w:p>
        </w:tc>
        <w:tc>
          <w:tcPr>
            <w:tcW w:w="1270" w:type="dxa"/>
          </w:tcPr>
          <w:p w14:paraId="42294CD4" w14:textId="77777777" w:rsidR="00264DBA" w:rsidRPr="007309CF" w:rsidRDefault="00264DBA" w:rsidP="00A0063C">
            <w:pPr>
              <w:spacing w:after="0"/>
              <w:jc w:val="center"/>
              <w:rPr>
                <w:sz w:val="16"/>
                <w:szCs w:val="16"/>
              </w:rPr>
            </w:pPr>
            <w:r>
              <w:rPr>
                <w:sz w:val="16"/>
                <w:szCs w:val="16"/>
              </w:rPr>
              <w:t>N/A</w:t>
            </w:r>
          </w:p>
        </w:tc>
        <w:tc>
          <w:tcPr>
            <w:tcW w:w="612" w:type="dxa"/>
          </w:tcPr>
          <w:p w14:paraId="457528A6" w14:textId="77777777" w:rsidR="00264DBA" w:rsidRPr="007309CF" w:rsidRDefault="00264DBA" w:rsidP="00A0063C">
            <w:pPr>
              <w:spacing w:after="0"/>
              <w:jc w:val="center"/>
              <w:rPr>
                <w:sz w:val="16"/>
                <w:szCs w:val="16"/>
              </w:rPr>
            </w:pPr>
            <w:r>
              <w:rPr>
                <w:sz w:val="16"/>
                <w:szCs w:val="16"/>
              </w:rPr>
              <w:t>N/A</w:t>
            </w:r>
          </w:p>
        </w:tc>
        <w:tc>
          <w:tcPr>
            <w:tcW w:w="557" w:type="dxa"/>
          </w:tcPr>
          <w:p w14:paraId="3AA534A8" w14:textId="77777777" w:rsidR="00264DBA" w:rsidRPr="007309CF" w:rsidRDefault="00264DBA" w:rsidP="00A0063C">
            <w:pPr>
              <w:spacing w:after="0"/>
              <w:jc w:val="center"/>
              <w:rPr>
                <w:sz w:val="16"/>
                <w:szCs w:val="16"/>
              </w:rPr>
            </w:pPr>
            <w:r>
              <w:rPr>
                <w:sz w:val="16"/>
                <w:szCs w:val="16"/>
              </w:rPr>
              <w:t>Y</w:t>
            </w:r>
          </w:p>
        </w:tc>
        <w:tc>
          <w:tcPr>
            <w:tcW w:w="689" w:type="dxa"/>
          </w:tcPr>
          <w:p w14:paraId="6EE1EE64" w14:textId="77777777" w:rsidR="00264DBA" w:rsidRPr="007309CF" w:rsidRDefault="00264DBA" w:rsidP="00A0063C">
            <w:pPr>
              <w:spacing w:after="0"/>
              <w:jc w:val="center"/>
              <w:rPr>
                <w:sz w:val="16"/>
                <w:szCs w:val="16"/>
              </w:rPr>
            </w:pPr>
            <w:r>
              <w:rPr>
                <w:sz w:val="16"/>
                <w:szCs w:val="16"/>
              </w:rPr>
              <w:t>N/A</w:t>
            </w:r>
          </w:p>
        </w:tc>
        <w:tc>
          <w:tcPr>
            <w:tcW w:w="689" w:type="dxa"/>
          </w:tcPr>
          <w:p w14:paraId="6C83589A" w14:textId="77777777" w:rsidR="00264DBA" w:rsidRPr="007309CF" w:rsidRDefault="00264DBA" w:rsidP="00A0063C">
            <w:pPr>
              <w:spacing w:after="0"/>
              <w:jc w:val="center"/>
              <w:rPr>
                <w:sz w:val="16"/>
                <w:szCs w:val="16"/>
              </w:rPr>
            </w:pPr>
            <w:r>
              <w:rPr>
                <w:sz w:val="16"/>
                <w:szCs w:val="16"/>
              </w:rPr>
              <w:t>N</w:t>
            </w:r>
          </w:p>
        </w:tc>
        <w:tc>
          <w:tcPr>
            <w:tcW w:w="699" w:type="dxa"/>
          </w:tcPr>
          <w:p w14:paraId="05EB09E7" w14:textId="77777777" w:rsidR="00264DBA" w:rsidRPr="007309CF" w:rsidRDefault="00264DBA" w:rsidP="00A0063C">
            <w:pPr>
              <w:spacing w:after="0"/>
              <w:jc w:val="center"/>
              <w:rPr>
                <w:sz w:val="16"/>
                <w:szCs w:val="16"/>
              </w:rPr>
            </w:pPr>
            <w:r>
              <w:rPr>
                <w:sz w:val="16"/>
                <w:szCs w:val="16"/>
              </w:rPr>
              <w:t>C/S</w:t>
            </w:r>
          </w:p>
        </w:tc>
        <w:tc>
          <w:tcPr>
            <w:tcW w:w="699" w:type="dxa"/>
          </w:tcPr>
          <w:p w14:paraId="24E7A36F" w14:textId="77777777" w:rsidR="00264DBA" w:rsidRPr="007309CF" w:rsidRDefault="00264DBA" w:rsidP="00A0063C">
            <w:pPr>
              <w:spacing w:after="0"/>
              <w:jc w:val="center"/>
              <w:rPr>
                <w:sz w:val="16"/>
                <w:szCs w:val="16"/>
              </w:rPr>
            </w:pPr>
            <w:r>
              <w:rPr>
                <w:sz w:val="16"/>
                <w:szCs w:val="16"/>
              </w:rPr>
              <w:t>Y</w:t>
            </w:r>
          </w:p>
        </w:tc>
        <w:tc>
          <w:tcPr>
            <w:tcW w:w="699" w:type="dxa"/>
          </w:tcPr>
          <w:p w14:paraId="65759BDC" w14:textId="77777777" w:rsidR="00264DBA" w:rsidRPr="007309CF" w:rsidRDefault="00264DBA" w:rsidP="00A0063C">
            <w:pPr>
              <w:spacing w:after="0"/>
              <w:jc w:val="center"/>
              <w:rPr>
                <w:sz w:val="16"/>
                <w:szCs w:val="16"/>
              </w:rPr>
            </w:pPr>
            <w:r>
              <w:rPr>
                <w:sz w:val="16"/>
                <w:szCs w:val="16"/>
              </w:rPr>
              <w:t>C/S</w:t>
            </w:r>
          </w:p>
        </w:tc>
        <w:tc>
          <w:tcPr>
            <w:tcW w:w="699" w:type="dxa"/>
          </w:tcPr>
          <w:p w14:paraId="6BE92C26" w14:textId="77777777" w:rsidR="00264DBA" w:rsidRPr="007309CF" w:rsidRDefault="00264DBA" w:rsidP="00A0063C">
            <w:pPr>
              <w:spacing w:after="0"/>
              <w:jc w:val="center"/>
              <w:rPr>
                <w:sz w:val="16"/>
                <w:szCs w:val="16"/>
              </w:rPr>
            </w:pPr>
            <w:r>
              <w:rPr>
                <w:sz w:val="16"/>
                <w:szCs w:val="16"/>
              </w:rPr>
              <w:t>Y</w:t>
            </w:r>
          </w:p>
        </w:tc>
        <w:tc>
          <w:tcPr>
            <w:tcW w:w="669" w:type="dxa"/>
          </w:tcPr>
          <w:p w14:paraId="6B4F96DA" w14:textId="77777777" w:rsidR="00264DBA" w:rsidRPr="007309CF" w:rsidRDefault="00264DBA" w:rsidP="00A0063C">
            <w:pPr>
              <w:spacing w:after="0"/>
              <w:jc w:val="center"/>
              <w:rPr>
                <w:sz w:val="16"/>
                <w:szCs w:val="16"/>
              </w:rPr>
            </w:pPr>
            <w:r>
              <w:rPr>
                <w:sz w:val="16"/>
                <w:szCs w:val="16"/>
              </w:rPr>
              <w:t>N</w:t>
            </w:r>
          </w:p>
        </w:tc>
      </w:tr>
      <w:tr w:rsidR="00264DBA" w:rsidRPr="007309CF" w14:paraId="75A9902D" w14:textId="77777777" w:rsidTr="00D6478D">
        <w:trPr>
          <w:trHeight w:val="165"/>
        </w:trPr>
        <w:tc>
          <w:tcPr>
            <w:tcW w:w="1530" w:type="dxa"/>
          </w:tcPr>
          <w:p w14:paraId="13C616A4" w14:textId="39A95460" w:rsidR="00264DBA" w:rsidRPr="007309CF" w:rsidRDefault="00264DBA" w:rsidP="0098703E">
            <w:pPr>
              <w:spacing w:after="0"/>
              <w:jc w:val="center"/>
              <w:rPr>
                <w:sz w:val="16"/>
                <w:szCs w:val="16"/>
              </w:rPr>
            </w:pPr>
            <w:r w:rsidRPr="00D00A29">
              <w:rPr>
                <w:sz w:val="16"/>
                <w:szCs w:val="16"/>
              </w:rPr>
              <w:t>Mykletun et al.</w:t>
            </w:r>
            <w:r>
              <w:rPr>
                <w:sz w:val="16"/>
                <w:szCs w:val="16"/>
              </w:rPr>
              <w:t xml:space="preserve">, 2011 </w:t>
            </w:r>
            <w:r>
              <w:rPr>
                <w:sz w:val="16"/>
                <w:szCs w:val="16"/>
              </w:rPr>
              <w:fldChar w:fldCharType="begin">
                <w:fldData xml:space="preserve">PEVuZE5vdGU+PENpdGU+PEF1dGhvcj5NeWtsZXR1bjwvQXV0aG9yPjxZZWFyPjIwMTE8L1llYXI+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</w:fldData>
              </w:fldChar>
            </w:r>
            <w:r>
              <w:rPr>
                <w:sz w:val="16"/>
                <w:szCs w:val="16"/>
              </w:rPr>
              <w:instrText xml:space="preserve"> ADDIN EN.CITE </w:instrText>
            </w:r>
            <w:r>
              <w:rPr>
                <w:sz w:val="16"/>
                <w:szCs w:val="16"/>
              </w:rPr>
              <w:fldChar w:fldCharType="begin">
                <w:fldData xml:space="preserve">PEVuZE5vdGU+PENpdGU+PEF1dGhvcj5NeWtsZXR1bjwvQXV0aG9yPjxZZWFyPjIwMTE8L1llYXI+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7]</w:t>
            </w:r>
            <w:r>
              <w:rPr>
                <w:sz w:val="16"/>
                <w:szCs w:val="16"/>
              </w:rPr>
              <w:fldChar w:fldCharType="end"/>
            </w:r>
          </w:p>
        </w:tc>
        <w:tc>
          <w:tcPr>
            <w:tcW w:w="630" w:type="dxa"/>
          </w:tcPr>
          <w:p w14:paraId="315F419C" w14:textId="77777777" w:rsidR="00264DBA" w:rsidRPr="007309CF" w:rsidRDefault="00264DBA" w:rsidP="00A0063C">
            <w:pPr>
              <w:spacing w:after="0"/>
              <w:jc w:val="center"/>
              <w:rPr>
                <w:sz w:val="16"/>
                <w:szCs w:val="16"/>
              </w:rPr>
            </w:pPr>
            <w:r>
              <w:rPr>
                <w:sz w:val="16"/>
                <w:szCs w:val="16"/>
              </w:rPr>
              <w:t>Y</w:t>
            </w:r>
          </w:p>
        </w:tc>
        <w:tc>
          <w:tcPr>
            <w:tcW w:w="630" w:type="dxa"/>
          </w:tcPr>
          <w:p w14:paraId="2E64C1B5" w14:textId="77777777" w:rsidR="00264DBA" w:rsidRPr="007309CF" w:rsidRDefault="00264DBA" w:rsidP="00A0063C">
            <w:pPr>
              <w:spacing w:after="0"/>
              <w:jc w:val="center"/>
              <w:rPr>
                <w:sz w:val="16"/>
                <w:szCs w:val="16"/>
              </w:rPr>
            </w:pPr>
            <w:r>
              <w:rPr>
                <w:sz w:val="16"/>
                <w:szCs w:val="16"/>
              </w:rPr>
              <w:t>Y</w:t>
            </w:r>
          </w:p>
        </w:tc>
        <w:tc>
          <w:tcPr>
            <w:tcW w:w="686" w:type="dxa"/>
          </w:tcPr>
          <w:p w14:paraId="6A6813E5" w14:textId="77777777" w:rsidR="00264DBA" w:rsidRPr="007309CF" w:rsidRDefault="00264DBA" w:rsidP="00A0063C">
            <w:pPr>
              <w:spacing w:after="0"/>
              <w:jc w:val="center"/>
              <w:rPr>
                <w:sz w:val="16"/>
                <w:szCs w:val="16"/>
              </w:rPr>
            </w:pPr>
            <w:r>
              <w:rPr>
                <w:sz w:val="16"/>
                <w:szCs w:val="16"/>
              </w:rPr>
              <w:t>Y</w:t>
            </w:r>
          </w:p>
        </w:tc>
        <w:tc>
          <w:tcPr>
            <w:tcW w:w="703" w:type="dxa"/>
          </w:tcPr>
          <w:p w14:paraId="35D01B8C" w14:textId="77777777" w:rsidR="00264DBA" w:rsidRPr="007309CF" w:rsidRDefault="00264DBA" w:rsidP="00A0063C">
            <w:pPr>
              <w:spacing w:after="0"/>
              <w:jc w:val="center"/>
              <w:rPr>
                <w:sz w:val="16"/>
                <w:szCs w:val="16"/>
              </w:rPr>
            </w:pPr>
            <w:r>
              <w:rPr>
                <w:sz w:val="16"/>
                <w:szCs w:val="16"/>
              </w:rPr>
              <w:t>N</w:t>
            </w:r>
          </w:p>
        </w:tc>
        <w:tc>
          <w:tcPr>
            <w:tcW w:w="1049" w:type="dxa"/>
          </w:tcPr>
          <w:p w14:paraId="0BBD9E28" w14:textId="77777777" w:rsidR="00264DBA" w:rsidRPr="007309CF" w:rsidRDefault="00264DBA" w:rsidP="00A0063C">
            <w:pPr>
              <w:spacing w:after="0"/>
              <w:jc w:val="center"/>
              <w:rPr>
                <w:sz w:val="16"/>
                <w:szCs w:val="16"/>
              </w:rPr>
            </w:pPr>
            <w:r>
              <w:rPr>
                <w:sz w:val="16"/>
                <w:szCs w:val="16"/>
              </w:rPr>
              <w:t>Y</w:t>
            </w:r>
          </w:p>
        </w:tc>
        <w:tc>
          <w:tcPr>
            <w:tcW w:w="1270" w:type="dxa"/>
          </w:tcPr>
          <w:p w14:paraId="04692546" w14:textId="77777777" w:rsidR="00264DBA" w:rsidRPr="007309CF" w:rsidRDefault="00264DBA" w:rsidP="00A0063C">
            <w:pPr>
              <w:spacing w:after="0"/>
              <w:jc w:val="center"/>
              <w:rPr>
                <w:sz w:val="16"/>
                <w:szCs w:val="16"/>
              </w:rPr>
            </w:pPr>
            <w:r>
              <w:rPr>
                <w:sz w:val="16"/>
                <w:szCs w:val="16"/>
              </w:rPr>
              <w:t>N/A</w:t>
            </w:r>
          </w:p>
        </w:tc>
        <w:tc>
          <w:tcPr>
            <w:tcW w:w="612" w:type="dxa"/>
          </w:tcPr>
          <w:p w14:paraId="50C79F82" w14:textId="77777777" w:rsidR="00264DBA" w:rsidRPr="007309CF" w:rsidRDefault="00264DBA" w:rsidP="00A0063C">
            <w:pPr>
              <w:spacing w:after="0"/>
              <w:jc w:val="center"/>
              <w:rPr>
                <w:sz w:val="16"/>
                <w:szCs w:val="16"/>
              </w:rPr>
            </w:pPr>
            <w:r>
              <w:rPr>
                <w:sz w:val="16"/>
                <w:szCs w:val="16"/>
              </w:rPr>
              <w:t>N/A</w:t>
            </w:r>
          </w:p>
        </w:tc>
        <w:tc>
          <w:tcPr>
            <w:tcW w:w="557" w:type="dxa"/>
          </w:tcPr>
          <w:p w14:paraId="153F1718" w14:textId="77777777" w:rsidR="00264DBA" w:rsidRPr="007309CF" w:rsidRDefault="00264DBA" w:rsidP="00A0063C">
            <w:pPr>
              <w:spacing w:after="0"/>
              <w:jc w:val="center"/>
              <w:rPr>
                <w:sz w:val="16"/>
                <w:szCs w:val="16"/>
              </w:rPr>
            </w:pPr>
            <w:r>
              <w:rPr>
                <w:sz w:val="16"/>
                <w:szCs w:val="16"/>
              </w:rPr>
              <w:t>Y</w:t>
            </w:r>
          </w:p>
        </w:tc>
        <w:tc>
          <w:tcPr>
            <w:tcW w:w="689" w:type="dxa"/>
          </w:tcPr>
          <w:p w14:paraId="3065B788" w14:textId="77777777" w:rsidR="00264DBA" w:rsidRPr="007309CF" w:rsidRDefault="00264DBA" w:rsidP="00A0063C">
            <w:pPr>
              <w:spacing w:after="0"/>
              <w:jc w:val="center"/>
              <w:rPr>
                <w:sz w:val="16"/>
                <w:szCs w:val="16"/>
              </w:rPr>
            </w:pPr>
            <w:r>
              <w:rPr>
                <w:sz w:val="16"/>
                <w:szCs w:val="16"/>
              </w:rPr>
              <w:t>N/A</w:t>
            </w:r>
          </w:p>
        </w:tc>
        <w:tc>
          <w:tcPr>
            <w:tcW w:w="689" w:type="dxa"/>
          </w:tcPr>
          <w:p w14:paraId="493E9EA5" w14:textId="77777777" w:rsidR="00264DBA" w:rsidRPr="007309CF" w:rsidRDefault="00264DBA" w:rsidP="00A0063C">
            <w:pPr>
              <w:spacing w:after="0"/>
              <w:jc w:val="center"/>
              <w:rPr>
                <w:sz w:val="16"/>
                <w:szCs w:val="16"/>
              </w:rPr>
            </w:pPr>
            <w:r>
              <w:rPr>
                <w:sz w:val="16"/>
                <w:szCs w:val="16"/>
              </w:rPr>
              <w:t>C/S</w:t>
            </w:r>
          </w:p>
        </w:tc>
        <w:tc>
          <w:tcPr>
            <w:tcW w:w="699" w:type="dxa"/>
          </w:tcPr>
          <w:p w14:paraId="0258E94D" w14:textId="77777777" w:rsidR="00264DBA" w:rsidRPr="007309CF" w:rsidRDefault="00264DBA" w:rsidP="00A0063C">
            <w:pPr>
              <w:spacing w:after="0"/>
              <w:jc w:val="center"/>
              <w:rPr>
                <w:sz w:val="16"/>
                <w:szCs w:val="16"/>
              </w:rPr>
            </w:pPr>
            <w:r>
              <w:rPr>
                <w:sz w:val="16"/>
                <w:szCs w:val="16"/>
              </w:rPr>
              <w:t>C/S</w:t>
            </w:r>
          </w:p>
        </w:tc>
        <w:tc>
          <w:tcPr>
            <w:tcW w:w="699" w:type="dxa"/>
          </w:tcPr>
          <w:p w14:paraId="27FADBC8" w14:textId="77777777" w:rsidR="00264DBA" w:rsidRPr="007309CF" w:rsidRDefault="00264DBA" w:rsidP="00A0063C">
            <w:pPr>
              <w:spacing w:after="0"/>
              <w:jc w:val="center"/>
              <w:rPr>
                <w:sz w:val="16"/>
                <w:szCs w:val="16"/>
              </w:rPr>
            </w:pPr>
            <w:r>
              <w:rPr>
                <w:sz w:val="16"/>
                <w:szCs w:val="16"/>
              </w:rPr>
              <w:t>N</w:t>
            </w:r>
          </w:p>
        </w:tc>
        <w:tc>
          <w:tcPr>
            <w:tcW w:w="699" w:type="dxa"/>
          </w:tcPr>
          <w:p w14:paraId="5DCE52F6" w14:textId="77777777" w:rsidR="00264DBA" w:rsidRPr="007309CF" w:rsidRDefault="00264DBA" w:rsidP="00A0063C">
            <w:pPr>
              <w:spacing w:after="0"/>
              <w:jc w:val="center"/>
              <w:rPr>
                <w:sz w:val="16"/>
                <w:szCs w:val="16"/>
              </w:rPr>
            </w:pPr>
            <w:r>
              <w:rPr>
                <w:sz w:val="16"/>
                <w:szCs w:val="16"/>
              </w:rPr>
              <w:t>N/A</w:t>
            </w:r>
          </w:p>
        </w:tc>
        <w:tc>
          <w:tcPr>
            <w:tcW w:w="699" w:type="dxa"/>
          </w:tcPr>
          <w:p w14:paraId="4F5186E6" w14:textId="77777777" w:rsidR="00264DBA" w:rsidRPr="007309CF" w:rsidRDefault="00264DBA" w:rsidP="00A0063C">
            <w:pPr>
              <w:spacing w:after="0"/>
              <w:jc w:val="center"/>
              <w:rPr>
                <w:sz w:val="16"/>
                <w:szCs w:val="16"/>
              </w:rPr>
            </w:pPr>
            <w:r>
              <w:rPr>
                <w:sz w:val="16"/>
                <w:szCs w:val="16"/>
              </w:rPr>
              <w:t>N</w:t>
            </w:r>
          </w:p>
        </w:tc>
        <w:tc>
          <w:tcPr>
            <w:tcW w:w="669" w:type="dxa"/>
          </w:tcPr>
          <w:p w14:paraId="05B1161A" w14:textId="77777777" w:rsidR="00264DBA" w:rsidRPr="007309CF" w:rsidRDefault="00264DBA" w:rsidP="00A0063C">
            <w:pPr>
              <w:spacing w:after="0"/>
              <w:jc w:val="center"/>
              <w:rPr>
                <w:sz w:val="16"/>
                <w:szCs w:val="16"/>
              </w:rPr>
            </w:pPr>
            <w:r>
              <w:rPr>
                <w:sz w:val="16"/>
                <w:szCs w:val="16"/>
              </w:rPr>
              <w:t>Y</w:t>
            </w:r>
          </w:p>
        </w:tc>
      </w:tr>
      <w:tr w:rsidR="00264DBA" w:rsidRPr="007309CF" w14:paraId="0316693B" w14:textId="77777777" w:rsidTr="00D6478D">
        <w:trPr>
          <w:trHeight w:val="236"/>
        </w:trPr>
        <w:tc>
          <w:tcPr>
            <w:tcW w:w="1530" w:type="dxa"/>
          </w:tcPr>
          <w:p w14:paraId="5DBB0E02" w14:textId="795DE89D" w:rsidR="00264DBA" w:rsidRPr="007309CF" w:rsidRDefault="00264DBA" w:rsidP="0098703E">
            <w:pPr>
              <w:spacing w:after="0"/>
              <w:jc w:val="center"/>
              <w:rPr>
                <w:sz w:val="16"/>
                <w:szCs w:val="16"/>
              </w:rPr>
            </w:pPr>
            <w:r w:rsidRPr="00A86D8B">
              <w:rPr>
                <w:sz w:val="16"/>
                <w:szCs w:val="16"/>
              </w:rPr>
              <w:t>Oddsdottir &amp; Kristjansson</w:t>
            </w:r>
            <w:r>
              <w:rPr>
                <w:sz w:val="16"/>
                <w:szCs w:val="16"/>
              </w:rPr>
              <w:t xml:space="preserve">, 2012 </w:t>
            </w:r>
            <w:r>
              <w:rPr>
                <w:sz w:val="16"/>
                <w:szCs w:val="16"/>
              </w:rPr>
              <w:fldChar w:fldCharType="begin">
                <w:fldData xml:space="preserve">PEVuZE5vdGU+PENpdGU+PEF1dGhvcj5PZGRzZG90dGlyPC9BdXRob3I+PFllYXI+MjAxMjwvWWVh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PZGRzZG90dGlyPC9BdXRob3I+PFllYXI+MjAxMjwvWWVh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8]</w:t>
            </w:r>
            <w:r>
              <w:rPr>
                <w:sz w:val="16"/>
                <w:szCs w:val="16"/>
              </w:rPr>
              <w:fldChar w:fldCharType="end"/>
            </w:r>
          </w:p>
        </w:tc>
        <w:tc>
          <w:tcPr>
            <w:tcW w:w="630" w:type="dxa"/>
          </w:tcPr>
          <w:p w14:paraId="6C155BF5" w14:textId="77777777" w:rsidR="00264DBA" w:rsidRPr="007309CF" w:rsidRDefault="00264DBA" w:rsidP="00A0063C">
            <w:pPr>
              <w:spacing w:after="0"/>
              <w:jc w:val="center"/>
              <w:rPr>
                <w:sz w:val="16"/>
                <w:szCs w:val="16"/>
              </w:rPr>
            </w:pPr>
            <w:r>
              <w:rPr>
                <w:sz w:val="16"/>
                <w:szCs w:val="16"/>
              </w:rPr>
              <w:t>Y</w:t>
            </w:r>
          </w:p>
        </w:tc>
        <w:tc>
          <w:tcPr>
            <w:tcW w:w="630" w:type="dxa"/>
          </w:tcPr>
          <w:p w14:paraId="0A75C22A" w14:textId="77777777" w:rsidR="00264DBA" w:rsidRPr="007309CF" w:rsidRDefault="00264DBA" w:rsidP="00A0063C">
            <w:pPr>
              <w:spacing w:after="0"/>
              <w:jc w:val="center"/>
              <w:rPr>
                <w:sz w:val="16"/>
                <w:szCs w:val="16"/>
              </w:rPr>
            </w:pPr>
            <w:r>
              <w:rPr>
                <w:sz w:val="16"/>
                <w:szCs w:val="16"/>
              </w:rPr>
              <w:t>Y</w:t>
            </w:r>
          </w:p>
        </w:tc>
        <w:tc>
          <w:tcPr>
            <w:tcW w:w="686" w:type="dxa"/>
          </w:tcPr>
          <w:p w14:paraId="62A677FC" w14:textId="77777777" w:rsidR="00264DBA" w:rsidRPr="007309CF" w:rsidRDefault="00264DBA" w:rsidP="00A0063C">
            <w:pPr>
              <w:spacing w:after="0"/>
              <w:jc w:val="center"/>
              <w:rPr>
                <w:sz w:val="16"/>
                <w:szCs w:val="16"/>
              </w:rPr>
            </w:pPr>
            <w:r>
              <w:rPr>
                <w:sz w:val="16"/>
                <w:szCs w:val="16"/>
              </w:rPr>
              <w:t>C/S &amp; N/A</w:t>
            </w:r>
          </w:p>
        </w:tc>
        <w:tc>
          <w:tcPr>
            <w:tcW w:w="703" w:type="dxa"/>
          </w:tcPr>
          <w:p w14:paraId="2755D744" w14:textId="77777777" w:rsidR="00264DBA" w:rsidRPr="007309CF" w:rsidRDefault="00264DBA" w:rsidP="00A0063C">
            <w:pPr>
              <w:spacing w:after="0"/>
              <w:jc w:val="center"/>
              <w:rPr>
                <w:sz w:val="16"/>
                <w:szCs w:val="16"/>
              </w:rPr>
            </w:pPr>
            <w:r>
              <w:rPr>
                <w:sz w:val="16"/>
                <w:szCs w:val="16"/>
              </w:rPr>
              <w:t>N</w:t>
            </w:r>
          </w:p>
        </w:tc>
        <w:tc>
          <w:tcPr>
            <w:tcW w:w="1049" w:type="dxa"/>
          </w:tcPr>
          <w:p w14:paraId="23300194" w14:textId="77777777" w:rsidR="00264DBA" w:rsidRPr="007309CF" w:rsidRDefault="00264DBA" w:rsidP="00A0063C">
            <w:pPr>
              <w:spacing w:after="0"/>
              <w:jc w:val="center"/>
              <w:rPr>
                <w:sz w:val="16"/>
                <w:szCs w:val="16"/>
              </w:rPr>
            </w:pPr>
            <w:r>
              <w:rPr>
                <w:sz w:val="16"/>
                <w:szCs w:val="16"/>
              </w:rPr>
              <w:t>N/A</w:t>
            </w:r>
          </w:p>
        </w:tc>
        <w:tc>
          <w:tcPr>
            <w:tcW w:w="1270" w:type="dxa"/>
          </w:tcPr>
          <w:p w14:paraId="03B95540" w14:textId="77777777" w:rsidR="00264DBA" w:rsidRPr="007309CF" w:rsidRDefault="00264DBA" w:rsidP="00A0063C">
            <w:pPr>
              <w:spacing w:after="0"/>
              <w:jc w:val="center"/>
              <w:rPr>
                <w:sz w:val="16"/>
                <w:szCs w:val="16"/>
              </w:rPr>
            </w:pPr>
            <w:r>
              <w:rPr>
                <w:sz w:val="16"/>
                <w:szCs w:val="16"/>
              </w:rPr>
              <w:t>36.5%</w:t>
            </w:r>
          </w:p>
        </w:tc>
        <w:tc>
          <w:tcPr>
            <w:tcW w:w="612" w:type="dxa"/>
          </w:tcPr>
          <w:p w14:paraId="78081A7D" w14:textId="77777777" w:rsidR="00264DBA" w:rsidRPr="007309CF" w:rsidRDefault="00264DBA" w:rsidP="00A0063C">
            <w:pPr>
              <w:spacing w:after="0"/>
              <w:jc w:val="center"/>
              <w:rPr>
                <w:sz w:val="16"/>
                <w:szCs w:val="16"/>
              </w:rPr>
            </w:pPr>
            <w:r>
              <w:rPr>
                <w:sz w:val="16"/>
                <w:szCs w:val="16"/>
              </w:rPr>
              <w:t>N/A</w:t>
            </w:r>
          </w:p>
        </w:tc>
        <w:tc>
          <w:tcPr>
            <w:tcW w:w="557" w:type="dxa"/>
          </w:tcPr>
          <w:p w14:paraId="69ED2DFC" w14:textId="77777777" w:rsidR="00264DBA" w:rsidRPr="007309CF" w:rsidRDefault="00264DBA" w:rsidP="00A0063C">
            <w:pPr>
              <w:spacing w:after="0"/>
              <w:jc w:val="center"/>
              <w:rPr>
                <w:sz w:val="16"/>
                <w:szCs w:val="16"/>
              </w:rPr>
            </w:pPr>
            <w:r>
              <w:rPr>
                <w:sz w:val="16"/>
                <w:szCs w:val="16"/>
              </w:rPr>
              <w:t>Y</w:t>
            </w:r>
          </w:p>
        </w:tc>
        <w:tc>
          <w:tcPr>
            <w:tcW w:w="689" w:type="dxa"/>
          </w:tcPr>
          <w:p w14:paraId="4B0A110F" w14:textId="77777777" w:rsidR="00264DBA" w:rsidRPr="007309CF" w:rsidRDefault="00264DBA" w:rsidP="00A0063C">
            <w:pPr>
              <w:spacing w:after="0"/>
              <w:jc w:val="center"/>
              <w:rPr>
                <w:sz w:val="16"/>
                <w:szCs w:val="16"/>
              </w:rPr>
            </w:pPr>
            <w:r>
              <w:rPr>
                <w:sz w:val="16"/>
                <w:szCs w:val="16"/>
              </w:rPr>
              <w:t>N/A</w:t>
            </w:r>
          </w:p>
        </w:tc>
        <w:tc>
          <w:tcPr>
            <w:tcW w:w="689" w:type="dxa"/>
          </w:tcPr>
          <w:p w14:paraId="5C3D5798" w14:textId="77777777" w:rsidR="00264DBA" w:rsidRPr="007309CF" w:rsidRDefault="00264DBA" w:rsidP="00A0063C">
            <w:pPr>
              <w:spacing w:after="0"/>
              <w:jc w:val="center"/>
              <w:rPr>
                <w:sz w:val="16"/>
                <w:szCs w:val="16"/>
              </w:rPr>
            </w:pPr>
            <w:r>
              <w:rPr>
                <w:sz w:val="16"/>
                <w:szCs w:val="16"/>
              </w:rPr>
              <w:t>N</w:t>
            </w:r>
          </w:p>
        </w:tc>
        <w:tc>
          <w:tcPr>
            <w:tcW w:w="699" w:type="dxa"/>
          </w:tcPr>
          <w:p w14:paraId="385658AE" w14:textId="77777777" w:rsidR="00264DBA" w:rsidRPr="007309CF" w:rsidRDefault="00264DBA" w:rsidP="00A0063C">
            <w:pPr>
              <w:spacing w:after="0"/>
              <w:jc w:val="center"/>
              <w:rPr>
                <w:sz w:val="16"/>
                <w:szCs w:val="16"/>
              </w:rPr>
            </w:pPr>
            <w:r>
              <w:rPr>
                <w:sz w:val="16"/>
                <w:szCs w:val="16"/>
              </w:rPr>
              <w:t>N</w:t>
            </w:r>
          </w:p>
        </w:tc>
        <w:tc>
          <w:tcPr>
            <w:tcW w:w="699" w:type="dxa"/>
          </w:tcPr>
          <w:p w14:paraId="6394EBB7" w14:textId="77777777" w:rsidR="00264DBA" w:rsidRPr="007309CF" w:rsidRDefault="00264DBA" w:rsidP="00A0063C">
            <w:pPr>
              <w:spacing w:after="0"/>
              <w:jc w:val="center"/>
              <w:rPr>
                <w:sz w:val="16"/>
                <w:szCs w:val="16"/>
              </w:rPr>
            </w:pPr>
            <w:r>
              <w:rPr>
                <w:sz w:val="16"/>
                <w:szCs w:val="16"/>
              </w:rPr>
              <w:t>Y</w:t>
            </w:r>
          </w:p>
        </w:tc>
        <w:tc>
          <w:tcPr>
            <w:tcW w:w="699" w:type="dxa"/>
          </w:tcPr>
          <w:p w14:paraId="6323C9E2" w14:textId="77777777" w:rsidR="00264DBA" w:rsidRPr="007309CF" w:rsidRDefault="00264DBA" w:rsidP="00A0063C">
            <w:pPr>
              <w:spacing w:after="0"/>
              <w:jc w:val="center"/>
              <w:rPr>
                <w:sz w:val="16"/>
                <w:szCs w:val="16"/>
              </w:rPr>
            </w:pPr>
            <w:r>
              <w:rPr>
                <w:sz w:val="16"/>
                <w:szCs w:val="16"/>
              </w:rPr>
              <w:t>Y</w:t>
            </w:r>
          </w:p>
        </w:tc>
        <w:tc>
          <w:tcPr>
            <w:tcW w:w="699" w:type="dxa"/>
          </w:tcPr>
          <w:p w14:paraId="6F04CD59" w14:textId="77777777" w:rsidR="00264DBA" w:rsidRPr="007309CF" w:rsidRDefault="00264DBA" w:rsidP="00A0063C">
            <w:pPr>
              <w:spacing w:after="0"/>
              <w:jc w:val="center"/>
              <w:rPr>
                <w:sz w:val="16"/>
                <w:szCs w:val="16"/>
              </w:rPr>
            </w:pPr>
            <w:r>
              <w:rPr>
                <w:sz w:val="16"/>
                <w:szCs w:val="16"/>
              </w:rPr>
              <w:t>N</w:t>
            </w:r>
          </w:p>
        </w:tc>
        <w:tc>
          <w:tcPr>
            <w:tcW w:w="669" w:type="dxa"/>
          </w:tcPr>
          <w:p w14:paraId="2646BEE7" w14:textId="77777777" w:rsidR="00264DBA" w:rsidRPr="007309CF" w:rsidRDefault="00264DBA" w:rsidP="00A0063C">
            <w:pPr>
              <w:spacing w:after="0"/>
              <w:jc w:val="center"/>
              <w:rPr>
                <w:sz w:val="16"/>
                <w:szCs w:val="16"/>
              </w:rPr>
            </w:pPr>
            <w:r>
              <w:rPr>
                <w:sz w:val="16"/>
                <w:szCs w:val="16"/>
              </w:rPr>
              <w:t>Y</w:t>
            </w:r>
          </w:p>
        </w:tc>
      </w:tr>
      <w:tr w:rsidR="00264DBA" w:rsidRPr="007309CF" w14:paraId="0CE9B948" w14:textId="77777777" w:rsidTr="00D6478D">
        <w:trPr>
          <w:trHeight w:val="236"/>
        </w:trPr>
        <w:tc>
          <w:tcPr>
            <w:tcW w:w="1530" w:type="dxa"/>
          </w:tcPr>
          <w:p w14:paraId="73B62E27" w14:textId="4FA7CCAC" w:rsidR="00264DBA" w:rsidRPr="007309CF" w:rsidRDefault="00264DBA" w:rsidP="0098703E">
            <w:pPr>
              <w:spacing w:after="0"/>
              <w:jc w:val="center"/>
              <w:rPr>
                <w:sz w:val="16"/>
                <w:szCs w:val="16"/>
              </w:rPr>
            </w:pPr>
            <w:r>
              <w:rPr>
                <w:sz w:val="16"/>
                <w:szCs w:val="16"/>
              </w:rPr>
              <w:t xml:space="preserve">Rebbeck et al., 2006 </w:t>
            </w:r>
            <w:r>
              <w:rPr>
                <w:sz w:val="16"/>
                <w:szCs w:val="16"/>
              </w:rPr>
              <w:fldChar w:fldCharType="begin">
                <w:fldData xml:space="preserve">PEVuZE5vdGU+PENpdGU+PEF1dGhvcj5SZWJiZWNrPC9BdXRob3I+PFllYXI+MjAwNjwvWWVhcj48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</w:fldData>
              </w:fldChar>
            </w:r>
            <w:r>
              <w:rPr>
                <w:sz w:val="16"/>
                <w:szCs w:val="16"/>
              </w:rPr>
              <w:instrText xml:space="preserve"> ADDIN EN.CITE </w:instrText>
            </w:r>
            <w:r>
              <w:rPr>
                <w:sz w:val="16"/>
                <w:szCs w:val="16"/>
              </w:rPr>
              <w:fldChar w:fldCharType="begin">
                <w:fldData xml:space="preserve">PEVuZE5vdGU+PENpdGU+PEF1dGhvcj5SZWJiZWNrPC9BdXRob3I+PFllYXI+MjAwNjwvWWVhcj48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89]</w:t>
            </w:r>
            <w:r>
              <w:rPr>
                <w:sz w:val="16"/>
                <w:szCs w:val="16"/>
              </w:rPr>
              <w:fldChar w:fldCharType="end"/>
            </w:r>
          </w:p>
        </w:tc>
        <w:tc>
          <w:tcPr>
            <w:tcW w:w="630" w:type="dxa"/>
          </w:tcPr>
          <w:p w14:paraId="2F157FD6" w14:textId="77777777" w:rsidR="00264DBA" w:rsidRPr="007309CF" w:rsidRDefault="00264DBA" w:rsidP="00A0063C">
            <w:pPr>
              <w:spacing w:after="0"/>
              <w:jc w:val="center"/>
              <w:rPr>
                <w:sz w:val="16"/>
                <w:szCs w:val="16"/>
              </w:rPr>
            </w:pPr>
            <w:r>
              <w:rPr>
                <w:sz w:val="16"/>
                <w:szCs w:val="16"/>
              </w:rPr>
              <w:t>Y</w:t>
            </w:r>
          </w:p>
        </w:tc>
        <w:tc>
          <w:tcPr>
            <w:tcW w:w="630" w:type="dxa"/>
          </w:tcPr>
          <w:p w14:paraId="66D5FD58" w14:textId="77777777" w:rsidR="00264DBA" w:rsidRPr="007309CF" w:rsidRDefault="00264DBA" w:rsidP="00A0063C">
            <w:pPr>
              <w:spacing w:after="0"/>
              <w:jc w:val="center"/>
              <w:rPr>
                <w:sz w:val="16"/>
                <w:szCs w:val="16"/>
              </w:rPr>
            </w:pPr>
            <w:r>
              <w:rPr>
                <w:sz w:val="16"/>
                <w:szCs w:val="16"/>
              </w:rPr>
              <w:t>Y</w:t>
            </w:r>
          </w:p>
        </w:tc>
        <w:tc>
          <w:tcPr>
            <w:tcW w:w="686" w:type="dxa"/>
          </w:tcPr>
          <w:p w14:paraId="3A65198C" w14:textId="77777777" w:rsidR="00264DBA" w:rsidRPr="007309CF" w:rsidRDefault="00264DBA" w:rsidP="00A0063C">
            <w:pPr>
              <w:spacing w:after="0"/>
              <w:jc w:val="center"/>
              <w:rPr>
                <w:sz w:val="16"/>
                <w:szCs w:val="16"/>
              </w:rPr>
            </w:pPr>
            <w:r>
              <w:rPr>
                <w:sz w:val="16"/>
                <w:szCs w:val="16"/>
              </w:rPr>
              <w:t>N/A</w:t>
            </w:r>
          </w:p>
        </w:tc>
        <w:tc>
          <w:tcPr>
            <w:tcW w:w="703" w:type="dxa"/>
          </w:tcPr>
          <w:p w14:paraId="5391DE02" w14:textId="77777777" w:rsidR="00264DBA" w:rsidRPr="007309CF" w:rsidRDefault="00264DBA" w:rsidP="00A0063C">
            <w:pPr>
              <w:spacing w:after="0"/>
              <w:jc w:val="center"/>
              <w:rPr>
                <w:sz w:val="16"/>
                <w:szCs w:val="16"/>
              </w:rPr>
            </w:pPr>
            <w:r>
              <w:rPr>
                <w:sz w:val="16"/>
                <w:szCs w:val="16"/>
              </w:rPr>
              <w:t>Y</w:t>
            </w:r>
          </w:p>
        </w:tc>
        <w:tc>
          <w:tcPr>
            <w:tcW w:w="1049" w:type="dxa"/>
          </w:tcPr>
          <w:p w14:paraId="1DFEDDE0" w14:textId="77777777" w:rsidR="00264DBA" w:rsidRPr="007309CF" w:rsidRDefault="00264DBA" w:rsidP="00A0063C">
            <w:pPr>
              <w:spacing w:after="0"/>
              <w:jc w:val="center"/>
              <w:rPr>
                <w:sz w:val="16"/>
                <w:szCs w:val="16"/>
              </w:rPr>
            </w:pPr>
            <w:r>
              <w:rPr>
                <w:sz w:val="16"/>
                <w:szCs w:val="16"/>
              </w:rPr>
              <w:t>N/A</w:t>
            </w:r>
          </w:p>
        </w:tc>
        <w:tc>
          <w:tcPr>
            <w:tcW w:w="1270" w:type="dxa"/>
          </w:tcPr>
          <w:p w14:paraId="5592AA79" w14:textId="77777777" w:rsidR="00264DBA" w:rsidRDefault="00264DBA" w:rsidP="00A0063C">
            <w:pPr>
              <w:spacing w:after="0"/>
              <w:jc w:val="center"/>
              <w:rPr>
                <w:sz w:val="16"/>
                <w:szCs w:val="16"/>
              </w:rPr>
            </w:pPr>
            <w:r>
              <w:rPr>
                <w:sz w:val="16"/>
                <w:szCs w:val="16"/>
              </w:rPr>
              <w:t>6 month=21%</w:t>
            </w:r>
          </w:p>
          <w:p w14:paraId="76A2C476" w14:textId="77777777" w:rsidR="00264DBA" w:rsidRPr="007309CF" w:rsidRDefault="00264DBA" w:rsidP="00A0063C">
            <w:pPr>
              <w:spacing w:after="0"/>
              <w:jc w:val="center"/>
              <w:rPr>
                <w:sz w:val="16"/>
                <w:szCs w:val="16"/>
              </w:rPr>
            </w:pPr>
            <w:r>
              <w:rPr>
                <w:sz w:val="16"/>
                <w:szCs w:val="16"/>
              </w:rPr>
              <w:t>2 year=41%</w:t>
            </w:r>
          </w:p>
        </w:tc>
        <w:tc>
          <w:tcPr>
            <w:tcW w:w="612" w:type="dxa"/>
          </w:tcPr>
          <w:p w14:paraId="5D57E145" w14:textId="77777777" w:rsidR="00264DBA" w:rsidRPr="007309CF" w:rsidRDefault="00264DBA" w:rsidP="00A0063C">
            <w:pPr>
              <w:spacing w:after="0"/>
              <w:jc w:val="center"/>
              <w:rPr>
                <w:sz w:val="16"/>
                <w:szCs w:val="16"/>
              </w:rPr>
            </w:pPr>
            <w:r>
              <w:rPr>
                <w:sz w:val="16"/>
                <w:szCs w:val="16"/>
              </w:rPr>
              <w:t>N/A</w:t>
            </w:r>
          </w:p>
        </w:tc>
        <w:tc>
          <w:tcPr>
            <w:tcW w:w="557" w:type="dxa"/>
          </w:tcPr>
          <w:p w14:paraId="0F69FE65" w14:textId="77777777" w:rsidR="00264DBA" w:rsidRPr="007309CF" w:rsidRDefault="00264DBA" w:rsidP="00A0063C">
            <w:pPr>
              <w:spacing w:after="0"/>
              <w:jc w:val="center"/>
              <w:rPr>
                <w:sz w:val="16"/>
                <w:szCs w:val="16"/>
              </w:rPr>
            </w:pPr>
            <w:r>
              <w:rPr>
                <w:sz w:val="16"/>
                <w:szCs w:val="16"/>
              </w:rPr>
              <w:t>Y</w:t>
            </w:r>
          </w:p>
        </w:tc>
        <w:tc>
          <w:tcPr>
            <w:tcW w:w="689" w:type="dxa"/>
          </w:tcPr>
          <w:p w14:paraId="70511280" w14:textId="77777777" w:rsidR="00264DBA" w:rsidRPr="007309CF" w:rsidRDefault="00264DBA" w:rsidP="00A0063C">
            <w:pPr>
              <w:spacing w:after="0"/>
              <w:jc w:val="center"/>
              <w:rPr>
                <w:sz w:val="16"/>
                <w:szCs w:val="16"/>
              </w:rPr>
            </w:pPr>
            <w:r>
              <w:rPr>
                <w:sz w:val="16"/>
                <w:szCs w:val="16"/>
              </w:rPr>
              <w:t>N/A</w:t>
            </w:r>
          </w:p>
        </w:tc>
        <w:tc>
          <w:tcPr>
            <w:tcW w:w="689" w:type="dxa"/>
          </w:tcPr>
          <w:p w14:paraId="713F9FF9" w14:textId="77777777" w:rsidR="00264DBA" w:rsidRPr="007309CF" w:rsidRDefault="00264DBA" w:rsidP="00A0063C">
            <w:pPr>
              <w:spacing w:after="0"/>
              <w:jc w:val="center"/>
              <w:rPr>
                <w:sz w:val="16"/>
                <w:szCs w:val="16"/>
              </w:rPr>
            </w:pPr>
            <w:r>
              <w:rPr>
                <w:sz w:val="16"/>
                <w:szCs w:val="16"/>
              </w:rPr>
              <w:t>C/S</w:t>
            </w:r>
          </w:p>
        </w:tc>
        <w:tc>
          <w:tcPr>
            <w:tcW w:w="699" w:type="dxa"/>
          </w:tcPr>
          <w:p w14:paraId="30E90DD1" w14:textId="77777777" w:rsidR="00264DBA" w:rsidRPr="007309CF" w:rsidRDefault="00264DBA" w:rsidP="00A0063C">
            <w:pPr>
              <w:spacing w:after="0"/>
              <w:jc w:val="center"/>
              <w:rPr>
                <w:sz w:val="16"/>
                <w:szCs w:val="16"/>
              </w:rPr>
            </w:pPr>
            <w:r>
              <w:rPr>
                <w:sz w:val="16"/>
                <w:szCs w:val="16"/>
              </w:rPr>
              <w:t>Y</w:t>
            </w:r>
          </w:p>
        </w:tc>
        <w:tc>
          <w:tcPr>
            <w:tcW w:w="699" w:type="dxa"/>
          </w:tcPr>
          <w:p w14:paraId="77C3D63A" w14:textId="77777777" w:rsidR="00264DBA" w:rsidRPr="007309CF" w:rsidRDefault="00264DBA" w:rsidP="00A0063C">
            <w:pPr>
              <w:spacing w:after="0"/>
              <w:jc w:val="center"/>
              <w:rPr>
                <w:sz w:val="16"/>
                <w:szCs w:val="16"/>
              </w:rPr>
            </w:pPr>
            <w:r>
              <w:rPr>
                <w:sz w:val="16"/>
                <w:szCs w:val="16"/>
              </w:rPr>
              <w:t>Y</w:t>
            </w:r>
          </w:p>
        </w:tc>
        <w:tc>
          <w:tcPr>
            <w:tcW w:w="699" w:type="dxa"/>
          </w:tcPr>
          <w:p w14:paraId="2EFE5DF7" w14:textId="77777777" w:rsidR="00264DBA" w:rsidRPr="007309CF" w:rsidRDefault="00264DBA" w:rsidP="00A0063C">
            <w:pPr>
              <w:spacing w:after="0"/>
              <w:jc w:val="center"/>
              <w:rPr>
                <w:sz w:val="16"/>
                <w:szCs w:val="16"/>
              </w:rPr>
            </w:pPr>
            <w:r>
              <w:rPr>
                <w:sz w:val="16"/>
                <w:szCs w:val="16"/>
              </w:rPr>
              <w:t>N/A</w:t>
            </w:r>
          </w:p>
        </w:tc>
        <w:tc>
          <w:tcPr>
            <w:tcW w:w="699" w:type="dxa"/>
          </w:tcPr>
          <w:p w14:paraId="6F679FF9" w14:textId="77777777" w:rsidR="00264DBA" w:rsidRPr="007309CF" w:rsidRDefault="00264DBA" w:rsidP="00A0063C">
            <w:pPr>
              <w:spacing w:after="0"/>
              <w:jc w:val="center"/>
              <w:rPr>
                <w:sz w:val="16"/>
                <w:szCs w:val="16"/>
              </w:rPr>
            </w:pPr>
            <w:r>
              <w:rPr>
                <w:sz w:val="16"/>
                <w:szCs w:val="16"/>
              </w:rPr>
              <w:t>C/S</w:t>
            </w:r>
          </w:p>
        </w:tc>
        <w:tc>
          <w:tcPr>
            <w:tcW w:w="669" w:type="dxa"/>
          </w:tcPr>
          <w:p w14:paraId="75710C17" w14:textId="77777777" w:rsidR="00264DBA" w:rsidRPr="007309CF" w:rsidRDefault="00264DBA" w:rsidP="00A0063C">
            <w:pPr>
              <w:spacing w:after="0"/>
              <w:jc w:val="center"/>
              <w:rPr>
                <w:sz w:val="16"/>
                <w:szCs w:val="16"/>
              </w:rPr>
            </w:pPr>
            <w:r>
              <w:rPr>
                <w:sz w:val="16"/>
                <w:szCs w:val="16"/>
              </w:rPr>
              <w:t>N</w:t>
            </w:r>
          </w:p>
        </w:tc>
      </w:tr>
      <w:tr w:rsidR="00264DBA" w:rsidRPr="007309CF" w14:paraId="0BD861EB" w14:textId="77777777" w:rsidTr="00D6478D">
        <w:trPr>
          <w:trHeight w:val="236"/>
        </w:trPr>
        <w:tc>
          <w:tcPr>
            <w:tcW w:w="1530" w:type="dxa"/>
          </w:tcPr>
          <w:p w14:paraId="287DB513" w14:textId="559BB0DC" w:rsidR="00264DBA" w:rsidRPr="007309CF" w:rsidRDefault="00264DBA" w:rsidP="0098703E">
            <w:pPr>
              <w:spacing w:after="0"/>
              <w:jc w:val="center"/>
              <w:rPr>
                <w:sz w:val="16"/>
                <w:szCs w:val="16"/>
              </w:rPr>
            </w:pPr>
            <w:r w:rsidRPr="006A7340">
              <w:rPr>
                <w:sz w:val="16"/>
                <w:szCs w:val="16"/>
              </w:rPr>
              <w:t>Represas</w:t>
            </w:r>
            <w:r>
              <w:rPr>
                <w:sz w:val="16"/>
                <w:szCs w:val="16"/>
              </w:rPr>
              <w:t xml:space="preserve"> et al., 2008 </w:t>
            </w:r>
            <w:r>
              <w:rPr>
                <w:sz w:val="16"/>
                <w:szCs w:val="16"/>
              </w:rPr>
              <w:fldChar w:fldCharType="begin">
                <w:fldData xml:space="preserve">PEVuZE5vdGU+PENpdGU+PEF1dGhvcj5SZXByZXNhczwvQXV0aG9yPjxZZWFyPjIwMDg8L1llYXI+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 </w:instrText>
            </w:r>
            <w:r>
              <w:rPr>
                <w:sz w:val="16"/>
                <w:szCs w:val="16"/>
              </w:rPr>
              <w:fldChar w:fldCharType="begin">
                <w:fldData xml:space="preserve">PEVuZE5vdGU+PENpdGU+PEF1dGhvcj5SZXByZXNhczwvQXV0aG9yPjxZZWFyPjIwMDg8L1llYXI+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90]</w:t>
            </w:r>
            <w:r>
              <w:rPr>
                <w:sz w:val="16"/>
                <w:szCs w:val="16"/>
              </w:rPr>
              <w:fldChar w:fldCharType="end"/>
            </w:r>
          </w:p>
        </w:tc>
        <w:tc>
          <w:tcPr>
            <w:tcW w:w="630" w:type="dxa"/>
          </w:tcPr>
          <w:p w14:paraId="79986CD8" w14:textId="77777777" w:rsidR="00264DBA" w:rsidRPr="007309CF" w:rsidRDefault="00264DBA" w:rsidP="00A0063C">
            <w:pPr>
              <w:spacing w:after="0"/>
              <w:jc w:val="center"/>
              <w:rPr>
                <w:sz w:val="16"/>
                <w:szCs w:val="16"/>
              </w:rPr>
            </w:pPr>
            <w:r>
              <w:rPr>
                <w:sz w:val="16"/>
                <w:szCs w:val="16"/>
              </w:rPr>
              <w:t>Y</w:t>
            </w:r>
          </w:p>
        </w:tc>
        <w:tc>
          <w:tcPr>
            <w:tcW w:w="630" w:type="dxa"/>
          </w:tcPr>
          <w:p w14:paraId="67949D97" w14:textId="77777777" w:rsidR="00264DBA" w:rsidRPr="007309CF" w:rsidRDefault="00264DBA" w:rsidP="00A0063C">
            <w:pPr>
              <w:spacing w:after="0"/>
              <w:jc w:val="center"/>
              <w:rPr>
                <w:sz w:val="16"/>
                <w:szCs w:val="16"/>
              </w:rPr>
            </w:pPr>
            <w:r>
              <w:rPr>
                <w:sz w:val="16"/>
                <w:szCs w:val="16"/>
              </w:rPr>
              <w:t>N</w:t>
            </w:r>
          </w:p>
        </w:tc>
        <w:tc>
          <w:tcPr>
            <w:tcW w:w="686" w:type="dxa"/>
          </w:tcPr>
          <w:p w14:paraId="4B6EA543" w14:textId="77777777" w:rsidR="00264DBA" w:rsidRPr="007309CF" w:rsidRDefault="00264DBA" w:rsidP="00A0063C">
            <w:pPr>
              <w:spacing w:after="0"/>
              <w:jc w:val="center"/>
              <w:rPr>
                <w:sz w:val="16"/>
                <w:szCs w:val="16"/>
              </w:rPr>
            </w:pPr>
            <w:r>
              <w:rPr>
                <w:sz w:val="16"/>
                <w:szCs w:val="16"/>
              </w:rPr>
              <w:t>N</w:t>
            </w:r>
          </w:p>
        </w:tc>
        <w:tc>
          <w:tcPr>
            <w:tcW w:w="703" w:type="dxa"/>
          </w:tcPr>
          <w:p w14:paraId="6EC6DB65" w14:textId="77777777" w:rsidR="00264DBA" w:rsidRPr="007309CF" w:rsidRDefault="00264DBA" w:rsidP="00A0063C">
            <w:pPr>
              <w:spacing w:after="0"/>
              <w:jc w:val="center"/>
              <w:rPr>
                <w:sz w:val="16"/>
                <w:szCs w:val="16"/>
              </w:rPr>
            </w:pPr>
            <w:r>
              <w:rPr>
                <w:sz w:val="16"/>
                <w:szCs w:val="16"/>
              </w:rPr>
              <w:t>N</w:t>
            </w:r>
          </w:p>
        </w:tc>
        <w:tc>
          <w:tcPr>
            <w:tcW w:w="1049" w:type="dxa"/>
          </w:tcPr>
          <w:p w14:paraId="5DDBACA6" w14:textId="77777777" w:rsidR="00264DBA" w:rsidRPr="007309CF" w:rsidRDefault="00264DBA" w:rsidP="00A0063C">
            <w:pPr>
              <w:spacing w:after="0"/>
              <w:jc w:val="center"/>
              <w:rPr>
                <w:sz w:val="16"/>
                <w:szCs w:val="16"/>
              </w:rPr>
            </w:pPr>
            <w:r>
              <w:rPr>
                <w:sz w:val="16"/>
                <w:szCs w:val="16"/>
              </w:rPr>
              <w:t>N</w:t>
            </w:r>
          </w:p>
        </w:tc>
        <w:tc>
          <w:tcPr>
            <w:tcW w:w="1270" w:type="dxa"/>
          </w:tcPr>
          <w:p w14:paraId="4F7B38FE" w14:textId="77777777" w:rsidR="00264DBA" w:rsidRPr="007309CF" w:rsidRDefault="00264DBA" w:rsidP="00A0063C">
            <w:pPr>
              <w:spacing w:after="0"/>
              <w:jc w:val="center"/>
              <w:rPr>
                <w:sz w:val="16"/>
                <w:szCs w:val="16"/>
              </w:rPr>
            </w:pPr>
            <w:r>
              <w:rPr>
                <w:sz w:val="16"/>
                <w:szCs w:val="16"/>
              </w:rPr>
              <w:t>N/A</w:t>
            </w:r>
          </w:p>
        </w:tc>
        <w:tc>
          <w:tcPr>
            <w:tcW w:w="612" w:type="dxa"/>
          </w:tcPr>
          <w:p w14:paraId="45463633" w14:textId="77777777" w:rsidR="00264DBA" w:rsidRPr="007309CF" w:rsidRDefault="00264DBA" w:rsidP="00A0063C">
            <w:pPr>
              <w:spacing w:after="0"/>
              <w:jc w:val="center"/>
              <w:rPr>
                <w:sz w:val="16"/>
                <w:szCs w:val="16"/>
              </w:rPr>
            </w:pPr>
            <w:r>
              <w:rPr>
                <w:sz w:val="16"/>
                <w:szCs w:val="16"/>
              </w:rPr>
              <w:t>N</w:t>
            </w:r>
          </w:p>
        </w:tc>
        <w:tc>
          <w:tcPr>
            <w:tcW w:w="557" w:type="dxa"/>
          </w:tcPr>
          <w:p w14:paraId="319A18C5" w14:textId="77777777" w:rsidR="00264DBA" w:rsidRPr="007309CF" w:rsidRDefault="00264DBA" w:rsidP="00A0063C">
            <w:pPr>
              <w:spacing w:after="0"/>
              <w:jc w:val="center"/>
              <w:rPr>
                <w:sz w:val="16"/>
                <w:szCs w:val="16"/>
              </w:rPr>
            </w:pPr>
            <w:r>
              <w:rPr>
                <w:sz w:val="16"/>
                <w:szCs w:val="16"/>
              </w:rPr>
              <w:t>N</w:t>
            </w:r>
          </w:p>
        </w:tc>
        <w:tc>
          <w:tcPr>
            <w:tcW w:w="689" w:type="dxa"/>
          </w:tcPr>
          <w:p w14:paraId="7FB51A06" w14:textId="77777777" w:rsidR="00264DBA" w:rsidRPr="007309CF" w:rsidRDefault="00264DBA" w:rsidP="00A0063C">
            <w:pPr>
              <w:spacing w:after="0"/>
              <w:jc w:val="center"/>
              <w:rPr>
                <w:sz w:val="16"/>
                <w:szCs w:val="16"/>
              </w:rPr>
            </w:pPr>
            <w:r>
              <w:rPr>
                <w:sz w:val="16"/>
                <w:szCs w:val="16"/>
              </w:rPr>
              <w:t>C/S</w:t>
            </w:r>
          </w:p>
        </w:tc>
        <w:tc>
          <w:tcPr>
            <w:tcW w:w="689" w:type="dxa"/>
          </w:tcPr>
          <w:p w14:paraId="61B45DED" w14:textId="77777777" w:rsidR="00264DBA" w:rsidRPr="007309CF" w:rsidRDefault="00264DBA" w:rsidP="00A0063C">
            <w:pPr>
              <w:spacing w:after="0"/>
              <w:jc w:val="center"/>
              <w:rPr>
                <w:sz w:val="16"/>
                <w:szCs w:val="16"/>
              </w:rPr>
            </w:pPr>
            <w:r>
              <w:rPr>
                <w:sz w:val="16"/>
                <w:szCs w:val="16"/>
              </w:rPr>
              <w:t>C/S</w:t>
            </w:r>
          </w:p>
        </w:tc>
        <w:tc>
          <w:tcPr>
            <w:tcW w:w="699" w:type="dxa"/>
          </w:tcPr>
          <w:p w14:paraId="5F842FC7" w14:textId="77777777" w:rsidR="00264DBA" w:rsidRPr="007309CF" w:rsidRDefault="00264DBA" w:rsidP="00A0063C">
            <w:pPr>
              <w:spacing w:after="0"/>
              <w:jc w:val="center"/>
              <w:rPr>
                <w:sz w:val="16"/>
                <w:szCs w:val="16"/>
              </w:rPr>
            </w:pPr>
            <w:r>
              <w:rPr>
                <w:sz w:val="16"/>
                <w:szCs w:val="16"/>
              </w:rPr>
              <w:t>Y</w:t>
            </w:r>
          </w:p>
        </w:tc>
        <w:tc>
          <w:tcPr>
            <w:tcW w:w="699" w:type="dxa"/>
          </w:tcPr>
          <w:p w14:paraId="6D29C799" w14:textId="77777777" w:rsidR="00264DBA" w:rsidRPr="007309CF" w:rsidRDefault="00264DBA" w:rsidP="00A0063C">
            <w:pPr>
              <w:spacing w:after="0"/>
              <w:jc w:val="center"/>
              <w:rPr>
                <w:sz w:val="16"/>
                <w:szCs w:val="16"/>
              </w:rPr>
            </w:pPr>
            <w:r>
              <w:rPr>
                <w:sz w:val="16"/>
                <w:szCs w:val="16"/>
              </w:rPr>
              <w:t>N</w:t>
            </w:r>
          </w:p>
        </w:tc>
        <w:tc>
          <w:tcPr>
            <w:tcW w:w="699" w:type="dxa"/>
          </w:tcPr>
          <w:p w14:paraId="76DB1E68" w14:textId="77777777" w:rsidR="00264DBA" w:rsidRPr="007309CF" w:rsidRDefault="00264DBA" w:rsidP="00A0063C">
            <w:pPr>
              <w:spacing w:after="0"/>
              <w:jc w:val="center"/>
              <w:rPr>
                <w:sz w:val="16"/>
                <w:szCs w:val="16"/>
              </w:rPr>
            </w:pPr>
            <w:r>
              <w:rPr>
                <w:sz w:val="16"/>
                <w:szCs w:val="16"/>
              </w:rPr>
              <w:t>N/A</w:t>
            </w:r>
          </w:p>
        </w:tc>
        <w:tc>
          <w:tcPr>
            <w:tcW w:w="699" w:type="dxa"/>
          </w:tcPr>
          <w:p w14:paraId="4F2A764A" w14:textId="77777777" w:rsidR="00264DBA" w:rsidRPr="007309CF" w:rsidRDefault="00264DBA" w:rsidP="00A0063C">
            <w:pPr>
              <w:spacing w:after="0"/>
              <w:jc w:val="center"/>
              <w:rPr>
                <w:sz w:val="16"/>
                <w:szCs w:val="16"/>
              </w:rPr>
            </w:pPr>
            <w:r>
              <w:rPr>
                <w:sz w:val="16"/>
                <w:szCs w:val="16"/>
              </w:rPr>
              <w:t>N</w:t>
            </w:r>
          </w:p>
        </w:tc>
        <w:tc>
          <w:tcPr>
            <w:tcW w:w="669" w:type="dxa"/>
          </w:tcPr>
          <w:p w14:paraId="2B08CE20" w14:textId="77777777" w:rsidR="00264DBA" w:rsidRPr="007309CF" w:rsidRDefault="00264DBA" w:rsidP="00A0063C">
            <w:pPr>
              <w:spacing w:after="0"/>
              <w:jc w:val="center"/>
              <w:rPr>
                <w:sz w:val="16"/>
                <w:szCs w:val="16"/>
              </w:rPr>
            </w:pPr>
            <w:r>
              <w:rPr>
                <w:sz w:val="16"/>
                <w:szCs w:val="16"/>
              </w:rPr>
              <w:t>N</w:t>
            </w:r>
          </w:p>
        </w:tc>
      </w:tr>
      <w:tr w:rsidR="00264DBA" w:rsidRPr="007309CF" w14:paraId="61D170D9" w14:textId="77777777" w:rsidTr="00D6478D">
        <w:trPr>
          <w:trHeight w:val="247"/>
        </w:trPr>
        <w:tc>
          <w:tcPr>
            <w:tcW w:w="1530" w:type="dxa"/>
          </w:tcPr>
          <w:p w14:paraId="02F24B98" w14:textId="55C79778" w:rsidR="00264DBA" w:rsidRPr="007309CF" w:rsidRDefault="00264DBA" w:rsidP="0098703E">
            <w:pPr>
              <w:spacing w:after="0"/>
              <w:jc w:val="center"/>
              <w:rPr>
                <w:sz w:val="16"/>
                <w:szCs w:val="16"/>
              </w:rPr>
            </w:pPr>
            <w:r w:rsidRPr="00693AAF">
              <w:rPr>
                <w:sz w:val="16"/>
                <w:szCs w:val="16"/>
              </w:rPr>
              <w:t>Severinsson et al, 2010</w:t>
            </w:r>
            <w:r>
              <w:rPr>
                <w:sz w:val="16"/>
                <w:szCs w:val="16"/>
              </w:rPr>
              <w:t xml:space="preserve"> </w:t>
            </w:r>
            <w:r>
              <w:rPr>
                <w:sz w:val="16"/>
                <w:szCs w:val="16"/>
              </w:rPr>
              <w:fldChar w:fldCharType="begin">
                <w:fldData xml:space="preserve">PEVuZE5vdGU+PENpdGU+PEF1dGhvcj5TZXZlcmluc3NvbjwvQXV0aG9yPjxZZWFyPjIwMTA8L1ll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TZXZlcmluc3NvbjwvQXV0aG9yPjxZZWFyPjIwMTA8L1ll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91]</w:t>
            </w:r>
            <w:r>
              <w:rPr>
                <w:sz w:val="16"/>
                <w:szCs w:val="16"/>
              </w:rPr>
              <w:fldChar w:fldCharType="end"/>
            </w:r>
          </w:p>
        </w:tc>
        <w:tc>
          <w:tcPr>
            <w:tcW w:w="630" w:type="dxa"/>
          </w:tcPr>
          <w:p w14:paraId="244AC7C8" w14:textId="77777777" w:rsidR="00264DBA" w:rsidRPr="007309CF" w:rsidRDefault="00264DBA" w:rsidP="00A0063C">
            <w:pPr>
              <w:spacing w:after="0"/>
              <w:jc w:val="center"/>
              <w:rPr>
                <w:sz w:val="16"/>
                <w:szCs w:val="16"/>
              </w:rPr>
            </w:pPr>
            <w:r>
              <w:rPr>
                <w:sz w:val="16"/>
                <w:szCs w:val="16"/>
              </w:rPr>
              <w:t>Y</w:t>
            </w:r>
          </w:p>
        </w:tc>
        <w:tc>
          <w:tcPr>
            <w:tcW w:w="630" w:type="dxa"/>
          </w:tcPr>
          <w:p w14:paraId="63DF1B06" w14:textId="77777777" w:rsidR="00264DBA" w:rsidRPr="007309CF" w:rsidRDefault="00264DBA" w:rsidP="00A0063C">
            <w:pPr>
              <w:spacing w:after="0"/>
              <w:jc w:val="center"/>
              <w:rPr>
                <w:sz w:val="16"/>
                <w:szCs w:val="16"/>
              </w:rPr>
            </w:pPr>
            <w:r>
              <w:rPr>
                <w:sz w:val="16"/>
                <w:szCs w:val="16"/>
              </w:rPr>
              <w:t>Y</w:t>
            </w:r>
          </w:p>
        </w:tc>
        <w:tc>
          <w:tcPr>
            <w:tcW w:w="686" w:type="dxa"/>
          </w:tcPr>
          <w:p w14:paraId="011C9E15" w14:textId="77777777" w:rsidR="00264DBA" w:rsidRPr="007309CF" w:rsidRDefault="00264DBA" w:rsidP="00A0063C">
            <w:pPr>
              <w:spacing w:after="0"/>
              <w:jc w:val="center"/>
              <w:rPr>
                <w:sz w:val="16"/>
                <w:szCs w:val="16"/>
              </w:rPr>
            </w:pPr>
            <w:r>
              <w:rPr>
                <w:sz w:val="16"/>
                <w:szCs w:val="16"/>
              </w:rPr>
              <w:t>N/A</w:t>
            </w:r>
          </w:p>
        </w:tc>
        <w:tc>
          <w:tcPr>
            <w:tcW w:w="703" w:type="dxa"/>
          </w:tcPr>
          <w:p w14:paraId="41E94A7E" w14:textId="77777777" w:rsidR="00264DBA" w:rsidRPr="007309CF" w:rsidRDefault="00264DBA" w:rsidP="00A0063C">
            <w:pPr>
              <w:spacing w:after="0"/>
              <w:jc w:val="center"/>
              <w:rPr>
                <w:sz w:val="16"/>
                <w:szCs w:val="16"/>
              </w:rPr>
            </w:pPr>
            <w:r>
              <w:rPr>
                <w:sz w:val="16"/>
                <w:szCs w:val="16"/>
              </w:rPr>
              <w:t>N &amp; N/A</w:t>
            </w:r>
          </w:p>
        </w:tc>
        <w:tc>
          <w:tcPr>
            <w:tcW w:w="1049" w:type="dxa"/>
          </w:tcPr>
          <w:p w14:paraId="2DDBACD3" w14:textId="77777777" w:rsidR="00264DBA" w:rsidRPr="007309CF" w:rsidRDefault="00264DBA" w:rsidP="00A0063C">
            <w:pPr>
              <w:spacing w:after="0"/>
              <w:jc w:val="center"/>
              <w:rPr>
                <w:sz w:val="16"/>
                <w:szCs w:val="16"/>
              </w:rPr>
            </w:pPr>
            <w:r>
              <w:rPr>
                <w:sz w:val="16"/>
                <w:szCs w:val="16"/>
              </w:rPr>
              <w:t>N/A</w:t>
            </w:r>
          </w:p>
        </w:tc>
        <w:tc>
          <w:tcPr>
            <w:tcW w:w="1270" w:type="dxa"/>
          </w:tcPr>
          <w:p w14:paraId="5F81F2EB" w14:textId="77777777" w:rsidR="00264DBA" w:rsidRPr="007309CF" w:rsidRDefault="00264DBA" w:rsidP="00A0063C">
            <w:pPr>
              <w:spacing w:after="0"/>
              <w:jc w:val="center"/>
              <w:rPr>
                <w:sz w:val="16"/>
                <w:szCs w:val="16"/>
              </w:rPr>
            </w:pPr>
            <w:r>
              <w:rPr>
                <w:sz w:val="16"/>
                <w:szCs w:val="16"/>
              </w:rPr>
              <w:t>18.5%</w:t>
            </w:r>
          </w:p>
        </w:tc>
        <w:tc>
          <w:tcPr>
            <w:tcW w:w="612" w:type="dxa"/>
          </w:tcPr>
          <w:p w14:paraId="1750FA2A" w14:textId="77777777" w:rsidR="00264DBA" w:rsidRPr="007309CF" w:rsidRDefault="00264DBA" w:rsidP="00A0063C">
            <w:pPr>
              <w:spacing w:after="0"/>
              <w:jc w:val="center"/>
              <w:rPr>
                <w:sz w:val="16"/>
                <w:szCs w:val="16"/>
              </w:rPr>
            </w:pPr>
            <w:r>
              <w:rPr>
                <w:sz w:val="16"/>
                <w:szCs w:val="16"/>
              </w:rPr>
              <w:t>N/A</w:t>
            </w:r>
          </w:p>
        </w:tc>
        <w:tc>
          <w:tcPr>
            <w:tcW w:w="557" w:type="dxa"/>
          </w:tcPr>
          <w:p w14:paraId="1899DA1A" w14:textId="77777777" w:rsidR="00264DBA" w:rsidRPr="007309CF" w:rsidRDefault="00264DBA" w:rsidP="00A0063C">
            <w:pPr>
              <w:spacing w:after="0"/>
              <w:jc w:val="center"/>
              <w:rPr>
                <w:sz w:val="16"/>
                <w:szCs w:val="16"/>
              </w:rPr>
            </w:pPr>
            <w:r>
              <w:rPr>
                <w:sz w:val="16"/>
                <w:szCs w:val="16"/>
              </w:rPr>
              <w:t>Y</w:t>
            </w:r>
          </w:p>
        </w:tc>
        <w:tc>
          <w:tcPr>
            <w:tcW w:w="689" w:type="dxa"/>
          </w:tcPr>
          <w:p w14:paraId="6150DDCD" w14:textId="77777777" w:rsidR="00264DBA" w:rsidRPr="007309CF" w:rsidRDefault="00264DBA" w:rsidP="00A0063C">
            <w:pPr>
              <w:spacing w:after="0"/>
              <w:jc w:val="center"/>
              <w:rPr>
                <w:sz w:val="16"/>
                <w:szCs w:val="16"/>
              </w:rPr>
            </w:pPr>
            <w:r>
              <w:rPr>
                <w:sz w:val="16"/>
                <w:szCs w:val="16"/>
              </w:rPr>
              <w:t>N/A</w:t>
            </w:r>
          </w:p>
        </w:tc>
        <w:tc>
          <w:tcPr>
            <w:tcW w:w="689" w:type="dxa"/>
          </w:tcPr>
          <w:p w14:paraId="7659F0D0" w14:textId="77777777" w:rsidR="00264DBA" w:rsidRPr="007309CF" w:rsidRDefault="00264DBA" w:rsidP="00A0063C">
            <w:pPr>
              <w:spacing w:after="0"/>
              <w:jc w:val="center"/>
              <w:rPr>
                <w:sz w:val="16"/>
                <w:szCs w:val="16"/>
              </w:rPr>
            </w:pPr>
            <w:r>
              <w:rPr>
                <w:sz w:val="16"/>
                <w:szCs w:val="16"/>
              </w:rPr>
              <w:t>C/S</w:t>
            </w:r>
          </w:p>
        </w:tc>
        <w:tc>
          <w:tcPr>
            <w:tcW w:w="699" w:type="dxa"/>
          </w:tcPr>
          <w:p w14:paraId="7378589D" w14:textId="77777777" w:rsidR="00264DBA" w:rsidRPr="007309CF" w:rsidRDefault="00264DBA" w:rsidP="00A0063C">
            <w:pPr>
              <w:spacing w:after="0"/>
              <w:jc w:val="center"/>
              <w:rPr>
                <w:sz w:val="16"/>
                <w:szCs w:val="16"/>
              </w:rPr>
            </w:pPr>
            <w:r>
              <w:rPr>
                <w:sz w:val="16"/>
                <w:szCs w:val="16"/>
              </w:rPr>
              <w:t>C/S</w:t>
            </w:r>
          </w:p>
        </w:tc>
        <w:tc>
          <w:tcPr>
            <w:tcW w:w="699" w:type="dxa"/>
          </w:tcPr>
          <w:p w14:paraId="6AEC8561" w14:textId="77777777" w:rsidR="00264DBA" w:rsidRPr="007309CF" w:rsidRDefault="00264DBA" w:rsidP="00A0063C">
            <w:pPr>
              <w:spacing w:after="0"/>
              <w:jc w:val="center"/>
              <w:rPr>
                <w:sz w:val="16"/>
                <w:szCs w:val="16"/>
              </w:rPr>
            </w:pPr>
            <w:r>
              <w:rPr>
                <w:sz w:val="16"/>
                <w:szCs w:val="16"/>
              </w:rPr>
              <w:t>C/S</w:t>
            </w:r>
          </w:p>
        </w:tc>
        <w:tc>
          <w:tcPr>
            <w:tcW w:w="699" w:type="dxa"/>
          </w:tcPr>
          <w:p w14:paraId="0EC5CE4E" w14:textId="77777777" w:rsidR="00264DBA" w:rsidRPr="007309CF" w:rsidRDefault="00264DBA" w:rsidP="00A0063C">
            <w:pPr>
              <w:spacing w:after="0"/>
              <w:jc w:val="center"/>
              <w:rPr>
                <w:sz w:val="16"/>
                <w:szCs w:val="16"/>
              </w:rPr>
            </w:pPr>
            <w:r>
              <w:rPr>
                <w:sz w:val="16"/>
                <w:szCs w:val="16"/>
              </w:rPr>
              <w:t>N</w:t>
            </w:r>
          </w:p>
        </w:tc>
        <w:tc>
          <w:tcPr>
            <w:tcW w:w="699" w:type="dxa"/>
          </w:tcPr>
          <w:p w14:paraId="558847BF" w14:textId="77777777" w:rsidR="00264DBA" w:rsidRPr="007309CF" w:rsidRDefault="00264DBA" w:rsidP="00A0063C">
            <w:pPr>
              <w:spacing w:after="0"/>
              <w:jc w:val="center"/>
              <w:rPr>
                <w:sz w:val="16"/>
                <w:szCs w:val="16"/>
              </w:rPr>
            </w:pPr>
            <w:r>
              <w:rPr>
                <w:sz w:val="16"/>
                <w:szCs w:val="16"/>
              </w:rPr>
              <w:t>C/S</w:t>
            </w:r>
          </w:p>
        </w:tc>
        <w:tc>
          <w:tcPr>
            <w:tcW w:w="669" w:type="dxa"/>
          </w:tcPr>
          <w:p w14:paraId="68355A2D" w14:textId="77777777" w:rsidR="00264DBA" w:rsidRPr="007309CF" w:rsidRDefault="00264DBA" w:rsidP="00A0063C">
            <w:pPr>
              <w:spacing w:after="0"/>
              <w:jc w:val="center"/>
              <w:rPr>
                <w:sz w:val="16"/>
                <w:szCs w:val="16"/>
              </w:rPr>
            </w:pPr>
            <w:r>
              <w:rPr>
                <w:sz w:val="16"/>
                <w:szCs w:val="16"/>
              </w:rPr>
              <w:t>Y</w:t>
            </w:r>
          </w:p>
        </w:tc>
      </w:tr>
      <w:tr w:rsidR="00264DBA" w:rsidRPr="007309CF" w14:paraId="726AA2EF" w14:textId="77777777" w:rsidTr="00D6478D">
        <w:trPr>
          <w:trHeight w:val="55"/>
        </w:trPr>
        <w:tc>
          <w:tcPr>
            <w:tcW w:w="1530" w:type="dxa"/>
          </w:tcPr>
          <w:p w14:paraId="36AAAC25" w14:textId="6B88DE50" w:rsidR="00264DBA" w:rsidRPr="007309CF" w:rsidRDefault="00264DBA" w:rsidP="0098703E">
            <w:pPr>
              <w:spacing w:after="0"/>
              <w:jc w:val="center"/>
              <w:rPr>
                <w:sz w:val="16"/>
                <w:szCs w:val="16"/>
              </w:rPr>
            </w:pPr>
            <w:r>
              <w:rPr>
                <w:sz w:val="16"/>
                <w:szCs w:val="16"/>
              </w:rPr>
              <w:t xml:space="preserve">Söderlund &amp; </w:t>
            </w:r>
            <w:r w:rsidRPr="002F0EE7">
              <w:rPr>
                <w:sz w:val="16"/>
                <w:szCs w:val="16"/>
              </w:rPr>
              <w:t>Lindberg</w:t>
            </w:r>
            <w:r>
              <w:rPr>
                <w:sz w:val="16"/>
                <w:szCs w:val="16"/>
              </w:rPr>
              <w:t xml:space="preserve">, 2001 </w:t>
            </w:r>
            <w:r>
              <w:rPr>
                <w:sz w:val="16"/>
                <w:szCs w:val="16"/>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Pr>
                <w:sz w:val="16"/>
                <w:szCs w:val="16"/>
              </w:rPr>
              <w:instrText xml:space="preserve"> ADDIN EN.CITE </w:instrText>
            </w:r>
            <w:r>
              <w:rPr>
                <w:sz w:val="16"/>
                <w:szCs w:val="16"/>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60]</w:t>
            </w:r>
            <w:r>
              <w:rPr>
                <w:sz w:val="16"/>
                <w:szCs w:val="16"/>
              </w:rPr>
              <w:fldChar w:fldCharType="end"/>
            </w:r>
          </w:p>
        </w:tc>
        <w:tc>
          <w:tcPr>
            <w:tcW w:w="630" w:type="dxa"/>
          </w:tcPr>
          <w:p w14:paraId="4C9AD72A" w14:textId="77777777" w:rsidR="00264DBA" w:rsidRPr="007309CF" w:rsidRDefault="00264DBA" w:rsidP="00A0063C">
            <w:pPr>
              <w:spacing w:after="0"/>
              <w:jc w:val="center"/>
              <w:rPr>
                <w:sz w:val="16"/>
                <w:szCs w:val="16"/>
              </w:rPr>
            </w:pPr>
            <w:r>
              <w:rPr>
                <w:sz w:val="16"/>
                <w:szCs w:val="16"/>
              </w:rPr>
              <w:t>Y</w:t>
            </w:r>
          </w:p>
        </w:tc>
        <w:tc>
          <w:tcPr>
            <w:tcW w:w="630" w:type="dxa"/>
          </w:tcPr>
          <w:p w14:paraId="6B3D4A49" w14:textId="77777777" w:rsidR="00264DBA" w:rsidRPr="007309CF" w:rsidRDefault="00264DBA" w:rsidP="00A0063C">
            <w:pPr>
              <w:spacing w:after="0"/>
              <w:jc w:val="center"/>
              <w:rPr>
                <w:sz w:val="16"/>
                <w:szCs w:val="16"/>
              </w:rPr>
            </w:pPr>
            <w:r>
              <w:rPr>
                <w:sz w:val="16"/>
                <w:szCs w:val="16"/>
              </w:rPr>
              <w:t>N</w:t>
            </w:r>
          </w:p>
        </w:tc>
        <w:tc>
          <w:tcPr>
            <w:tcW w:w="686" w:type="dxa"/>
          </w:tcPr>
          <w:p w14:paraId="2957BF2B" w14:textId="77777777" w:rsidR="00264DBA" w:rsidRPr="007309CF" w:rsidRDefault="00264DBA" w:rsidP="00A0063C">
            <w:pPr>
              <w:spacing w:after="0"/>
              <w:jc w:val="center"/>
              <w:rPr>
                <w:sz w:val="16"/>
                <w:szCs w:val="16"/>
              </w:rPr>
            </w:pPr>
            <w:r>
              <w:rPr>
                <w:sz w:val="16"/>
                <w:szCs w:val="16"/>
              </w:rPr>
              <w:t>Y</w:t>
            </w:r>
          </w:p>
        </w:tc>
        <w:tc>
          <w:tcPr>
            <w:tcW w:w="703" w:type="dxa"/>
          </w:tcPr>
          <w:p w14:paraId="264D96C9" w14:textId="77777777" w:rsidR="00264DBA" w:rsidRPr="007309CF" w:rsidRDefault="00264DBA" w:rsidP="00A0063C">
            <w:pPr>
              <w:spacing w:after="0"/>
              <w:jc w:val="center"/>
              <w:rPr>
                <w:sz w:val="16"/>
                <w:szCs w:val="16"/>
              </w:rPr>
            </w:pPr>
            <w:r>
              <w:rPr>
                <w:sz w:val="16"/>
                <w:szCs w:val="16"/>
              </w:rPr>
              <w:t>Y</w:t>
            </w:r>
          </w:p>
        </w:tc>
        <w:tc>
          <w:tcPr>
            <w:tcW w:w="1049" w:type="dxa"/>
          </w:tcPr>
          <w:p w14:paraId="099E5F69" w14:textId="77777777" w:rsidR="00264DBA" w:rsidRPr="007309CF" w:rsidRDefault="00264DBA" w:rsidP="00A0063C">
            <w:pPr>
              <w:spacing w:after="0"/>
              <w:jc w:val="center"/>
              <w:rPr>
                <w:sz w:val="16"/>
                <w:szCs w:val="16"/>
              </w:rPr>
            </w:pPr>
            <w:r>
              <w:rPr>
                <w:sz w:val="16"/>
                <w:szCs w:val="16"/>
              </w:rPr>
              <w:t>Y</w:t>
            </w:r>
          </w:p>
        </w:tc>
        <w:tc>
          <w:tcPr>
            <w:tcW w:w="1270" w:type="dxa"/>
          </w:tcPr>
          <w:p w14:paraId="1BBEF013" w14:textId="77777777" w:rsidR="00264DBA" w:rsidRPr="007309CF" w:rsidRDefault="00264DBA" w:rsidP="00A0063C">
            <w:pPr>
              <w:spacing w:after="0"/>
              <w:jc w:val="center"/>
              <w:rPr>
                <w:sz w:val="16"/>
                <w:szCs w:val="16"/>
              </w:rPr>
            </w:pPr>
            <w:r>
              <w:rPr>
                <w:sz w:val="16"/>
                <w:szCs w:val="16"/>
              </w:rPr>
              <w:t>Not Reported</w:t>
            </w:r>
          </w:p>
        </w:tc>
        <w:tc>
          <w:tcPr>
            <w:tcW w:w="612" w:type="dxa"/>
          </w:tcPr>
          <w:p w14:paraId="070CD3D6" w14:textId="77777777" w:rsidR="00264DBA" w:rsidRPr="007309CF" w:rsidRDefault="00264DBA" w:rsidP="00A0063C">
            <w:pPr>
              <w:spacing w:after="0"/>
              <w:jc w:val="center"/>
              <w:rPr>
                <w:sz w:val="16"/>
                <w:szCs w:val="16"/>
              </w:rPr>
            </w:pPr>
            <w:r>
              <w:rPr>
                <w:sz w:val="16"/>
                <w:szCs w:val="16"/>
              </w:rPr>
              <w:t>N/A</w:t>
            </w:r>
          </w:p>
        </w:tc>
        <w:tc>
          <w:tcPr>
            <w:tcW w:w="557" w:type="dxa"/>
          </w:tcPr>
          <w:p w14:paraId="12275E6F" w14:textId="77777777" w:rsidR="00264DBA" w:rsidRPr="007309CF" w:rsidRDefault="00264DBA" w:rsidP="00A0063C">
            <w:pPr>
              <w:spacing w:after="0"/>
              <w:jc w:val="center"/>
              <w:rPr>
                <w:sz w:val="16"/>
                <w:szCs w:val="16"/>
              </w:rPr>
            </w:pPr>
            <w:r>
              <w:rPr>
                <w:sz w:val="16"/>
                <w:szCs w:val="16"/>
              </w:rPr>
              <w:t>Y</w:t>
            </w:r>
          </w:p>
        </w:tc>
        <w:tc>
          <w:tcPr>
            <w:tcW w:w="689" w:type="dxa"/>
          </w:tcPr>
          <w:p w14:paraId="0B5E89D1" w14:textId="77777777" w:rsidR="00264DBA" w:rsidRPr="007309CF" w:rsidRDefault="00264DBA" w:rsidP="00A0063C">
            <w:pPr>
              <w:spacing w:after="0"/>
              <w:jc w:val="center"/>
              <w:rPr>
                <w:sz w:val="16"/>
                <w:szCs w:val="16"/>
              </w:rPr>
            </w:pPr>
            <w:r>
              <w:rPr>
                <w:sz w:val="16"/>
                <w:szCs w:val="16"/>
              </w:rPr>
              <w:t>N/A</w:t>
            </w:r>
          </w:p>
        </w:tc>
        <w:tc>
          <w:tcPr>
            <w:tcW w:w="689" w:type="dxa"/>
          </w:tcPr>
          <w:p w14:paraId="44D9C0F6" w14:textId="77777777" w:rsidR="00264DBA" w:rsidRPr="007309CF" w:rsidRDefault="00264DBA" w:rsidP="00A0063C">
            <w:pPr>
              <w:spacing w:after="0"/>
              <w:jc w:val="center"/>
              <w:rPr>
                <w:sz w:val="16"/>
                <w:szCs w:val="16"/>
              </w:rPr>
            </w:pPr>
            <w:r>
              <w:rPr>
                <w:sz w:val="16"/>
                <w:szCs w:val="16"/>
              </w:rPr>
              <w:t>C/S</w:t>
            </w:r>
          </w:p>
        </w:tc>
        <w:tc>
          <w:tcPr>
            <w:tcW w:w="699" w:type="dxa"/>
          </w:tcPr>
          <w:p w14:paraId="70CC7362" w14:textId="77777777" w:rsidR="00264DBA" w:rsidRPr="007309CF" w:rsidRDefault="00264DBA" w:rsidP="00A0063C">
            <w:pPr>
              <w:spacing w:after="0"/>
              <w:jc w:val="center"/>
              <w:rPr>
                <w:sz w:val="16"/>
                <w:szCs w:val="16"/>
              </w:rPr>
            </w:pPr>
            <w:r>
              <w:rPr>
                <w:sz w:val="16"/>
                <w:szCs w:val="16"/>
              </w:rPr>
              <w:t>Y</w:t>
            </w:r>
          </w:p>
        </w:tc>
        <w:tc>
          <w:tcPr>
            <w:tcW w:w="699" w:type="dxa"/>
          </w:tcPr>
          <w:p w14:paraId="6E736485" w14:textId="77777777" w:rsidR="00264DBA" w:rsidRPr="007309CF" w:rsidRDefault="00264DBA" w:rsidP="00A0063C">
            <w:pPr>
              <w:spacing w:after="0"/>
              <w:jc w:val="center"/>
              <w:rPr>
                <w:sz w:val="16"/>
                <w:szCs w:val="16"/>
              </w:rPr>
            </w:pPr>
            <w:r>
              <w:rPr>
                <w:sz w:val="16"/>
                <w:szCs w:val="16"/>
              </w:rPr>
              <w:t>Y</w:t>
            </w:r>
          </w:p>
        </w:tc>
        <w:tc>
          <w:tcPr>
            <w:tcW w:w="699" w:type="dxa"/>
          </w:tcPr>
          <w:p w14:paraId="5BE42E23" w14:textId="77777777" w:rsidR="00264DBA" w:rsidRPr="007309CF" w:rsidRDefault="00264DBA" w:rsidP="00A0063C">
            <w:pPr>
              <w:spacing w:after="0"/>
              <w:jc w:val="center"/>
              <w:rPr>
                <w:sz w:val="16"/>
                <w:szCs w:val="16"/>
              </w:rPr>
            </w:pPr>
            <w:r>
              <w:rPr>
                <w:sz w:val="16"/>
                <w:szCs w:val="16"/>
              </w:rPr>
              <w:t>N/A</w:t>
            </w:r>
          </w:p>
        </w:tc>
        <w:tc>
          <w:tcPr>
            <w:tcW w:w="699" w:type="dxa"/>
          </w:tcPr>
          <w:p w14:paraId="5BCADD3D" w14:textId="77777777" w:rsidR="00264DBA" w:rsidRPr="007309CF" w:rsidRDefault="00264DBA" w:rsidP="00A0063C">
            <w:pPr>
              <w:spacing w:after="0"/>
              <w:jc w:val="center"/>
              <w:rPr>
                <w:sz w:val="16"/>
                <w:szCs w:val="16"/>
              </w:rPr>
            </w:pPr>
            <w:r>
              <w:rPr>
                <w:sz w:val="16"/>
                <w:szCs w:val="16"/>
              </w:rPr>
              <w:t>N</w:t>
            </w:r>
          </w:p>
        </w:tc>
        <w:tc>
          <w:tcPr>
            <w:tcW w:w="669" w:type="dxa"/>
          </w:tcPr>
          <w:p w14:paraId="109655EA" w14:textId="77777777" w:rsidR="00264DBA" w:rsidRPr="007309CF" w:rsidRDefault="00264DBA" w:rsidP="00A0063C">
            <w:pPr>
              <w:spacing w:after="0"/>
              <w:jc w:val="center"/>
              <w:rPr>
                <w:sz w:val="16"/>
                <w:szCs w:val="16"/>
              </w:rPr>
            </w:pPr>
            <w:r>
              <w:rPr>
                <w:sz w:val="16"/>
                <w:szCs w:val="16"/>
              </w:rPr>
              <w:t>N</w:t>
            </w:r>
          </w:p>
        </w:tc>
      </w:tr>
      <w:tr w:rsidR="00264DBA" w:rsidRPr="007309CF" w14:paraId="652EDC64" w14:textId="77777777" w:rsidTr="00D6478D">
        <w:trPr>
          <w:trHeight w:val="55"/>
        </w:trPr>
        <w:tc>
          <w:tcPr>
            <w:tcW w:w="1530" w:type="dxa"/>
          </w:tcPr>
          <w:p w14:paraId="25E6F6F4" w14:textId="22330578" w:rsidR="00264DBA" w:rsidRPr="007309CF" w:rsidRDefault="00264DBA" w:rsidP="0098703E">
            <w:pPr>
              <w:spacing w:after="0"/>
              <w:jc w:val="center"/>
              <w:rPr>
                <w:sz w:val="16"/>
                <w:szCs w:val="16"/>
              </w:rPr>
            </w:pPr>
            <w:r w:rsidRPr="007F3DB1">
              <w:rPr>
                <w:sz w:val="16"/>
                <w:szCs w:val="16"/>
              </w:rPr>
              <w:t>Sterling &amp; Kenardy</w:t>
            </w:r>
            <w:r>
              <w:rPr>
                <w:sz w:val="16"/>
                <w:szCs w:val="16"/>
              </w:rPr>
              <w:t xml:space="preserve">., 2006 </w:t>
            </w:r>
            <w:r>
              <w:rPr>
                <w:sz w:val="16"/>
                <w:szCs w:val="16"/>
              </w:rPr>
              <w:fldChar w:fldCharType="begin">
                <w:fldData xml:space="preserve">PEVuZE5vdGU+PENpdGU+PEF1dGhvcj5TdGVybGluZzwvQXV0aG9yPjxZZWFyPjIwMDY8L1llYXI+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 </w:instrText>
            </w:r>
            <w:r>
              <w:rPr>
                <w:sz w:val="16"/>
                <w:szCs w:val="16"/>
              </w:rPr>
              <w:fldChar w:fldCharType="begin">
                <w:fldData xml:space="preserve">PEVuZE5vdGU+PENpdGU+PEF1dGhvcj5TdGVybGluZzwvQXV0aG9yPjxZZWFyPjIwMDY8L1llYXI+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92]</w:t>
            </w:r>
            <w:r>
              <w:rPr>
                <w:sz w:val="16"/>
                <w:szCs w:val="16"/>
              </w:rPr>
              <w:fldChar w:fldCharType="end"/>
            </w:r>
          </w:p>
        </w:tc>
        <w:tc>
          <w:tcPr>
            <w:tcW w:w="630" w:type="dxa"/>
          </w:tcPr>
          <w:p w14:paraId="289CB034" w14:textId="77777777" w:rsidR="00264DBA" w:rsidRPr="007309CF" w:rsidRDefault="00264DBA" w:rsidP="00A0063C">
            <w:pPr>
              <w:spacing w:after="0"/>
              <w:jc w:val="center"/>
              <w:rPr>
                <w:sz w:val="16"/>
                <w:szCs w:val="16"/>
              </w:rPr>
            </w:pPr>
            <w:r>
              <w:rPr>
                <w:sz w:val="16"/>
                <w:szCs w:val="16"/>
              </w:rPr>
              <w:t>Y</w:t>
            </w:r>
          </w:p>
        </w:tc>
        <w:tc>
          <w:tcPr>
            <w:tcW w:w="630" w:type="dxa"/>
          </w:tcPr>
          <w:p w14:paraId="1E209242" w14:textId="77777777" w:rsidR="00264DBA" w:rsidRPr="007309CF" w:rsidRDefault="00264DBA" w:rsidP="00A0063C">
            <w:pPr>
              <w:spacing w:after="0"/>
              <w:jc w:val="center"/>
              <w:rPr>
                <w:sz w:val="16"/>
                <w:szCs w:val="16"/>
              </w:rPr>
            </w:pPr>
            <w:r>
              <w:rPr>
                <w:sz w:val="16"/>
                <w:szCs w:val="16"/>
              </w:rPr>
              <w:t>C/S</w:t>
            </w:r>
          </w:p>
        </w:tc>
        <w:tc>
          <w:tcPr>
            <w:tcW w:w="686" w:type="dxa"/>
          </w:tcPr>
          <w:p w14:paraId="6297BFDF" w14:textId="77777777" w:rsidR="00264DBA" w:rsidRPr="007309CF" w:rsidRDefault="00264DBA" w:rsidP="00A0063C">
            <w:pPr>
              <w:spacing w:after="0"/>
              <w:jc w:val="center"/>
              <w:rPr>
                <w:sz w:val="16"/>
                <w:szCs w:val="16"/>
              </w:rPr>
            </w:pPr>
            <w:r>
              <w:rPr>
                <w:sz w:val="16"/>
                <w:szCs w:val="16"/>
              </w:rPr>
              <w:t>N/A</w:t>
            </w:r>
          </w:p>
        </w:tc>
        <w:tc>
          <w:tcPr>
            <w:tcW w:w="703" w:type="dxa"/>
          </w:tcPr>
          <w:p w14:paraId="72A8BC4E" w14:textId="77777777" w:rsidR="00264DBA" w:rsidRPr="007309CF" w:rsidRDefault="00264DBA" w:rsidP="00A0063C">
            <w:pPr>
              <w:spacing w:after="0"/>
              <w:jc w:val="center"/>
              <w:rPr>
                <w:sz w:val="16"/>
                <w:szCs w:val="16"/>
              </w:rPr>
            </w:pPr>
            <w:r>
              <w:rPr>
                <w:sz w:val="16"/>
                <w:szCs w:val="16"/>
              </w:rPr>
              <w:t>N/A</w:t>
            </w:r>
          </w:p>
        </w:tc>
        <w:tc>
          <w:tcPr>
            <w:tcW w:w="1049" w:type="dxa"/>
          </w:tcPr>
          <w:p w14:paraId="4E4CE490" w14:textId="77777777" w:rsidR="00264DBA" w:rsidRPr="007309CF" w:rsidRDefault="00264DBA" w:rsidP="00A0063C">
            <w:pPr>
              <w:spacing w:after="0"/>
              <w:jc w:val="center"/>
              <w:rPr>
                <w:sz w:val="16"/>
                <w:szCs w:val="16"/>
              </w:rPr>
            </w:pPr>
            <w:r>
              <w:rPr>
                <w:sz w:val="16"/>
                <w:szCs w:val="16"/>
              </w:rPr>
              <w:t>N/A</w:t>
            </w:r>
          </w:p>
        </w:tc>
        <w:tc>
          <w:tcPr>
            <w:tcW w:w="1270" w:type="dxa"/>
          </w:tcPr>
          <w:p w14:paraId="76E93543" w14:textId="77777777" w:rsidR="00264DBA" w:rsidRPr="007309CF" w:rsidRDefault="00264DBA" w:rsidP="00A0063C">
            <w:pPr>
              <w:spacing w:after="0"/>
              <w:jc w:val="center"/>
              <w:rPr>
                <w:sz w:val="16"/>
                <w:szCs w:val="16"/>
              </w:rPr>
            </w:pPr>
            <w:r>
              <w:rPr>
                <w:sz w:val="16"/>
                <w:szCs w:val="16"/>
              </w:rPr>
              <w:t>5%</w:t>
            </w:r>
          </w:p>
        </w:tc>
        <w:tc>
          <w:tcPr>
            <w:tcW w:w="612" w:type="dxa"/>
          </w:tcPr>
          <w:p w14:paraId="6BAD3A15" w14:textId="77777777" w:rsidR="00264DBA" w:rsidRPr="007309CF" w:rsidRDefault="00264DBA" w:rsidP="00A0063C">
            <w:pPr>
              <w:spacing w:after="0"/>
              <w:jc w:val="center"/>
              <w:rPr>
                <w:sz w:val="16"/>
                <w:szCs w:val="16"/>
              </w:rPr>
            </w:pPr>
            <w:r>
              <w:rPr>
                <w:sz w:val="16"/>
                <w:szCs w:val="16"/>
              </w:rPr>
              <w:t>N/A</w:t>
            </w:r>
          </w:p>
        </w:tc>
        <w:tc>
          <w:tcPr>
            <w:tcW w:w="557" w:type="dxa"/>
          </w:tcPr>
          <w:p w14:paraId="6F9A2373" w14:textId="77777777" w:rsidR="00264DBA" w:rsidRPr="007309CF" w:rsidRDefault="00264DBA" w:rsidP="00A0063C">
            <w:pPr>
              <w:spacing w:after="0"/>
              <w:jc w:val="center"/>
              <w:rPr>
                <w:sz w:val="16"/>
                <w:szCs w:val="16"/>
              </w:rPr>
            </w:pPr>
            <w:r>
              <w:rPr>
                <w:sz w:val="16"/>
                <w:szCs w:val="16"/>
              </w:rPr>
              <w:t>Y</w:t>
            </w:r>
          </w:p>
        </w:tc>
        <w:tc>
          <w:tcPr>
            <w:tcW w:w="689" w:type="dxa"/>
          </w:tcPr>
          <w:p w14:paraId="074EDB4E" w14:textId="77777777" w:rsidR="00264DBA" w:rsidRPr="007309CF" w:rsidRDefault="00264DBA" w:rsidP="00A0063C">
            <w:pPr>
              <w:spacing w:after="0"/>
              <w:jc w:val="center"/>
              <w:rPr>
                <w:sz w:val="16"/>
                <w:szCs w:val="16"/>
              </w:rPr>
            </w:pPr>
            <w:r>
              <w:rPr>
                <w:sz w:val="16"/>
                <w:szCs w:val="16"/>
              </w:rPr>
              <w:t>Y</w:t>
            </w:r>
          </w:p>
        </w:tc>
        <w:tc>
          <w:tcPr>
            <w:tcW w:w="689" w:type="dxa"/>
          </w:tcPr>
          <w:p w14:paraId="774001CB" w14:textId="77777777" w:rsidR="00264DBA" w:rsidRPr="007309CF" w:rsidRDefault="00264DBA" w:rsidP="00A0063C">
            <w:pPr>
              <w:spacing w:after="0"/>
              <w:jc w:val="center"/>
              <w:rPr>
                <w:sz w:val="16"/>
                <w:szCs w:val="16"/>
              </w:rPr>
            </w:pPr>
            <w:r>
              <w:rPr>
                <w:sz w:val="16"/>
                <w:szCs w:val="16"/>
              </w:rPr>
              <w:t>N</w:t>
            </w:r>
          </w:p>
        </w:tc>
        <w:tc>
          <w:tcPr>
            <w:tcW w:w="699" w:type="dxa"/>
          </w:tcPr>
          <w:p w14:paraId="6D91CD5E" w14:textId="77777777" w:rsidR="00264DBA" w:rsidRPr="007309CF" w:rsidRDefault="00264DBA" w:rsidP="00A0063C">
            <w:pPr>
              <w:spacing w:after="0"/>
              <w:jc w:val="center"/>
              <w:rPr>
                <w:sz w:val="16"/>
                <w:szCs w:val="16"/>
              </w:rPr>
            </w:pPr>
            <w:r>
              <w:rPr>
                <w:sz w:val="16"/>
                <w:szCs w:val="16"/>
              </w:rPr>
              <w:t>Y</w:t>
            </w:r>
          </w:p>
        </w:tc>
        <w:tc>
          <w:tcPr>
            <w:tcW w:w="699" w:type="dxa"/>
          </w:tcPr>
          <w:p w14:paraId="0D807C79" w14:textId="77777777" w:rsidR="00264DBA" w:rsidRPr="007309CF" w:rsidRDefault="00264DBA" w:rsidP="00A0063C">
            <w:pPr>
              <w:spacing w:after="0"/>
              <w:jc w:val="center"/>
              <w:rPr>
                <w:sz w:val="16"/>
                <w:szCs w:val="16"/>
              </w:rPr>
            </w:pPr>
            <w:r>
              <w:rPr>
                <w:sz w:val="16"/>
                <w:szCs w:val="16"/>
              </w:rPr>
              <w:t>N</w:t>
            </w:r>
          </w:p>
        </w:tc>
        <w:tc>
          <w:tcPr>
            <w:tcW w:w="699" w:type="dxa"/>
          </w:tcPr>
          <w:p w14:paraId="1533E209" w14:textId="77777777" w:rsidR="00264DBA" w:rsidRPr="007309CF" w:rsidRDefault="00264DBA" w:rsidP="00A0063C">
            <w:pPr>
              <w:spacing w:after="0"/>
              <w:jc w:val="center"/>
              <w:rPr>
                <w:sz w:val="16"/>
                <w:szCs w:val="16"/>
              </w:rPr>
            </w:pPr>
            <w:r>
              <w:rPr>
                <w:sz w:val="16"/>
                <w:szCs w:val="16"/>
              </w:rPr>
              <w:t>Y</w:t>
            </w:r>
          </w:p>
        </w:tc>
        <w:tc>
          <w:tcPr>
            <w:tcW w:w="699" w:type="dxa"/>
          </w:tcPr>
          <w:p w14:paraId="02732FF7" w14:textId="77777777" w:rsidR="00264DBA" w:rsidRPr="007309CF" w:rsidRDefault="00264DBA" w:rsidP="00A0063C">
            <w:pPr>
              <w:spacing w:after="0"/>
              <w:jc w:val="center"/>
              <w:rPr>
                <w:sz w:val="16"/>
                <w:szCs w:val="16"/>
              </w:rPr>
            </w:pPr>
            <w:r>
              <w:rPr>
                <w:sz w:val="16"/>
                <w:szCs w:val="16"/>
              </w:rPr>
              <w:t>N</w:t>
            </w:r>
          </w:p>
        </w:tc>
        <w:tc>
          <w:tcPr>
            <w:tcW w:w="669" w:type="dxa"/>
          </w:tcPr>
          <w:p w14:paraId="1803CF27" w14:textId="77777777" w:rsidR="00264DBA" w:rsidRPr="007309CF" w:rsidRDefault="00264DBA" w:rsidP="00A0063C">
            <w:pPr>
              <w:spacing w:after="0"/>
              <w:jc w:val="center"/>
              <w:rPr>
                <w:sz w:val="16"/>
                <w:szCs w:val="16"/>
              </w:rPr>
            </w:pPr>
            <w:r>
              <w:rPr>
                <w:sz w:val="16"/>
                <w:szCs w:val="16"/>
              </w:rPr>
              <w:t>N</w:t>
            </w:r>
          </w:p>
        </w:tc>
      </w:tr>
      <w:tr w:rsidR="00264DBA" w:rsidRPr="007309CF" w14:paraId="026DE627" w14:textId="77777777" w:rsidTr="00D6478D">
        <w:trPr>
          <w:trHeight w:val="247"/>
        </w:trPr>
        <w:tc>
          <w:tcPr>
            <w:tcW w:w="1530" w:type="dxa"/>
          </w:tcPr>
          <w:p w14:paraId="4707BC51" w14:textId="45AD48DD" w:rsidR="00264DBA" w:rsidRPr="007309CF" w:rsidRDefault="00264DBA" w:rsidP="0098703E">
            <w:pPr>
              <w:spacing w:after="0"/>
              <w:jc w:val="center"/>
              <w:rPr>
                <w:sz w:val="16"/>
                <w:szCs w:val="16"/>
              </w:rPr>
            </w:pPr>
            <w:r w:rsidRPr="007F060C">
              <w:rPr>
                <w:sz w:val="16"/>
                <w:szCs w:val="16"/>
              </w:rPr>
              <w:t>Stewart</w:t>
            </w:r>
            <w:r>
              <w:rPr>
                <w:sz w:val="16"/>
                <w:szCs w:val="16"/>
              </w:rPr>
              <w:t xml:space="preserve"> et al., 2008 </w:t>
            </w:r>
            <w:r>
              <w:rPr>
                <w:sz w:val="16"/>
                <w:szCs w:val="16"/>
              </w:rPr>
              <w:fldChar w:fldCharType="begin">
                <w:fldData xml:space="preserve">PEVuZE5vdGU+PENpdGU+PEF1dGhvcj5TdGV3YXJ0PC9BdXRob3I+PFllYXI+MjAwODwvWWVhcj48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</w:fldData>
              </w:fldChar>
            </w:r>
            <w:r>
              <w:rPr>
                <w:sz w:val="16"/>
                <w:szCs w:val="16"/>
              </w:rPr>
              <w:instrText xml:space="preserve"> ADDIN EN.CITE </w:instrText>
            </w:r>
            <w:r>
              <w:rPr>
                <w:sz w:val="16"/>
                <w:szCs w:val="16"/>
              </w:rPr>
              <w:fldChar w:fldCharType="begin">
                <w:fldData xml:space="preserve">PEVuZE5vdGU+PENpdGU+PEF1dGhvcj5TdGV3YXJ0PC9BdXRob3I+PFllYXI+MjAwODwvWWVhcj48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93]</w:t>
            </w:r>
            <w:r>
              <w:rPr>
                <w:sz w:val="16"/>
                <w:szCs w:val="16"/>
              </w:rPr>
              <w:fldChar w:fldCharType="end"/>
            </w:r>
          </w:p>
        </w:tc>
        <w:tc>
          <w:tcPr>
            <w:tcW w:w="630" w:type="dxa"/>
          </w:tcPr>
          <w:p w14:paraId="0ED039C2" w14:textId="77777777" w:rsidR="00264DBA" w:rsidRPr="007309CF" w:rsidRDefault="00264DBA" w:rsidP="00A0063C">
            <w:pPr>
              <w:spacing w:after="0"/>
              <w:jc w:val="center"/>
              <w:rPr>
                <w:sz w:val="16"/>
                <w:szCs w:val="16"/>
              </w:rPr>
            </w:pPr>
            <w:r>
              <w:rPr>
                <w:sz w:val="16"/>
                <w:szCs w:val="16"/>
              </w:rPr>
              <w:t>Y</w:t>
            </w:r>
          </w:p>
        </w:tc>
        <w:tc>
          <w:tcPr>
            <w:tcW w:w="630" w:type="dxa"/>
          </w:tcPr>
          <w:p w14:paraId="65448225" w14:textId="77777777" w:rsidR="00264DBA" w:rsidRPr="007309CF" w:rsidRDefault="00264DBA" w:rsidP="00A0063C">
            <w:pPr>
              <w:spacing w:after="0"/>
              <w:jc w:val="center"/>
              <w:rPr>
                <w:sz w:val="16"/>
                <w:szCs w:val="16"/>
              </w:rPr>
            </w:pPr>
            <w:r>
              <w:rPr>
                <w:sz w:val="16"/>
                <w:szCs w:val="16"/>
              </w:rPr>
              <w:t>N</w:t>
            </w:r>
          </w:p>
        </w:tc>
        <w:tc>
          <w:tcPr>
            <w:tcW w:w="686" w:type="dxa"/>
          </w:tcPr>
          <w:p w14:paraId="1041A7E7" w14:textId="77777777" w:rsidR="00264DBA" w:rsidRPr="007309CF" w:rsidRDefault="00264DBA" w:rsidP="00A0063C">
            <w:pPr>
              <w:spacing w:after="0"/>
              <w:jc w:val="center"/>
              <w:rPr>
                <w:sz w:val="16"/>
                <w:szCs w:val="16"/>
              </w:rPr>
            </w:pPr>
            <w:r>
              <w:rPr>
                <w:sz w:val="16"/>
                <w:szCs w:val="16"/>
              </w:rPr>
              <w:t>N/A</w:t>
            </w:r>
          </w:p>
        </w:tc>
        <w:tc>
          <w:tcPr>
            <w:tcW w:w="703" w:type="dxa"/>
          </w:tcPr>
          <w:p w14:paraId="41D2EFF5" w14:textId="77777777" w:rsidR="00264DBA" w:rsidRPr="007309CF" w:rsidRDefault="00264DBA" w:rsidP="00A0063C">
            <w:pPr>
              <w:spacing w:after="0"/>
              <w:jc w:val="center"/>
              <w:rPr>
                <w:sz w:val="16"/>
                <w:szCs w:val="16"/>
              </w:rPr>
            </w:pPr>
            <w:r>
              <w:rPr>
                <w:sz w:val="16"/>
                <w:szCs w:val="16"/>
              </w:rPr>
              <w:t>Y</w:t>
            </w:r>
          </w:p>
        </w:tc>
        <w:tc>
          <w:tcPr>
            <w:tcW w:w="1049" w:type="dxa"/>
          </w:tcPr>
          <w:p w14:paraId="544C55D5" w14:textId="77777777" w:rsidR="00264DBA" w:rsidRPr="007309CF" w:rsidRDefault="00264DBA" w:rsidP="00A0063C">
            <w:pPr>
              <w:spacing w:after="0"/>
              <w:jc w:val="center"/>
              <w:rPr>
                <w:sz w:val="16"/>
                <w:szCs w:val="16"/>
              </w:rPr>
            </w:pPr>
            <w:r>
              <w:rPr>
                <w:sz w:val="16"/>
                <w:szCs w:val="16"/>
              </w:rPr>
              <w:t>Y</w:t>
            </w:r>
          </w:p>
        </w:tc>
        <w:tc>
          <w:tcPr>
            <w:tcW w:w="1270" w:type="dxa"/>
          </w:tcPr>
          <w:p w14:paraId="0F859F54" w14:textId="77777777" w:rsidR="00264DBA" w:rsidRPr="007309CF" w:rsidRDefault="00264DBA" w:rsidP="00A0063C">
            <w:pPr>
              <w:spacing w:after="0"/>
              <w:jc w:val="center"/>
              <w:rPr>
                <w:sz w:val="16"/>
                <w:szCs w:val="16"/>
              </w:rPr>
            </w:pPr>
            <w:r>
              <w:rPr>
                <w:sz w:val="16"/>
                <w:szCs w:val="16"/>
              </w:rPr>
              <w:t>1%</w:t>
            </w:r>
          </w:p>
        </w:tc>
        <w:tc>
          <w:tcPr>
            <w:tcW w:w="612" w:type="dxa"/>
          </w:tcPr>
          <w:p w14:paraId="143E0FEB" w14:textId="77777777" w:rsidR="00264DBA" w:rsidRPr="007309CF" w:rsidRDefault="00264DBA" w:rsidP="00A0063C">
            <w:pPr>
              <w:spacing w:after="0"/>
              <w:jc w:val="center"/>
              <w:rPr>
                <w:sz w:val="16"/>
                <w:szCs w:val="16"/>
              </w:rPr>
            </w:pPr>
            <w:r>
              <w:rPr>
                <w:sz w:val="16"/>
                <w:szCs w:val="16"/>
              </w:rPr>
              <w:t>N/A</w:t>
            </w:r>
          </w:p>
        </w:tc>
        <w:tc>
          <w:tcPr>
            <w:tcW w:w="557" w:type="dxa"/>
          </w:tcPr>
          <w:p w14:paraId="2BF558E7" w14:textId="77777777" w:rsidR="00264DBA" w:rsidRPr="007309CF" w:rsidRDefault="00264DBA" w:rsidP="00A0063C">
            <w:pPr>
              <w:spacing w:after="0"/>
              <w:jc w:val="center"/>
              <w:rPr>
                <w:sz w:val="16"/>
                <w:szCs w:val="16"/>
              </w:rPr>
            </w:pPr>
            <w:r>
              <w:rPr>
                <w:sz w:val="16"/>
                <w:szCs w:val="16"/>
              </w:rPr>
              <w:t>Y</w:t>
            </w:r>
          </w:p>
        </w:tc>
        <w:tc>
          <w:tcPr>
            <w:tcW w:w="689" w:type="dxa"/>
          </w:tcPr>
          <w:p w14:paraId="7E606809" w14:textId="77777777" w:rsidR="00264DBA" w:rsidRPr="007309CF" w:rsidRDefault="00264DBA" w:rsidP="00A0063C">
            <w:pPr>
              <w:spacing w:after="0"/>
              <w:jc w:val="center"/>
              <w:rPr>
                <w:sz w:val="16"/>
                <w:szCs w:val="16"/>
              </w:rPr>
            </w:pPr>
            <w:r>
              <w:rPr>
                <w:sz w:val="16"/>
                <w:szCs w:val="16"/>
              </w:rPr>
              <w:t>Y</w:t>
            </w:r>
          </w:p>
        </w:tc>
        <w:tc>
          <w:tcPr>
            <w:tcW w:w="689" w:type="dxa"/>
          </w:tcPr>
          <w:p w14:paraId="53842478" w14:textId="77777777" w:rsidR="00264DBA" w:rsidRPr="007309CF" w:rsidRDefault="00264DBA" w:rsidP="00A0063C">
            <w:pPr>
              <w:spacing w:after="0"/>
              <w:jc w:val="center"/>
              <w:rPr>
                <w:sz w:val="16"/>
                <w:szCs w:val="16"/>
              </w:rPr>
            </w:pPr>
            <w:r>
              <w:rPr>
                <w:sz w:val="16"/>
                <w:szCs w:val="16"/>
              </w:rPr>
              <w:t>C/S</w:t>
            </w:r>
          </w:p>
        </w:tc>
        <w:tc>
          <w:tcPr>
            <w:tcW w:w="699" w:type="dxa"/>
          </w:tcPr>
          <w:p w14:paraId="0F77EB89" w14:textId="77777777" w:rsidR="00264DBA" w:rsidRPr="007309CF" w:rsidRDefault="00264DBA" w:rsidP="00A0063C">
            <w:pPr>
              <w:spacing w:after="0"/>
              <w:jc w:val="center"/>
              <w:rPr>
                <w:sz w:val="16"/>
                <w:szCs w:val="16"/>
              </w:rPr>
            </w:pPr>
            <w:r>
              <w:rPr>
                <w:sz w:val="16"/>
                <w:szCs w:val="16"/>
              </w:rPr>
              <w:t>C/S</w:t>
            </w:r>
          </w:p>
        </w:tc>
        <w:tc>
          <w:tcPr>
            <w:tcW w:w="699" w:type="dxa"/>
          </w:tcPr>
          <w:p w14:paraId="06939561" w14:textId="77777777" w:rsidR="00264DBA" w:rsidRPr="007309CF" w:rsidRDefault="00264DBA" w:rsidP="00A0063C">
            <w:pPr>
              <w:spacing w:after="0"/>
              <w:jc w:val="center"/>
              <w:rPr>
                <w:sz w:val="16"/>
                <w:szCs w:val="16"/>
              </w:rPr>
            </w:pPr>
            <w:r>
              <w:rPr>
                <w:sz w:val="16"/>
                <w:szCs w:val="16"/>
              </w:rPr>
              <w:t>Y</w:t>
            </w:r>
          </w:p>
        </w:tc>
        <w:tc>
          <w:tcPr>
            <w:tcW w:w="699" w:type="dxa"/>
          </w:tcPr>
          <w:p w14:paraId="66D65CF6" w14:textId="77777777" w:rsidR="00264DBA" w:rsidRPr="007309CF" w:rsidRDefault="00264DBA" w:rsidP="00A0063C">
            <w:pPr>
              <w:spacing w:after="0"/>
              <w:jc w:val="center"/>
              <w:rPr>
                <w:sz w:val="16"/>
                <w:szCs w:val="16"/>
              </w:rPr>
            </w:pPr>
            <w:r>
              <w:rPr>
                <w:sz w:val="16"/>
                <w:szCs w:val="16"/>
              </w:rPr>
              <w:t>N/A</w:t>
            </w:r>
          </w:p>
        </w:tc>
        <w:tc>
          <w:tcPr>
            <w:tcW w:w="699" w:type="dxa"/>
          </w:tcPr>
          <w:p w14:paraId="48B94872" w14:textId="77777777" w:rsidR="00264DBA" w:rsidRPr="007309CF" w:rsidRDefault="00264DBA" w:rsidP="00A0063C">
            <w:pPr>
              <w:spacing w:after="0"/>
              <w:jc w:val="center"/>
              <w:rPr>
                <w:sz w:val="16"/>
                <w:szCs w:val="16"/>
              </w:rPr>
            </w:pPr>
            <w:r>
              <w:rPr>
                <w:sz w:val="16"/>
                <w:szCs w:val="16"/>
              </w:rPr>
              <w:t>N</w:t>
            </w:r>
          </w:p>
        </w:tc>
        <w:tc>
          <w:tcPr>
            <w:tcW w:w="669" w:type="dxa"/>
          </w:tcPr>
          <w:p w14:paraId="071D19A8" w14:textId="77777777" w:rsidR="00264DBA" w:rsidRPr="007309CF" w:rsidRDefault="00264DBA" w:rsidP="00A0063C">
            <w:pPr>
              <w:spacing w:after="0"/>
              <w:jc w:val="center"/>
              <w:rPr>
                <w:sz w:val="16"/>
                <w:szCs w:val="16"/>
              </w:rPr>
            </w:pPr>
            <w:r>
              <w:rPr>
                <w:sz w:val="16"/>
                <w:szCs w:val="16"/>
              </w:rPr>
              <w:t>Y</w:t>
            </w:r>
          </w:p>
        </w:tc>
      </w:tr>
      <w:tr w:rsidR="00264DBA" w:rsidRPr="007309CF" w14:paraId="69A8CC47" w14:textId="77777777" w:rsidTr="00D6478D">
        <w:trPr>
          <w:trHeight w:val="118"/>
        </w:trPr>
        <w:tc>
          <w:tcPr>
            <w:tcW w:w="1530" w:type="dxa"/>
          </w:tcPr>
          <w:p w14:paraId="54067E5C" w14:textId="71370E40" w:rsidR="00264DBA" w:rsidRPr="007309CF" w:rsidRDefault="00264DBA" w:rsidP="0098703E">
            <w:pPr>
              <w:spacing w:after="0"/>
              <w:jc w:val="center"/>
              <w:rPr>
                <w:sz w:val="16"/>
                <w:szCs w:val="16"/>
              </w:rPr>
            </w:pPr>
            <w:r w:rsidRPr="00937FCB">
              <w:rPr>
                <w:sz w:val="16"/>
                <w:szCs w:val="16"/>
              </w:rPr>
              <w:t>Uremovic</w:t>
            </w:r>
            <w:r>
              <w:rPr>
                <w:sz w:val="16"/>
                <w:szCs w:val="16"/>
              </w:rPr>
              <w:t xml:space="preserve">, 2007 </w:t>
            </w:r>
            <w:r>
              <w:rPr>
                <w:sz w:val="16"/>
                <w:szCs w:val="16"/>
              </w:rPr>
              <w:fldChar w:fldCharType="begin"/>
            </w:r>
            <w:r>
              <w:rPr>
                <w:sz w:val="16"/>
                <w:szCs w:val="16"/>
              </w:rPr>
              <w:instrText xml:space="preserve"> ADDIN EN.CITE &lt;EndNote&gt;&lt;Cite&gt;&lt;Author&gt;Uremovic&lt;/Author&gt;&lt;Year&gt;2007&lt;/Year&gt;&lt;RecNum&gt;157&lt;/RecNum&gt;&lt;DisplayText&gt;[94]&lt;/DisplayText&gt;&lt;record&gt;&lt;rec-number&gt;157&lt;/rec-number&gt;&lt;foreign-keys&gt;&lt;key app="EN" db-id="0wazzzvdysf52be095wxrrr052tpr2xww5zt" timestamp="1523989766"&gt;157&lt;/key&gt;&lt;/foreign-keys&gt;&lt;ref-type name="Journal Article"&gt;17&lt;/ref-type&gt;&lt;contributors&gt;&lt;authors&gt;&lt;author&gt;Uremovic, M.&lt;/author&gt;&lt;author&gt;Cvijetic, S.&lt;/author&gt;&lt;author&gt;Pasic, M. B.&lt;/author&gt;&lt;author&gt;Seric, V.&lt;/author&gt;&lt;author&gt;Vidrih, B.&lt;/author&gt;&lt;author&gt;Demarin, V.&lt;/author&gt;&lt;/authors&gt;&lt;/contributors&gt;&lt;auth-address&gt;Zagreb Insurance Company, Zagreb, Croatia. melita.uremovic@osiguranje-zagreb.hr&lt;/auth-address&gt;&lt;titles&gt;&lt;title&gt;Impairment of proprioception after whiplash injury&lt;/title&gt;&lt;secondary-title&gt;Coll Antropol&lt;/secondary-title&gt;&lt;alt-title&gt;Collegium antropologicum&lt;/alt-title&gt;&lt;/titles&gt;&lt;periodical&gt;&lt;full-title&gt;Coll Antropol&lt;/full-title&gt;&lt;abbr-1&gt;Collegium antropologicum&lt;/abbr-1&gt;&lt;/periodical&gt;&lt;alt-periodical&gt;&lt;full-title&gt;Coll Antropol&lt;/full-title&gt;&lt;abbr-1&gt;Collegium antropologicum&lt;/abbr-1&gt;&lt;/alt-periodical&gt;&lt;pages&gt;823-7&lt;/pages&gt;&lt;volume&gt;31&lt;/volume&gt;&lt;number&gt;3&lt;/number&gt;&lt;edition&gt;2007/11/29&lt;/edition&gt;&lt;keywords&gt;&lt;keyword&gt;Adult&lt;/keyword&gt;&lt;keyword&gt;Case-Control Studies&lt;/keyword&gt;&lt;keyword&gt;Female&lt;/keyword&gt;&lt;keyword&gt;Humans&lt;/keyword&gt;&lt;keyword&gt;*Kinesthesis&lt;/keyword&gt;&lt;keyword&gt;Male&lt;/keyword&gt;&lt;keyword&gt;Middle Aged&lt;/keyword&gt;&lt;keyword&gt;Somatosensory Disorders/*etiology/physiopathology/rehabilitation&lt;/keyword&gt;&lt;keyword&gt;Whiplash Injuries/*complications/physiopathology/rehabilitation&lt;/keyword&gt;&lt;/keywords&gt;&lt;dates&gt;&lt;year&gt;2007&lt;/year&gt;&lt;pub-dates&gt;&lt;date&gt;Sep&lt;/date&gt;&lt;/pub-dates&gt;&lt;/dates&gt;&lt;isbn&gt;0350-6134 (Print)&amp;#xD;0350-6134&lt;/isbn&gt;&lt;accession-num&gt;18041395&lt;/accession-num&gt;&lt;urls&gt;&lt;/urls&gt;&lt;remote-database-provider&gt;NLM&lt;/remote-database-provider&gt;&lt;language&gt;eng&lt;/language&gt;&lt;/record&gt;&lt;/Cite&gt;&lt;/EndNote&gt;</w:instrText>
            </w:r>
            <w:r>
              <w:rPr>
                <w:sz w:val="16"/>
                <w:szCs w:val="16"/>
              </w:rPr>
              <w:fldChar w:fldCharType="separate"/>
            </w:r>
            <w:r>
              <w:rPr>
                <w:noProof/>
                <w:sz w:val="16"/>
                <w:szCs w:val="16"/>
              </w:rPr>
              <w:t>[94]</w:t>
            </w:r>
            <w:r>
              <w:rPr>
                <w:sz w:val="16"/>
                <w:szCs w:val="16"/>
              </w:rPr>
              <w:fldChar w:fldCharType="end"/>
            </w:r>
          </w:p>
        </w:tc>
        <w:tc>
          <w:tcPr>
            <w:tcW w:w="630" w:type="dxa"/>
          </w:tcPr>
          <w:p w14:paraId="182A7494" w14:textId="77777777" w:rsidR="00264DBA" w:rsidRPr="007309CF" w:rsidRDefault="00264DBA" w:rsidP="00A0063C">
            <w:pPr>
              <w:spacing w:after="0"/>
              <w:jc w:val="center"/>
              <w:rPr>
                <w:sz w:val="16"/>
                <w:szCs w:val="16"/>
              </w:rPr>
            </w:pPr>
            <w:r>
              <w:rPr>
                <w:sz w:val="16"/>
                <w:szCs w:val="16"/>
              </w:rPr>
              <w:t>Y</w:t>
            </w:r>
          </w:p>
        </w:tc>
        <w:tc>
          <w:tcPr>
            <w:tcW w:w="630" w:type="dxa"/>
          </w:tcPr>
          <w:p w14:paraId="2FC70D7C" w14:textId="77777777" w:rsidR="00264DBA" w:rsidRPr="007309CF" w:rsidRDefault="00264DBA" w:rsidP="00A0063C">
            <w:pPr>
              <w:spacing w:after="0"/>
              <w:jc w:val="center"/>
              <w:rPr>
                <w:sz w:val="16"/>
                <w:szCs w:val="16"/>
              </w:rPr>
            </w:pPr>
            <w:r>
              <w:rPr>
                <w:sz w:val="16"/>
                <w:szCs w:val="16"/>
              </w:rPr>
              <w:t>Y</w:t>
            </w:r>
          </w:p>
        </w:tc>
        <w:tc>
          <w:tcPr>
            <w:tcW w:w="686" w:type="dxa"/>
          </w:tcPr>
          <w:p w14:paraId="025D1EF9" w14:textId="77777777" w:rsidR="00264DBA" w:rsidRPr="007309CF" w:rsidRDefault="00264DBA" w:rsidP="00A0063C">
            <w:pPr>
              <w:spacing w:after="0"/>
              <w:jc w:val="center"/>
              <w:rPr>
                <w:sz w:val="16"/>
                <w:szCs w:val="16"/>
              </w:rPr>
            </w:pPr>
            <w:r>
              <w:rPr>
                <w:sz w:val="16"/>
                <w:szCs w:val="16"/>
              </w:rPr>
              <w:t>C/S</w:t>
            </w:r>
          </w:p>
        </w:tc>
        <w:tc>
          <w:tcPr>
            <w:tcW w:w="703" w:type="dxa"/>
          </w:tcPr>
          <w:p w14:paraId="4979F087" w14:textId="77777777" w:rsidR="00264DBA" w:rsidRPr="007309CF" w:rsidRDefault="00264DBA" w:rsidP="00A0063C">
            <w:pPr>
              <w:spacing w:after="0"/>
              <w:jc w:val="center"/>
              <w:rPr>
                <w:sz w:val="16"/>
                <w:szCs w:val="16"/>
              </w:rPr>
            </w:pPr>
            <w:r>
              <w:rPr>
                <w:sz w:val="16"/>
                <w:szCs w:val="16"/>
              </w:rPr>
              <w:t>N</w:t>
            </w:r>
          </w:p>
        </w:tc>
        <w:tc>
          <w:tcPr>
            <w:tcW w:w="1049" w:type="dxa"/>
          </w:tcPr>
          <w:p w14:paraId="660D3C1E" w14:textId="77777777" w:rsidR="00264DBA" w:rsidRPr="007309CF" w:rsidRDefault="00264DBA" w:rsidP="00A0063C">
            <w:pPr>
              <w:spacing w:after="0"/>
              <w:jc w:val="center"/>
              <w:rPr>
                <w:sz w:val="16"/>
                <w:szCs w:val="16"/>
              </w:rPr>
            </w:pPr>
            <w:r>
              <w:rPr>
                <w:sz w:val="16"/>
                <w:szCs w:val="16"/>
              </w:rPr>
              <w:t>N</w:t>
            </w:r>
          </w:p>
        </w:tc>
        <w:tc>
          <w:tcPr>
            <w:tcW w:w="1270" w:type="dxa"/>
          </w:tcPr>
          <w:p w14:paraId="24C829E9" w14:textId="77777777" w:rsidR="00264DBA" w:rsidRPr="007309CF" w:rsidRDefault="00264DBA" w:rsidP="00A0063C">
            <w:pPr>
              <w:spacing w:after="0"/>
              <w:jc w:val="center"/>
              <w:rPr>
                <w:sz w:val="16"/>
                <w:szCs w:val="16"/>
              </w:rPr>
            </w:pPr>
            <w:r>
              <w:rPr>
                <w:sz w:val="16"/>
                <w:szCs w:val="16"/>
              </w:rPr>
              <w:t>0%</w:t>
            </w:r>
          </w:p>
        </w:tc>
        <w:tc>
          <w:tcPr>
            <w:tcW w:w="612" w:type="dxa"/>
          </w:tcPr>
          <w:p w14:paraId="2DFC8F69" w14:textId="77777777" w:rsidR="00264DBA" w:rsidRPr="007309CF" w:rsidRDefault="00264DBA" w:rsidP="00A0063C">
            <w:pPr>
              <w:spacing w:after="0"/>
              <w:jc w:val="center"/>
              <w:rPr>
                <w:sz w:val="16"/>
                <w:szCs w:val="16"/>
              </w:rPr>
            </w:pPr>
            <w:r>
              <w:rPr>
                <w:sz w:val="16"/>
                <w:szCs w:val="16"/>
              </w:rPr>
              <w:t>N/A</w:t>
            </w:r>
          </w:p>
        </w:tc>
        <w:tc>
          <w:tcPr>
            <w:tcW w:w="557" w:type="dxa"/>
          </w:tcPr>
          <w:p w14:paraId="4D1678B9" w14:textId="77777777" w:rsidR="00264DBA" w:rsidRPr="007309CF" w:rsidRDefault="00264DBA" w:rsidP="00A0063C">
            <w:pPr>
              <w:spacing w:after="0"/>
              <w:jc w:val="center"/>
              <w:rPr>
                <w:sz w:val="16"/>
                <w:szCs w:val="16"/>
              </w:rPr>
            </w:pPr>
            <w:r>
              <w:rPr>
                <w:sz w:val="16"/>
                <w:szCs w:val="16"/>
              </w:rPr>
              <w:t>Y</w:t>
            </w:r>
          </w:p>
        </w:tc>
        <w:tc>
          <w:tcPr>
            <w:tcW w:w="689" w:type="dxa"/>
          </w:tcPr>
          <w:p w14:paraId="72223948" w14:textId="77777777" w:rsidR="00264DBA" w:rsidRPr="007309CF" w:rsidRDefault="00264DBA" w:rsidP="00A0063C">
            <w:pPr>
              <w:spacing w:after="0"/>
              <w:jc w:val="center"/>
              <w:rPr>
                <w:sz w:val="16"/>
                <w:szCs w:val="16"/>
              </w:rPr>
            </w:pPr>
            <w:r>
              <w:rPr>
                <w:sz w:val="16"/>
                <w:szCs w:val="16"/>
              </w:rPr>
              <w:t>C/S</w:t>
            </w:r>
          </w:p>
        </w:tc>
        <w:tc>
          <w:tcPr>
            <w:tcW w:w="689" w:type="dxa"/>
          </w:tcPr>
          <w:p w14:paraId="25FC6476" w14:textId="77777777" w:rsidR="00264DBA" w:rsidRPr="007309CF" w:rsidRDefault="00264DBA" w:rsidP="00A0063C">
            <w:pPr>
              <w:spacing w:after="0"/>
              <w:jc w:val="center"/>
              <w:rPr>
                <w:sz w:val="16"/>
                <w:szCs w:val="16"/>
              </w:rPr>
            </w:pPr>
            <w:r>
              <w:rPr>
                <w:sz w:val="16"/>
                <w:szCs w:val="16"/>
              </w:rPr>
              <w:t>N</w:t>
            </w:r>
          </w:p>
        </w:tc>
        <w:tc>
          <w:tcPr>
            <w:tcW w:w="699" w:type="dxa"/>
          </w:tcPr>
          <w:p w14:paraId="5EA6CC85" w14:textId="77777777" w:rsidR="00264DBA" w:rsidRPr="007309CF" w:rsidRDefault="00264DBA" w:rsidP="00A0063C">
            <w:pPr>
              <w:spacing w:after="0"/>
              <w:jc w:val="center"/>
              <w:rPr>
                <w:sz w:val="16"/>
                <w:szCs w:val="16"/>
              </w:rPr>
            </w:pPr>
            <w:r>
              <w:rPr>
                <w:sz w:val="16"/>
                <w:szCs w:val="16"/>
              </w:rPr>
              <w:t>Y</w:t>
            </w:r>
          </w:p>
        </w:tc>
        <w:tc>
          <w:tcPr>
            <w:tcW w:w="699" w:type="dxa"/>
          </w:tcPr>
          <w:p w14:paraId="4000F95C" w14:textId="77777777" w:rsidR="00264DBA" w:rsidRPr="007309CF" w:rsidRDefault="00264DBA" w:rsidP="00A0063C">
            <w:pPr>
              <w:spacing w:after="0"/>
              <w:jc w:val="center"/>
              <w:rPr>
                <w:sz w:val="16"/>
                <w:szCs w:val="16"/>
              </w:rPr>
            </w:pPr>
            <w:r>
              <w:rPr>
                <w:sz w:val="16"/>
                <w:szCs w:val="16"/>
              </w:rPr>
              <w:t>Y</w:t>
            </w:r>
          </w:p>
        </w:tc>
        <w:tc>
          <w:tcPr>
            <w:tcW w:w="699" w:type="dxa"/>
          </w:tcPr>
          <w:p w14:paraId="006B1F9C" w14:textId="77777777" w:rsidR="00264DBA" w:rsidRPr="007309CF" w:rsidRDefault="00264DBA" w:rsidP="00A0063C">
            <w:pPr>
              <w:spacing w:after="0"/>
              <w:jc w:val="center"/>
              <w:rPr>
                <w:sz w:val="16"/>
                <w:szCs w:val="16"/>
              </w:rPr>
            </w:pPr>
            <w:r>
              <w:rPr>
                <w:sz w:val="16"/>
                <w:szCs w:val="16"/>
              </w:rPr>
              <w:t>N</w:t>
            </w:r>
          </w:p>
        </w:tc>
        <w:tc>
          <w:tcPr>
            <w:tcW w:w="699" w:type="dxa"/>
          </w:tcPr>
          <w:p w14:paraId="28A84757" w14:textId="77777777" w:rsidR="00264DBA" w:rsidRPr="007309CF" w:rsidRDefault="00264DBA" w:rsidP="00A0063C">
            <w:pPr>
              <w:spacing w:after="0"/>
              <w:jc w:val="center"/>
              <w:rPr>
                <w:sz w:val="16"/>
                <w:szCs w:val="16"/>
              </w:rPr>
            </w:pPr>
            <w:r>
              <w:rPr>
                <w:sz w:val="16"/>
                <w:szCs w:val="16"/>
              </w:rPr>
              <w:t>N</w:t>
            </w:r>
          </w:p>
        </w:tc>
        <w:tc>
          <w:tcPr>
            <w:tcW w:w="669" w:type="dxa"/>
          </w:tcPr>
          <w:p w14:paraId="5AC599C4" w14:textId="77777777" w:rsidR="00264DBA" w:rsidRPr="007309CF" w:rsidRDefault="00264DBA" w:rsidP="00A0063C">
            <w:pPr>
              <w:spacing w:after="0"/>
              <w:jc w:val="center"/>
              <w:rPr>
                <w:sz w:val="16"/>
                <w:szCs w:val="16"/>
              </w:rPr>
            </w:pPr>
            <w:r>
              <w:rPr>
                <w:sz w:val="16"/>
                <w:szCs w:val="16"/>
              </w:rPr>
              <w:t>N</w:t>
            </w:r>
          </w:p>
        </w:tc>
      </w:tr>
      <w:tr w:rsidR="00264DBA" w:rsidRPr="007309CF" w14:paraId="35342D1E" w14:textId="77777777" w:rsidTr="00D6478D">
        <w:trPr>
          <w:trHeight w:val="118"/>
        </w:trPr>
        <w:tc>
          <w:tcPr>
            <w:tcW w:w="1530" w:type="dxa"/>
          </w:tcPr>
          <w:p w14:paraId="3D394A25" w14:textId="4CFDA475" w:rsidR="00264DBA" w:rsidRPr="007309CF" w:rsidRDefault="00264DBA" w:rsidP="0098703E">
            <w:pPr>
              <w:spacing w:after="0"/>
              <w:jc w:val="center"/>
              <w:rPr>
                <w:sz w:val="16"/>
                <w:szCs w:val="16"/>
              </w:rPr>
            </w:pPr>
            <w:r>
              <w:rPr>
                <w:sz w:val="16"/>
                <w:szCs w:val="16"/>
              </w:rPr>
              <w:t xml:space="preserve">Walton et al., 2011 </w:t>
            </w:r>
            <w:r>
              <w:rPr>
                <w:sz w:val="16"/>
                <w:szCs w:val="16"/>
              </w:rPr>
              <w:fldChar w:fldCharType="begin">
                <w:fldData xml:space="preserve">PEVuZE5vdGU+PENpdGU+PEF1dGhvcj5XYWx0b248L0F1dGhvcj48WWVhcj4yMDExPC9ZZWFyPjxS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</w:fldData>
              </w:fldChar>
            </w:r>
            <w:r>
              <w:rPr>
                <w:sz w:val="16"/>
                <w:szCs w:val="16"/>
              </w:rPr>
              <w:instrText xml:space="preserve"> ADDIN EN.CITE </w:instrText>
            </w:r>
            <w:r>
              <w:rPr>
                <w:sz w:val="16"/>
                <w:szCs w:val="16"/>
              </w:rPr>
              <w:fldChar w:fldCharType="begin">
                <w:fldData xml:space="preserve">PEVuZE5vdGU+PENpdGU+PEF1dGhvcj5XYWx0b248L0F1dGhvcj48WWVhcj4yMDExPC9ZZWFyPjxS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95]</w:t>
            </w:r>
            <w:r>
              <w:rPr>
                <w:sz w:val="16"/>
                <w:szCs w:val="16"/>
              </w:rPr>
              <w:fldChar w:fldCharType="end"/>
            </w:r>
          </w:p>
        </w:tc>
        <w:tc>
          <w:tcPr>
            <w:tcW w:w="630" w:type="dxa"/>
          </w:tcPr>
          <w:p w14:paraId="59DE481A" w14:textId="77777777" w:rsidR="00264DBA" w:rsidRPr="007309CF" w:rsidRDefault="00264DBA" w:rsidP="00A0063C">
            <w:pPr>
              <w:spacing w:after="0"/>
              <w:jc w:val="center"/>
              <w:rPr>
                <w:sz w:val="16"/>
                <w:szCs w:val="16"/>
              </w:rPr>
            </w:pPr>
            <w:r>
              <w:rPr>
                <w:sz w:val="16"/>
                <w:szCs w:val="16"/>
              </w:rPr>
              <w:t>Y</w:t>
            </w:r>
          </w:p>
        </w:tc>
        <w:tc>
          <w:tcPr>
            <w:tcW w:w="630" w:type="dxa"/>
          </w:tcPr>
          <w:p w14:paraId="3F810568" w14:textId="77777777" w:rsidR="00264DBA" w:rsidRPr="007309CF" w:rsidRDefault="00264DBA" w:rsidP="00A0063C">
            <w:pPr>
              <w:spacing w:after="0"/>
              <w:jc w:val="center"/>
              <w:rPr>
                <w:sz w:val="16"/>
                <w:szCs w:val="16"/>
              </w:rPr>
            </w:pPr>
            <w:r>
              <w:rPr>
                <w:sz w:val="16"/>
                <w:szCs w:val="16"/>
              </w:rPr>
              <w:t>N</w:t>
            </w:r>
          </w:p>
        </w:tc>
        <w:tc>
          <w:tcPr>
            <w:tcW w:w="686" w:type="dxa"/>
          </w:tcPr>
          <w:p w14:paraId="53B93934" w14:textId="77777777" w:rsidR="00264DBA" w:rsidRPr="007309CF" w:rsidRDefault="00264DBA" w:rsidP="00A0063C">
            <w:pPr>
              <w:spacing w:after="0"/>
              <w:jc w:val="center"/>
              <w:rPr>
                <w:sz w:val="16"/>
                <w:szCs w:val="16"/>
              </w:rPr>
            </w:pPr>
            <w:r>
              <w:rPr>
                <w:sz w:val="16"/>
                <w:szCs w:val="16"/>
              </w:rPr>
              <w:t>Y</w:t>
            </w:r>
          </w:p>
        </w:tc>
        <w:tc>
          <w:tcPr>
            <w:tcW w:w="703" w:type="dxa"/>
          </w:tcPr>
          <w:p w14:paraId="03D4523E" w14:textId="77777777" w:rsidR="00264DBA" w:rsidRPr="007309CF" w:rsidRDefault="00264DBA" w:rsidP="00A0063C">
            <w:pPr>
              <w:spacing w:after="0"/>
              <w:jc w:val="center"/>
              <w:rPr>
                <w:sz w:val="16"/>
                <w:szCs w:val="16"/>
              </w:rPr>
            </w:pPr>
            <w:r>
              <w:rPr>
                <w:sz w:val="16"/>
                <w:szCs w:val="16"/>
              </w:rPr>
              <w:t>N</w:t>
            </w:r>
          </w:p>
        </w:tc>
        <w:tc>
          <w:tcPr>
            <w:tcW w:w="1049" w:type="dxa"/>
          </w:tcPr>
          <w:p w14:paraId="0363B98B" w14:textId="77777777" w:rsidR="00264DBA" w:rsidRPr="007309CF" w:rsidRDefault="00264DBA" w:rsidP="00A0063C">
            <w:pPr>
              <w:spacing w:after="0"/>
              <w:jc w:val="center"/>
              <w:rPr>
                <w:sz w:val="16"/>
                <w:szCs w:val="16"/>
              </w:rPr>
            </w:pPr>
            <w:r>
              <w:rPr>
                <w:sz w:val="16"/>
                <w:szCs w:val="16"/>
              </w:rPr>
              <w:t>N</w:t>
            </w:r>
          </w:p>
        </w:tc>
        <w:tc>
          <w:tcPr>
            <w:tcW w:w="1270" w:type="dxa"/>
          </w:tcPr>
          <w:p w14:paraId="23D1B2A2" w14:textId="77777777" w:rsidR="00264DBA" w:rsidRPr="007309CF" w:rsidRDefault="00264DBA" w:rsidP="00A0063C">
            <w:pPr>
              <w:spacing w:after="0"/>
              <w:jc w:val="center"/>
              <w:rPr>
                <w:sz w:val="16"/>
                <w:szCs w:val="16"/>
              </w:rPr>
            </w:pPr>
            <w:r>
              <w:rPr>
                <w:sz w:val="16"/>
                <w:szCs w:val="16"/>
              </w:rPr>
              <w:t>30.8%</w:t>
            </w:r>
          </w:p>
        </w:tc>
        <w:tc>
          <w:tcPr>
            <w:tcW w:w="612" w:type="dxa"/>
          </w:tcPr>
          <w:p w14:paraId="3EBEBFFA" w14:textId="77777777" w:rsidR="00264DBA" w:rsidRPr="007309CF" w:rsidRDefault="00264DBA" w:rsidP="00A0063C">
            <w:pPr>
              <w:spacing w:after="0"/>
              <w:jc w:val="center"/>
              <w:rPr>
                <w:sz w:val="16"/>
                <w:szCs w:val="16"/>
              </w:rPr>
            </w:pPr>
            <w:r>
              <w:rPr>
                <w:sz w:val="16"/>
                <w:szCs w:val="16"/>
              </w:rPr>
              <w:t>N</w:t>
            </w:r>
          </w:p>
        </w:tc>
        <w:tc>
          <w:tcPr>
            <w:tcW w:w="557" w:type="dxa"/>
          </w:tcPr>
          <w:p w14:paraId="36D7AC78" w14:textId="77777777" w:rsidR="00264DBA" w:rsidRPr="007309CF" w:rsidRDefault="00264DBA" w:rsidP="00A0063C">
            <w:pPr>
              <w:spacing w:after="0"/>
              <w:jc w:val="center"/>
              <w:rPr>
                <w:sz w:val="16"/>
                <w:szCs w:val="16"/>
              </w:rPr>
            </w:pPr>
            <w:r>
              <w:rPr>
                <w:sz w:val="16"/>
                <w:szCs w:val="16"/>
              </w:rPr>
              <w:t>N</w:t>
            </w:r>
          </w:p>
        </w:tc>
        <w:tc>
          <w:tcPr>
            <w:tcW w:w="689" w:type="dxa"/>
          </w:tcPr>
          <w:p w14:paraId="0B00387C" w14:textId="77777777" w:rsidR="00264DBA" w:rsidRPr="007309CF" w:rsidRDefault="00264DBA" w:rsidP="00A0063C">
            <w:pPr>
              <w:spacing w:after="0"/>
              <w:jc w:val="center"/>
              <w:rPr>
                <w:sz w:val="16"/>
                <w:szCs w:val="16"/>
              </w:rPr>
            </w:pPr>
            <w:r>
              <w:rPr>
                <w:sz w:val="16"/>
                <w:szCs w:val="16"/>
              </w:rPr>
              <w:t>N/A</w:t>
            </w:r>
          </w:p>
        </w:tc>
        <w:tc>
          <w:tcPr>
            <w:tcW w:w="689" w:type="dxa"/>
          </w:tcPr>
          <w:p w14:paraId="2283AC10" w14:textId="77777777" w:rsidR="00264DBA" w:rsidRPr="007309CF" w:rsidRDefault="00264DBA" w:rsidP="00A0063C">
            <w:pPr>
              <w:spacing w:after="0"/>
              <w:jc w:val="center"/>
              <w:rPr>
                <w:sz w:val="16"/>
                <w:szCs w:val="16"/>
              </w:rPr>
            </w:pPr>
            <w:r>
              <w:rPr>
                <w:sz w:val="16"/>
                <w:szCs w:val="16"/>
              </w:rPr>
              <w:t>N</w:t>
            </w:r>
          </w:p>
        </w:tc>
        <w:tc>
          <w:tcPr>
            <w:tcW w:w="699" w:type="dxa"/>
          </w:tcPr>
          <w:p w14:paraId="306CB270" w14:textId="77777777" w:rsidR="00264DBA" w:rsidRPr="007309CF" w:rsidRDefault="00264DBA" w:rsidP="00A0063C">
            <w:pPr>
              <w:spacing w:after="0"/>
              <w:jc w:val="center"/>
              <w:rPr>
                <w:sz w:val="16"/>
                <w:szCs w:val="16"/>
              </w:rPr>
            </w:pPr>
            <w:r>
              <w:rPr>
                <w:sz w:val="16"/>
                <w:szCs w:val="16"/>
              </w:rPr>
              <w:t>Y</w:t>
            </w:r>
          </w:p>
        </w:tc>
        <w:tc>
          <w:tcPr>
            <w:tcW w:w="699" w:type="dxa"/>
          </w:tcPr>
          <w:p w14:paraId="5506373F" w14:textId="77777777" w:rsidR="00264DBA" w:rsidRPr="007309CF" w:rsidRDefault="00264DBA" w:rsidP="00A0063C">
            <w:pPr>
              <w:spacing w:after="0"/>
              <w:jc w:val="center"/>
              <w:rPr>
                <w:sz w:val="16"/>
                <w:szCs w:val="16"/>
              </w:rPr>
            </w:pPr>
            <w:r>
              <w:rPr>
                <w:sz w:val="16"/>
                <w:szCs w:val="16"/>
              </w:rPr>
              <w:t>Y</w:t>
            </w:r>
          </w:p>
        </w:tc>
        <w:tc>
          <w:tcPr>
            <w:tcW w:w="699" w:type="dxa"/>
          </w:tcPr>
          <w:p w14:paraId="6A824D71" w14:textId="77777777" w:rsidR="00264DBA" w:rsidRPr="007309CF" w:rsidRDefault="00264DBA" w:rsidP="00A0063C">
            <w:pPr>
              <w:spacing w:after="0"/>
              <w:jc w:val="center"/>
              <w:rPr>
                <w:sz w:val="16"/>
                <w:szCs w:val="16"/>
              </w:rPr>
            </w:pPr>
            <w:r>
              <w:rPr>
                <w:sz w:val="16"/>
                <w:szCs w:val="16"/>
              </w:rPr>
              <w:t>N</w:t>
            </w:r>
          </w:p>
        </w:tc>
        <w:tc>
          <w:tcPr>
            <w:tcW w:w="699" w:type="dxa"/>
          </w:tcPr>
          <w:p w14:paraId="23E1D4EC" w14:textId="77777777" w:rsidR="00264DBA" w:rsidRPr="007309CF" w:rsidRDefault="00264DBA" w:rsidP="00A0063C">
            <w:pPr>
              <w:spacing w:after="0"/>
              <w:jc w:val="center"/>
              <w:rPr>
                <w:sz w:val="16"/>
                <w:szCs w:val="16"/>
              </w:rPr>
            </w:pPr>
            <w:r>
              <w:rPr>
                <w:sz w:val="16"/>
                <w:szCs w:val="16"/>
              </w:rPr>
              <w:t>N</w:t>
            </w:r>
          </w:p>
        </w:tc>
        <w:tc>
          <w:tcPr>
            <w:tcW w:w="669" w:type="dxa"/>
          </w:tcPr>
          <w:p w14:paraId="29B238A7" w14:textId="77777777" w:rsidR="00264DBA" w:rsidRPr="007309CF" w:rsidRDefault="00264DBA" w:rsidP="00A0063C">
            <w:pPr>
              <w:spacing w:after="0"/>
              <w:jc w:val="center"/>
              <w:rPr>
                <w:sz w:val="16"/>
                <w:szCs w:val="16"/>
              </w:rPr>
            </w:pPr>
            <w:r>
              <w:rPr>
                <w:sz w:val="16"/>
                <w:szCs w:val="16"/>
              </w:rPr>
              <w:t>Y</w:t>
            </w:r>
          </w:p>
        </w:tc>
      </w:tr>
      <w:tr w:rsidR="00264DBA" w:rsidRPr="007309CF" w14:paraId="18AD305B" w14:textId="77777777" w:rsidTr="00D6478D">
        <w:trPr>
          <w:trHeight w:val="118"/>
        </w:trPr>
        <w:tc>
          <w:tcPr>
            <w:tcW w:w="1530" w:type="dxa"/>
          </w:tcPr>
          <w:p w14:paraId="62BC0590" w14:textId="19B6834D" w:rsidR="00264DBA" w:rsidRPr="007309CF" w:rsidRDefault="00264DBA" w:rsidP="0098703E">
            <w:pPr>
              <w:spacing w:after="0"/>
              <w:jc w:val="center"/>
              <w:rPr>
                <w:sz w:val="16"/>
                <w:szCs w:val="16"/>
              </w:rPr>
            </w:pPr>
            <w:r>
              <w:rPr>
                <w:sz w:val="16"/>
                <w:szCs w:val="16"/>
              </w:rPr>
              <w:t xml:space="preserve">Wiles et al., 2005 </w:t>
            </w:r>
            <w:r>
              <w:rPr>
                <w:sz w:val="16"/>
                <w:szCs w:val="16"/>
              </w:rPr>
              <w:fldChar w:fldCharType="begin"/>
            </w:r>
            <w:r>
              <w:rPr>
                <w:sz w:val="16"/>
                <w:szCs w:val="16"/>
              </w:rPr>
              <w:instrText xml:space="preserve"> ADDIN EN.CITE &lt;EndNote&gt;&lt;Cite&gt;&lt;Author&gt;Wiles&lt;/Author&gt;&lt;Year&gt;2005&lt;/Year&gt;&lt;RecNum&gt;164&lt;/RecNum&gt;&lt;DisplayText&gt;[96]&lt;/DisplayText&gt;&lt;record&gt;&lt;rec-number&gt;164&lt;/rec-number&gt;&lt;foreign-keys&gt;&lt;key app="EN" db-id="0wazzzvdysf52be095wxrrr052tpr2xww5zt" timestamp="1523991616"&gt;164&lt;/key&gt;&lt;/foreign-keys&gt;&lt;ref-type name="Journal Article"&gt;17&lt;/ref-type&gt;&lt;contributors&gt;&lt;authors&gt;&lt;author&gt;Wiles, N. J.&lt;/author&gt;&lt;author&gt;Jones, G. T.&lt;/author&gt;&lt;author&gt;Silman, A. J.&lt;/author&gt;&lt;author&gt;Macfarlane, G. J.&lt;/author&gt;&lt;/authors&gt;&lt;/contributors&gt;&lt;auth-address&gt;ARC Epidemiology Unit and the Unit of Chronic Disease Epidemiology, Division of Epidemiology and Health Sciences, University of Manchester, UK.&lt;/auth-address&gt;&lt;titles&gt;&lt;title&gt;Onset of neck pain after a motor vehicle accident: a case-control study&lt;/title&gt;&lt;secondary-title&gt;J Rheumatol&lt;/secondary-title&gt;&lt;alt-title&gt;The Journal of rheumatology&lt;/alt-title&gt;&lt;/titles&gt;&lt;periodical&gt;&lt;full-title&gt;Journal of Rheumatology&lt;/full-title&gt;&lt;abbr-1&gt;J Rheumatol&lt;/abbr-1&gt;&lt;/periodical&gt;&lt;alt-periodical&gt;&lt;full-title&gt;The Journal of Rheumatology&lt;/full-title&gt;&lt;/alt-periodical&gt;&lt;pages&gt;1576-83&lt;/pages&gt;&lt;volume&gt;32&lt;/volume&gt;&lt;number&gt;8&lt;/number&gt;&lt;edition&gt;2005/08/04&lt;/edition&gt;&lt;keywords&gt;&lt;keyword&gt;Accidents, Traffic/*statistics &amp;amp; numerical data&lt;/keyword&gt;&lt;keyword&gt;Adolescent&lt;/keyword&gt;&lt;keyword&gt;Adult&lt;/keyword&gt;&lt;keyword&gt;Aged&lt;/keyword&gt;&lt;keyword&gt;Case-Control Studies&lt;/keyword&gt;&lt;keyword&gt;Female&lt;/keyword&gt;&lt;keyword&gt;Humans&lt;/keyword&gt;&lt;keyword&gt;Male&lt;/keyword&gt;&lt;keyword&gt;Middle Aged&lt;/keyword&gt;&lt;keyword&gt;Neck Pain/*epidemiology/etiology&lt;/keyword&gt;&lt;keyword&gt;Postal Service&lt;/keyword&gt;&lt;keyword&gt;Predictive Value of Tests&lt;/keyword&gt;&lt;keyword&gt;Prognosis&lt;/keyword&gt;&lt;keyword&gt;Retrospective Studies&lt;/keyword&gt;&lt;keyword&gt;Risk Factors&lt;/keyword&gt;&lt;keyword&gt;Surveys and Questionnaires&lt;/keyword&gt;&lt;keyword&gt;Whiplash Injuries/*epidemiology/etiology&lt;/keyword&gt;&lt;/keywords&gt;&lt;dates&gt;&lt;year&gt;2005&lt;/year&gt;&lt;pub-dates&gt;&lt;date&gt;Aug&lt;/date&gt;&lt;/pub-dates&gt;&lt;/dates&gt;&lt;isbn&gt;0315-162X (Print)&amp;#xD;0315-162x&lt;/isbn&gt;&lt;accession-num&gt;16078337&lt;/accession-num&gt;&lt;urls&gt;&lt;/urls&gt;&lt;remote-database-provider&gt;NLM&lt;/remote-database-provider&gt;&lt;language&gt;eng&lt;/language&gt;&lt;/record&gt;&lt;/Cite&gt;&lt;/EndNote&gt;</w:instrText>
            </w:r>
            <w:r>
              <w:rPr>
                <w:sz w:val="16"/>
                <w:szCs w:val="16"/>
              </w:rPr>
              <w:fldChar w:fldCharType="separate"/>
            </w:r>
            <w:r>
              <w:rPr>
                <w:noProof/>
                <w:sz w:val="16"/>
                <w:szCs w:val="16"/>
              </w:rPr>
              <w:t>[96]</w:t>
            </w:r>
            <w:r>
              <w:rPr>
                <w:sz w:val="16"/>
                <w:szCs w:val="16"/>
              </w:rPr>
              <w:fldChar w:fldCharType="end"/>
            </w:r>
          </w:p>
        </w:tc>
        <w:tc>
          <w:tcPr>
            <w:tcW w:w="630" w:type="dxa"/>
          </w:tcPr>
          <w:p w14:paraId="622E4751" w14:textId="77777777" w:rsidR="00264DBA" w:rsidRPr="007309CF" w:rsidRDefault="00264DBA" w:rsidP="00A0063C">
            <w:pPr>
              <w:spacing w:after="0"/>
              <w:jc w:val="center"/>
              <w:rPr>
                <w:sz w:val="16"/>
                <w:szCs w:val="16"/>
              </w:rPr>
            </w:pPr>
            <w:r>
              <w:rPr>
                <w:sz w:val="16"/>
                <w:szCs w:val="16"/>
              </w:rPr>
              <w:t>Y</w:t>
            </w:r>
          </w:p>
        </w:tc>
        <w:tc>
          <w:tcPr>
            <w:tcW w:w="630" w:type="dxa"/>
          </w:tcPr>
          <w:p w14:paraId="2472DEBF" w14:textId="77777777" w:rsidR="00264DBA" w:rsidRPr="007309CF" w:rsidRDefault="00264DBA" w:rsidP="00A0063C">
            <w:pPr>
              <w:spacing w:after="0"/>
              <w:jc w:val="center"/>
              <w:rPr>
                <w:sz w:val="16"/>
                <w:szCs w:val="16"/>
              </w:rPr>
            </w:pPr>
            <w:r>
              <w:rPr>
                <w:sz w:val="16"/>
                <w:szCs w:val="16"/>
              </w:rPr>
              <w:t>Y</w:t>
            </w:r>
          </w:p>
        </w:tc>
        <w:tc>
          <w:tcPr>
            <w:tcW w:w="686" w:type="dxa"/>
          </w:tcPr>
          <w:p w14:paraId="65D80393" w14:textId="77777777" w:rsidR="00264DBA" w:rsidRPr="007309CF" w:rsidRDefault="00264DBA" w:rsidP="00A0063C">
            <w:pPr>
              <w:spacing w:after="0"/>
              <w:jc w:val="center"/>
              <w:rPr>
                <w:sz w:val="16"/>
                <w:szCs w:val="16"/>
              </w:rPr>
            </w:pPr>
            <w:r>
              <w:rPr>
                <w:sz w:val="16"/>
                <w:szCs w:val="16"/>
              </w:rPr>
              <w:t>Y</w:t>
            </w:r>
          </w:p>
        </w:tc>
        <w:tc>
          <w:tcPr>
            <w:tcW w:w="703" w:type="dxa"/>
          </w:tcPr>
          <w:p w14:paraId="2B0E1577" w14:textId="77777777" w:rsidR="00264DBA" w:rsidRPr="007309CF" w:rsidRDefault="00264DBA" w:rsidP="00A0063C">
            <w:pPr>
              <w:spacing w:after="0"/>
              <w:jc w:val="center"/>
              <w:rPr>
                <w:sz w:val="16"/>
                <w:szCs w:val="16"/>
              </w:rPr>
            </w:pPr>
            <w:r>
              <w:rPr>
                <w:sz w:val="16"/>
                <w:szCs w:val="16"/>
              </w:rPr>
              <w:t>Y</w:t>
            </w:r>
          </w:p>
        </w:tc>
        <w:tc>
          <w:tcPr>
            <w:tcW w:w="1049" w:type="dxa"/>
          </w:tcPr>
          <w:p w14:paraId="565A41C2" w14:textId="77777777" w:rsidR="00264DBA" w:rsidRPr="007309CF" w:rsidRDefault="00264DBA" w:rsidP="00A0063C">
            <w:pPr>
              <w:spacing w:after="0"/>
              <w:jc w:val="center"/>
              <w:rPr>
                <w:sz w:val="16"/>
                <w:szCs w:val="16"/>
              </w:rPr>
            </w:pPr>
            <w:r>
              <w:rPr>
                <w:sz w:val="16"/>
                <w:szCs w:val="16"/>
              </w:rPr>
              <w:t>56.2% participation</w:t>
            </w:r>
          </w:p>
        </w:tc>
        <w:tc>
          <w:tcPr>
            <w:tcW w:w="1270" w:type="dxa"/>
          </w:tcPr>
          <w:p w14:paraId="5F998CE9" w14:textId="77777777" w:rsidR="00264DBA" w:rsidRPr="007309CF" w:rsidRDefault="00264DBA" w:rsidP="00A0063C">
            <w:pPr>
              <w:spacing w:after="0"/>
              <w:jc w:val="center"/>
              <w:rPr>
                <w:sz w:val="16"/>
                <w:szCs w:val="16"/>
              </w:rPr>
            </w:pPr>
            <w:r>
              <w:rPr>
                <w:sz w:val="16"/>
                <w:szCs w:val="16"/>
              </w:rPr>
              <w:t>N</w:t>
            </w:r>
          </w:p>
        </w:tc>
        <w:tc>
          <w:tcPr>
            <w:tcW w:w="612" w:type="dxa"/>
          </w:tcPr>
          <w:p w14:paraId="20BFB3E4" w14:textId="77777777" w:rsidR="00264DBA" w:rsidRPr="007309CF" w:rsidRDefault="00264DBA" w:rsidP="00A0063C">
            <w:pPr>
              <w:spacing w:after="0"/>
              <w:jc w:val="center"/>
              <w:rPr>
                <w:sz w:val="16"/>
                <w:szCs w:val="16"/>
              </w:rPr>
            </w:pPr>
            <w:r>
              <w:rPr>
                <w:sz w:val="16"/>
                <w:szCs w:val="16"/>
              </w:rPr>
              <w:t>Y</w:t>
            </w:r>
          </w:p>
        </w:tc>
        <w:tc>
          <w:tcPr>
            <w:tcW w:w="557" w:type="dxa"/>
          </w:tcPr>
          <w:p w14:paraId="75650538" w14:textId="77777777" w:rsidR="00264DBA" w:rsidRPr="007309CF" w:rsidRDefault="00264DBA" w:rsidP="00A0063C">
            <w:pPr>
              <w:spacing w:after="0"/>
              <w:jc w:val="center"/>
              <w:rPr>
                <w:sz w:val="16"/>
                <w:szCs w:val="16"/>
              </w:rPr>
            </w:pPr>
            <w:r>
              <w:rPr>
                <w:sz w:val="16"/>
                <w:szCs w:val="16"/>
              </w:rPr>
              <w:t>Y</w:t>
            </w:r>
          </w:p>
        </w:tc>
        <w:tc>
          <w:tcPr>
            <w:tcW w:w="689" w:type="dxa"/>
          </w:tcPr>
          <w:p w14:paraId="3F863BEA" w14:textId="77777777" w:rsidR="00264DBA" w:rsidRPr="007309CF" w:rsidRDefault="00264DBA" w:rsidP="00A0063C">
            <w:pPr>
              <w:spacing w:after="0"/>
              <w:jc w:val="center"/>
              <w:rPr>
                <w:sz w:val="16"/>
                <w:szCs w:val="16"/>
              </w:rPr>
            </w:pPr>
            <w:r>
              <w:rPr>
                <w:sz w:val="16"/>
                <w:szCs w:val="16"/>
              </w:rPr>
              <w:t>Y</w:t>
            </w:r>
          </w:p>
        </w:tc>
        <w:tc>
          <w:tcPr>
            <w:tcW w:w="689" w:type="dxa"/>
          </w:tcPr>
          <w:p w14:paraId="1BB5628B" w14:textId="77777777" w:rsidR="00264DBA" w:rsidRPr="007309CF" w:rsidRDefault="00264DBA" w:rsidP="00A0063C">
            <w:pPr>
              <w:spacing w:after="0"/>
              <w:jc w:val="center"/>
              <w:rPr>
                <w:sz w:val="16"/>
                <w:szCs w:val="16"/>
              </w:rPr>
            </w:pPr>
            <w:r>
              <w:rPr>
                <w:sz w:val="16"/>
                <w:szCs w:val="16"/>
              </w:rPr>
              <w:t>Y</w:t>
            </w:r>
          </w:p>
        </w:tc>
        <w:tc>
          <w:tcPr>
            <w:tcW w:w="699" w:type="dxa"/>
          </w:tcPr>
          <w:p w14:paraId="18921C81" w14:textId="77777777" w:rsidR="00264DBA" w:rsidRPr="007309CF" w:rsidRDefault="00264DBA" w:rsidP="00A0063C">
            <w:pPr>
              <w:spacing w:after="0"/>
              <w:jc w:val="center"/>
              <w:rPr>
                <w:sz w:val="16"/>
                <w:szCs w:val="16"/>
              </w:rPr>
            </w:pPr>
            <w:r>
              <w:rPr>
                <w:sz w:val="16"/>
                <w:szCs w:val="16"/>
              </w:rPr>
              <w:t>C/S</w:t>
            </w:r>
          </w:p>
        </w:tc>
        <w:tc>
          <w:tcPr>
            <w:tcW w:w="699" w:type="dxa"/>
          </w:tcPr>
          <w:p w14:paraId="385C4892" w14:textId="77777777" w:rsidR="00264DBA" w:rsidRPr="007309CF" w:rsidRDefault="00264DBA" w:rsidP="00A0063C">
            <w:pPr>
              <w:spacing w:after="0"/>
              <w:jc w:val="center"/>
              <w:rPr>
                <w:sz w:val="16"/>
                <w:szCs w:val="16"/>
              </w:rPr>
            </w:pPr>
            <w:r>
              <w:rPr>
                <w:sz w:val="16"/>
                <w:szCs w:val="16"/>
              </w:rPr>
              <w:t>Y</w:t>
            </w:r>
          </w:p>
        </w:tc>
        <w:tc>
          <w:tcPr>
            <w:tcW w:w="699" w:type="dxa"/>
          </w:tcPr>
          <w:p w14:paraId="4758DC5C" w14:textId="77777777" w:rsidR="00264DBA" w:rsidRPr="007309CF" w:rsidRDefault="00264DBA" w:rsidP="00A0063C">
            <w:pPr>
              <w:spacing w:after="0"/>
              <w:jc w:val="center"/>
              <w:rPr>
                <w:sz w:val="16"/>
                <w:szCs w:val="16"/>
              </w:rPr>
            </w:pPr>
            <w:r>
              <w:rPr>
                <w:sz w:val="16"/>
                <w:szCs w:val="16"/>
              </w:rPr>
              <w:t>N/A</w:t>
            </w:r>
          </w:p>
        </w:tc>
        <w:tc>
          <w:tcPr>
            <w:tcW w:w="699" w:type="dxa"/>
          </w:tcPr>
          <w:p w14:paraId="370A8EAA" w14:textId="77777777" w:rsidR="00264DBA" w:rsidRPr="007309CF" w:rsidRDefault="00264DBA" w:rsidP="00A0063C">
            <w:pPr>
              <w:spacing w:after="0"/>
              <w:jc w:val="center"/>
              <w:rPr>
                <w:sz w:val="16"/>
                <w:szCs w:val="16"/>
              </w:rPr>
            </w:pPr>
            <w:r>
              <w:rPr>
                <w:sz w:val="16"/>
                <w:szCs w:val="16"/>
              </w:rPr>
              <w:t>N/A</w:t>
            </w:r>
          </w:p>
        </w:tc>
        <w:tc>
          <w:tcPr>
            <w:tcW w:w="669" w:type="dxa"/>
          </w:tcPr>
          <w:p w14:paraId="2B0FD00C" w14:textId="77777777" w:rsidR="00264DBA" w:rsidRPr="007309CF" w:rsidRDefault="00264DBA" w:rsidP="00A0063C">
            <w:pPr>
              <w:spacing w:after="0"/>
              <w:jc w:val="center"/>
              <w:rPr>
                <w:sz w:val="16"/>
                <w:szCs w:val="16"/>
              </w:rPr>
            </w:pPr>
            <w:r>
              <w:rPr>
                <w:sz w:val="16"/>
                <w:szCs w:val="16"/>
              </w:rPr>
              <w:t>N/A</w:t>
            </w:r>
          </w:p>
        </w:tc>
      </w:tr>
    </w:tbl>
    <w:p w14:paraId="22859FD5" w14:textId="4A104BEC" w:rsidR="002048F4" w:rsidRDefault="002048F4" w:rsidP="002048F4">
      <w:pPr>
        <w:spacing w:after="0" w:line="240" w:lineRule="auto"/>
      </w:pPr>
      <w:r>
        <w:t xml:space="preserve">Heading descriptions: 1.1: appropriate </w:t>
      </w:r>
      <w:r w:rsidR="00D42380">
        <w:t>and</w:t>
      </w:r>
      <w:r>
        <w:t xml:space="preserve"> clearly focused question; 1.2a: source population well described; 1.2b: exposed/non-exposed from same population if exposure/outcome tested; 1.3: # asked to participate; 1.4: outcome at enrollment assessed; 1.5: % drop-out/group; 1.6: comparison of loss-to-follow-up by group; 1.7: outcomes clearly defined; 1.8: outcome assessment is blinded; 1.9: recognition that lack of blinding could influence outcome; 1.10: reliable exposure/prognostic factor assessment; 1.11: evidence from other sources that outcome assessment method is valid and reliable; 1.12: (time varying) exposure level/prognostic factor assessed more than once; 1.13: potential confounders identified and accounted for; 1.14: confidence intervals provided.</w:t>
      </w:r>
    </w:p>
    <w:p w14:paraId="7B516659" w14:textId="05593698" w:rsidR="002048F4" w:rsidRDefault="002048F4" w:rsidP="002048F4">
      <w:pPr>
        <w:spacing w:after="0" w:line="240" w:lineRule="auto"/>
      </w:pPr>
      <w:r>
        <w:lastRenderedPageBreak/>
        <w:t>Abbreviations: CS: Can’t say; N:</w:t>
      </w:r>
      <w:r w:rsidR="00D42380">
        <w:t xml:space="preserve"> </w:t>
      </w:r>
      <w:r>
        <w:t>No; N/A: Not applicable; Y:Yes</w:t>
      </w:r>
    </w:p>
    <w:p w14:paraId="624E166F" w14:textId="48A65F5B" w:rsidR="001C1DC1" w:rsidRDefault="001C1DC1" w:rsidP="00893260">
      <w:pPr>
        <w:spacing w:line="480" w:lineRule="auto"/>
        <w:rPr>
          <w:rFonts w:ascii="Times New Roman" w:hAnsi="Times New Roman" w:cs="Times New Roman"/>
          <w:sz w:val="20"/>
          <w:szCs w:val="20"/>
        </w:rPr>
      </w:pPr>
    </w:p>
    <w:p w14:paraId="68BF99A2" w14:textId="77777777" w:rsidR="00FE10C3" w:rsidRDefault="00FE10C3">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975B89E" w14:textId="77777777" w:rsidR="00FE10C3" w:rsidRDefault="00FE10C3" w:rsidP="001C1DC1">
      <w:pPr>
        <w:spacing w:line="480" w:lineRule="auto"/>
        <w:jc w:val="center"/>
        <w:rPr>
          <w:rFonts w:ascii="Times New Roman" w:hAnsi="Times New Roman" w:cs="Times New Roman"/>
          <w:b/>
          <w:sz w:val="24"/>
          <w:szCs w:val="24"/>
          <w:lang w:val="en-US"/>
        </w:rPr>
        <w:sectPr w:rsidR="00FE10C3" w:rsidSect="00374E1B">
          <w:footerReference w:type="default" r:id="rId8"/>
          <w:pgSz w:w="15840" w:h="12240" w:orient="landscape"/>
          <w:pgMar w:top="1440" w:right="1440" w:bottom="1440" w:left="1440" w:header="706" w:footer="706" w:gutter="0"/>
          <w:cols w:space="708"/>
          <w:docGrid w:linePitch="360"/>
        </w:sectPr>
      </w:pPr>
    </w:p>
    <w:p w14:paraId="543833EE" w14:textId="4CF4494E" w:rsidR="001C1DC1" w:rsidRPr="00442C75" w:rsidRDefault="001C05FB" w:rsidP="001C1DC1">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Appendix 3: </w:t>
      </w:r>
      <w:r w:rsidR="00FE10C3">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1.</w:t>
      </w:r>
      <w:r w:rsidR="001C1DC1" w:rsidRPr="00442C75">
        <w:rPr>
          <w:rFonts w:ascii="Times New Roman" w:hAnsi="Times New Roman" w:cs="Times New Roman"/>
          <w:b/>
          <w:sz w:val="24"/>
          <w:szCs w:val="24"/>
          <w:lang w:val="en-US"/>
        </w:rPr>
        <w:t xml:space="preserve"> Evidence Table for Course of Recovery of Whiplash Associated Disorders (WAD) (N=22)</w:t>
      </w:r>
    </w:p>
    <w:tbl>
      <w:tblPr>
        <w:tblStyle w:val="TableGrid"/>
        <w:tblW w:w="4995" w:type="pct"/>
        <w:tblLook w:val="04A0" w:firstRow="1" w:lastRow="0" w:firstColumn="1" w:lastColumn="0" w:noHBand="0" w:noVBand="1"/>
      </w:tblPr>
      <w:tblGrid>
        <w:gridCol w:w="1796"/>
        <w:gridCol w:w="3058"/>
        <w:gridCol w:w="2520"/>
        <w:gridCol w:w="2611"/>
        <w:gridCol w:w="2952"/>
      </w:tblGrid>
      <w:tr w:rsidR="001C1DC1" w:rsidRPr="00442C75" w14:paraId="0055CCC0" w14:textId="77777777" w:rsidTr="00D6478D">
        <w:tc>
          <w:tcPr>
            <w:tcW w:w="694" w:type="pct"/>
          </w:tcPr>
          <w:p w14:paraId="0B2D0396" w14:textId="77777777" w:rsidR="001C1DC1" w:rsidRPr="00442C75" w:rsidRDefault="001C1DC1" w:rsidP="00FE10C3">
            <w:pPr>
              <w:rPr>
                <w:rFonts w:ascii="Times New Roman" w:hAnsi="Times New Roman" w:cs="Times New Roman"/>
                <w:b/>
                <w:sz w:val="20"/>
                <w:szCs w:val="20"/>
                <w:lang w:val="en-US"/>
              </w:rPr>
            </w:pPr>
            <w:r w:rsidRPr="00442C75">
              <w:rPr>
                <w:rFonts w:ascii="Times New Roman" w:eastAsiaTheme="minorEastAsia" w:hAnsi="Times New Roman" w:cs="Times New Roman"/>
                <w:b/>
                <w:bCs/>
                <w:color w:val="000000"/>
                <w:sz w:val="20"/>
                <w:szCs w:val="20"/>
                <w:lang w:eastAsia="en-CA"/>
              </w:rPr>
              <w:t>Author(s), Year, Country of Study</w:t>
            </w:r>
          </w:p>
        </w:tc>
        <w:tc>
          <w:tcPr>
            <w:tcW w:w="1182" w:type="pct"/>
          </w:tcPr>
          <w:p w14:paraId="58EF47F7" w14:textId="77777777" w:rsidR="001C1DC1" w:rsidRPr="00442C75" w:rsidRDefault="001C1DC1" w:rsidP="00FE10C3">
            <w:pPr>
              <w:rPr>
                <w:rFonts w:ascii="Times New Roman" w:hAnsi="Times New Roman" w:cs="Times New Roman"/>
                <w:b/>
                <w:sz w:val="20"/>
                <w:szCs w:val="20"/>
                <w:lang w:val="en-US"/>
              </w:rPr>
            </w:pPr>
            <w:r w:rsidRPr="00442C75">
              <w:rPr>
                <w:rFonts w:ascii="Times New Roman" w:eastAsiaTheme="minorEastAsia" w:hAnsi="Times New Roman" w:cs="Times New Roman"/>
                <w:b/>
                <w:bCs/>
                <w:color w:val="000000"/>
                <w:sz w:val="20"/>
                <w:szCs w:val="20"/>
                <w:lang w:eastAsia="en-CA"/>
              </w:rPr>
              <w:t>Setting and Subjects, Number (N) Enrolled</w:t>
            </w:r>
          </w:p>
        </w:tc>
        <w:tc>
          <w:tcPr>
            <w:tcW w:w="974" w:type="pct"/>
          </w:tcPr>
          <w:p w14:paraId="57A55738" w14:textId="2962CF04" w:rsidR="001C1DC1" w:rsidRPr="00442C75" w:rsidRDefault="001C1DC1" w:rsidP="00FE10C3">
            <w:pPr>
              <w:rPr>
                <w:rFonts w:ascii="Times New Roman" w:hAnsi="Times New Roman" w:cs="Times New Roman"/>
                <w:b/>
                <w:sz w:val="20"/>
                <w:szCs w:val="20"/>
                <w:lang w:val="en-US"/>
              </w:rPr>
            </w:pPr>
            <w:r w:rsidRPr="00442C75">
              <w:rPr>
                <w:rFonts w:ascii="Times New Roman" w:hAnsi="Times New Roman" w:cs="Times New Roman"/>
                <w:b/>
                <w:sz w:val="20"/>
                <w:szCs w:val="20"/>
                <w:lang w:val="en-US"/>
              </w:rPr>
              <w:t>Follow-up Points, Numb</w:t>
            </w:r>
            <w:r w:rsidR="00D6478D">
              <w:rPr>
                <w:rFonts w:ascii="Times New Roman" w:hAnsi="Times New Roman" w:cs="Times New Roman"/>
                <w:b/>
                <w:sz w:val="20"/>
                <w:szCs w:val="20"/>
                <w:lang w:val="en-US"/>
              </w:rPr>
              <w:t>er (N) of Subjects at Follow-up</w:t>
            </w:r>
          </w:p>
        </w:tc>
        <w:tc>
          <w:tcPr>
            <w:tcW w:w="1009" w:type="pct"/>
          </w:tcPr>
          <w:p w14:paraId="7D0FDCA0" w14:textId="77777777" w:rsidR="001C1DC1" w:rsidRPr="00442C75" w:rsidRDefault="001C1DC1" w:rsidP="00FE10C3">
            <w:pPr>
              <w:rPr>
                <w:rFonts w:ascii="Times New Roman" w:hAnsi="Times New Roman" w:cs="Times New Roman"/>
                <w:b/>
                <w:sz w:val="20"/>
                <w:szCs w:val="20"/>
                <w:lang w:val="en-US"/>
              </w:rPr>
            </w:pPr>
            <w:r w:rsidRPr="00442C75">
              <w:rPr>
                <w:rFonts w:ascii="Times New Roman" w:hAnsi="Times New Roman" w:cs="Times New Roman"/>
                <w:b/>
                <w:sz w:val="20"/>
                <w:szCs w:val="20"/>
                <w:lang w:val="en-US"/>
              </w:rPr>
              <w:t>Outcomes Assessed</w:t>
            </w:r>
          </w:p>
        </w:tc>
        <w:tc>
          <w:tcPr>
            <w:tcW w:w="1141" w:type="pct"/>
          </w:tcPr>
          <w:p w14:paraId="648FEBCC" w14:textId="77777777" w:rsidR="001C1DC1" w:rsidRPr="00442C75" w:rsidRDefault="001C1DC1" w:rsidP="00FE10C3">
            <w:pPr>
              <w:rPr>
                <w:rFonts w:ascii="Times New Roman" w:hAnsi="Times New Roman" w:cs="Times New Roman"/>
                <w:b/>
                <w:sz w:val="20"/>
                <w:szCs w:val="20"/>
                <w:lang w:val="en-US"/>
              </w:rPr>
            </w:pPr>
            <w:r w:rsidRPr="00442C75">
              <w:rPr>
                <w:rFonts w:ascii="Times New Roman" w:hAnsi="Times New Roman" w:cs="Times New Roman"/>
                <w:b/>
                <w:sz w:val="20"/>
                <w:szCs w:val="20"/>
                <w:lang w:val="en-US"/>
              </w:rPr>
              <w:t>Key Findings</w:t>
            </w:r>
          </w:p>
        </w:tc>
      </w:tr>
      <w:tr w:rsidR="001C1DC1" w:rsidRPr="00442C75" w14:paraId="41DFC132" w14:textId="77777777" w:rsidTr="00D6478D">
        <w:tc>
          <w:tcPr>
            <w:tcW w:w="694" w:type="pct"/>
          </w:tcPr>
          <w:p w14:paraId="769C9AD8" w14:textId="0C6C4338"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Andersen et al., 2016 </w:t>
            </w:r>
            <w:r w:rsidRPr="00442C75">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Andersen&lt;/Author&gt;&lt;Year&gt;2016&lt;/Year&gt;&lt;RecNum&gt;32&lt;/RecNum&gt;&lt;DisplayText&gt;[1]&lt;/DisplayText&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sidRPr="00442C75">
              <w:rPr>
                <w:rFonts w:ascii="Times New Roman" w:eastAsiaTheme="minorEastAsia" w:hAnsi="Times New Roman" w:cs="Times New Roman"/>
                <w:bCs/>
                <w:color w:val="000000"/>
                <w:sz w:val="20"/>
                <w:szCs w:val="20"/>
                <w:lang w:eastAsia="en-CA"/>
              </w:rPr>
              <w:fldChar w:fldCharType="separate"/>
            </w:r>
            <w:r w:rsidRPr="00442C75">
              <w:rPr>
                <w:rFonts w:ascii="Times New Roman" w:eastAsiaTheme="minorEastAsia" w:hAnsi="Times New Roman" w:cs="Times New Roman"/>
                <w:bCs/>
                <w:noProof/>
                <w:color w:val="000000"/>
                <w:sz w:val="20"/>
                <w:szCs w:val="20"/>
                <w:lang w:eastAsia="en-CA"/>
              </w:rPr>
              <w:t>[1]</w:t>
            </w:r>
            <w:r w:rsidRPr="00442C75">
              <w:rPr>
                <w:rFonts w:ascii="Times New Roman" w:eastAsiaTheme="minorEastAsia" w:hAnsi="Times New Roman" w:cs="Times New Roman"/>
                <w:bCs/>
                <w:color w:val="000000"/>
                <w:sz w:val="20"/>
                <w:szCs w:val="20"/>
                <w:lang w:eastAsia="en-CA"/>
              </w:rPr>
              <w:fldChar w:fldCharType="end"/>
            </w:r>
          </w:p>
          <w:p w14:paraId="70ED3A0B" w14:textId="77777777"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Denmark</w:t>
            </w:r>
          </w:p>
        </w:tc>
        <w:tc>
          <w:tcPr>
            <w:tcW w:w="1182" w:type="pct"/>
          </w:tcPr>
          <w:p w14:paraId="57D89DAC"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WAD I-III patients 18 years or older, attending an ER in Denmark; July 2009-July 2011; contacted by mail within 3 weeks of injury. Excluded those with head injury or unconsciousness. N=327 responses to the letter.</w:t>
            </w:r>
          </w:p>
        </w:tc>
        <w:tc>
          <w:tcPr>
            <w:tcW w:w="974" w:type="pct"/>
          </w:tcPr>
          <w:p w14:paraId="2C25BC0F"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Follow-up at 3 and 6 months for recovery trajectory.</w:t>
            </w:r>
          </w:p>
          <w:p w14:paraId="3EAC467E"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198 with data at all time points</w:t>
            </w:r>
          </w:p>
        </w:tc>
        <w:tc>
          <w:tcPr>
            <w:tcW w:w="1009" w:type="pct"/>
          </w:tcPr>
          <w:p w14:paraId="72192EB4"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eck pain recovery (average neck pain &lt; 1/10)</w:t>
            </w:r>
          </w:p>
        </w:tc>
        <w:tc>
          <w:tcPr>
            <w:tcW w:w="1141" w:type="pct"/>
          </w:tcPr>
          <w:p w14:paraId="672642DB" w14:textId="71A4395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ourse of recovery: at 6 months, 64.6% were recovered (average pain &lt; 1/10). 12.1% had moderate pain that remained moderate (averaged at 3.5/10-4/10); 18.7% had high pain that remained high (averaged just less than 6/10 to 5.5/10) and 4.5% had very high pain tha</w:t>
            </w:r>
            <w:r w:rsidR="00D6478D">
              <w:rPr>
                <w:rFonts w:ascii="Times New Roman" w:eastAsiaTheme="minorEastAsia" w:hAnsi="Times New Roman" w:cs="Times New Roman"/>
                <w:bCs/>
                <w:color w:val="000000"/>
                <w:sz w:val="20"/>
                <w:szCs w:val="20"/>
                <w:lang w:eastAsia="en-CA"/>
              </w:rPr>
              <w:t>t remained high (at about 8/10)</w:t>
            </w:r>
          </w:p>
        </w:tc>
      </w:tr>
      <w:tr w:rsidR="001C1DC1" w:rsidRPr="00442C75" w14:paraId="7B3E4C0F" w14:textId="77777777" w:rsidTr="00D6478D">
        <w:tc>
          <w:tcPr>
            <w:tcW w:w="694" w:type="pct"/>
          </w:tcPr>
          <w:p w14:paraId="40037BBF" w14:textId="59C07749"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Atherton et al. 2006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w:t>
            </w:r>
            <w:r w:rsidRPr="00442C75">
              <w:rPr>
                <w:rFonts w:ascii="Times New Roman" w:eastAsiaTheme="minorEastAsia" w:hAnsi="Times New Roman" w:cs="Times New Roman"/>
                <w:bCs/>
                <w:color w:val="000000"/>
                <w:sz w:val="20"/>
                <w:szCs w:val="20"/>
                <w:lang w:eastAsia="en-CA"/>
              </w:rPr>
              <w:fldChar w:fldCharType="end"/>
            </w:r>
          </w:p>
          <w:p w14:paraId="60AF2D65" w14:textId="77777777"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Great Britain</w:t>
            </w:r>
          </w:p>
        </w:tc>
        <w:tc>
          <w:tcPr>
            <w:tcW w:w="1182" w:type="pct"/>
          </w:tcPr>
          <w:p w14:paraId="6E4E7EDE" w14:textId="118B4B04"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Patients attending one of 4 EDs* in Greater Manchester with neck pain after MVC†; Feb 2002-Jun 2003; aged 17-70; Excluded those with cervical fracture or dislocation; distracting injury; suspected alcohol or drug intoxication; episode of neck pain in the month </w:t>
            </w:r>
            <w:r w:rsidR="00D6478D">
              <w:rPr>
                <w:rFonts w:ascii="Times New Roman" w:eastAsiaTheme="minorEastAsia" w:hAnsi="Times New Roman" w:cs="Times New Roman"/>
                <w:bCs/>
                <w:color w:val="000000"/>
                <w:sz w:val="20"/>
                <w:szCs w:val="20"/>
                <w:lang w:eastAsia="en-CA"/>
              </w:rPr>
              <w:t>prior to collision. N=765</w:t>
            </w:r>
          </w:p>
        </w:tc>
        <w:tc>
          <w:tcPr>
            <w:tcW w:w="974" w:type="pct"/>
          </w:tcPr>
          <w:p w14:paraId="5465F2B9"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Follow-up at 1, 3 and 12 months. N=480 with complete data.</w:t>
            </w:r>
          </w:p>
        </w:tc>
        <w:tc>
          <w:tcPr>
            <w:tcW w:w="1009" w:type="pct"/>
          </w:tcPr>
          <w:p w14:paraId="661D889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Neck pain lasting one day or longer during the past week, weighted for non-participation. Persistent symptoms defined as neck pain at all follow-up points. </w:t>
            </w:r>
          </w:p>
        </w:tc>
        <w:tc>
          <w:tcPr>
            <w:tcW w:w="1141" w:type="pct"/>
          </w:tcPr>
          <w:p w14:paraId="160DB31E"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21% had persistent symptoms (neck pain at all follow-up points). </w:t>
            </w:r>
          </w:p>
          <w:p w14:paraId="269D4A76"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36% had neck pain at 12 months (with or without neck pain at 1 and 3 months). </w:t>
            </w:r>
          </w:p>
        </w:tc>
      </w:tr>
      <w:tr w:rsidR="001C1DC1" w:rsidRPr="00442C75" w14:paraId="5660E59C" w14:textId="77777777" w:rsidTr="00D6478D">
        <w:tc>
          <w:tcPr>
            <w:tcW w:w="694" w:type="pct"/>
          </w:tcPr>
          <w:p w14:paraId="1FF8C853" w14:textId="1453D3ED"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Bohman et al. 2012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w:t>
            </w:r>
            <w:r w:rsidRPr="00442C75">
              <w:rPr>
                <w:rFonts w:ascii="Times New Roman" w:eastAsiaTheme="minorEastAsia" w:hAnsi="Times New Roman" w:cs="Times New Roman"/>
                <w:bCs/>
                <w:color w:val="000000"/>
                <w:sz w:val="20"/>
                <w:szCs w:val="20"/>
                <w:lang w:eastAsia="en-CA"/>
              </w:rPr>
              <w:fldChar w:fldCharType="end"/>
            </w:r>
          </w:p>
          <w:p w14:paraId="2629C8C8" w14:textId="77777777"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anada</w:t>
            </w:r>
          </w:p>
        </w:tc>
        <w:tc>
          <w:tcPr>
            <w:tcW w:w="1182" w:type="pct"/>
          </w:tcPr>
          <w:p w14:paraId="5BA69370" w14:textId="106580E2"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Adults making a traffic injury claim after early consultation with physical therapist; injury occurred between December 1997 and November 1999; self-reported post-collision neck pain. Excluded those hospitalized &gt; 2 days and those with baseline data &gt; 42 days </w:t>
            </w:r>
            <w:r w:rsidRPr="00442C75">
              <w:rPr>
                <w:rFonts w:ascii="Times New Roman" w:eastAsiaTheme="minorEastAsia" w:hAnsi="Times New Roman" w:cs="Times New Roman"/>
                <w:bCs/>
                <w:color w:val="000000"/>
                <w:sz w:val="20"/>
                <w:szCs w:val="20"/>
                <w:lang w:eastAsia="en-CA"/>
              </w:rPr>
              <w:lastRenderedPageBreak/>
              <w:t>post-crash. N=680. Subcohort of Carroll et al.</w:t>
            </w:r>
            <w:r>
              <w:rPr>
                <w:rFonts w:ascii="Times New Roman" w:eastAsiaTheme="minorEastAsia" w:hAnsi="Times New Roman" w:cs="Times New Roman"/>
                <w:bCs/>
                <w:color w:val="000000"/>
                <w:sz w:val="20"/>
                <w:szCs w:val="20"/>
                <w:lang w:eastAsia="en-CA"/>
              </w:rPr>
              <w:t xml:space="preserve"> 2009.</w:t>
            </w:r>
            <w:r w:rsidR="002726EE">
              <w:rPr>
                <w:rFonts w:ascii="Times New Roman" w:eastAsiaTheme="minorEastAsia" w:hAnsi="Times New Roman" w:cs="Times New Roman"/>
                <w:bCs/>
                <w:color w:val="000000"/>
                <w:sz w:val="20"/>
                <w:szCs w:val="20"/>
                <w:lang w:eastAsia="en-CA"/>
              </w:rPr>
              <w:t xml:space="preserve"> </w:t>
            </w:r>
          </w:p>
        </w:tc>
        <w:tc>
          <w:tcPr>
            <w:tcW w:w="974" w:type="pct"/>
          </w:tcPr>
          <w:p w14:paraId="2073160B"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Follow-up at 6 weeks, 3 and 6 months. N at 6 weeks = 648; N at 3 months = 626 and N at 6 months = 599.</w:t>
            </w:r>
          </w:p>
        </w:tc>
        <w:tc>
          <w:tcPr>
            <w:tcW w:w="1009" w:type="pct"/>
          </w:tcPr>
          <w:p w14:paraId="7A215C1D"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Self-rated global recovery (recovered =first report of all better or quite a bit of improvement; unrecovered=some improvement, no </w:t>
            </w:r>
            <w:r w:rsidRPr="00442C75">
              <w:rPr>
                <w:rFonts w:ascii="Times New Roman" w:eastAsiaTheme="minorEastAsia" w:hAnsi="Times New Roman" w:cs="Times New Roman"/>
                <w:bCs/>
                <w:color w:val="000000"/>
                <w:sz w:val="20"/>
                <w:szCs w:val="20"/>
                <w:lang w:eastAsia="en-CA"/>
              </w:rPr>
              <w:lastRenderedPageBreak/>
              <w:t>improvement, a little worse and a lot worse).</w:t>
            </w:r>
          </w:p>
        </w:tc>
        <w:tc>
          <w:tcPr>
            <w:tcW w:w="1141" w:type="pct"/>
          </w:tcPr>
          <w:p w14:paraId="6CD7C69C"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Median time to recovery was 97 days.</w:t>
            </w:r>
          </w:p>
          <w:p w14:paraId="2CEB351A"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y 6 months, 71.2% had recovered.</w:t>
            </w:r>
          </w:p>
        </w:tc>
      </w:tr>
      <w:tr w:rsidR="001C1DC1" w:rsidRPr="00442C75" w14:paraId="177A177C" w14:textId="77777777" w:rsidTr="00D6478D">
        <w:tc>
          <w:tcPr>
            <w:tcW w:w="694" w:type="pct"/>
          </w:tcPr>
          <w:p w14:paraId="5E55703B" w14:textId="5620E1BE"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Bostick et al. 2012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Cb3N0aWNrPC9BdXRob3I+PFllYXI+MjAxMjwvWWVhcj48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zEwOSUyRjA5NjM4Mjg4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b3N0aWNrPC9BdXRob3I+PFllYXI+MjAxMjwvWWVhcj48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zEwOSUyRjA5NjM4Mjg4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w:t>
            </w:r>
            <w:r w:rsidRPr="00442C75">
              <w:rPr>
                <w:rFonts w:ascii="Times New Roman" w:eastAsiaTheme="minorEastAsia" w:hAnsi="Times New Roman" w:cs="Times New Roman"/>
                <w:bCs/>
                <w:color w:val="000000"/>
                <w:sz w:val="20"/>
                <w:szCs w:val="20"/>
                <w:lang w:eastAsia="en-CA"/>
              </w:rPr>
              <w:fldChar w:fldCharType="end"/>
            </w:r>
          </w:p>
          <w:p w14:paraId="0EBF6A1E" w14:textId="77777777"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anada</w:t>
            </w:r>
          </w:p>
        </w:tc>
        <w:tc>
          <w:tcPr>
            <w:tcW w:w="1182" w:type="pct"/>
          </w:tcPr>
          <w:p w14:paraId="6056BCD7"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Convenience sample of volunteers; WAD injury within the past 6 weeks; recruited through physical therapy and chiropractic clinics; aged 18 or over; excluded those with no neck pain at the time of recruitment. N=72 (Findings reported separately for the 59 survey only, and the 13 with additional interview). </w:t>
            </w:r>
          </w:p>
        </w:tc>
        <w:tc>
          <w:tcPr>
            <w:tcW w:w="974" w:type="pct"/>
          </w:tcPr>
          <w:p w14:paraId="7A9769EE"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Follow-up at 3 and 6 months. N=55 at 3 months and 46 at 6 months.</w:t>
            </w:r>
          </w:p>
        </w:tc>
        <w:tc>
          <w:tcPr>
            <w:tcW w:w="1009" w:type="pct"/>
          </w:tcPr>
          <w:p w14:paraId="1DC7C9E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in intensity (11-point NRS§); Whiplash Disability Questionnaire (WDQ); Survey of Pain Attitudes (SOPA – 7 subscales: control, disability, harm, emotion, medication, solicitude, medical cure); Pain Beliefs and Perceptions Inventory (PBPI – 4 subscales: mystery, permanence, constancy, self-blame); Pain Catastrophizing Scale (PCS).</w:t>
            </w:r>
          </w:p>
          <w:p w14:paraId="1499288A"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c>
          <w:tcPr>
            <w:tcW w:w="1141" w:type="pct"/>
          </w:tcPr>
          <w:p w14:paraId="0507CE18" w14:textId="14A017D2"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in intensity and disability (WDQ) decreased during the first 3 months (pain 5.2 for survey participants and 5.2 in those with additional interview to 2.9 and 2.5, respectively; and disability 59.8 for survey participants/55.9 for those with additional interview to 34.5 and 32.5, respectively) but no statistically significant differences between 3 and 6 months. Beliefs about pain were stable across time except for pain permanence and pain constancy which decre</w:t>
            </w:r>
            <w:r w:rsidR="002726EE">
              <w:rPr>
                <w:rFonts w:ascii="Times New Roman" w:eastAsiaTheme="minorEastAsia" w:hAnsi="Times New Roman" w:cs="Times New Roman"/>
                <w:bCs/>
                <w:color w:val="000000"/>
                <w:sz w:val="20"/>
                <w:szCs w:val="20"/>
                <w:lang w:eastAsia="en-CA"/>
              </w:rPr>
              <w:t>ased during the first 3 months.</w:t>
            </w:r>
          </w:p>
        </w:tc>
      </w:tr>
      <w:tr w:rsidR="001C1DC1" w:rsidRPr="00442C75" w14:paraId="143218C8" w14:textId="77777777" w:rsidTr="00D6478D">
        <w:tc>
          <w:tcPr>
            <w:tcW w:w="694" w:type="pct"/>
          </w:tcPr>
          <w:p w14:paraId="41E39C54" w14:textId="240700E6"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Buitenjuis et al. 2006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9]</w:t>
            </w:r>
            <w:r w:rsidRPr="00442C75">
              <w:rPr>
                <w:rFonts w:ascii="Times New Roman" w:eastAsiaTheme="minorEastAsia" w:hAnsi="Times New Roman" w:cs="Times New Roman"/>
                <w:bCs/>
                <w:color w:val="000000"/>
                <w:sz w:val="20"/>
                <w:szCs w:val="20"/>
                <w:lang w:eastAsia="en-CA"/>
              </w:rPr>
              <w:fldChar w:fldCharType="end"/>
            </w:r>
          </w:p>
          <w:p w14:paraId="53F129C4" w14:textId="77777777"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The Netherlands</w:t>
            </w:r>
          </w:p>
        </w:tc>
        <w:tc>
          <w:tcPr>
            <w:tcW w:w="1182" w:type="pct"/>
          </w:tcPr>
          <w:p w14:paraId="4A3409C0" w14:textId="56AFADA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ersons initiating personal injury insurance compensation claims at a Dutch insurance company; neck complaints after a MVC†; aged 18-65; neck complaints and soft tissue injuries only. Excluded those with history of chron</w:t>
            </w:r>
            <w:r w:rsidR="002726EE">
              <w:rPr>
                <w:rFonts w:ascii="Times New Roman" w:eastAsiaTheme="minorEastAsia" w:hAnsi="Times New Roman" w:cs="Times New Roman"/>
                <w:bCs/>
                <w:color w:val="000000"/>
                <w:sz w:val="20"/>
                <w:szCs w:val="20"/>
                <w:lang w:eastAsia="en-CA"/>
              </w:rPr>
              <w:t>ic pain, LOC¶ &gt; 1 minute. N=367</w:t>
            </w:r>
          </w:p>
        </w:tc>
        <w:tc>
          <w:tcPr>
            <w:tcW w:w="974" w:type="pct"/>
          </w:tcPr>
          <w:p w14:paraId="4966F5AC"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at median 32 days post-crash. Follow-up at 6 and 12 months. N at follow-up not reported.</w:t>
            </w:r>
          </w:p>
        </w:tc>
        <w:tc>
          <w:tcPr>
            <w:tcW w:w="1009" w:type="pct"/>
          </w:tcPr>
          <w:p w14:paraId="0DEBA90B"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resence of post whiplash syndrome (as determined by self-reported neck pain: yes/no).</w:t>
            </w:r>
          </w:p>
        </w:tc>
        <w:tc>
          <w:tcPr>
            <w:tcW w:w="1141" w:type="pct"/>
          </w:tcPr>
          <w:p w14:paraId="24C0D181"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Median duration of neck pain was 180 days and at 1 year, 47% (S.E. 2.7) reported neck pain presence.</w:t>
            </w:r>
          </w:p>
        </w:tc>
      </w:tr>
      <w:tr w:rsidR="001C1DC1" w:rsidRPr="00442C75" w14:paraId="0EA1788E" w14:textId="77777777" w:rsidTr="00D6478D">
        <w:tc>
          <w:tcPr>
            <w:tcW w:w="694" w:type="pct"/>
          </w:tcPr>
          <w:p w14:paraId="60ED7F1B" w14:textId="1401575D" w:rsidR="001C1DC1" w:rsidRPr="00442C75" w:rsidRDefault="001C1DC1" w:rsidP="00FE10C3">
            <w:pPr>
              <w:rPr>
                <w:rFonts w:ascii="Times New Roman" w:hAnsi="Times New Roman" w:cs="Times New Roman"/>
                <w:sz w:val="20"/>
                <w:szCs w:val="20"/>
                <w:lang w:val="en-US"/>
              </w:rPr>
            </w:pPr>
            <w:r w:rsidRPr="00442C75">
              <w:rPr>
                <w:rFonts w:ascii="Times New Roman" w:hAnsi="Times New Roman" w:cs="Times New Roman"/>
                <w:sz w:val="20"/>
                <w:szCs w:val="20"/>
                <w:lang w:val="en-US"/>
              </w:rPr>
              <w:t xml:space="preserve">Buitenhuis et al. 2008 </w:t>
            </w:r>
            <w:r w:rsidRPr="00442C75">
              <w:rPr>
                <w:rFonts w:ascii="Times New Roman" w:hAnsi="Times New Roman" w:cs="Times New Roman"/>
                <w:sz w:val="20"/>
                <w:szCs w:val="20"/>
                <w:lang w:val="en-US"/>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hAnsi="Times New Roman" w:cs="Times New Roman"/>
                <w:sz w:val="20"/>
                <w:szCs w:val="20"/>
                <w:lang w:val="en-US"/>
              </w:rPr>
              <w:instrText xml:space="preserve"> ADDIN EN.CITE </w:instrText>
            </w:r>
            <w:r w:rsidR="0098703E">
              <w:rPr>
                <w:rFonts w:ascii="Times New Roman" w:hAnsi="Times New Roman" w:cs="Times New Roman"/>
                <w:sz w:val="20"/>
                <w:szCs w:val="20"/>
                <w:lang w:val="en-US"/>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hAnsi="Times New Roman" w:cs="Times New Roman"/>
                <w:sz w:val="20"/>
                <w:szCs w:val="20"/>
                <w:lang w:val="en-US"/>
              </w:rPr>
              <w:instrText xml:space="preserve"> ADDIN EN.CITE.DATA </w:instrText>
            </w:r>
            <w:r w:rsidR="0098703E">
              <w:rPr>
                <w:rFonts w:ascii="Times New Roman" w:hAnsi="Times New Roman" w:cs="Times New Roman"/>
                <w:sz w:val="20"/>
                <w:szCs w:val="20"/>
                <w:lang w:val="en-US"/>
              </w:rPr>
            </w:r>
            <w:r w:rsidR="0098703E">
              <w:rPr>
                <w:rFonts w:ascii="Times New Roman" w:hAnsi="Times New Roman" w:cs="Times New Roman"/>
                <w:sz w:val="20"/>
                <w:szCs w:val="20"/>
                <w:lang w:val="en-US"/>
              </w:rPr>
              <w:fldChar w:fldCharType="end"/>
            </w:r>
            <w:r w:rsidRPr="00442C75">
              <w:rPr>
                <w:rFonts w:ascii="Times New Roman" w:hAnsi="Times New Roman" w:cs="Times New Roman"/>
                <w:sz w:val="20"/>
                <w:szCs w:val="20"/>
                <w:lang w:val="en-US"/>
              </w:rPr>
            </w:r>
            <w:r w:rsidRPr="00442C75">
              <w:rPr>
                <w:rFonts w:ascii="Times New Roman" w:hAnsi="Times New Roman" w:cs="Times New Roman"/>
                <w:sz w:val="20"/>
                <w:szCs w:val="20"/>
                <w:lang w:val="en-US"/>
              </w:rPr>
              <w:fldChar w:fldCharType="separate"/>
            </w:r>
            <w:r w:rsidR="0098703E">
              <w:rPr>
                <w:rFonts w:ascii="Times New Roman" w:hAnsi="Times New Roman" w:cs="Times New Roman"/>
                <w:noProof/>
                <w:sz w:val="20"/>
                <w:szCs w:val="20"/>
                <w:lang w:val="en-US"/>
              </w:rPr>
              <w:t>[10]</w:t>
            </w:r>
            <w:r w:rsidRPr="00442C75">
              <w:rPr>
                <w:rFonts w:ascii="Times New Roman" w:hAnsi="Times New Roman" w:cs="Times New Roman"/>
                <w:sz w:val="20"/>
                <w:szCs w:val="20"/>
                <w:lang w:val="en-US"/>
              </w:rPr>
              <w:fldChar w:fldCharType="end"/>
            </w:r>
          </w:p>
          <w:p w14:paraId="12320F78" w14:textId="77777777" w:rsidR="001C1DC1" w:rsidRPr="00442C75" w:rsidRDefault="001C1DC1" w:rsidP="00FE10C3">
            <w:pPr>
              <w:rPr>
                <w:rFonts w:ascii="Times New Roman" w:hAnsi="Times New Roman" w:cs="Times New Roman"/>
                <w:sz w:val="20"/>
                <w:szCs w:val="20"/>
                <w:lang w:val="en-US"/>
              </w:rPr>
            </w:pPr>
            <w:r w:rsidRPr="00442C75">
              <w:rPr>
                <w:rFonts w:ascii="Times New Roman" w:hAnsi="Times New Roman" w:cs="Times New Roman"/>
                <w:sz w:val="20"/>
                <w:szCs w:val="20"/>
                <w:lang w:val="en-US"/>
              </w:rPr>
              <w:t>The Netherlands</w:t>
            </w:r>
          </w:p>
        </w:tc>
        <w:tc>
          <w:tcPr>
            <w:tcW w:w="1182" w:type="pct"/>
          </w:tcPr>
          <w:p w14:paraId="25882E36"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Persons initiating personal injury insurance compensation claims at a Dutch insurance company; neck complaints after a MVC†; aged 18-65; neck complaints and soft tissue injuries only. Excluded those with </w:t>
            </w:r>
            <w:r w:rsidRPr="00442C75">
              <w:rPr>
                <w:rFonts w:ascii="Times New Roman" w:eastAsiaTheme="minorEastAsia" w:hAnsi="Times New Roman" w:cs="Times New Roman"/>
                <w:bCs/>
                <w:color w:val="000000"/>
                <w:sz w:val="20"/>
                <w:szCs w:val="20"/>
                <w:lang w:eastAsia="en-CA"/>
              </w:rPr>
              <w:lastRenderedPageBreak/>
              <w:t xml:space="preserve">history of chronic pain, LOC¶ &gt; 1 minute. N=140 </w:t>
            </w:r>
          </w:p>
          <w:p w14:paraId="74618942"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5CDB994B"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Baseline at median 25 days post injury. Follow-up at 6 and 12 months. N=122 at 6 months and 110 at 12 months.</w:t>
            </w:r>
          </w:p>
        </w:tc>
        <w:tc>
          <w:tcPr>
            <w:tcW w:w="1009" w:type="pct"/>
          </w:tcPr>
          <w:p w14:paraId="6F94B6DF"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resence of post whiplash syndrome (as determined by self-reported neck pain: yes/no).</w:t>
            </w:r>
          </w:p>
        </w:tc>
        <w:tc>
          <w:tcPr>
            <w:tcW w:w="1141" w:type="pct"/>
          </w:tcPr>
          <w:p w14:paraId="3738870B"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At 25 days, 100% reported post whiplash syndrome; at 6 months, 66.4% reported post whiplash syndrome; at 12 months 56.4% reported post whiplash syndrome. </w:t>
            </w:r>
          </w:p>
        </w:tc>
      </w:tr>
      <w:tr w:rsidR="001C1DC1" w:rsidRPr="00442C75" w14:paraId="64A29E57" w14:textId="77777777" w:rsidTr="00D6478D">
        <w:tc>
          <w:tcPr>
            <w:tcW w:w="694" w:type="pct"/>
          </w:tcPr>
          <w:p w14:paraId="639AA4F8" w14:textId="17BCC01F" w:rsidR="001C1DC1" w:rsidRPr="00442C75" w:rsidRDefault="001C1DC1" w:rsidP="00FE10C3">
            <w:pPr>
              <w:jc w:val="both"/>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Buitenhuis et al. 2009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1]</w:t>
            </w:r>
            <w:r w:rsidRPr="00442C75">
              <w:rPr>
                <w:rFonts w:ascii="Times New Roman" w:eastAsiaTheme="minorEastAsia" w:hAnsi="Times New Roman" w:cs="Times New Roman"/>
                <w:bCs/>
                <w:color w:val="000000"/>
                <w:sz w:val="20"/>
                <w:szCs w:val="20"/>
                <w:lang w:eastAsia="en-CA"/>
              </w:rPr>
              <w:fldChar w:fldCharType="end"/>
            </w:r>
          </w:p>
          <w:p w14:paraId="3EB79F93" w14:textId="77777777" w:rsidR="001C1DC1" w:rsidRPr="00442C75" w:rsidRDefault="001C1DC1" w:rsidP="00FE10C3">
            <w:pPr>
              <w:jc w:val="both"/>
              <w:rPr>
                <w:rFonts w:ascii="Times New Roman" w:hAnsi="Times New Roman" w:cs="Times New Roman"/>
                <w:sz w:val="20"/>
                <w:szCs w:val="20"/>
                <w:lang w:val="en-US"/>
              </w:rPr>
            </w:pPr>
            <w:r w:rsidRPr="00442C75">
              <w:rPr>
                <w:rFonts w:ascii="Times New Roman" w:eastAsiaTheme="minorEastAsia" w:hAnsi="Times New Roman" w:cs="Times New Roman"/>
                <w:bCs/>
                <w:color w:val="000000"/>
                <w:sz w:val="20"/>
                <w:szCs w:val="20"/>
                <w:lang w:eastAsia="en-CA"/>
              </w:rPr>
              <w:t>The Netherlands</w:t>
            </w:r>
          </w:p>
        </w:tc>
        <w:tc>
          <w:tcPr>
            <w:tcW w:w="1182" w:type="pct"/>
          </w:tcPr>
          <w:p w14:paraId="2571B04F"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ersons initiating personal injury insurance compensation claims at a Dutch insurance company; neck complaints after a MVC†; aged 18-65; neck complaints and soft tissue injuries only. Excluded those with history of chronic pain, self-reported LOC¶ &gt; 1 minute. N=879.</w:t>
            </w:r>
          </w:p>
        </w:tc>
        <w:tc>
          <w:tcPr>
            <w:tcW w:w="974" w:type="pct"/>
          </w:tcPr>
          <w:p w14:paraId="15857B60"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ome data available at point of accident; baseline questionnaire at median 21 days post-crash. Follow-up at 6 months and 12 months. N=809 at 6 months and 832 at 12 months.</w:t>
            </w:r>
          </w:p>
        </w:tc>
        <w:tc>
          <w:tcPr>
            <w:tcW w:w="1009" w:type="pct"/>
          </w:tcPr>
          <w:p w14:paraId="3CDADFF3"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elf-reported neck complaints as determined by score of &gt; 0 on 0-10 point scale (pain intensity, neck stiffness, restricted neck movements, radiating pain in arms, paresthesia, concentration complaints, headache intensity; presence of dizziness or use of pain medication (both yes/no)). Work disability/working fewer hours (yes/no).</w:t>
            </w:r>
          </w:p>
        </w:tc>
        <w:tc>
          <w:tcPr>
            <w:tcW w:w="1141" w:type="pct"/>
          </w:tcPr>
          <w:p w14:paraId="33CE517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Of 879 with neck complaints after the MVC†, 728 (82.8%) had neck complaints at 21 days; 448 (51.0%) at 6 months and 384 (43.7%) at 12 months. Of the 733 who were involved in paid work (paid employment or self-employed), 392 (53.5%) did not have work disability. 141/733 (19.2%) had initial work disability but had no work disability by 21 days (1</w:t>
            </w:r>
            <w:r w:rsidRPr="00442C75">
              <w:rPr>
                <w:rFonts w:ascii="Times New Roman" w:eastAsiaTheme="minorEastAsia" w:hAnsi="Times New Roman" w:cs="Times New Roman"/>
                <w:bCs/>
                <w:color w:val="000000"/>
                <w:sz w:val="20"/>
                <w:szCs w:val="20"/>
                <w:vertAlign w:val="superscript"/>
                <w:lang w:eastAsia="en-CA"/>
              </w:rPr>
              <w:t>st</w:t>
            </w:r>
            <w:r w:rsidRPr="00442C75">
              <w:rPr>
                <w:rFonts w:ascii="Times New Roman" w:eastAsiaTheme="minorEastAsia" w:hAnsi="Times New Roman" w:cs="Times New Roman"/>
                <w:bCs/>
                <w:color w:val="000000"/>
                <w:sz w:val="20"/>
                <w:szCs w:val="20"/>
                <w:lang w:eastAsia="en-CA"/>
              </w:rPr>
              <w:t xml:space="preserve"> questionnaire). 33.7% were work disabled at 21 days, 18.9% at 6 months and 12.6% at 12 months.</w:t>
            </w:r>
          </w:p>
          <w:p w14:paraId="0D17C9BA"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r>
      <w:tr w:rsidR="001C1DC1" w:rsidRPr="00442C75" w14:paraId="373DEAFD" w14:textId="77777777" w:rsidTr="00D6478D">
        <w:tc>
          <w:tcPr>
            <w:tcW w:w="694" w:type="pct"/>
          </w:tcPr>
          <w:p w14:paraId="4DA14B2B" w14:textId="5CA5EA6C" w:rsidR="001C1DC1" w:rsidRPr="00442C75" w:rsidRDefault="001C1DC1" w:rsidP="00FE10C3">
            <w:pPr>
              <w:rPr>
                <w:rFonts w:ascii="Times New Roman" w:hAnsi="Times New Roman" w:cs="Times New Roman"/>
                <w:sz w:val="20"/>
                <w:szCs w:val="20"/>
                <w:lang w:val="en-US"/>
              </w:rPr>
            </w:pPr>
            <w:r w:rsidRPr="00442C75">
              <w:rPr>
                <w:rFonts w:ascii="Times New Roman" w:hAnsi="Times New Roman" w:cs="Times New Roman"/>
                <w:sz w:val="20"/>
                <w:szCs w:val="20"/>
                <w:lang w:val="en-US"/>
              </w:rPr>
              <w:t xml:space="preserve">Carroll et al., 2009 </w:t>
            </w:r>
            <w:r w:rsidRPr="00442C75">
              <w:rPr>
                <w:rFonts w:ascii="Times New Roman" w:hAnsi="Times New Roman" w:cs="Times New Roman"/>
                <w:sz w:val="20"/>
                <w:szCs w:val="20"/>
                <w:lang w:val="en-US"/>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hAnsi="Times New Roman" w:cs="Times New Roman"/>
                <w:sz w:val="20"/>
                <w:szCs w:val="20"/>
                <w:lang w:val="en-US"/>
              </w:rPr>
              <w:instrText xml:space="preserve"> ADDIN EN.CITE </w:instrText>
            </w:r>
            <w:r w:rsidR="0098703E">
              <w:rPr>
                <w:rFonts w:ascii="Times New Roman" w:hAnsi="Times New Roman" w:cs="Times New Roman"/>
                <w:sz w:val="20"/>
                <w:szCs w:val="20"/>
                <w:lang w:val="en-US"/>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hAnsi="Times New Roman" w:cs="Times New Roman"/>
                <w:sz w:val="20"/>
                <w:szCs w:val="20"/>
                <w:lang w:val="en-US"/>
              </w:rPr>
              <w:instrText xml:space="preserve"> ADDIN EN.CITE.DATA </w:instrText>
            </w:r>
            <w:r w:rsidR="0098703E">
              <w:rPr>
                <w:rFonts w:ascii="Times New Roman" w:hAnsi="Times New Roman" w:cs="Times New Roman"/>
                <w:sz w:val="20"/>
                <w:szCs w:val="20"/>
                <w:lang w:val="en-US"/>
              </w:rPr>
            </w:r>
            <w:r w:rsidR="0098703E">
              <w:rPr>
                <w:rFonts w:ascii="Times New Roman" w:hAnsi="Times New Roman" w:cs="Times New Roman"/>
                <w:sz w:val="20"/>
                <w:szCs w:val="20"/>
                <w:lang w:val="en-US"/>
              </w:rPr>
              <w:fldChar w:fldCharType="end"/>
            </w:r>
            <w:r w:rsidRPr="00442C75">
              <w:rPr>
                <w:rFonts w:ascii="Times New Roman" w:hAnsi="Times New Roman" w:cs="Times New Roman"/>
                <w:sz w:val="20"/>
                <w:szCs w:val="20"/>
                <w:lang w:val="en-US"/>
              </w:rPr>
            </w:r>
            <w:r w:rsidRPr="00442C75">
              <w:rPr>
                <w:rFonts w:ascii="Times New Roman" w:hAnsi="Times New Roman" w:cs="Times New Roman"/>
                <w:sz w:val="20"/>
                <w:szCs w:val="20"/>
                <w:lang w:val="en-US"/>
              </w:rPr>
              <w:fldChar w:fldCharType="separate"/>
            </w:r>
            <w:r w:rsidR="0098703E">
              <w:rPr>
                <w:rFonts w:ascii="Times New Roman" w:hAnsi="Times New Roman" w:cs="Times New Roman"/>
                <w:noProof/>
                <w:sz w:val="20"/>
                <w:szCs w:val="20"/>
                <w:lang w:val="en-US"/>
              </w:rPr>
              <w:t>[13]</w:t>
            </w:r>
            <w:r w:rsidRPr="00442C75">
              <w:rPr>
                <w:rFonts w:ascii="Times New Roman" w:hAnsi="Times New Roman" w:cs="Times New Roman"/>
                <w:sz w:val="20"/>
                <w:szCs w:val="20"/>
                <w:lang w:val="en-US"/>
              </w:rPr>
              <w:fldChar w:fldCharType="end"/>
            </w:r>
          </w:p>
          <w:p w14:paraId="3FCD891D" w14:textId="77777777" w:rsidR="001C1DC1" w:rsidRPr="00442C75" w:rsidRDefault="001C1DC1" w:rsidP="00FE10C3">
            <w:pPr>
              <w:rPr>
                <w:rFonts w:ascii="Times New Roman" w:hAnsi="Times New Roman" w:cs="Times New Roman"/>
                <w:sz w:val="20"/>
                <w:szCs w:val="20"/>
                <w:lang w:val="en-US"/>
              </w:rPr>
            </w:pPr>
            <w:r w:rsidRPr="00442C75">
              <w:rPr>
                <w:rFonts w:ascii="Times New Roman" w:hAnsi="Times New Roman" w:cs="Times New Roman"/>
                <w:sz w:val="20"/>
                <w:szCs w:val="20"/>
                <w:lang w:val="en-US"/>
              </w:rPr>
              <w:t>Canada</w:t>
            </w:r>
          </w:p>
        </w:tc>
        <w:tc>
          <w:tcPr>
            <w:tcW w:w="1182" w:type="pct"/>
          </w:tcPr>
          <w:p w14:paraId="4B11E4DE"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Adults making a traffic injury claim or treated for traffic injuries; injury occurred between December 1997 and November 1999; self-reported post-collision neck pain. Excluded those hospitalized &gt; 2 days and those with baseline data &gt; 42 days post-crash.</w:t>
            </w:r>
          </w:p>
          <w:p w14:paraId="0885EF7E"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15417C42"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at median of 11-days post-injury. Follow-up at 6 weeks, 3, 6, 9 and 12 months. N=5698 with at least one follow-up data point.</w:t>
            </w:r>
          </w:p>
        </w:tc>
        <w:tc>
          <w:tcPr>
            <w:tcW w:w="1009" w:type="pct"/>
          </w:tcPr>
          <w:p w14:paraId="0C48AE6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in recovery (0 - 1 on 11-point NRS§); disability recovery (0 on Pain Disability Index)</w:t>
            </w:r>
          </w:p>
        </w:tc>
        <w:tc>
          <w:tcPr>
            <w:tcW w:w="1141" w:type="pct"/>
          </w:tcPr>
          <w:p w14:paraId="5B5717EE"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Recovery took an average of 4 months for those believing they would recover quickly and 11 months for those believing they would never recover. Median time to recovery for cohort as a whole was 6 months [personal communication].</w:t>
            </w:r>
          </w:p>
        </w:tc>
      </w:tr>
      <w:tr w:rsidR="001C1DC1" w:rsidRPr="00442C75" w14:paraId="1F50EE68" w14:textId="77777777" w:rsidTr="00D6478D">
        <w:tc>
          <w:tcPr>
            <w:tcW w:w="694" w:type="pct"/>
          </w:tcPr>
          <w:p w14:paraId="5D6CCA78" w14:textId="79A76C09"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Carroll et al. 2007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2]</w:t>
            </w:r>
            <w:r w:rsidRPr="00442C75">
              <w:rPr>
                <w:rFonts w:ascii="Times New Roman" w:eastAsiaTheme="minorEastAsia" w:hAnsi="Times New Roman" w:cs="Times New Roman"/>
                <w:bCs/>
                <w:color w:val="000000"/>
                <w:sz w:val="20"/>
                <w:szCs w:val="20"/>
                <w:lang w:eastAsia="en-CA"/>
              </w:rPr>
              <w:fldChar w:fldCharType="end"/>
            </w:r>
          </w:p>
          <w:p w14:paraId="31A04047" w14:textId="77777777" w:rsidR="001C1DC1" w:rsidRPr="00442C75" w:rsidRDefault="001C1DC1" w:rsidP="00FE10C3">
            <w:pPr>
              <w:rPr>
                <w:rFonts w:ascii="Times New Roman" w:hAnsi="Times New Roman" w:cs="Times New Roman"/>
                <w:sz w:val="20"/>
                <w:szCs w:val="20"/>
                <w:lang w:val="en-US"/>
              </w:rPr>
            </w:pPr>
            <w:r w:rsidRPr="00442C75">
              <w:rPr>
                <w:rFonts w:ascii="Times New Roman" w:eastAsiaTheme="minorEastAsia" w:hAnsi="Times New Roman" w:cs="Times New Roman"/>
                <w:bCs/>
                <w:color w:val="000000"/>
                <w:sz w:val="20"/>
                <w:szCs w:val="20"/>
                <w:lang w:eastAsia="en-CA"/>
              </w:rPr>
              <w:t>Canada</w:t>
            </w:r>
          </w:p>
        </w:tc>
        <w:tc>
          <w:tcPr>
            <w:tcW w:w="1182" w:type="pct"/>
          </w:tcPr>
          <w:p w14:paraId="6BCE9FBC"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Persons making a personal injury claim or being treated for neck pain after MVC-related injury and reporting post-crash jaw pain; aged 18 and above; injury occurred between July 1994 and Dec 1995; excluded those hospitalized for &gt; 2 days; serious associated or unassociated health problem; inability to understand English; injured as </w:t>
            </w:r>
            <w:r w:rsidRPr="00442C75">
              <w:rPr>
                <w:rFonts w:ascii="Times New Roman" w:hAnsi="Times New Roman" w:cs="Times New Roman"/>
                <w:sz w:val="20"/>
                <w:szCs w:val="20"/>
                <w:lang w:val="en-US"/>
              </w:rPr>
              <w:t>pedestrian, bicyclist or motorcyclist</w:t>
            </w:r>
            <w:r w:rsidRPr="00442C75">
              <w:rPr>
                <w:rFonts w:ascii="Times New Roman" w:eastAsiaTheme="minorEastAsia" w:hAnsi="Times New Roman" w:cs="Times New Roman"/>
                <w:bCs/>
                <w:color w:val="000000"/>
                <w:sz w:val="20"/>
                <w:szCs w:val="20"/>
                <w:lang w:eastAsia="en-CA"/>
              </w:rPr>
              <w:t xml:space="preserve"> and those reporting pre-crash jaw pain. N=1128 reporting new post-crash jaw pain. Subcohort of Carroll et al., 2011.</w:t>
            </w:r>
          </w:p>
          <w:p w14:paraId="70D2D51F"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634700C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at median of 10 days post-crash. Follow-up at 6 weeks, 4, 8 and 12 months. Of 1128 WAD participants with incident jaw pain, 497 participated in at least one follow-up.</w:t>
            </w:r>
          </w:p>
        </w:tc>
        <w:tc>
          <w:tcPr>
            <w:tcW w:w="1009" w:type="pct"/>
          </w:tcPr>
          <w:p w14:paraId="35F55ECF"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Resolution of jaw pain.</w:t>
            </w:r>
          </w:p>
        </w:tc>
        <w:tc>
          <w:tcPr>
            <w:tcW w:w="1141" w:type="pct"/>
          </w:tcPr>
          <w:p w14:paraId="2142EB7D" w14:textId="3F422E33" w:rsidR="001C1DC1" w:rsidRPr="00442C75" w:rsidRDefault="001C1DC1" w:rsidP="001563EA">
            <w:pPr>
              <w:rPr>
                <w:rFonts w:ascii="Times New Roman" w:eastAsiaTheme="minorEastAsia" w:hAnsi="Times New Roman" w:cs="Times New Roman"/>
                <w:bCs/>
                <w:color w:val="000000"/>
                <w:sz w:val="20"/>
                <w:szCs w:val="20"/>
                <w:lang w:eastAsia="en-CA"/>
              </w:rPr>
            </w:pPr>
            <w:r w:rsidRPr="00442C75">
              <w:rPr>
                <w:rFonts w:ascii="Times New Roman" w:hAnsi="Times New Roman" w:cs="Times New Roman"/>
                <w:sz w:val="20"/>
                <w:szCs w:val="20"/>
                <w:lang w:val="en-US"/>
              </w:rPr>
              <w:t>Median time to resolution of jaw pain was 120 days (95% CI 113</w:t>
            </w:r>
            <w:r w:rsidR="001563EA">
              <w:rPr>
                <w:rFonts w:ascii="Times New Roman" w:hAnsi="Times New Roman" w:cs="Times New Roman"/>
                <w:sz w:val="20"/>
                <w:szCs w:val="20"/>
                <w:lang w:val="en-US"/>
              </w:rPr>
              <w:t xml:space="preserve">, </w:t>
            </w:r>
            <w:r w:rsidRPr="00442C75">
              <w:rPr>
                <w:rFonts w:ascii="Times New Roman" w:hAnsi="Times New Roman" w:cs="Times New Roman"/>
                <w:sz w:val="20"/>
                <w:szCs w:val="20"/>
                <w:lang w:val="en-US"/>
              </w:rPr>
              <w:t xml:space="preserve">128). </w:t>
            </w:r>
          </w:p>
        </w:tc>
      </w:tr>
      <w:tr w:rsidR="001C1DC1" w:rsidRPr="00442C75" w14:paraId="5C7AC87E" w14:textId="77777777" w:rsidTr="00D6478D">
        <w:tc>
          <w:tcPr>
            <w:tcW w:w="694" w:type="pct"/>
          </w:tcPr>
          <w:p w14:paraId="7ED6D701" w14:textId="6B9A57DC"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Carroll et al. 2011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4]</w:t>
            </w:r>
            <w:r w:rsidRPr="00442C75">
              <w:rPr>
                <w:rFonts w:ascii="Times New Roman" w:eastAsiaTheme="minorEastAsia" w:hAnsi="Times New Roman" w:cs="Times New Roman"/>
                <w:bCs/>
                <w:color w:val="000000"/>
                <w:sz w:val="20"/>
                <w:szCs w:val="20"/>
                <w:lang w:eastAsia="en-CA"/>
              </w:rPr>
              <w:fldChar w:fldCharType="end"/>
            </w:r>
          </w:p>
          <w:p w14:paraId="13034FA8" w14:textId="77777777" w:rsidR="001C1DC1" w:rsidRPr="00442C75" w:rsidRDefault="001C1DC1" w:rsidP="00FE10C3">
            <w:pPr>
              <w:widowControl w:val="0"/>
              <w:autoSpaceDE w:val="0"/>
              <w:autoSpaceDN w:val="0"/>
              <w:adjustRightInd w:val="0"/>
              <w:rPr>
                <w:rFonts w:ascii="Times New Roman" w:hAnsi="Times New Roman" w:cs="Times New Roman"/>
                <w:sz w:val="20"/>
                <w:szCs w:val="20"/>
                <w:lang w:val="en-US"/>
              </w:rPr>
            </w:pPr>
            <w:r w:rsidRPr="00442C75">
              <w:rPr>
                <w:rFonts w:ascii="Times New Roman" w:eastAsiaTheme="minorEastAsia" w:hAnsi="Times New Roman" w:cs="Times New Roman"/>
                <w:bCs/>
                <w:color w:val="000000"/>
                <w:sz w:val="20"/>
                <w:szCs w:val="20"/>
                <w:lang w:eastAsia="en-CA"/>
              </w:rPr>
              <w:t>Canada</w:t>
            </w:r>
          </w:p>
        </w:tc>
        <w:tc>
          <w:tcPr>
            <w:tcW w:w="1182" w:type="pct"/>
          </w:tcPr>
          <w:p w14:paraId="0113911D" w14:textId="77777777" w:rsidR="001C1DC1" w:rsidRPr="00442C75" w:rsidRDefault="001C1DC1" w:rsidP="00FE10C3">
            <w:pPr>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Persons making a personal injury claim or being treated after MVC†-related injury; WAD (neck pain after collision); aged 18 and above; between July 1994 and Dec 1995; excluded those hospitalized for &gt; 2 days; serious associated or unassociated health problem; inability to understand English; injured as </w:t>
            </w:r>
            <w:r w:rsidRPr="00442C75">
              <w:rPr>
                <w:rFonts w:ascii="Times New Roman" w:hAnsi="Times New Roman" w:cs="Times New Roman"/>
                <w:sz w:val="20"/>
                <w:szCs w:val="20"/>
                <w:lang w:val="en-US"/>
              </w:rPr>
              <w:t xml:space="preserve">pedestrian, bicyclist or motorcyclist; those who had recovered at 6 weeks (neck pain </w:t>
            </w:r>
            <w:r w:rsidRPr="00442C75">
              <w:rPr>
                <w:rFonts w:ascii="Times New Roman" w:eastAsiaTheme="minorEastAsia" w:hAnsi="Times New Roman" w:cs="Times New Roman"/>
                <w:bCs/>
                <w:color w:val="000000"/>
                <w:sz w:val="20"/>
                <w:szCs w:val="20"/>
                <w:lang w:eastAsia="en-CA"/>
              </w:rPr>
              <w:t xml:space="preserve">≤ 10mm on VAS**). N=2019. </w:t>
            </w:r>
          </w:p>
          <w:p w14:paraId="66B2B809"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714B1B71"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at median 10 days post-crash; follow-up at 4 and 12 months. N=1639 at 4 months and 1456 at 12 months.</w:t>
            </w:r>
          </w:p>
        </w:tc>
        <w:tc>
          <w:tcPr>
            <w:tcW w:w="1009" w:type="pct"/>
          </w:tcPr>
          <w:p w14:paraId="6968B21D"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in intensity: Recovery defined as 0-10 mm on VAS**.</w:t>
            </w:r>
          </w:p>
        </w:tc>
        <w:tc>
          <w:tcPr>
            <w:tcW w:w="1141" w:type="pct"/>
          </w:tcPr>
          <w:p w14:paraId="7085EA4F"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neck pain was 55.6mm (VAS**) and neck pain at six weeks was 41.1mm (VAS**). At 4 months, 23% had pain recovery and at 12 months, 42% had pain recovery. When those who had recovered at 6 weeks were not excluded, 42% had recovered at 4 months and 63% had recovered at 8 months [Personal communication with author]</w:t>
            </w:r>
          </w:p>
        </w:tc>
      </w:tr>
      <w:tr w:rsidR="001C1DC1" w:rsidRPr="00442C75" w14:paraId="5E43BC15" w14:textId="77777777" w:rsidTr="00D6478D">
        <w:tc>
          <w:tcPr>
            <w:tcW w:w="694" w:type="pct"/>
          </w:tcPr>
          <w:p w14:paraId="6D6A63E9" w14:textId="122DD57D"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Casey et al. 2015 </w:t>
            </w:r>
            <w:r w:rsidRPr="00442C75">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9]</w:t>
            </w:r>
            <w:r w:rsidRPr="00442C75">
              <w:rPr>
                <w:rFonts w:ascii="Times New Roman" w:eastAsiaTheme="minorEastAsia" w:hAnsi="Times New Roman" w:cs="Times New Roman"/>
                <w:bCs/>
                <w:color w:val="000000"/>
                <w:sz w:val="20"/>
                <w:szCs w:val="20"/>
                <w:lang w:eastAsia="en-CA"/>
              </w:rPr>
              <w:fldChar w:fldCharType="end"/>
            </w:r>
          </w:p>
          <w:p w14:paraId="2587CF31"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Australia</w:t>
            </w:r>
          </w:p>
          <w:p w14:paraId="662453DB" w14:textId="77777777" w:rsidR="001C1DC1" w:rsidRPr="00442C75" w:rsidRDefault="001C1DC1" w:rsidP="00FE10C3">
            <w:pPr>
              <w:rPr>
                <w:rFonts w:ascii="Times New Roman" w:hAnsi="Times New Roman" w:cs="Times New Roman"/>
                <w:sz w:val="20"/>
                <w:szCs w:val="20"/>
                <w:lang w:val="en-US"/>
              </w:rPr>
            </w:pPr>
          </w:p>
        </w:tc>
        <w:tc>
          <w:tcPr>
            <w:tcW w:w="1182" w:type="pct"/>
          </w:tcPr>
          <w:p w14:paraId="1AB1D639"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Traffic-related WAD injury claim for compensation (fault-based insurance system); injury had occurred no longer than 3 months previously; 18 years or older; no concurrent workers compensation claim; did not require the services of an interpreter (n=246).</w:t>
            </w:r>
          </w:p>
          <w:p w14:paraId="3373FE22"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03E92563"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Follow-up at 3 and 12 months (n=212)</w:t>
            </w:r>
          </w:p>
        </w:tc>
        <w:tc>
          <w:tcPr>
            <w:tcW w:w="1009" w:type="pct"/>
          </w:tcPr>
          <w:p w14:paraId="224C01F0"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Functional Rating Index (FRI). Recovery classified as FRI ≤ 25/100</w:t>
            </w:r>
          </w:p>
        </w:tc>
        <w:tc>
          <w:tcPr>
            <w:tcW w:w="1141" w:type="pct"/>
          </w:tcPr>
          <w:p w14:paraId="58F305CA"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23% had recovered by 3 months, 47% had recovered by 12 months.</w:t>
            </w:r>
          </w:p>
          <w:p w14:paraId="7E31F9A9"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r>
      <w:tr w:rsidR="001C1DC1" w:rsidRPr="00442C75" w14:paraId="47841C69" w14:textId="77777777" w:rsidTr="00D6478D">
        <w:tc>
          <w:tcPr>
            <w:tcW w:w="694" w:type="pct"/>
            <w:shd w:val="clear" w:color="auto" w:fill="auto"/>
          </w:tcPr>
          <w:p w14:paraId="67935CD9" w14:textId="4E99A04A"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Cobo et al., 2010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2]</w:t>
            </w:r>
            <w:r w:rsidRPr="00442C75">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t xml:space="preserve"> </w:t>
            </w:r>
          </w:p>
          <w:p w14:paraId="1B5DEE44"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pain</w:t>
            </w:r>
          </w:p>
        </w:tc>
        <w:tc>
          <w:tcPr>
            <w:tcW w:w="1182" w:type="pct"/>
          </w:tcPr>
          <w:p w14:paraId="7D8A5CB9"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tients seen at Department of Orthopedics of Mataró Hospital (Spain) and then referred to the Department of Physical Medicine and Rehabilitation (DPMR) for medical evaluation and treatment; October 2005 to June 2007; aged 18-75; WAD I or II from a road traffic accident; symptoms within 48 hours of injury. Excluded were WAD III and IV; fractures of upper or lower extremities; brain injury; prior cervical spine surgery, oncologic or rheumatic pathology. N=682</w:t>
            </w:r>
          </w:p>
          <w:p w14:paraId="401423FC"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5FB56146"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Baseline at mean of 29 days post-crash. Follow-up at 6 months. N at follow-up was 557 </w:t>
            </w:r>
          </w:p>
        </w:tc>
        <w:tc>
          <w:tcPr>
            <w:tcW w:w="1009" w:type="pct"/>
          </w:tcPr>
          <w:p w14:paraId="4C619564"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eck VAS score; Goldberg Depression and Anxiety Scale; Northwick Park Neck Pain Questionnaire.</w:t>
            </w:r>
          </w:p>
        </w:tc>
        <w:tc>
          <w:tcPr>
            <w:tcW w:w="1141" w:type="pct"/>
          </w:tcPr>
          <w:p w14:paraId="56AD0ACC"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Mean neck pain VAS was 61 (s.d. 16) at baseline and 35 (s.d. 2) at 6 months. Mean depression score was 3.1 (s.d. 2.5) at baseline and 2.2(s.d. 2.2) at 6 months; anxiety was 5.2 (s.d. 3.1) at baseline and 3.3 (s.d. 2.9) at 6 months; NPH was 47.8 (s.d. 17.5) at baseline and 27.9 (s.d. 17.9) at six months. All differences statistically significant but depression and anxiety of doubtful clinical importance (all scores below published clinically important thresholds).</w:t>
            </w:r>
          </w:p>
        </w:tc>
      </w:tr>
      <w:tr w:rsidR="001C1DC1" w:rsidRPr="00442C75" w14:paraId="7860D13A" w14:textId="77777777" w:rsidTr="00D6478D">
        <w:tc>
          <w:tcPr>
            <w:tcW w:w="694" w:type="pct"/>
          </w:tcPr>
          <w:p w14:paraId="3242BBFE" w14:textId="43BEEEB2"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Crutebo et al. 2010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DcnV0ZWJvPC9BdXRob3I+PFllYXI+MjAxMDwvWWVhcj48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M4OTklMkZqcmhldW0uMDkxMzIxJmFtcDtyZnRfaWQ9aW5m
bzpwbWlkLzIwNDcyOTIyJmFtcDtyZnQuaXNzbj0wMzE1LTE2MlgmYW1wO3JmdC52b2x1bWU9Mzcm
YW1wO3JmdC5pc3N1ZT03JmFtcDtyZnQuc3BhZ2U9MTUyNyZhbXA7cmZ0LnBhZ2VzPTE1MjctMzMm
YW1wO3JmdC5kYXRlPTIwMTAmYW1wO3JmdC5qdGl0bGU9Sm91cm5hbCtvZitSaGV1bWF0b2xvZ3km
YW1wO3JmdC5hdGl0bGU9VGhlK2NvdXJzZStvZitzeW1wdG9tcytmb3Ird2hpcGxhc2gtYXNzb2Np
YXRlZCtkaXNvcmRlcnMraW4rU3dlZGVuJTNBKzYtbW9udGgrZm9sbG93dXArc3R1ZHkuJmFtcDty
ZnQuYXVsYXN0PUNydXRlYm88L3VybD48dXJsPmh0dHA6Ly93d3cuanJoZXVtLm9yZy9jb250ZW50
LzM3LzcvMTUyNzwvdXJsPjwvcmVsYXRlZC11cmxzPjwvdXJscz48ZWxlY3Ryb25pYy1yZXNvdXJj
ZS1udW0+aHR0cDovL2R4LmRvaS5vcmcvMTAuMzg5OS9qcmhldW0uMDkxMzI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cnV0ZWJvPC9BdXRob3I+PFllYXI+MjAxMDwvWWVhcj48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M4OTklMkZqcmhldW0uMDkxMzIxJmFtcDtyZnRfaWQ9aW5m
bzpwbWlkLzIwNDcyOTIyJmFtcDtyZnQuaXNzbj0wMzE1LTE2MlgmYW1wO3JmdC52b2x1bWU9Mzcm
YW1wO3JmdC5pc3N1ZT03JmFtcDtyZnQuc3BhZ2U9MTUyNyZhbXA7cmZ0LnBhZ2VzPTE1MjctMzMm
YW1wO3JmdC5kYXRlPTIwMTAmYW1wO3JmdC5qdGl0bGU9Sm91cm5hbCtvZitSaGV1bWF0b2xvZ3km
YW1wO3JmdC5hdGl0bGU9VGhlK2NvdXJzZStvZitzeW1wdG9tcytmb3Ird2hpcGxhc2gtYXNzb2Np
YXRlZCtkaXNvcmRlcnMraW4rU3dlZGVuJTNBKzYtbW9udGgrZm9sbG93dXArc3R1ZHkuJmFtcDty
ZnQuYXVsYXN0PUNydXRlYm88L3VybD48dXJsPmh0dHA6Ly93d3cuanJoZXVtLm9yZy9jb250ZW50
LzM3LzcvMTUyNzwvdXJsPjwvcmVsYXRlZC11cmxzPjwvdXJscz48ZWxlY3Ryb25pYy1yZXNvdXJj
ZS1udW0+aHR0cDovL2R4LmRvaS5vcmcvMTAuMzg5OS9qcmhldW0uMDkxMzI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3]</w:t>
            </w:r>
            <w:r w:rsidRPr="00442C75">
              <w:rPr>
                <w:rFonts w:ascii="Times New Roman" w:eastAsiaTheme="minorEastAsia" w:hAnsi="Times New Roman" w:cs="Times New Roman"/>
                <w:bCs/>
                <w:color w:val="000000"/>
                <w:sz w:val="20"/>
                <w:szCs w:val="20"/>
                <w:lang w:eastAsia="en-CA"/>
              </w:rPr>
              <w:fldChar w:fldCharType="end"/>
            </w:r>
          </w:p>
          <w:p w14:paraId="4532BC91"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weden</w:t>
            </w:r>
          </w:p>
        </w:tc>
        <w:tc>
          <w:tcPr>
            <w:tcW w:w="1182" w:type="pct"/>
          </w:tcPr>
          <w:p w14:paraId="4678D07B"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Personal injury claimants to Trygg-Hansa or Aktsam (2 traffic insurers who have 20% of market share in Sweden); MVC† injuries occurred from Jan 15, 2004 to Jan 12, 2005; ages 18-74; answered questionnaire within 30 days of </w:t>
            </w:r>
            <w:r w:rsidRPr="00442C75">
              <w:rPr>
                <w:rFonts w:ascii="Times New Roman" w:eastAsiaTheme="minorEastAsia" w:hAnsi="Times New Roman" w:cs="Times New Roman"/>
                <w:bCs/>
                <w:color w:val="000000"/>
                <w:sz w:val="20"/>
                <w:szCs w:val="20"/>
                <w:lang w:eastAsia="en-CA"/>
              </w:rPr>
              <w:lastRenderedPageBreak/>
              <w:t>collision; neck pain or reduced neck movement as a result of the accident. Excluded those with WAD IV; other fractures, hospitalized more than 2 days; more than one injury during study period. N=1191with WAD.</w:t>
            </w:r>
          </w:p>
        </w:tc>
        <w:tc>
          <w:tcPr>
            <w:tcW w:w="974" w:type="pct"/>
          </w:tcPr>
          <w:p w14:paraId="23E2D54E"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Baseline assessment at median 18 days post-crash. At baseline, participants were asked about current symptoms and whether or not they had symptoms after the crash. Follow-up at 6 </w:t>
            </w:r>
            <w:r w:rsidRPr="00442C75">
              <w:rPr>
                <w:rFonts w:ascii="Times New Roman" w:eastAsiaTheme="minorEastAsia" w:hAnsi="Times New Roman" w:cs="Times New Roman"/>
                <w:bCs/>
                <w:color w:val="000000"/>
                <w:sz w:val="20"/>
                <w:szCs w:val="20"/>
                <w:lang w:eastAsia="en-CA"/>
              </w:rPr>
              <w:lastRenderedPageBreak/>
              <w:t xml:space="preserve">months. N at follow-up was 1005 </w:t>
            </w:r>
          </w:p>
        </w:tc>
        <w:tc>
          <w:tcPr>
            <w:tcW w:w="1009" w:type="pct"/>
          </w:tcPr>
          <w:p w14:paraId="501DC3E9"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Symptoms (neck pain, headache, low back pain, reduced neck range of motion, numbness/tingling in arms/hands or legs/feet, ringing in ears, memory problems concentration </w:t>
            </w:r>
            <w:r w:rsidRPr="00442C75">
              <w:rPr>
                <w:rFonts w:ascii="Times New Roman" w:eastAsiaTheme="minorEastAsia" w:hAnsi="Times New Roman" w:cs="Times New Roman"/>
                <w:bCs/>
                <w:color w:val="000000"/>
                <w:sz w:val="20"/>
                <w:szCs w:val="20"/>
                <w:lang w:eastAsia="en-CA"/>
              </w:rPr>
              <w:lastRenderedPageBreak/>
              <w:t>problems, dizziness) each assessed as yes/no. Neck pain intensity, headache, low back pain intensity measured on NRS§; intensity of the other symptoms measured on 5-point Likert scale. Impact of Event Scale (IES), Hospital Anxiety and Depression Scale (HADS).</w:t>
            </w:r>
          </w:p>
        </w:tc>
        <w:tc>
          <w:tcPr>
            <w:tcW w:w="1141" w:type="pct"/>
          </w:tcPr>
          <w:p w14:paraId="20F1B2CA"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Baseline neck pain was 2.89 (s.d. 2.40) for men and 3.15 (s.d. 2.43) for women; headache 1.65 (s.d. 2.42) for men and 2.06 (s.d. 2.56) for women and low back pain was 1.21 (s.d. 2.24) for men and 1.23 (s.d. 2.25) for women. </w:t>
            </w:r>
            <w:r w:rsidRPr="00442C75">
              <w:rPr>
                <w:rFonts w:ascii="Times New Roman" w:eastAsiaTheme="minorEastAsia" w:hAnsi="Times New Roman" w:cs="Times New Roman"/>
                <w:bCs/>
                <w:color w:val="000000"/>
                <w:sz w:val="20"/>
                <w:szCs w:val="20"/>
                <w:lang w:eastAsia="en-CA"/>
              </w:rPr>
              <w:lastRenderedPageBreak/>
              <w:t xml:space="preserve">86.8% of men and 80.3% of women had no post-traumatic stress (as assessed by IES); 83.0% of men and 74.6% of women had no post-crash anxiety and 86.8% of men and 87.5% of women had no post-crash depression. Course of symptoms: 98.3% of men and 99.3% of women reported neck pain after the crash, with 81.4% and 84.7% reporting continued neck pain at baseline (median 18 days post-crash) and 44.0% of men and 45.0% of women reported neck pain at 6 months. Headache reported by men and women, respectively: 61.0% and 69.3% after the crash; 44.6% and 53.9% at baseline; and 26.5% and 28.6% at 6 months. For low back pain reported by men and women, respectively: 35.9% and 36.1% after the crash; 31.9% and 30.7% at baseline; 20.2% and 18.2% at 6 months. For reduced neck range of motion reported by men and women, respectively: 83.9% and 86.2% after the crash; 71.2% and 73.2% at baseline; 38.2% and 40.8% at 6 months. Neck pain, headache, low back pain and range of motion all showed statistically significant recovery at 6 months. Prevalence of </w:t>
            </w:r>
            <w:r w:rsidRPr="00442C75">
              <w:rPr>
                <w:rFonts w:ascii="Times New Roman" w:eastAsiaTheme="minorEastAsia" w:hAnsi="Times New Roman" w:cs="Times New Roman"/>
                <w:bCs/>
                <w:color w:val="000000"/>
                <w:sz w:val="20"/>
                <w:szCs w:val="20"/>
                <w:lang w:eastAsia="en-CA"/>
              </w:rPr>
              <w:lastRenderedPageBreak/>
              <w:t>numbness/tingling, ringing in ears, memory problems, concentration problems and dizziness did not show statistically significant improvement except for memory problems in men, which increased from 6.7 at baseline to 12.6 at 6 months. At six months, men and women reported the following symptoms: Numbness/tingling in arm/hand: 21.0% and 24.0%; numbness/tingling in leg/foot: 9.4 and 7.2%; ringing in ears: 13.3% and 11.9%; memory problems 12.6% and 13.8%; concentration problems 17.8% and 18.5%; dizziness 13.1% and 19.9% (significantly higher in women than men). Majority of reported symptoms were mild or moderate.</w:t>
            </w:r>
          </w:p>
          <w:p w14:paraId="7364AD7F"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r>
      <w:tr w:rsidR="001C1DC1" w:rsidRPr="00442C75" w14:paraId="37ABF6F1" w14:textId="77777777" w:rsidTr="00D6478D">
        <w:tc>
          <w:tcPr>
            <w:tcW w:w="694" w:type="pct"/>
          </w:tcPr>
          <w:p w14:paraId="35479415" w14:textId="1412FEA2"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Ferrari 2014 </w:t>
            </w:r>
            <w:r w:rsidRPr="00442C75">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Ferrari&lt;/Author&gt;&lt;Year&gt;2014&lt;/Year&gt;&lt;RecNum&gt;35&lt;/RecNum&gt;&lt;DisplayText&gt;[26]&lt;/DisplayText&gt;&lt;record&gt;&lt;rec-number&gt;35&lt;/rec-number&gt;&lt;foreign-keys&gt;&lt;key app="EN" db-id="0wazzzvdysf52be095wxrrr052tpr2xww5zt" timestamp="1516129593"&gt;35&lt;/key&gt;&lt;/foreign-keys&gt;&lt;ref-type name="Journal Article"&gt;17&lt;/ref-type&gt;&lt;contributors&gt;&lt;authors&gt;&lt;author&gt;Ferrari, A.&lt;/author&gt;&lt;/authors&gt;&lt;/contributors&gt;&lt;titles&gt;&lt;title&gt;Predicting recovery from whiplash injury in the primary care setting&lt;/title&gt;&lt;secondary-title&gt;Australian Family Physician&lt;/secondary-title&gt;&lt;/titles&gt;&lt;periodical&gt;&lt;full-title&gt;Australian Family Physician&lt;/full-title&gt;&lt;/periodical&gt;&lt;pages&gt;559-562&lt;/pages&gt;&lt;volume&gt;43&lt;/volume&gt;&lt;number&gt;8&lt;/number&gt;&lt;dates&gt;&lt;year&gt;2014&lt;/year&gt;&lt;/dates&gt;&lt;urls&gt;&lt;/urls&gt;&lt;/record&gt;&lt;/Cite&gt;&lt;/EndNote&gt;</w:instrText>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6]</w:t>
            </w:r>
            <w:r w:rsidRPr="00442C75">
              <w:rPr>
                <w:rFonts w:ascii="Times New Roman" w:eastAsiaTheme="minorEastAsia" w:hAnsi="Times New Roman" w:cs="Times New Roman"/>
                <w:bCs/>
                <w:color w:val="000000"/>
                <w:sz w:val="20"/>
                <w:szCs w:val="20"/>
                <w:lang w:eastAsia="en-CA"/>
              </w:rPr>
              <w:fldChar w:fldCharType="end"/>
            </w:r>
          </w:p>
          <w:p w14:paraId="1608C6C5"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anada</w:t>
            </w:r>
          </w:p>
        </w:tc>
        <w:tc>
          <w:tcPr>
            <w:tcW w:w="1182" w:type="pct"/>
          </w:tcPr>
          <w:p w14:paraId="69BE1E93"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Patients aged 18 or over attending a walk-in primary care centre with 7 days of their injury; WAD grade I or II; injured in a motor vehicle; no loss of consciousness. Excluded those with fracture or neurological injury (Grade III of IV WAD); prior whiplash injury or spine pain requiring treatment; no fixed </w:t>
            </w:r>
            <w:r w:rsidRPr="00442C75">
              <w:rPr>
                <w:rFonts w:ascii="Times New Roman" w:eastAsiaTheme="minorEastAsia" w:hAnsi="Times New Roman" w:cs="Times New Roman"/>
                <w:bCs/>
                <w:color w:val="000000"/>
                <w:sz w:val="20"/>
                <w:szCs w:val="20"/>
                <w:lang w:eastAsia="en-CA"/>
              </w:rPr>
              <w:lastRenderedPageBreak/>
              <w:t>address or current contact information; unable to communicate in English; non-traumatic pain; had been admitted to hospital after injury.</w:t>
            </w:r>
          </w:p>
          <w:p w14:paraId="3DA7D148"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116</w:t>
            </w:r>
          </w:p>
          <w:p w14:paraId="6A1495DD"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32C62FE7"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Follow-up at 3 months post-injury by telephone or in person</w:t>
            </w:r>
          </w:p>
        </w:tc>
        <w:tc>
          <w:tcPr>
            <w:tcW w:w="1009" w:type="pct"/>
          </w:tcPr>
          <w:p w14:paraId="78288AFB"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elf-perceived recovery as assessed by “Do you feel that you have recovered from your injuries?” (response options: yes or no/unsure)</w:t>
            </w:r>
          </w:p>
        </w:tc>
        <w:tc>
          <w:tcPr>
            <w:tcW w:w="1141" w:type="pct"/>
          </w:tcPr>
          <w:p w14:paraId="4668A5C3" w14:textId="706910AD" w:rsidR="001C1DC1" w:rsidRPr="00442C75" w:rsidRDefault="001563EA" w:rsidP="001563EA">
            <w:pPr>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At 3 months, </w:t>
            </w:r>
            <w:r w:rsidR="001C1DC1" w:rsidRPr="00442C75">
              <w:rPr>
                <w:rFonts w:ascii="Times New Roman" w:eastAsiaTheme="minorEastAsia" w:hAnsi="Times New Roman" w:cs="Times New Roman"/>
                <w:bCs/>
                <w:color w:val="000000"/>
                <w:sz w:val="20"/>
                <w:szCs w:val="20"/>
                <w:lang w:eastAsia="en-CA"/>
              </w:rPr>
              <w:t>64% reported having recovered (calculated from published findings).</w:t>
            </w:r>
          </w:p>
        </w:tc>
      </w:tr>
      <w:tr w:rsidR="001C1DC1" w:rsidRPr="00442C75" w14:paraId="6FB4CE08" w14:textId="77777777" w:rsidTr="00D6478D">
        <w:tc>
          <w:tcPr>
            <w:tcW w:w="694" w:type="pct"/>
          </w:tcPr>
          <w:p w14:paraId="5B2D51DE" w14:textId="1DAEB188"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Ferrari, 2015 </w:t>
            </w:r>
            <w:r w:rsidRPr="00442C75">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Ferrari&lt;/Author&gt;&lt;Year&gt;2015&lt;/Year&gt;&lt;RecNum&gt;36&lt;/RecNum&gt;&lt;DisplayText&gt;[27]&lt;/DisplayText&gt;&lt;record&gt;&lt;rec-number&gt;36&lt;/rec-number&gt;&lt;foreign-keys&gt;&lt;key app="EN" db-id="0wazzzvdysf52be095wxrrr052tpr2xww5zt" timestamp="1516129594"&gt;36&lt;/key&gt;&lt;/foreign-keys&gt;&lt;ref-type name="Journal Article"&gt;17&lt;/ref-type&gt;&lt;contributors&gt;&lt;authors&gt;&lt;author&gt;Ferrari, R.&lt;/author&gt;&lt;/authors&gt;&lt;/contributors&gt;&lt;titles&gt;&lt;title&gt;A prospective study of perceived injustice in whiplash victims and its relationship to recovery&lt;/title&gt;&lt;secondary-title&gt;Clinical Rheumatology&lt;/secondary-title&gt;&lt;/titles&gt;&lt;periodical&gt;&lt;full-title&gt;Clinical Rheumatology&lt;/full-title&gt;&lt;/periodical&gt;&lt;pages&gt;975-979&lt;/pages&gt;&lt;volume&gt;34&lt;/volume&gt;&lt;dates&gt;&lt;year&gt;2015&lt;/year&gt;&lt;/dates&gt;&lt;urls&gt;&lt;/urls&gt;&lt;/record&gt;&lt;/Cite&gt;&lt;/EndNote&gt;</w:instrText>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7]</w:t>
            </w:r>
            <w:r w:rsidRPr="00442C75">
              <w:rPr>
                <w:rFonts w:ascii="Times New Roman" w:eastAsiaTheme="minorEastAsia" w:hAnsi="Times New Roman" w:cs="Times New Roman"/>
                <w:bCs/>
                <w:color w:val="000000"/>
                <w:sz w:val="20"/>
                <w:szCs w:val="20"/>
                <w:lang w:eastAsia="en-CA"/>
              </w:rPr>
              <w:fldChar w:fldCharType="end"/>
            </w:r>
          </w:p>
          <w:p w14:paraId="74AA9513"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hase I cohort</w:t>
            </w:r>
          </w:p>
          <w:p w14:paraId="4F25FB87"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anada</w:t>
            </w:r>
          </w:p>
        </w:tc>
        <w:tc>
          <w:tcPr>
            <w:tcW w:w="1182" w:type="pct"/>
          </w:tcPr>
          <w:p w14:paraId="7F2F4D2B"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tients aged 18 or over attending a walk-in primary care centre with 14 days of their injury; WAD grade I or II; injured in a motor vehicle; no loss of consciousness. Excluded those with fracture or neurological injury (Grade III or IV WAD); prior whiplash injury or spine pain requiring treatment; no fixed address or current contact information; unable to communicate in English; non-traumatic pain; admission to hospital after injury, sustained another collision-related injury during follow-up.</w:t>
            </w:r>
          </w:p>
          <w:p w14:paraId="54B076BC"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134 (n=4 WAD I and 130 WAD II)</w:t>
            </w:r>
          </w:p>
        </w:tc>
        <w:tc>
          <w:tcPr>
            <w:tcW w:w="974" w:type="pct"/>
          </w:tcPr>
          <w:p w14:paraId="10C7FDEA"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Follow-up at 3, 6 and 12 months post-injury by telephone or in person. N=130 at 3 months, 124 at 6 months</w:t>
            </w:r>
          </w:p>
        </w:tc>
        <w:tc>
          <w:tcPr>
            <w:tcW w:w="1009" w:type="pct"/>
          </w:tcPr>
          <w:p w14:paraId="6364B7E6"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elf-perceived recovery as assessed by “Do you feel that you have recovered from your injuries?” (response options: yes or no/unsure)</w:t>
            </w:r>
          </w:p>
        </w:tc>
        <w:tc>
          <w:tcPr>
            <w:tcW w:w="1141" w:type="pct"/>
          </w:tcPr>
          <w:p w14:paraId="29EFCDBE" w14:textId="3474A311" w:rsidR="001C1DC1" w:rsidRPr="00442C75" w:rsidRDefault="001563EA" w:rsidP="001563EA">
            <w:pPr>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At 3 months, </w:t>
            </w:r>
            <w:r w:rsidR="001C1DC1" w:rsidRPr="00442C75">
              <w:rPr>
                <w:rFonts w:ascii="Times New Roman" w:eastAsiaTheme="minorEastAsia" w:hAnsi="Times New Roman" w:cs="Times New Roman"/>
                <w:bCs/>
                <w:color w:val="000000"/>
                <w:sz w:val="20"/>
                <w:szCs w:val="20"/>
                <w:lang w:eastAsia="en-CA"/>
              </w:rPr>
              <w:t>62% recovered and 80% recovered at 6 months. There was no further recovery at 12 months.</w:t>
            </w:r>
          </w:p>
        </w:tc>
      </w:tr>
      <w:tr w:rsidR="001C1DC1" w:rsidRPr="00442C75" w14:paraId="2875C951" w14:textId="77777777" w:rsidTr="00D6478D">
        <w:tc>
          <w:tcPr>
            <w:tcW w:w="694" w:type="pct"/>
          </w:tcPr>
          <w:p w14:paraId="06510B36" w14:textId="0D8B6E2D"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Kamper et al. 2011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LYW1wZXI8L0F1dGhvcj48WWVhcj4yMDExPC9ZZWFyPjxS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W1wZXI8L0F1dGhvcj48WWVhcj4yMDExPC9ZZWFyPjxS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3]</w:t>
            </w:r>
            <w:r w:rsidRPr="00442C75">
              <w:rPr>
                <w:rFonts w:ascii="Times New Roman" w:eastAsiaTheme="minorEastAsia" w:hAnsi="Times New Roman" w:cs="Times New Roman"/>
                <w:bCs/>
                <w:color w:val="000000"/>
                <w:sz w:val="20"/>
                <w:szCs w:val="20"/>
                <w:lang w:eastAsia="en-CA"/>
              </w:rPr>
              <w:fldChar w:fldCharType="end"/>
            </w:r>
          </w:p>
          <w:p w14:paraId="6E27C54C"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Australia</w:t>
            </w:r>
          </w:p>
        </w:tc>
        <w:tc>
          <w:tcPr>
            <w:tcW w:w="1182" w:type="pct"/>
          </w:tcPr>
          <w:p w14:paraId="06C8D4AC"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Convenience sample of patients with WAD grades I-III; recruited from hospital ED*, newspaper ads and referral from physiotherapy practices; neck pain as a result of MVC†, 18-65 years; excluded if a </w:t>
            </w:r>
            <w:r w:rsidRPr="00442C75">
              <w:rPr>
                <w:rFonts w:ascii="Times New Roman" w:eastAsiaTheme="minorEastAsia" w:hAnsi="Times New Roman" w:cs="Times New Roman"/>
                <w:bCs/>
                <w:color w:val="000000"/>
                <w:sz w:val="20"/>
                <w:szCs w:val="20"/>
                <w:lang w:eastAsia="en-CA"/>
              </w:rPr>
              <w:lastRenderedPageBreak/>
              <w:t>history of major psychiatric illness, prior WAD or LOC¶, concussion or head injury due to MVC†. N=100</w:t>
            </w:r>
          </w:p>
        </w:tc>
        <w:tc>
          <w:tcPr>
            <w:tcW w:w="974" w:type="pct"/>
          </w:tcPr>
          <w:p w14:paraId="619378DD"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Baseline measures within 4 weeks of injury. Follow-up at 3 months. N=79</w:t>
            </w:r>
          </w:p>
        </w:tc>
        <w:tc>
          <w:tcPr>
            <w:tcW w:w="1009" w:type="pct"/>
          </w:tcPr>
          <w:p w14:paraId="7190A0D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Neck pain intensity on VAS; pressure pain thresholds (PPT); Neck Disability Index (NDI); Depression, Anxiety and Stress scale (DASS42); Coping Strategy </w:t>
            </w:r>
            <w:r w:rsidRPr="00442C75">
              <w:rPr>
                <w:rFonts w:ascii="Times New Roman" w:eastAsiaTheme="minorEastAsia" w:hAnsi="Times New Roman" w:cs="Times New Roman"/>
                <w:bCs/>
                <w:color w:val="000000"/>
                <w:sz w:val="20"/>
                <w:szCs w:val="20"/>
                <w:lang w:eastAsia="en-CA"/>
              </w:rPr>
              <w:lastRenderedPageBreak/>
              <w:t>Questionnaire C - Catastrophizing; Tampa Scale of Kinesiophobia (TSK); analgesic medication; pressure point threshold (PPT cervical and tibialis anterior).</w:t>
            </w:r>
          </w:p>
        </w:tc>
        <w:tc>
          <w:tcPr>
            <w:tcW w:w="1141" w:type="pct"/>
          </w:tcPr>
          <w:p w14:paraId="5476F07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Over the three month period, NDI score decreased from 36.2 to 23.4; DASS decreased from 28.0 to 23.3; Catastrophizing decreased from 6.6 to 6.0; TSK from 40.8 to 35.9; % taking </w:t>
            </w:r>
            <w:r w:rsidRPr="00442C75">
              <w:rPr>
                <w:rFonts w:ascii="Times New Roman" w:eastAsiaTheme="minorEastAsia" w:hAnsi="Times New Roman" w:cs="Times New Roman"/>
                <w:bCs/>
                <w:color w:val="000000"/>
                <w:sz w:val="20"/>
                <w:szCs w:val="20"/>
                <w:lang w:eastAsia="en-CA"/>
              </w:rPr>
              <w:lastRenderedPageBreak/>
              <w:t>analgesics decreased from 69 to 48; Neck pain score decreased from 42 (s.d. 23) to 25 (s.d. 23); cervical PPT increased from 131.6 (s.d. 86.4) to 148 (s.d. 76.1) and tibialis anterior PPT decreased from 266.1 (s.d. 151.6) to 263 (s.d. 161.7). Weak correlation between change in pain and in cervical PPT (r=-0.33, p=.004); No correlation between change in pain and in tibialis anterior PPT (r=-0.01, p=0.94). This suggests that either PPTs are poor markers for peripheral and central sensitivity or that PPTs are only weakly associated with day to day pain.</w:t>
            </w:r>
          </w:p>
          <w:p w14:paraId="71F393B0"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r>
      <w:tr w:rsidR="001C1DC1" w:rsidRPr="00442C75" w14:paraId="1A2D8135" w14:textId="77777777" w:rsidTr="00D6478D">
        <w:tc>
          <w:tcPr>
            <w:tcW w:w="694" w:type="pct"/>
            <w:shd w:val="clear" w:color="auto" w:fill="auto"/>
          </w:tcPr>
          <w:p w14:paraId="49B8DE00" w14:textId="57DC4FB2"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Nederhand et al. 2006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5]</w:t>
            </w:r>
            <w:r w:rsidRPr="00442C75">
              <w:rPr>
                <w:rFonts w:ascii="Times New Roman" w:eastAsiaTheme="minorEastAsia" w:hAnsi="Times New Roman" w:cs="Times New Roman"/>
                <w:bCs/>
                <w:color w:val="000000"/>
                <w:sz w:val="20"/>
                <w:szCs w:val="20"/>
                <w:lang w:eastAsia="en-CA"/>
              </w:rPr>
              <w:fldChar w:fldCharType="end"/>
            </w:r>
          </w:p>
          <w:p w14:paraId="54297AF8"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The Netherlands</w:t>
            </w:r>
          </w:p>
        </w:tc>
        <w:tc>
          <w:tcPr>
            <w:tcW w:w="1182" w:type="pct"/>
          </w:tcPr>
          <w:p w14:paraId="565F552F" w14:textId="77777777" w:rsidR="001C1DC1" w:rsidRPr="00442C75" w:rsidRDefault="001C1DC1" w:rsidP="00FE10C3">
            <w:pPr>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atients admitted to ED of a Dutch general hospital after MVC; July 1999-December 2001; age 18-70 years; pain in neck or head starting within 48 hours of a collision; WAD grade I or II; excluded those with concussion, amnesia, serious injuries or neurological signs. N=100</w:t>
            </w:r>
            <w:r>
              <w:rPr>
                <w:rFonts w:ascii="Times New Roman" w:eastAsiaTheme="minorEastAsia" w:hAnsi="Times New Roman" w:cs="Times New Roman"/>
                <w:bCs/>
                <w:color w:val="000000"/>
                <w:sz w:val="20"/>
                <w:szCs w:val="20"/>
                <w:lang w:eastAsia="en-CA"/>
              </w:rPr>
              <w:t>.</w:t>
            </w:r>
            <w:r w:rsidRPr="00442C75">
              <w:rPr>
                <w:rFonts w:ascii="Times New Roman" w:eastAsiaTheme="minorEastAsia" w:hAnsi="Times New Roman" w:cs="Times New Roman"/>
                <w:bCs/>
                <w:color w:val="000000"/>
                <w:sz w:val="20"/>
                <w:szCs w:val="20"/>
                <w:lang w:eastAsia="en-CA"/>
              </w:rPr>
              <w:t xml:space="preserve"> </w:t>
            </w:r>
          </w:p>
        </w:tc>
        <w:tc>
          <w:tcPr>
            <w:tcW w:w="974" w:type="pct"/>
          </w:tcPr>
          <w:p w14:paraId="2253C4CB"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Follow-up at 4, 8, 12 and 24 weeks post MVC. Follow-up until recovered as defined by Neck Disability Score (NDI). N=92. </w:t>
            </w:r>
          </w:p>
        </w:tc>
        <w:tc>
          <w:tcPr>
            <w:tcW w:w="1009" w:type="pct"/>
          </w:tcPr>
          <w:p w14:paraId="02B155A0" w14:textId="73AD8EEE"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DI score (recovery defined as NDI ≤ 5); pain intensity on VAS; Tampa Scale of Kines</w:t>
            </w:r>
            <w:r w:rsidR="00D42380">
              <w:rPr>
                <w:rFonts w:ascii="Times New Roman" w:eastAsiaTheme="minorEastAsia" w:hAnsi="Times New Roman" w:cs="Times New Roman"/>
                <w:bCs/>
                <w:color w:val="000000"/>
                <w:sz w:val="20"/>
                <w:szCs w:val="20"/>
                <w:lang w:eastAsia="en-CA"/>
              </w:rPr>
              <w:t>i</w:t>
            </w:r>
            <w:r w:rsidRPr="00442C75">
              <w:rPr>
                <w:rFonts w:ascii="Times New Roman" w:eastAsiaTheme="minorEastAsia" w:hAnsi="Times New Roman" w:cs="Times New Roman"/>
                <w:bCs/>
                <w:color w:val="000000"/>
                <w:sz w:val="20"/>
                <w:szCs w:val="20"/>
                <w:lang w:eastAsia="en-CA"/>
              </w:rPr>
              <w:t>ophobia (TSK).</w:t>
            </w:r>
          </w:p>
        </w:tc>
        <w:tc>
          <w:tcPr>
            <w:tcW w:w="1141" w:type="pct"/>
          </w:tcPr>
          <w:p w14:paraId="682E7F3D" w14:textId="09259EEA" w:rsidR="001C1DC1" w:rsidRPr="00442C75" w:rsidRDefault="001563EA" w:rsidP="00FE10C3">
            <w:pPr>
              <w:autoSpaceDE w:val="0"/>
              <w:autoSpaceDN w:val="0"/>
              <w:adjustRightInd w:val="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By 24 weeks, </w:t>
            </w:r>
            <w:r w:rsidR="001C1DC1" w:rsidRPr="00442C75">
              <w:rPr>
                <w:rFonts w:ascii="Times New Roman" w:eastAsiaTheme="minorEastAsia" w:hAnsi="Times New Roman" w:cs="Times New Roman"/>
                <w:bCs/>
                <w:color w:val="000000"/>
                <w:sz w:val="20"/>
                <w:szCs w:val="20"/>
                <w:lang w:eastAsia="en-CA"/>
              </w:rPr>
              <w:t>43/92 (46.7%) recovered</w:t>
            </w:r>
            <w:r>
              <w:rPr>
                <w:rFonts w:ascii="Times New Roman" w:eastAsiaTheme="minorEastAsia" w:hAnsi="Times New Roman" w:cs="Times New Roman"/>
                <w:bCs/>
                <w:color w:val="000000"/>
                <w:sz w:val="20"/>
                <w:szCs w:val="20"/>
                <w:lang w:eastAsia="en-CA"/>
              </w:rPr>
              <w:t>;</w:t>
            </w:r>
            <w:r w:rsidR="001C1DC1" w:rsidRPr="00442C75">
              <w:rPr>
                <w:rFonts w:ascii="Times New Roman" w:eastAsiaTheme="minorEastAsia" w:hAnsi="Times New Roman" w:cs="Times New Roman"/>
                <w:bCs/>
                <w:color w:val="000000"/>
                <w:sz w:val="20"/>
                <w:szCs w:val="20"/>
                <w:lang w:eastAsia="en-CA"/>
              </w:rPr>
              <w:t xml:space="preserve"> 5.4% recovered by 4 weeks; 30.4% recovered between 4 and 12 weeks and 10.9% recovered between 12 and 24 weeks.  In those who failed to recover by 24 weeks, mean pain decreased from 53.7 (s.d. 21.4) to 38.8 (s.d. 21.0); TSK score showed little change. Baseline EMG readings increased: 147.7 (s.d. 77.8) vs 106.9 (s.d. 50.5) and pain intensity decreased (30.6, s.d. 20.3 vs. 53.7, s.d.21.4) </w:t>
            </w:r>
            <w:r w:rsidR="001C1DC1" w:rsidRPr="00442C75">
              <w:rPr>
                <w:rFonts w:ascii="Times New Roman" w:eastAsiaTheme="minorEastAsia" w:hAnsi="Times New Roman" w:cs="Times New Roman"/>
                <w:bCs/>
                <w:color w:val="000000"/>
                <w:sz w:val="20"/>
                <w:szCs w:val="20"/>
                <w:lang w:eastAsia="en-CA"/>
              </w:rPr>
              <w:lastRenderedPageBreak/>
              <w:t xml:space="preserve">in those who recovered by 24 weeks. </w:t>
            </w:r>
          </w:p>
          <w:p w14:paraId="5AD43621" w14:textId="77777777" w:rsidR="001C1DC1" w:rsidRPr="00442C75" w:rsidRDefault="001C1DC1" w:rsidP="00FE10C3">
            <w:pPr>
              <w:autoSpaceDE w:val="0"/>
              <w:autoSpaceDN w:val="0"/>
              <w:adjustRightInd w:val="0"/>
              <w:rPr>
                <w:rFonts w:ascii="AdvPTimes" w:hAnsi="AdvPTimes" w:cs="AdvPTimes"/>
                <w:sz w:val="20"/>
                <w:szCs w:val="20"/>
                <w:lang w:val="en-US"/>
              </w:rPr>
            </w:pPr>
          </w:p>
        </w:tc>
      </w:tr>
      <w:tr w:rsidR="001C1DC1" w:rsidRPr="00442C75" w14:paraId="1C42401C" w14:textId="77777777" w:rsidTr="00D6478D">
        <w:tc>
          <w:tcPr>
            <w:tcW w:w="694" w:type="pct"/>
          </w:tcPr>
          <w:p w14:paraId="5EC29356" w14:textId="20ED92D6"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lastRenderedPageBreak/>
              <w:t xml:space="preserve">Pieske et al. 2010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QaWVza2U8L0F1dGhvcj48WWVhcj4yMDEwPC9ZZWFyPjxS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2MjctMzQ8L3BhZ2VzPjx2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wNyUyRnMwMDU4Ni0wMTAtMTM3OS05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QaWVza2U8L0F1dGhvcj48WWVhcj4yMDEwPC9ZZWFyPjxS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2MjctMzQ8L3BhZ2VzPjx2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wNyUyRnMwMDU4Ni0wMTAtMTM3OS05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3]</w:t>
            </w:r>
            <w:r w:rsidRPr="00442C75">
              <w:rPr>
                <w:rFonts w:ascii="Times New Roman" w:eastAsiaTheme="minorEastAsia" w:hAnsi="Times New Roman" w:cs="Times New Roman"/>
                <w:bCs/>
                <w:color w:val="000000"/>
                <w:sz w:val="20"/>
                <w:szCs w:val="20"/>
                <w:lang w:eastAsia="en-CA"/>
              </w:rPr>
              <w:fldChar w:fldCharType="end"/>
            </w:r>
          </w:p>
          <w:p w14:paraId="699B3636"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Germany</w:t>
            </w:r>
          </w:p>
        </w:tc>
        <w:tc>
          <w:tcPr>
            <w:tcW w:w="1182" w:type="pct"/>
          </w:tcPr>
          <w:p w14:paraId="027BAC02"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ersons with WAD I-II, presenting to ED* and treated as outpatients; aged 18-75; German speaking. Excluded those arriving at ED* &gt; 48 hours post-collision; those who consulted another physician before ED* presentation; AIS 2‡‡ or greater injury; unconsciousness or amnesia; severe disease or prior chronic pain. N=98</w:t>
            </w:r>
          </w:p>
          <w:p w14:paraId="5D827BE7" w14:textId="77777777" w:rsidR="001C1DC1" w:rsidRPr="00442C75" w:rsidRDefault="001C1DC1" w:rsidP="00FE10C3">
            <w:pPr>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71D82914"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at ED* presentation.  Follow-up at 1, 3 and 6 months post collision. N=81 with complete data.</w:t>
            </w:r>
          </w:p>
        </w:tc>
        <w:tc>
          <w:tcPr>
            <w:tcW w:w="1009" w:type="pct"/>
          </w:tcPr>
          <w:p w14:paraId="0CACE525"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eck pain intensity (NRS§); (failure to recover = NRS§ &gt; 2 at least once per week and hinders normal activities of life); analgesic use at least 1/week for neck pain; inability to work because of WAD for at least half the time between trauma and interview.</w:t>
            </w:r>
          </w:p>
        </w:tc>
        <w:tc>
          <w:tcPr>
            <w:tcW w:w="1141" w:type="pct"/>
          </w:tcPr>
          <w:p w14:paraId="5FDF801A" w14:textId="73CAD3AD" w:rsidR="001C1DC1" w:rsidRPr="00442C75" w:rsidRDefault="001563EA" w:rsidP="001563EA">
            <w:pPr>
              <w:autoSpaceDE w:val="0"/>
              <w:autoSpaceDN w:val="0"/>
              <w:adjustRightInd w:val="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At 3 months, </w:t>
            </w:r>
            <w:r w:rsidR="001C1DC1">
              <w:rPr>
                <w:rFonts w:ascii="Times New Roman" w:eastAsiaTheme="minorEastAsia" w:hAnsi="Times New Roman" w:cs="Times New Roman"/>
                <w:bCs/>
                <w:color w:val="000000"/>
                <w:sz w:val="20"/>
                <w:szCs w:val="20"/>
                <w:lang w:eastAsia="en-CA"/>
              </w:rPr>
              <w:t xml:space="preserve">9% had </w:t>
            </w:r>
            <w:r w:rsidR="001C1DC1" w:rsidRPr="00442C75">
              <w:rPr>
                <w:rFonts w:ascii="Times New Roman" w:eastAsiaTheme="minorEastAsia" w:hAnsi="Times New Roman" w:cs="Times New Roman"/>
                <w:bCs/>
                <w:color w:val="000000"/>
                <w:sz w:val="20"/>
                <w:szCs w:val="20"/>
                <w:lang w:eastAsia="en-CA"/>
              </w:rPr>
              <w:t>not experienced neck pain recovery.</w:t>
            </w:r>
          </w:p>
        </w:tc>
      </w:tr>
      <w:tr w:rsidR="001C1DC1" w:rsidRPr="00442C75" w14:paraId="476E5DEC" w14:textId="77777777" w:rsidTr="00D6478D">
        <w:tc>
          <w:tcPr>
            <w:tcW w:w="694" w:type="pct"/>
          </w:tcPr>
          <w:p w14:paraId="34A243C5" w14:textId="54D2B461" w:rsidR="001C1DC1" w:rsidRPr="00442C75" w:rsidRDefault="001C1DC1" w:rsidP="00FE10C3">
            <w:pPr>
              <w:rPr>
                <w:rFonts w:ascii="Times New Roman" w:hAnsi="Times New Roman" w:cs="Times New Roman"/>
                <w:sz w:val="20"/>
                <w:szCs w:val="20"/>
              </w:rPr>
            </w:pPr>
            <w:r w:rsidRPr="00442C75">
              <w:rPr>
                <w:rFonts w:ascii="Times New Roman" w:hAnsi="Times New Roman" w:cs="Times New Roman"/>
                <w:sz w:val="20"/>
                <w:szCs w:val="20"/>
              </w:rPr>
              <w:t xml:space="preserve">Rydman et al., 2016 </w:t>
            </w:r>
            <w:r w:rsidRPr="00442C75">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Rydman&lt;/Author&gt;&lt;Year&gt;2016&lt;/Year&gt;&lt;RecNum&gt;33&lt;/RecNum&gt;&lt;DisplayText&gt;[56]&lt;/DisplayText&gt;&lt;record&gt;&lt;rec-number&gt;33&lt;/rec-number&gt;&lt;foreign-keys&gt;&lt;key app="EN" db-id="0wazzzvdysf52be095wxrrr052tpr2xww5zt" timestamp="1516129591"&gt;33&lt;/key&gt;&lt;/foreign-keys&gt;&lt;ref-type name="Journal Article"&gt;17&lt;/ref-type&gt;&lt;contributors&gt;&lt;authors&gt;&lt;author&gt;Rydman, E.&lt;/author&gt;&lt;author&gt;Ponzer, S.&lt;/author&gt;&lt;author&gt;Ottosson, C.&lt;/author&gt;&lt;author&gt;Jarnbert-Pettersson, H.&lt;/author&gt;&lt;/authors&gt;&lt;/contributors&gt;&lt;titles&gt;&lt;title&gt;Predicting non-recovery among whiplash patients in the emergency room and in an insurance company setting&lt;/title&gt;&lt;secondary-title&gt;European Spine Journal&lt;/secondary-title&gt;&lt;/titles&gt;&lt;periodical&gt;&lt;full-title&gt;European Spine Journal&lt;/full-title&gt;&lt;/periodical&gt;&lt;edition&gt;July 12, 2016&lt;/edition&gt;&lt;dates&gt;&lt;year&gt;2016&lt;/year&gt;&lt;/dates&gt;&lt;urls&gt;&lt;/urls&gt;&lt;/record&gt;&lt;/Cite&gt;&lt;/EndNote&gt;</w:instrText>
            </w:r>
            <w:r w:rsidRPr="00442C75">
              <w:rPr>
                <w:rFonts w:ascii="Times New Roman" w:hAnsi="Times New Roman" w:cs="Times New Roman"/>
                <w:sz w:val="20"/>
                <w:szCs w:val="20"/>
              </w:rPr>
              <w:fldChar w:fldCharType="separate"/>
            </w:r>
            <w:r w:rsidR="0098703E">
              <w:rPr>
                <w:rFonts w:ascii="Times New Roman" w:hAnsi="Times New Roman" w:cs="Times New Roman"/>
                <w:noProof/>
                <w:sz w:val="20"/>
                <w:szCs w:val="20"/>
              </w:rPr>
              <w:t>[56]</w:t>
            </w:r>
            <w:r w:rsidRPr="00442C75">
              <w:rPr>
                <w:rFonts w:ascii="Times New Roman" w:hAnsi="Times New Roman" w:cs="Times New Roman"/>
                <w:sz w:val="20"/>
                <w:szCs w:val="20"/>
              </w:rPr>
              <w:fldChar w:fldCharType="end"/>
            </w:r>
          </w:p>
          <w:p w14:paraId="500EAEFD"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hAnsi="Times New Roman" w:cs="Times New Roman"/>
                <w:sz w:val="20"/>
                <w:szCs w:val="20"/>
              </w:rPr>
              <w:t>Sweden</w:t>
            </w:r>
          </w:p>
        </w:tc>
        <w:tc>
          <w:tcPr>
            <w:tcW w:w="1182" w:type="pct"/>
          </w:tcPr>
          <w:p w14:paraId="5E5BF241" w14:textId="77777777" w:rsidR="001C1DC1" w:rsidRPr="00442C75" w:rsidRDefault="001C1DC1" w:rsidP="00FE10C3">
            <w:pPr>
              <w:rPr>
                <w:rFonts w:ascii="Times New Roman" w:hAnsi="Times New Roman" w:cs="Times New Roman"/>
                <w:sz w:val="20"/>
                <w:szCs w:val="20"/>
              </w:rPr>
            </w:pPr>
            <w:r w:rsidRPr="00442C75">
              <w:rPr>
                <w:rFonts w:ascii="Times New Roman" w:hAnsi="Times New Roman" w:cs="Times New Roman"/>
                <w:sz w:val="20"/>
                <w:szCs w:val="20"/>
              </w:rPr>
              <w:t xml:space="preserve">Participants were from 2 studies. Study 1 consisted of WAD patients presenting to ER within 24 hours of MVC; aged 15-65; Swedish speaking; recruited for a previous study of recovery after musculoskeletal injuries. Study 2 consisted of WAD claimants to one of 3 insurance companies; age 18-65; within 2 weeks of injury. Excluded those who no longer had daily neck pain, those with persistent symptoms from a prior injury; those with neck/shoulder pain prior to the MVC. </w:t>
            </w:r>
          </w:p>
          <w:p w14:paraId="0869995C" w14:textId="77777777" w:rsidR="001C1DC1" w:rsidRPr="00442C75" w:rsidRDefault="001C1DC1" w:rsidP="00FE10C3">
            <w:pPr>
              <w:rPr>
                <w:rFonts w:ascii="Times New Roman" w:hAnsi="Times New Roman" w:cs="Times New Roman"/>
                <w:sz w:val="20"/>
                <w:szCs w:val="20"/>
              </w:rPr>
            </w:pPr>
            <w:r w:rsidRPr="00442C75">
              <w:rPr>
                <w:rFonts w:ascii="Times New Roman" w:hAnsi="Times New Roman" w:cs="Times New Roman"/>
                <w:sz w:val="20"/>
                <w:szCs w:val="20"/>
              </w:rPr>
              <w:lastRenderedPageBreak/>
              <w:t>N=130 in ER cohort; N=142 in insurance cohort</w:t>
            </w:r>
          </w:p>
          <w:p w14:paraId="562D078E"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c>
          <w:tcPr>
            <w:tcW w:w="974" w:type="pct"/>
          </w:tcPr>
          <w:p w14:paraId="1887C814"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hAnsi="Times New Roman" w:cs="Times New Roman"/>
                <w:sz w:val="20"/>
                <w:szCs w:val="20"/>
              </w:rPr>
              <w:lastRenderedPageBreak/>
              <w:t>Follow-up at 6 months. N=130 in ER cohort and 114 in insurance cohort</w:t>
            </w:r>
          </w:p>
        </w:tc>
        <w:tc>
          <w:tcPr>
            <w:tcW w:w="1009" w:type="pct"/>
          </w:tcPr>
          <w:p w14:paraId="2C13538D"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hAnsi="Times New Roman" w:cs="Times New Roman"/>
                <w:sz w:val="20"/>
                <w:szCs w:val="20"/>
              </w:rPr>
              <w:t>Self-rated recovery (Do you feel recovered after your injury: yes/no) at 6 months</w:t>
            </w:r>
          </w:p>
        </w:tc>
        <w:tc>
          <w:tcPr>
            <w:tcW w:w="1141" w:type="pct"/>
          </w:tcPr>
          <w:p w14:paraId="7C79091B" w14:textId="3E5100BD" w:rsidR="001C1DC1" w:rsidRPr="00442C75" w:rsidRDefault="001C1DC1" w:rsidP="00FE10C3">
            <w:pPr>
              <w:rPr>
                <w:rFonts w:ascii="Times New Roman" w:hAnsi="Times New Roman" w:cs="Times New Roman"/>
                <w:sz w:val="20"/>
                <w:szCs w:val="20"/>
              </w:rPr>
            </w:pPr>
            <w:r w:rsidRPr="00442C75">
              <w:rPr>
                <w:rFonts w:ascii="Times New Roman" w:hAnsi="Times New Roman" w:cs="Times New Roman"/>
                <w:sz w:val="20"/>
                <w:szCs w:val="20"/>
              </w:rPr>
              <w:t>At 6 months, 48.4% of the ER cohort failed to recover</w:t>
            </w:r>
            <w:r w:rsidR="001563EA">
              <w:rPr>
                <w:rFonts w:ascii="Times New Roman" w:hAnsi="Times New Roman" w:cs="Times New Roman"/>
                <w:sz w:val="20"/>
                <w:szCs w:val="20"/>
              </w:rPr>
              <w:t xml:space="preserve">; </w:t>
            </w:r>
            <w:r w:rsidRPr="00442C75">
              <w:rPr>
                <w:rFonts w:ascii="Times New Roman" w:hAnsi="Times New Roman" w:cs="Times New Roman"/>
                <w:sz w:val="20"/>
                <w:szCs w:val="20"/>
              </w:rPr>
              <w:t>70.2% of the insurance cohort failed to recover.</w:t>
            </w:r>
          </w:p>
          <w:p w14:paraId="4A5F5C8D" w14:textId="77777777" w:rsidR="001C1DC1" w:rsidRPr="00442C75" w:rsidRDefault="001C1DC1" w:rsidP="00FE10C3">
            <w:pPr>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hAnsi="Times New Roman" w:cs="Times New Roman"/>
                <w:sz w:val="20"/>
                <w:szCs w:val="20"/>
              </w:rPr>
              <w:t xml:space="preserve"> </w:t>
            </w:r>
          </w:p>
        </w:tc>
      </w:tr>
      <w:tr w:rsidR="001C1DC1" w:rsidRPr="00442C75" w14:paraId="721FD50F" w14:textId="77777777" w:rsidTr="00D6478D">
        <w:tc>
          <w:tcPr>
            <w:tcW w:w="694" w:type="pct"/>
          </w:tcPr>
          <w:p w14:paraId="7015F242" w14:textId="34B2710D"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Spearing et al., 2012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1]</w:t>
            </w:r>
            <w:r w:rsidRPr="00442C75">
              <w:rPr>
                <w:rFonts w:ascii="Times New Roman" w:eastAsiaTheme="minorEastAsia" w:hAnsi="Times New Roman" w:cs="Times New Roman"/>
                <w:bCs/>
                <w:color w:val="000000"/>
                <w:sz w:val="20"/>
                <w:szCs w:val="20"/>
                <w:lang w:eastAsia="en-CA"/>
              </w:rPr>
              <w:fldChar w:fldCharType="end"/>
            </w:r>
          </w:p>
          <w:p w14:paraId="14FBD1C7"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U.K.</w:t>
            </w:r>
          </w:p>
        </w:tc>
        <w:tc>
          <w:tcPr>
            <w:tcW w:w="1182" w:type="pct"/>
          </w:tcPr>
          <w:p w14:paraId="1BAB8641"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Persons reporting WAD from a rear end collision to police over a 1 year period in Devon and Cornwall; aged 18 and older; WAD defined as neck pain lasting &gt; 7 days from crash; sought compensation at some point during the 2 years post-injury; fault-based insurance scheme. Excludes those not participating in 2-year follow-up (since exposure status assessed at follow-up). N=265.</w:t>
            </w:r>
          </w:p>
          <w:p w14:paraId="1E4A1F9E"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p>
        </w:tc>
        <w:tc>
          <w:tcPr>
            <w:tcW w:w="974" w:type="pct"/>
          </w:tcPr>
          <w:p w14:paraId="1CABA620"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Baseline within 2 weeks of injury. Follow-up at 6 months, 12 months and 24 months.  </w:t>
            </w:r>
          </w:p>
        </w:tc>
        <w:tc>
          <w:tcPr>
            <w:tcW w:w="1009" w:type="pct"/>
          </w:tcPr>
          <w:p w14:paraId="0010D62C"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laim settlement; neck pain (VAS**).</w:t>
            </w:r>
          </w:p>
        </w:tc>
        <w:tc>
          <w:tcPr>
            <w:tcW w:w="1141" w:type="pct"/>
          </w:tcPr>
          <w:p w14:paraId="20F50079" w14:textId="037DE9E7" w:rsidR="001C1DC1" w:rsidRPr="00442C75" w:rsidRDefault="001563EA" w:rsidP="001563EA">
            <w:pPr>
              <w:autoSpaceDE w:val="0"/>
              <w:autoSpaceDN w:val="0"/>
              <w:adjustRightInd w:val="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By 24 months, </w:t>
            </w:r>
            <w:r w:rsidR="001C1DC1" w:rsidRPr="00442C75">
              <w:rPr>
                <w:rFonts w:ascii="Times New Roman" w:eastAsiaTheme="minorEastAsia" w:hAnsi="Times New Roman" w:cs="Times New Roman"/>
                <w:bCs/>
                <w:color w:val="000000"/>
                <w:sz w:val="20"/>
                <w:szCs w:val="20"/>
                <w:lang w:eastAsia="en-CA"/>
              </w:rPr>
              <w:t>30% had settled their claim. Pain intensity in those who settled vs. did not settle claims was 41.12 vs. 42.15 at baseline; 35 vs. 34.55 at 6 months; 29.25 vs. 25.50 at 12 months and 15.48 vs. 15.66 at 24 months.</w:t>
            </w:r>
          </w:p>
        </w:tc>
      </w:tr>
      <w:tr w:rsidR="001C1DC1" w:rsidRPr="00442C75" w14:paraId="376D0DC5" w14:textId="77777777" w:rsidTr="00D6478D">
        <w:tc>
          <w:tcPr>
            <w:tcW w:w="694" w:type="pct"/>
          </w:tcPr>
          <w:p w14:paraId="4A3D8348" w14:textId="2C2E54DB"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Sterling et al. 2010;</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3]</w:t>
            </w:r>
            <w:r w:rsidRPr="00442C75">
              <w:rPr>
                <w:rFonts w:ascii="Times New Roman" w:eastAsiaTheme="minorEastAsia" w:hAnsi="Times New Roman" w:cs="Times New Roman"/>
                <w:bCs/>
                <w:color w:val="000000"/>
                <w:sz w:val="20"/>
                <w:szCs w:val="20"/>
                <w:lang w:eastAsia="en-CA"/>
              </w:rPr>
              <w:fldChar w:fldCharType="end"/>
            </w:r>
          </w:p>
          <w:p w14:paraId="34E22B1D" w14:textId="13B936CB"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Sterling et al. 2011 </w:t>
            </w:r>
            <w:r w:rsidRPr="00442C75">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ENpdGU+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EyNzItODwvcGFnZXM+PHZvbHVtZT4xNTI8L3Zv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MTYlMkZqLnBhaW4uMjAxMS4wMS4wNTYmYW1wO3JmdF9pZD1pbmZvOnBtaWQvMjEzOTY3ODAmYW1w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ENpdGU+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EyNzItODwvcGFnZXM+PHZvbHVtZT4xNTI8L3Zv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MTYlMkZqLnBhaW4uMjAxMS4wMS4wNTYmYW1wO3JmdF9pZD1pbmZvOnBtaWQvMjEzOTY3ODAmYW1w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442C75">
              <w:rPr>
                <w:rFonts w:ascii="Times New Roman" w:eastAsiaTheme="minorEastAsia" w:hAnsi="Times New Roman" w:cs="Times New Roman"/>
                <w:bCs/>
                <w:color w:val="000000"/>
                <w:sz w:val="20"/>
                <w:szCs w:val="20"/>
                <w:lang w:eastAsia="en-CA"/>
              </w:rPr>
            </w:r>
            <w:r w:rsidRPr="00442C75">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4]</w:t>
            </w:r>
            <w:r w:rsidRPr="00442C75">
              <w:rPr>
                <w:rFonts w:ascii="Times New Roman" w:eastAsiaTheme="minorEastAsia" w:hAnsi="Times New Roman" w:cs="Times New Roman"/>
                <w:bCs/>
                <w:color w:val="000000"/>
                <w:sz w:val="20"/>
                <w:szCs w:val="20"/>
                <w:lang w:eastAsia="en-CA"/>
              </w:rPr>
              <w:fldChar w:fldCharType="end"/>
            </w:r>
          </w:p>
          <w:p w14:paraId="639CB5B9"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Australia</w:t>
            </w:r>
          </w:p>
        </w:tc>
        <w:tc>
          <w:tcPr>
            <w:tcW w:w="1182" w:type="pct"/>
          </w:tcPr>
          <w:p w14:paraId="0DF47145" w14:textId="77777777" w:rsidR="001C1DC1" w:rsidRPr="00442C75"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Convenience sample of patients in Queensland, Australia (fault-based system); with WAD I-III, recruited from ED* and GP†† practices; WAD &lt; 1 month duration. Excluded were those with WAD IV; concussion or head injury; prior WAD, neck pain or headaches requiring treatment; those with a prior or current psychiatric or psychological condition. N=155</w:t>
            </w:r>
          </w:p>
        </w:tc>
        <w:tc>
          <w:tcPr>
            <w:tcW w:w="974" w:type="pct"/>
          </w:tcPr>
          <w:p w14:paraId="75AA2F97"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Baseline at &lt; 1 month; follow-up at 3, 6 and 12 months. 59% (n=91) had complete data and 61% (n=94) participated in at least 1 follow-up.</w:t>
            </w:r>
          </w:p>
        </w:tc>
        <w:tc>
          <w:tcPr>
            <w:tcW w:w="1009" w:type="pct"/>
          </w:tcPr>
          <w:p w14:paraId="1CF0B7A8"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Neck disability (NDI: 0-8% no pain/disability; 10-28% mild pain/disability; 30-48% moderate pain/disability; 50% or more severe pain/disability). PDS (Posttraumatic Stress Diagnostic Scale: 0 no rating; 1-10 mild; 11-20 moderate; 21-35 moderate to severe; 36 and above severe); lodging a claim for insurance compensation.</w:t>
            </w:r>
          </w:p>
        </w:tc>
        <w:tc>
          <w:tcPr>
            <w:tcW w:w="1141" w:type="pct"/>
          </w:tcPr>
          <w:p w14:paraId="59C26EFD" w14:textId="7DDC698C"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There was general decline in pain/disability levels over the 12</w:t>
            </w:r>
            <w:r w:rsidR="001563EA">
              <w:rPr>
                <w:rFonts w:ascii="Times New Roman" w:eastAsiaTheme="minorEastAsia" w:hAnsi="Times New Roman" w:cs="Times New Roman"/>
                <w:bCs/>
                <w:color w:val="000000"/>
                <w:sz w:val="20"/>
                <w:szCs w:val="20"/>
                <w:lang w:eastAsia="en-CA"/>
              </w:rPr>
              <w:t xml:space="preserve"> </w:t>
            </w:r>
            <w:r w:rsidRPr="00442C75">
              <w:rPr>
                <w:rFonts w:ascii="Times New Roman" w:eastAsiaTheme="minorEastAsia" w:hAnsi="Times New Roman" w:cs="Times New Roman"/>
                <w:bCs/>
                <w:color w:val="000000"/>
                <w:sz w:val="20"/>
                <w:szCs w:val="20"/>
                <w:lang w:eastAsia="en-CA"/>
              </w:rPr>
              <w:t xml:space="preserve"> month period regardless of baseline severity. </w:t>
            </w:r>
          </w:p>
          <w:p w14:paraId="1328BA47" w14:textId="77777777" w:rsidR="001C1DC1" w:rsidRPr="00442C75" w:rsidRDefault="001C1DC1" w:rsidP="00FE10C3">
            <w:pPr>
              <w:rPr>
                <w:rFonts w:ascii="Times New Roman" w:eastAsiaTheme="minorEastAsia" w:hAnsi="Times New Roman" w:cs="Times New Roman"/>
                <w:bCs/>
                <w:color w:val="000000"/>
                <w:sz w:val="20"/>
                <w:szCs w:val="20"/>
                <w:lang w:eastAsia="en-CA"/>
              </w:rPr>
            </w:pPr>
            <w:r w:rsidRPr="00442C75">
              <w:rPr>
                <w:rFonts w:ascii="Times New Roman" w:eastAsiaTheme="minorEastAsia" w:hAnsi="Times New Roman" w:cs="Times New Roman"/>
                <w:bCs/>
                <w:color w:val="000000"/>
                <w:sz w:val="20"/>
                <w:szCs w:val="20"/>
                <w:lang w:eastAsia="en-CA"/>
              </w:rPr>
              <w:t xml:space="preserve">Three identified trajectories of recovery of NDI, based on initial NDI scores. (1) Resilient: mild/negligible pain/disability at 1 month, decreasing to 3 months, (n=45%); (2) moderate pain/disability at 1 month, mild by 3 months (n=39%); (3) chronic-severe for 6 months, moderate thereafter (n=16%). Similar trajectories of recovery of </w:t>
            </w:r>
            <w:r w:rsidRPr="00442C75">
              <w:rPr>
                <w:rFonts w:ascii="Times New Roman" w:eastAsiaTheme="minorEastAsia" w:hAnsi="Times New Roman" w:cs="Times New Roman"/>
                <w:bCs/>
                <w:color w:val="000000"/>
                <w:sz w:val="20"/>
                <w:szCs w:val="20"/>
                <w:lang w:eastAsia="en-CA"/>
              </w:rPr>
              <w:lastRenderedPageBreak/>
              <w:t xml:space="preserve">PDS, based on initial PDS scores. (1) Resilient: mild symptoms throughout (40%), (2) Recovering: initial moderate symptoms declining to mild levels by 3 months (43%) and (3) Chronic moderate-severe: persistent moderate/severe symptoms throughout 12 months (17%). For the mild and moderate trajectories, self-reported claim lodging within the past 1 month was associated with poorer NDI and PDS recovery. No such effect for those with initial severe pain/disability or initial moderate or severe PDS. </w:t>
            </w:r>
          </w:p>
          <w:p w14:paraId="1C7EEB85" w14:textId="77777777" w:rsidR="001C1DC1" w:rsidRPr="00442C75" w:rsidRDefault="001C1DC1" w:rsidP="00FE10C3">
            <w:pPr>
              <w:rPr>
                <w:rFonts w:ascii="Times New Roman" w:hAnsi="Times New Roman" w:cs="Times New Roman"/>
                <w:sz w:val="20"/>
                <w:szCs w:val="20"/>
                <w:lang w:val="en-US"/>
              </w:rPr>
            </w:pPr>
            <w:r w:rsidRPr="00442C75">
              <w:rPr>
                <w:rFonts w:ascii="Times New Roman" w:eastAsiaTheme="minorEastAsia" w:hAnsi="Times New Roman" w:cs="Times New Roman"/>
                <w:bCs/>
                <w:color w:val="000000"/>
                <w:sz w:val="20"/>
                <w:szCs w:val="20"/>
                <w:lang w:eastAsia="en-CA"/>
              </w:rPr>
              <w:t>Joint trajectory membership estimates indicate that 34% of those with WAD will experience only mild symptoms of disability and PTSD</w:t>
            </w:r>
            <w:r w:rsidRPr="00442C75">
              <w:rPr>
                <w:rFonts w:ascii="Times New Roman" w:hAnsi="Times New Roman" w:cs="Times New Roman"/>
                <w:sz w:val="20"/>
                <w:szCs w:val="20"/>
                <w:lang w:val="en-US"/>
              </w:rPr>
              <w:t>§§</w:t>
            </w:r>
            <w:r w:rsidRPr="00442C75">
              <w:rPr>
                <w:rFonts w:ascii="Times New Roman" w:eastAsiaTheme="minorEastAsia" w:hAnsi="Times New Roman" w:cs="Times New Roman"/>
                <w:bCs/>
                <w:color w:val="000000"/>
                <w:sz w:val="20"/>
                <w:szCs w:val="20"/>
                <w:lang w:eastAsia="en-CA"/>
              </w:rPr>
              <w:t xml:space="preserve"> during the year following the injury; 26% will experience moderate, recovering disability and moderate and recovering PTSD</w:t>
            </w:r>
            <w:r w:rsidRPr="00442C75">
              <w:rPr>
                <w:rFonts w:ascii="Times New Roman" w:hAnsi="Times New Roman" w:cs="Times New Roman"/>
                <w:sz w:val="20"/>
                <w:szCs w:val="20"/>
                <w:lang w:val="en-US"/>
              </w:rPr>
              <w:t>§§</w:t>
            </w:r>
            <w:r w:rsidRPr="00442C75">
              <w:rPr>
                <w:rFonts w:ascii="Times New Roman" w:eastAsiaTheme="minorEastAsia" w:hAnsi="Times New Roman" w:cs="Times New Roman"/>
                <w:bCs/>
                <w:color w:val="000000"/>
                <w:sz w:val="20"/>
                <w:szCs w:val="20"/>
                <w:lang w:eastAsia="en-CA"/>
              </w:rPr>
              <w:t xml:space="preserve"> symptoms, and 9% will experience chronic moderate or severe trajectories of both disability and PTSD</w:t>
            </w:r>
            <w:r w:rsidRPr="00442C75">
              <w:rPr>
                <w:rFonts w:ascii="Times New Roman" w:hAnsi="Times New Roman" w:cs="Times New Roman"/>
                <w:sz w:val="20"/>
                <w:szCs w:val="20"/>
                <w:lang w:val="en-US"/>
              </w:rPr>
              <w:t>§§</w:t>
            </w:r>
            <w:r w:rsidRPr="00442C75">
              <w:rPr>
                <w:rFonts w:ascii="Times New Roman" w:eastAsiaTheme="minorEastAsia" w:hAnsi="Times New Roman" w:cs="Times New Roman"/>
                <w:bCs/>
                <w:color w:val="000000"/>
                <w:sz w:val="20"/>
                <w:szCs w:val="20"/>
                <w:lang w:eastAsia="en-CA"/>
              </w:rPr>
              <w:t xml:space="preserve">. Another 31% are likely to experience higher symptom level trajectories for one outcome but </w:t>
            </w:r>
            <w:r w:rsidRPr="00442C75">
              <w:rPr>
                <w:rFonts w:ascii="Times New Roman" w:eastAsiaTheme="minorEastAsia" w:hAnsi="Times New Roman" w:cs="Times New Roman"/>
                <w:bCs/>
                <w:color w:val="000000"/>
                <w:sz w:val="20"/>
                <w:szCs w:val="20"/>
                <w:lang w:eastAsia="en-CA"/>
              </w:rPr>
              <w:lastRenderedPageBreak/>
              <w:t xml:space="preserve">more moderate or mild symptoms trajectories in the other. </w:t>
            </w:r>
          </w:p>
          <w:p w14:paraId="4C1E09DC" w14:textId="77777777" w:rsidR="001C1DC1" w:rsidRPr="00442C75" w:rsidRDefault="001C1DC1" w:rsidP="00FE10C3">
            <w:pPr>
              <w:rPr>
                <w:rFonts w:ascii="Times New Roman" w:eastAsiaTheme="minorEastAsia" w:hAnsi="Times New Roman" w:cs="Times New Roman"/>
                <w:bCs/>
                <w:color w:val="000000"/>
                <w:sz w:val="20"/>
                <w:szCs w:val="20"/>
                <w:lang w:eastAsia="en-CA"/>
              </w:rPr>
            </w:pPr>
          </w:p>
        </w:tc>
      </w:tr>
    </w:tbl>
    <w:p w14:paraId="6DB61807"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lastRenderedPageBreak/>
        <w:t>* ED refers to Emergency Department</w:t>
      </w:r>
    </w:p>
    <w:p w14:paraId="7DC4C019"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MVC refers to motor vehicle collision</w:t>
      </w:r>
    </w:p>
    <w:p w14:paraId="000A6D28"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ROM refers to range of motion</w:t>
      </w:r>
    </w:p>
    <w:p w14:paraId="2B0A4491"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NRS refers to 11-point numerical rating scale</w:t>
      </w:r>
    </w:p>
    <w:p w14:paraId="43F52886"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LOC refers to loss of consciousness</w:t>
      </w:r>
    </w:p>
    <w:p w14:paraId="2F20667C"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VAS refers to 100 mm visual analogue scale</w:t>
      </w:r>
    </w:p>
    <w:p w14:paraId="090879AB"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GP refers to general medical practitioner</w:t>
      </w:r>
    </w:p>
    <w:p w14:paraId="253047B3" w14:textId="77777777" w:rsidR="001C1DC1" w:rsidRPr="00442C75" w:rsidRDefault="001C1DC1" w:rsidP="001C1DC1">
      <w:pPr>
        <w:spacing w:after="0" w:line="240" w:lineRule="auto"/>
        <w:rPr>
          <w:rFonts w:ascii="Times New Roman" w:hAnsi="Times New Roman" w:cs="Times New Roman"/>
          <w:sz w:val="20"/>
          <w:szCs w:val="20"/>
          <w:lang w:val="en-US"/>
        </w:rPr>
      </w:pPr>
      <w:r w:rsidRPr="00442C75">
        <w:rPr>
          <w:rFonts w:ascii="Times New Roman" w:hAnsi="Times New Roman" w:cs="Times New Roman"/>
          <w:sz w:val="20"/>
          <w:szCs w:val="20"/>
          <w:lang w:val="en-US"/>
        </w:rPr>
        <w:t>‡‡ AIS refers to Abbreviated Injury Score</w:t>
      </w:r>
    </w:p>
    <w:p w14:paraId="483B68CE" w14:textId="77777777" w:rsidR="001C1DC1" w:rsidRPr="00442C75" w:rsidRDefault="001C1DC1" w:rsidP="001C1DC1">
      <w:pPr>
        <w:spacing w:after="0" w:line="240" w:lineRule="auto"/>
        <w:rPr>
          <w:rFonts w:ascii="Times New Roman" w:hAnsi="Times New Roman" w:cs="Times New Roman"/>
          <w:sz w:val="20"/>
          <w:szCs w:val="20"/>
          <w:lang w:val="en-US"/>
        </w:rPr>
        <w:sectPr w:rsidR="001C1DC1" w:rsidRPr="00442C75" w:rsidSect="00FE10C3">
          <w:pgSz w:w="15840" w:h="12240" w:orient="landscape"/>
          <w:pgMar w:top="1440" w:right="1440" w:bottom="1440" w:left="1440" w:header="708" w:footer="708" w:gutter="0"/>
          <w:cols w:space="708"/>
          <w:docGrid w:linePitch="360"/>
        </w:sectPr>
      </w:pPr>
      <w:r w:rsidRPr="00442C75">
        <w:rPr>
          <w:rFonts w:ascii="Times New Roman" w:hAnsi="Times New Roman" w:cs="Times New Roman"/>
          <w:sz w:val="20"/>
          <w:szCs w:val="20"/>
          <w:lang w:val="en-US"/>
        </w:rPr>
        <w:t>§§ PTSD refers to Post-Traumatic Stress Disorder</w:t>
      </w:r>
    </w:p>
    <w:p w14:paraId="2A308B51" w14:textId="77777777" w:rsidR="001C1DC1" w:rsidRPr="00442C75" w:rsidRDefault="001C1DC1" w:rsidP="001C1DC1">
      <w:pPr>
        <w:spacing w:line="480" w:lineRule="auto"/>
        <w:jc w:val="center"/>
        <w:rPr>
          <w:rFonts w:ascii="Times New Roman" w:hAnsi="Times New Roman" w:cs="Times New Roman"/>
          <w:b/>
          <w:sz w:val="24"/>
          <w:szCs w:val="24"/>
        </w:rPr>
      </w:pPr>
      <w:r w:rsidRPr="00442C75">
        <w:rPr>
          <w:rFonts w:ascii="Times New Roman" w:hAnsi="Times New Roman" w:cs="Times New Roman"/>
          <w:b/>
          <w:sz w:val="24"/>
          <w:szCs w:val="24"/>
          <w:lang w:val="en-US"/>
        </w:rPr>
        <w:lastRenderedPageBreak/>
        <w:t>References</w:t>
      </w:r>
    </w:p>
    <w:p w14:paraId="235D6C28" w14:textId="77777777" w:rsidR="001C1DC1" w:rsidRPr="00146CCF" w:rsidRDefault="001C1DC1" w:rsidP="001C1DC1">
      <w:pPr>
        <w:pStyle w:val="EndNoteBibliography"/>
        <w:spacing w:after="0"/>
      </w:pPr>
      <w:r w:rsidRPr="00442C75">
        <w:rPr>
          <w:sz w:val="20"/>
          <w:szCs w:val="20"/>
        </w:rPr>
        <w:fldChar w:fldCharType="begin"/>
      </w:r>
      <w:r w:rsidRPr="00442C75">
        <w:rPr>
          <w:sz w:val="20"/>
          <w:szCs w:val="20"/>
        </w:rPr>
        <w:instrText xml:space="preserve"> ADDIN EN.REFLIST </w:instrText>
      </w:r>
      <w:r w:rsidRPr="00442C75">
        <w:rPr>
          <w:sz w:val="20"/>
          <w:szCs w:val="20"/>
        </w:rPr>
        <w:fldChar w:fldCharType="separate"/>
      </w:r>
      <w:r w:rsidRPr="00146CCF">
        <w:t>1.</w:t>
      </w:r>
      <w:r w:rsidRPr="00146CCF">
        <w:tab/>
        <w:t>Andersen TE, Karstoft K-I, Brink O, Elklit A. Pain-catastrophizing and fear-avoidance beliefs as mediators between post-traumatis stress symptoms and pain following whiplash injury - a prospective cohort study. European Journal of Pain. 2016;20:1241-52.</w:t>
      </w:r>
    </w:p>
    <w:p w14:paraId="520B0A2E" w14:textId="77777777" w:rsidR="001C1DC1" w:rsidRPr="00146CCF" w:rsidRDefault="001C1DC1" w:rsidP="001C1DC1">
      <w:pPr>
        <w:pStyle w:val="EndNoteBibliography"/>
        <w:spacing w:after="0"/>
      </w:pPr>
      <w:r w:rsidRPr="00146CCF">
        <w:t>2.</w:t>
      </w:r>
      <w:r w:rsidRPr="00146CCF">
        <w:tab/>
        <w:t>Atherton K, Wiles NJ, Lecky FE, Hawes SJ, Silman AJ, Macfarlane GJ, Jones GT. Predictors of persistent neck pain after whiplash injury. Emergency Medicine Journal. 2006;23:195-201.</w:t>
      </w:r>
    </w:p>
    <w:p w14:paraId="0C9263C6" w14:textId="77777777" w:rsidR="001C1DC1" w:rsidRPr="00146CCF" w:rsidRDefault="001C1DC1" w:rsidP="001C1DC1">
      <w:pPr>
        <w:pStyle w:val="EndNoteBibliography"/>
        <w:spacing w:after="0"/>
      </w:pPr>
      <w:r w:rsidRPr="00146CCF">
        <w:t>3.</w:t>
      </w:r>
      <w:r w:rsidRPr="00146CCF">
        <w:tab/>
        <w:t>Bohman T, Côté P, Boyle E, Cassidy JD, Carroll LJ, Skillgate E. Prognosis of patients with whiplash-associated disorders consulting physiotherapy: Development of a predictive model for recovery. BMC Musculoskeletal Disorders. 2012;13.</w:t>
      </w:r>
    </w:p>
    <w:p w14:paraId="670A6D55" w14:textId="77777777" w:rsidR="001C1DC1" w:rsidRPr="00146CCF" w:rsidRDefault="001C1DC1" w:rsidP="001C1DC1">
      <w:pPr>
        <w:pStyle w:val="EndNoteBibliography"/>
        <w:spacing w:after="0"/>
      </w:pPr>
      <w:r w:rsidRPr="00146CCF">
        <w:t>4.</w:t>
      </w:r>
      <w:r w:rsidRPr="00146CCF">
        <w:tab/>
        <w:t>Bostick GP, Brown CA, Carroll LJ, Gross DP. If they can put a man on the moon, they should be able to fix a neck injury: a mixed-method study characterizing and explaining pain beliefs about WAD. Disability &amp; Rehabilitation. 2012;34:1617-32.</w:t>
      </w:r>
    </w:p>
    <w:p w14:paraId="16113DE2" w14:textId="77777777" w:rsidR="001C1DC1" w:rsidRPr="00146CCF" w:rsidRDefault="001C1DC1" w:rsidP="001C1DC1">
      <w:pPr>
        <w:pStyle w:val="EndNoteBibliography"/>
        <w:spacing w:after="0"/>
      </w:pPr>
      <w:r w:rsidRPr="00146CCF">
        <w:t>5.</w:t>
      </w:r>
      <w:r w:rsidRPr="00146CCF">
        <w:tab/>
        <w:t>Buitenhuis J, Jaspers JP, Fidler V. Can kinesiophobia predict the duration of neck symptoms in acute whiplash? Clinical Journal of Pain. 2006;22:272-7.</w:t>
      </w:r>
    </w:p>
    <w:p w14:paraId="2E7FBF13" w14:textId="77777777" w:rsidR="001C1DC1" w:rsidRPr="00146CCF" w:rsidRDefault="001C1DC1" w:rsidP="001C1DC1">
      <w:pPr>
        <w:pStyle w:val="EndNoteBibliography"/>
        <w:spacing w:after="0"/>
      </w:pPr>
      <w:r w:rsidRPr="00146CCF">
        <w:t>6.</w:t>
      </w:r>
      <w:r w:rsidRPr="00146CCF">
        <w:tab/>
        <w:t>Buitenhuis J, de Jong PJ, Jaspers JP, Groothoff JW. Catastrophizing and causal beliefs in whiplash. Spine. 2008;33:2427-33; discussion 34.</w:t>
      </w:r>
    </w:p>
    <w:p w14:paraId="75D209AD" w14:textId="77777777" w:rsidR="001C1DC1" w:rsidRPr="00146CCF" w:rsidRDefault="001C1DC1" w:rsidP="001C1DC1">
      <w:pPr>
        <w:pStyle w:val="EndNoteBibliography"/>
        <w:spacing w:after="0"/>
      </w:pPr>
      <w:r w:rsidRPr="00146CCF">
        <w:t>7.</w:t>
      </w:r>
      <w:r w:rsidRPr="00146CCF">
        <w:tab/>
        <w:t>Buitenhuis J, de Jong PJ, Jaspers JP, Groothoff JW. Work disability after whiplash: a prospective cohort study. Spine. 2009;34:262-7.</w:t>
      </w:r>
    </w:p>
    <w:p w14:paraId="15CA2085" w14:textId="77777777" w:rsidR="001C1DC1" w:rsidRPr="00146CCF" w:rsidRDefault="001C1DC1" w:rsidP="001C1DC1">
      <w:pPr>
        <w:pStyle w:val="EndNoteBibliography"/>
        <w:spacing w:after="0"/>
      </w:pPr>
      <w:r w:rsidRPr="00146CCF">
        <w:t>8.</w:t>
      </w:r>
      <w:r w:rsidRPr="00146CCF">
        <w:tab/>
        <w:t>Carroll LJ, Holm LW, Ferrari R, Ozegovic D, Cassidy JD. Recovery in whiplash-associated disorders: do you get what you expect? Journal of Rheumatology. 2009;36:1063-70.</w:t>
      </w:r>
    </w:p>
    <w:p w14:paraId="064E4CBC" w14:textId="77777777" w:rsidR="001C1DC1" w:rsidRPr="00146CCF" w:rsidRDefault="001C1DC1" w:rsidP="001C1DC1">
      <w:pPr>
        <w:pStyle w:val="EndNoteBibliography"/>
        <w:spacing w:after="0"/>
      </w:pPr>
      <w:r w:rsidRPr="00146CCF">
        <w:t>9.</w:t>
      </w:r>
      <w:r w:rsidRPr="00146CCF">
        <w:tab/>
        <w:t>Carroll LJ, Ferrari R, Cassidy JD. Reduced or painful jaw movement after collision-related injuries: a population-based study. Journal of the American Dental Association. 2007;138:86-93.</w:t>
      </w:r>
    </w:p>
    <w:p w14:paraId="04E2878A" w14:textId="77777777" w:rsidR="001C1DC1" w:rsidRPr="00146CCF" w:rsidRDefault="001C1DC1" w:rsidP="001C1DC1">
      <w:pPr>
        <w:pStyle w:val="EndNoteBibliography"/>
        <w:spacing w:after="0"/>
      </w:pPr>
      <w:r w:rsidRPr="00146CCF">
        <w:t>10.</w:t>
      </w:r>
      <w:r w:rsidRPr="00146CCF">
        <w:tab/>
        <w:t>Carroll LJ, Liu Y, Holm LW, Cassidy JD, Côté P. Pain-related emotions in early stages of recovery in whiplash-associated disorders: Their presence, intensity, and association with pain recovery. Psychosomatic Medicine. 2011;73:708-15.</w:t>
      </w:r>
    </w:p>
    <w:p w14:paraId="0176784D" w14:textId="77777777" w:rsidR="001C1DC1" w:rsidRPr="00146CCF" w:rsidRDefault="001C1DC1" w:rsidP="001C1DC1">
      <w:pPr>
        <w:pStyle w:val="EndNoteBibliography"/>
        <w:spacing w:after="0"/>
      </w:pPr>
      <w:r w:rsidRPr="00146CCF">
        <w:t>11.</w:t>
      </w:r>
      <w:r w:rsidRPr="00146CCF">
        <w:tab/>
        <w:t>Casey PP, Feyer AM, Cameron ID. Associations with legal representation in a compensation setting 12 months after injury. Injury 2015;46:918-25.</w:t>
      </w:r>
    </w:p>
    <w:p w14:paraId="38F1DA2B" w14:textId="77777777" w:rsidR="001C1DC1" w:rsidRPr="00146CCF" w:rsidRDefault="001C1DC1" w:rsidP="001C1DC1">
      <w:pPr>
        <w:pStyle w:val="EndNoteBibliography"/>
        <w:spacing w:after="0"/>
      </w:pPr>
      <w:r w:rsidRPr="00146CCF">
        <w:t>12.</w:t>
      </w:r>
      <w:r w:rsidRPr="00146CCF">
        <w:tab/>
        <w:t>Cobo EP, Mesquida ME, Fanegas EP, Atanasio EM, Pastor MB, Pont CP, Prieto CM, Gomez GR, Cano LG. What factors have influence on persistence of neck pain after a whiplash? Spine. 2010;35:E338-43.</w:t>
      </w:r>
    </w:p>
    <w:p w14:paraId="314B864E" w14:textId="77777777" w:rsidR="001C1DC1" w:rsidRPr="00146CCF" w:rsidRDefault="001C1DC1" w:rsidP="001C1DC1">
      <w:pPr>
        <w:pStyle w:val="EndNoteBibliography"/>
        <w:spacing w:after="0"/>
      </w:pPr>
      <w:r w:rsidRPr="00146CCF">
        <w:t>13.</w:t>
      </w:r>
      <w:r w:rsidRPr="00146CCF">
        <w:tab/>
        <w:t>Crutebo S, Nilsson C, Skillgate E, Holm LW. The course of symptoms for whiplash-associated disorders in Sweden: 6-month followup study. Journal of Rheumatology. 2010;37:1527-33.</w:t>
      </w:r>
    </w:p>
    <w:p w14:paraId="396C25BE" w14:textId="77777777" w:rsidR="001C1DC1" w:rsidRPr="00146CCF" w:rsidRDefault="001C1DC1" w:rsidP="001C1DC1">
      <w:pPr>
        <w:pStyle w:val="EndNoteBibliography"/>
        <w:spacing w:after="0"/>
      </w:pPr>
      <w:r w:rsidRPr="00146CCF">
        <w:t>14.</w:t>
      </w:r>
      <w:r w:rsidRPr="00146CCF">
        <w:tab/>
        <w:t>Ferrari A. Predicting recovery from whiplash injury in the primary care setting. Australian Family Physician. 2014;43:559-62.</w:t>
      </w:r>
    </w:p>
    <w:p w14:paraId="04F0C7D6" w14:textId="77777777" w:rsidR="001C1DC1" w:rsidRPr="00146CCF" w:rsidRDefault="001C1DC1" w:rsidP="001C1DC1">
      <w:pPr>
        <w:pStyle w:val="EndNoteBibliography"/>
        <w:spacing w:after="0"/>
      </w:pPr>
      <w:r w:rsidRPr="00146CCF">
        <w:t>15.</w:t>
      </w:r>
      <w:r w:rsidRPr="00146CCF">
        <w:tab/>
        <w:t>Ferrari R. A prospective study of perceived injustice in whiplash victims and its relationship to recovery. Clinical Rheumatology. 2015;34:975-9.</w:t>
      </w:r>
    </w:p>
    <w:p w14:paraId="242F201B" w14:textId="77777777" w:rsidR="001C1DC1" w:rsidRPr="00146CCF" w:rsidRDefault="001C1DC1" w:rsidP="001C1DC1">
      <w:pPr>
        <w:pStyle w:val="EndNoteBibliography"/>
        <w:spacing w:after="0"/>
      </w:pPr>
      <w:r w:rsidRPr="00146CCF">
        <w:lastRenderedPageBreak/>
        <w:t>16.</w:t>
      </w:r>
      <w:r w:rsidRPr="00146CCF">
        <w:tab/>
        <w:t>Kamper SJ, Maher CG, Hush JM, Pedler A, Sterling M. Relationship between pressure pain thresholds and pain ratings in patients with whiplash-associated disorders. Clinical Journal of Pain. 2011;27:495-501.</w:t>
      </w:r>
    </w:p>
    <w:p w14:paraId="3EEF6A99" w14:textId="77777777" w:rsidR="001C1DC1" w:rsidRPr="00146CCF" w:rsidRDefault="001C1DC1" w:rsidP="001C1DC1">
      <w:pPr>
        <w:pStyle w:val="EndNoteBibliography"/>
        <w:spacing w:after="0"/>
      </w:pPr>
      <w:r w:rsidRPr="00146CCF">
        <w:t>17.</w:t>
      </w:r>
      <w:r w:rsidRPr="00146CCF">
        <w:tab/>
        <w:t>Nederhand MJ, Hermens HJ, Ijzerman MJ, Groothuis KG, Turk DC. The effect of fear of movement on muscle activation in posttraumatic neck pain disability. Clinical Journal of Pain. 2006;22:519-25.</w:t>
      </w:r>
    </w:p>
    <w:p w14:paraId="01D951AB" w14:textId="77777777" w:rsidR="001C1DC1" w:rsidRPr="00146CCF" w:rsidRDefault="001C1DC1" w:rsidP="001C1DC1">
      <w:pPr>
        <w:pStyle w:val="EndNoteBibliography"/>
        <w:spacing w:after="0"/>
      </w:pPr>
      <w:r w:rsidRPr="00146CCF">
        <w:t>18.</w:t>
      </w:r>
      <w:r w:rsidRPr="00146CCF">
        <w:tab/>
        <w:t>Pieske O, Weinhold T, Buck J, Piltz S. Seniority of the first-treating doctor does not influence the outcome of acute whiplash injury: a prospective cohort study. European Spine Journal. 2010;19:1627-34.</w:t>
      </w:r>
    </w:p>
    <w:p w14:paraId="091EB7AF" w14:textId="77777777" w:rsidR="001C1DC1" w:rsidRPr="00146CCF" w:rsidRDefault="001C1DC1" w:rsidP="001C1DC1">
      <w:pPr>
        <w:pStyle w:val="EndNoteBibliography"/>
        <w:spacing w:after="0"/>
      </w:pPr>
      <w:r w:rsidRPr="00146CCF">
        <w:t>19.</w:t>
      </w:r>
      <w:r w:rsidRPr="00146CCF">
        <w:tab/>
        <w:t>Rydman E, Ponzer S, Ottosson C, Jarnbert-Pettersson H. Predicting non-recovery among whiplash patients in the emergency room and in an insurance company setting. European Spine Journal. 2016. Epub July 12, 2016.</w:t>
      </w:r>
    </w:p>
    <w:p w14:paraId="7A796EA5" w14:textId="77777777" w:rsidR="001C1DC1" w:rsidRPr="00146CCF" w:rsidRDefault="001C1DC1" w:rsidP="001C1DC1">
      <w:pPr>
        <w:pStyle w:val="EndNoteBibliography"/>
        <w:spacing w:after="0"/>
      </w:pPr>
      <w:r w:rsidRPr="00146CCF">
        <w:t>20.</w:t>
      </w:r>
      <w:r w:rsidRPr="00146CCF">
        <w:tab/>
        <w:t>Spearing NM, Gyrd-Hansen D, Pobereskin LH, Rowell DS, Connelly LB. Are people who claim compensation "cured by a verdict"? A longitudinal study of health outcomes after whiplash. Journal of Law &amp; Medicine. 2012;20:82-92.</w:t>
      </w:r>
    </w:p>
    <w:p w14:paraId="1F969802" w14:textId="77777777" w:rsidR="001C1DC1" w:rsidRPr="00146CCF" w:rsidRDefault="001C1DC1" w:rsidP="001C1DC1">
      <w:pPr>
        <w:pStyle w:val="EndNoteBibliography"/>
        <w:spacing w:after="0"/>
      </w:pPr>
      <w:r w:rsidRPr="00146CCF">
        <w:t>21.</w:t>
      </w:r>
      <w:r w:rsidRPr="00146CCF">
        <w:tab/>
        <w:t>Sterling M, Hendrikz J, Kenardy J. Compensation claim lodgement and health outcome developmental trajectories following whiplash injury: A prospective study. Pain. 2010;150:22-8.</w:t>
      </w:r>
    </w:p>
    <w:p w14:paraId="6F525AD1" w14:textId="77777777" w:rsidR="001C1DC1" w:rsidRPr="00146CCF" w:rsidRDefault="001C1DC1" w:rsidP="001C1DC1">
      <w:pPr>
        <w:pStyle w:val="EndNoteBibliography"/>
      </w:pPr>
      <w:r w:rsidRPr="00146CCF">
        <w:t>22.</w:t>
      </w:r>
      <w:r w:rsidRPr="00146CCF">
        <w:tab/>
        <w:t>Sterling M, Hendrikz J, Kenardy J. Similar factors predict disability and posttraumatic stress disorder trajectories after whiplash injury. Pain. 2011;152:1272-8.</w:t>
      </w:r>
    </w:p>
    <w:p w14:paraId="4572F8D0" w14:textId="77777777" w:rsidR="001C1DC1" w:rsidRDefault="001C1DC1" w:rsidP="001C1DC1">
      <w:pPr>
        <w:spacing w:line="480" w:lineRule="auto"/>
        <w:rPr>
          <w:rFonts w:ascii="Times New Roman" w:hAnsi="Times New Roman" w:cs="Times New Roman"/>
          <w:sz w:val="20"/>
          <w:szCs w:val="20"/>
        </w:rPr>
      </w:pPr>
      <w:r w:rsidRPr="00442C75">
        <w:rPr>
          <w:rFonts w:ascii="Times New Roman" w:hAnsi="Times New Roman" w:cs="Times New Roman"/>
          <w:sz w:val="20"/>
          <w:szCs w:val="20"/>
        </w:rPr>
        <w:fldChar w:fldCharType="end"/>
      </w:r>
    </w:p>
    <w:p w14:paraId="66C02B30" w14:textId="77777777" w:rsidR="001C1DC1" w:rsidRDefault="001C1DC1">
      <w:pPr>
        <w:spacing w:after="160" w:line="259"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545B24A" w14:textId="77777777" w:rsidR="001C1DC1" w:rsidRDefault="001C1DC1" w:rsidP="001C1DC1">
      <w:pPr>
        <w:spacing w:after="0" w:line="240" w:lineRule="auto"/>
        <w:jc w:val="center"/>
        <w:rPr>
          <w:rFonts w:ascii="Times New Roman" w:hAnsi="Times New Roman" w:cs="Times New Roman"/>
          <w:b/>
          <w:sz w:val="24"/>
          <w:szCs w:val="24"/>
          <w:lang w:val="en-US"/>
        </w:rPr>
        <w:sectPr w:rsidR="001C1DC1" w:rsidSect="00FE10C3">
          <w:headerReference w:type="default" r:id="rId9"/>
          <w:pgSz w:w="15840" w:h="12240" w:orient="landscape"/>
          <w:pgMar w:top="1440" w:right="1440" w:bottom="1440" w:left="1440" w:header="720" w:footer="720" w:gutter="0"/>
          <w:cols w:space="720"/>
          <w:docGrid w:linePitch="360"/>
        </w:sectPr>
      </w:pPr>
    </w:p>
    <w:p w14:paraId="0DD5C9A1" w14:textId="1F65156B" w:rsidR="001C1DC1" w:rsidRPr="003E0069" w:rsidRDefault="001C05FB" w:rsidP="001C1DC1">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ppendix 4:</w:t>
      </w:r>
      <w:r w:rsidR="001C1DC1" w:rsidRPr="003E0069">
        <w:rPr>
          <w:rFonts w:ascii="Times New Roman" w:hAnsi="Times New Roman" w:cs="Times New Roman"/>
          <w:b/>
          <w:sz w:val="24"/>
          <w:szCs w:val="24"/>
          <w:lang w:val="en-US"/>
        </w:rPr>
        <w:t xml:space="preserve"> </w:t>
      </w:r>
      <w:r w:rsidR="00FE10C3">
        <w:rPr>
          <w:rFonts w:ascii="Times New Roman" w:hAnsi="Times New Roman" w:cs="Times New Roman"/>
          <w:b/>
          <w:sz w:val="24"/>
          <w:szCs w:val="24"/>
          <w:lang w:val="en-US"/>
        </w:rPr>
        <w:t xml:space="preserve">Table </w:t>
      </w:r>
      <w:r w:rsidR="002F4441">
        <w:rPr>
          <w:rFonts w:ascii="Times New Roman" w:hAnsi="Times New Roman" w:cs="Times New Roman"/>
          <w:b/>
          <w:sz w:val="24"/>
          <w:szCs w:val="24"/>
          <w:lang w:val="en-US"/>
        </w:rPr>
        <w:t>1.</w:t>
      </w:r>
      <w:r w:rsidR="001C1DC1" w:rsidRPr="003E0069">
        <w:rPr>
          <w:rFonts w:ascii="Times New Roman" w:hAnsi="Times New Roman" w:cs="Times New Roman"/>
          <w:b/>
          <w:sz w:val="24"/>
          <w:szCs w:val="24"/>
          <w:lang w:val="en-US"/>
        </w:rPr>
        <w:t xml:space="preserve"> Factors Associated with Whiplash Associated Disorders (WAD) Recovery</w:t>
      </w:r>
      <w:r w:rsidR="001C1DC1">
        <w:rPr>
          <w:rFonts w:ascii="Times New Roman" w:hAnsi="Times New Roman" w:cs="Times New Roman"/>
          <w:b/>
          <w:sz w:val="24"/>
          <w:szCs w:val="24"/>
          <w:lang w:val="en-US"/>
        </w:rPr>
        <w:t xml:space="preserve"> (n=5</w:t>
      </w:r>
      <w:r w:rsidR="001C1DC1" w:rsidRPr="003E0069">
        <w:rPr>
          <w:rFonts w:ascii="Times New Roman" w:hAnsi="Times New Roman" w:cs="Times New Roman"/>
          <w:b/>
          <w:sz w:val="24"/>
          <w:szCs w:val="24"/>
          <w:lang w:val="en-US"/>
        </w:rPr>
        <w:t>9)</w:t>
      </w:r>
    </w:p>
    <w:p w14:paraId="5DA4EBFF" w14:textId="77777777" w:rsidR="001C1DC1" w:rsidRPr="003E0069" w:rsidRDefault="001C1DC1" w:rsidP="001C1DC1">
      <w:pPr>
        <w:spacing w:after="0" w:line="240" w:lineRule="auto"/>
        <w:jc w:val="center"/>
        <w:rPr>
          <w:rFonts w:ascii="Times New Roman" w:hAnsi="Times New Roman" w:cs="Times New Roman"/>
          <w:b/>
          <w:sz w:val="20"/>
          <w:szCs w:val="20"/>
          <w:lang w:val="en-US"/>
        </w:rPr>
      </w:pPr>
    </w:p>
    <w:tbl>
      <w:tblPr>
        <w:tblStyle w:val="LightList"/>
        <w:tblW w:w="50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324"/>
        <w:gridCol w:w="2385"/>
        <w:gridCol w:w="1805"/>
        <w:gridCol w:w="2282"/>
        <w:gridCol w:w="2778"/>
      </w:tblGrid>
      <w:tr w:rsidR="001C1DC1" w:rsidRPr="003E0069" w14:paraId="6B77C522"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1AFE6C8E" w14:textId="77777777" w:rsidR="001C1DC1" w:rsidRPr="003E0069" w:rsidRDefault="001C1DC1" w:rsidP="00FE10C3">
            <w:pPr>
              <w:widowControl w:val="0"/>
              <w:autoSpaceDE w:val="0"/>
              <w:autoSpaceDN w:val="0"/>
              <w:adjustRightInd w:val="0"/>
              <w:spacing w:line="240" w:lineRule="auto"/>
              <w:jc w:val="center"/>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thor(s), Year, Phase and Study Design, Location of Study</w:t>
            </w:r>
          </w:p>
        </w:tc>
        <w:tc>
          <w:tcPr>
            <w:tcW w:w="882" w:type="pct"/>
          </w:tcPr>
          <w:p w14:paraId="2D97520A" w14:textId="77777777" w:rsidR="001C1DC1" w:rsidRPr="003E0069" w:rsidRDefault="001C1DC1" w:rsidP="00FE10C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tting and Subjects Number (n) Enrolled</w:t>
            </w:r>
          </w:p>
        </w:tc>
        <w:tc>
          <w:tcPr>
            <w:cnfStyle w:val="000010000000" w:firstRow="0" w:lastRow="0" w:firstColumn="0" w:lastColumn="0" w:oddVBand="1" w:evenVBand="0" w:oddHBand="0" w:evenHBand="0" w:firstRowFirstColumn="0" w:firstRowLastColumn="0" w:lastRowFirstColumn="0" w:lastRowLastColumn="0"/>
            <w:tcW w:w="905" w:type="pct"/>
          </w:tcPr>
          <w:p w14:paraId="213303EE" w14:textId="77777777" w:rsidR="001C1DC1" w:rsidRPr="003E0069" w:rsidRDefault="001C1DC1" w:rsidP="00FE10C3">
            <w:pPr>
              <w:widowControl w:val="0"/>
              <w:autoSpaceDE w:val="0"/>
              <w:autoSpaceDN w:val="0"/>
              <w:adjustRightInd w:val="0"/>
              <w:spacing w:line="240" w:lineRule="auto"/>
              <w:jc w:val="center"/>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Exposures</w:t>
            </w:r>
          </w:p>
        </w:tc>
        <w:tc>
          <w:tcPr>
            <w:tcW w:w="685" w:type="pct"/>
          </w:tcPr>
          <w:p w14:paraId="3D2A8113" w14:textId="77777777" w:rsidR="001C1DC1" w:rsidRPr="003E0069" w:rsidRDefault="001C1DC1" w:rsidP="00FE10C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point(s) and Number (n) Subjects at Follow-up(s)</w:t>
            </w:r>
          </w:p>
        </w:tc>
        <w:tc>
          <w:tcPr>
            <w:cnfStyle w:val="000010000000" w:firstRow="0" w:lastRow="0" w:firstColumn="0" w:lastColumn="0" w:oddVBand="1" w:evenVBand="0" w:oddHBand="0" w:evenHBand="0" w:firstRowFirstColumn="0" w:firstRowLastColumn="0" w:lastRowFirstColumn="0" w:lastRowLastColumn="0"/>
            <w:tcW w:w="866" w:type="pct"/>
          </w:tcPr>
          <w:p w14:paraId="22A697E9" w14:textId="77777777" w:rsidR="001C1DC1" w:rsidRPr="003E0069" w:rsidRDefault="001C1DC1" w:rsidP="00FE10C3">
            <w:pPr>
              <w:widowControl w:val="0"/>
              <w:autoSpaceDE w:val="0"/>
              <w:autoSpaceDN w:val="0"/>
              <w:adjustRightInd w:val="0"/>
              <w:spacing w:line="240" w:lineRule="auto"/>
              <w:jc w:val="center"/>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Outcomes Assessed</w:t>
            </w:r>
          </w:p>
        </w:tc>
        <w:tc>
          <w:tcPr>
            <w:tcW w:w="1054" w:type="pct"/>
          </w:tcPr>
          <w:p w14:paraId="6C1E8F99" w14:textId="77777777" w:rsidR="001C1DC1" w:rsidRPr="003E0069" w:rsidRDefault="001C1DC1" w:rsidP="00FE10C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Key Findings</w:t>
            </w:r>
          </w:p>
        </w:tc>
      </w:tr>
      <w:tr w:rsidR="001C1DC1" w:rsidRPr="003E0069" w14:paraId="0BA628B0"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6CD2A08F" w14:textId="0D231BDD"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Andersen et al., 2016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Andersen&lt;/Author&gt;&lt;Year&gt;2016&lt;/Year&gt;&lt;RecNum&gt;32&lt;/RecNum&gt;&lt;DisplayText&gt;[1]&lt;/DisplayText&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Pr="003E0069">
              <w:rPr>
                <w:rFonts w:ascii="Times New Roman" w:eastAsiaTheme="minorEastAsia" w:hAnsi="Times New Roman" w:cs="Times New Roman"/>
                <w:bCs/>
                <w:noProof/>
                <w:color w:val="000000"/>
                <w:sz w:val="20"/>
                <w:szCs w:val="20"/>
                <w:lang w:eastAsia="en-CA"/>
              </w:rPr>
              <w:t>[1]</w:t>
            </w:r>
            <w:r w:rsidRPr="003E0069">
              <w:rPr>
                <w:rFonts w:ascii="Times New Roman" w:eastAsiaTheme="minorEastAsia" w:hAnsi="Times New Roman" w:cs="Times New Roman"/>
                <w:bCs/>
                <w:color w:val="000000"/>
                <w:sz w:val="20"/>
                <w:szCs w:val="20"/>
                <w:lang w:eastAsia="en-CA"/>
              </w:rPr>
              <w:fldChar w:fldCharType="end"/>
            </w:r>
          </w:p>
          <w:p w14:paraId="67668DD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645CC06E"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554F2CCD"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WAD I-III patients 18 years or older, attending an ER in Denmark; July 2009-July 2011; contacted by mail within 3 weeks of injury. Excluded those with head injury or unconsciousness. N=327 responses to the letter.</w:t>
            </w:r>
          </w:p>
        </w:tc>
        <w:tc>
          <w:tcPr>
            <w:cnfStyle w:val="000010000000" w:firstRow="0" w:lastRow="0" w:firstColumn="0" w:lastColumn="0" w:oddVBand="1" w:evenVBand="0" w:oddHBand="0" w:evenHBand="0" w:firstRowFirstColumn="0" w:firstRowLastColumn="0" w:lastRowFirstColumn="0" w:lastRowLastColumn="0"/>
            <w:tcW w:w="905" w:type="pct"/>
            <w:shd w:val="clear" w:color="auto" w:fill="auto"/>
          </w:tcPr>
          <w:p w14:paraId="5976A371"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TSD symptoms, pain catastrophizing, fear avoidance beliefs, depression, age, gender, education, occupation, marital status</w:t>
            </w:r>
          </w:p>
        </w:tc>
        <w:tc>
          <w:tcPr>
            <w:tcW w:w="685" w:type="pct"/>
          </w:tcPr>
          <w:p w14:paraId="37690044"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6 months for recovery</w:t>
            </w:r>
          </w:p>
          <w:p w14:paraId="523BFEDA"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198 with data at all time points</w:t>
            </w:r>
          </w:p>
        </w:tc>
        <w:tc>
          <w:tcPr>
            <w:cnfStyle w:val="000010000000" w:firstRow="0" w:lastRow="0" w:firstColumn="0" w:lastColumn="0" w:oddVBand="1" w:evenVBand="0" w:oddHBand="0" w:evenHBand="0" w:firstRowFirstColumn="0" w:firstRowLastColumn="0" w:lastRowFirstColumn="0" w:lastRowLastColumn="0"/>
            <w:tcW w:w="866" w:type="pct"/>
          </w:tcPr>
          <w:p w14:paraId="62ACDC57"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pain recovery (recovered = average neck pain &lt; 1/10; failure to recover = average neck pain &gt;3/10)</w:t>
            </w:r>
          </w:p>
        </w:tc>
        <w:tc>
          <w:tcPr>
            <w:tcW w:w="1054" w:type="pct"/>
          </w:tcPr>
          <w:p w14:paraId="1C8DEC12" w14:textId="2B053C89" w:rsidR="001C1DC1" w:rsidRPr="003E0069" w:rsidRDefault="001C1DC1" w:rsidP="0052554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ailure to recover predicted by: fear avoidance (OR for each 1/30 point increase = 1.09, 1</w:t>
            </w:r>
            <w:r w:rsidR="0052554A">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04</w:t>
            </w:r>
            <w:r w:rsidR="0052554A">
              <w:rPr>
                <w:rFonts w:ascii="Times New Roman" w:eastAsiaTheme="minorEastAsia" w:hAnsi="Times New Roman" w:cs="Times New Roman"/>
                <w:bCs/>
                <w:color w:val="000000"/>
                <w:sz w:val="20"/>
                <w:szCs w:val="20"/>
                <w:lang w:eastAsia="en-CA"/>
              </w:rPr>
              <w:t xml:space="preserve"> to </w:t>
            </w:r>
            <w:r w:rsidRPr="003E0069">
              <w:rPr>
                <w:rFonts w:ascii="Times New Roman" w:eastAsiaTheme="minorEastAsia" w:hAnsi="Times New Roman" w:cs="Times New Roman"/>
                <w:bCs/>
                <w:color w:val="000000"/>
                <w:sz w:val="20"/>
                <w:szCs w:val="20"/>
                <w:lang w:eastAsia="en-CA"/>
              </w:rPr>
              <w:t>1.15) catastrophizing (OR for each 1/48 point increase 1.08, 1.02</w:t>
            </w:r>
            <w:r w:rsidR="0052554A">
              <w:rPr>
                <w:rFonts w:ascii="Times New Roman" w:eastAsiaTheme="minorEastAsia" w:hAnsi="Times New Roman" w:cs="Times New Roman"/>
                <w:bCs/>
                <w:color w:val="000000"/>
                <w:sz w:val="20"/>
                <w:szCs w:val="20"/>
                <w:lang w:eastAsia="en-CA"/>
              </w:rPr>
              <w:t xml:space="preserve"> to </w:t>
            </w:r>
            <w:r w:rsidRPr="003E0069">
              <w:rPr>
                <w:rFonts w:ascii="Times New Roman" w:eastAsiaTheme="minorEastAsia" w:hAnsi="Times New Roman" w:cs="Times New Roman"/>
                <w:bCs/>
                <w:color w:val="000000"/>
                <w:sz w:val="20"/>
                <w:szCs w:val="20"/>
                <w:lang w:eastAsia="en-CA"/>
              </w:rPr>
              <w:t xml:space="preserve">1.14); depression (OR for each 1/21 point increase = 1.09, </w:t>
            </w:r>
            <w:r w:rsidR="008F156C">
              <w:rPr>
                <w:rFonts w:ascii="Times New Roman" w:eastAsiaTheme="minorEastAsia" w:hAnsi="Times New Roman" w:cs="Times New Roman"/>
                <w:bCs/>
                <w:color w:val="000000"/>
                <w:sz w:val="20"/>
                <w:szCs w:val="20"/>
                <w:lang w:eastAsia="en-CA"/>
              </w:rPr>
              <w:t>0</w:t>
            </w:r>
            <w:r w:rsidRPr="003E0069">
              <w:rPr>
                <w:rFonts w:ascii="Times New Roman" w:eastAsiaTheme="minorEastAsia" w:hAnsi="Times New Roman" w:cs="Times New Roman"/>
                <w:bCs/>
                <w:color w:val="000000"/>
                <w:sz w:val="20"/>
                <w:szCs w:val="20"/>
                <w:lang w:eastAsia="en-CA"/>
              </w:rPr>
              <w:t>.96</w:t>
            </w:r>
            <w:r w:rsidR="0052554A">
              <w:rPr>
                <w:rFonts w:ascii="Times New Roman" w:eastAsiaTheme="minorEastAsia" w:hAnsi="Times New Roman" w:cs="Times New Roman"/>
                <w:bCs/>
                <w:color w:val="000000"/>
                <w:sz w:val="20"/>
                <w:szCs w:val="20"/>
                <w:lang w:eastAsia="en-CA"/>
              </w:rPr>
              <w:t xml:space="preserve"> to</w:t>
            </w:r>
            <w:r w:rsidRPr="003E0069">
              <w:rPr>
                <w:rFonts w:ascii="Times New Roman" w:eastAsiaTheme="minorEastAsia" w:hAnsi="Times New Roman" w:cs="Times New Roman"/>
                <w:bCs/>
                <w:color w:val="000000"/>
                <w:sz w:val="20"/>
                <w:szCs w:val="20"/>
                <w:lang w:eastAsia="en-CA"/>
              </w:rPr>
              <w:t>1.25, n.s.). Catastrophizing and fear avoidance mediated the effect of post-traumatic stress symptoms on pain intensity.</w:t>
            </w:r>
          </w:p>
        </w:tc>
      </w:tr>
      <w:tr w:rsidR="001C1DC1" w:rsidRPr="003E0069" w14:paraId="329E5F6E"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0073999F" w14:textId="2DAF247E"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Asenlof et al., 2013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Asenlof&lt;/Author&gt;&lt;Year&gt;2013&lt;/Year&gt;&lt;RecNum&gt;69&lt;/RecNum&gt;&lt;DisplayText&gt;[2]&lt;/DisplayText&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Pr="003E0069">
              <w:rPr>
                <w:rFonts w:ascii="Times New Roman" w:eastAsiaTheme="minorEastAsia" w:hAnsi="Times New Roman" w:cs="Times New Roman"/>
                <w:bCs/>
                <w:noProof/>
                <w:color w:val="000000"/>
                <w:sz w:val="20"/>
                <w:szCs w:val="20"/>
                <w:lang w:eastAsia="en-CA"/>
              </w:rPr>
              <w:t>[2]</w:t>
            </w:r>
            <w:r w:rsidRPr="003E0069">
              <w:rPr>
                <w:rFonts w:ascii="Times New Roman" w:eastAsiaTheme="minorEastAsia" w:hAnsi="Times New Roman" w:cs="Times New Roman"/>
                <w:bCs/>
                <w:color w:val="000000"/>
                <w:sz w:val="20"/>
                <w:szCs w:val="20"/>
                <w:lang w:eastAsia="en-CA"/>
              </w:rPr>
              <w:fldChar w:fldCharType="end"/>
            </w:r>
          </w:p>
          <w:p w14:paraId="6DD9064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39D2E7B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weden</w:t>
            </w:r>
          </w:p>
        </w:tc>
        <w:tc>
          <w:tcPr>
            <w:tcW w:w="882" w:type="pct"/>
          </w:tcPr>
          <w:p w14:paraId="6B109B6A"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atients attending one of 2 EDs in Uppsala and Vasteras, Sweden; aged 18-65; WAD 1 and II; Swedish language skills; subjective report of not needing treatment at 2-4 weeks post-injury due to low pain and disability. N=98 </w:t>
            </w:r>
          </w:p>
          <w:p w14:paraId="77273155"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p w14:paraId="359C859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shd w:val="clear" w:color="auto" w:fill="auto"/>
          </w:tcPr>
          <w:p w14:paraId="50BDA122"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rognostic factors: disability (Swedish version of the Pain Disability Index); pain intensity (11-point NRS); functional self-efficacy (Swedish version of the Self-Efficacy Scale); fear of movement and re-injury (Swedish version of Tampa Scale of Kinesiophobia); catastrophizing (Swedish version of Catastrophizing subscale of Coping Strategies Questionnaire); PTSD symptoms (Impact of Event Scale)</w:t>
            </w:r>
          </w:p>
        </w:tc>
        <w:tc>
          <w:tcPr>
            <w:tcW w:w="685" w:type="pct"/>
          </w:tcPr>
          <w:p w14:paraId="15DB86CC"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12 months. (n=73)</w:t>
            </w:r>
          </w:p>
        </w:tc>
        <w:tc>
          <w:tcPr>
            <w:cnfStyle w:val="000010000000" w:firstRow="0" w:lastRow="0" w:firstColumn="0" w:lastColumn="0" w:oddVBand="1" w:evenVBand="0" w:oddHBand="0" w:evenHBand="0" w:firstRowFirstColumn="0" w:firstRowLastColumn="0" w:lastRowFirstColumn="0" w:lastRowLastColumn="0"/>
            <w:tcW w:w="866" w:type="pct"/>
          </w:tcPr>
          <w:p w14:paraId="21CEF3BD" w14:textId="30449C6B" w:rsidR="001C1DC1" w:rsidRPr="003E0069" w:rsidRDefault="001C1DC1" w:rsidP="00D42380">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ain Related Disability (Swedish version of the Pain Disability Index</w:t>
            </w:r>
            <w:r w:rsidR="00D42380">
              <w:rPr>
                <w:rFonts w:ascii="Times New Roman" w:eastAsiaTheme="minorEastAsia" w:hAnsi="Times New Roman" w:cs="Times New Roman"/>
                <w:bCs/>
                <w:color w:val="000000"/>
                <w:sz w:val="20"/>
                <w:szCs w:val="20"/>
                <w:lang w:eastAsia="en-CA"/>
              </w:rPr>
              <w:t>)</w:t>
            </w:r>
          </w:p>
        </w:tc>
        <w:tc>
          <w:tcPr>
            <w:tcW w:w="1054" w:type="pct"/>
          </w:tcPr>
          <w:p w14:paraId="1B6952E8"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 multivariable analyses, only baseline PDI predicted 12 month PDI (R</w:t>
            </w:r>
            <w:r w:rsidRPr="003E0069">
              <w:rPr>
                <w:rFonts w:ascii="Times New Roman" w:eastAsiaTheme="minorEastAsia" w:hAnsi="Times New Roman" w:cs="Times New Roman"/>
                <w:bCs/>
                <w:color w:val="000000"/>
                <w:sz w:val="20"/>
                <w:szCs w:val="20"/>
                <w:vertAlign w:val="superscript"/>
                <w:lang w:eastAsia="en-CA"/>
              </w:rPr>
              <w:t xml:space="preserve">2 </w:t>
            </w:r>
            <w:r w:rsidRPr="003E0069">
              <w:rPr>
                <w:rFonts w:ascii="Times New Roman" w:eastAsiaTheme="minorEastAsia" w:hAnsi="Times New Roman" w:cs="Times New Roman"/>
                <w:bCs/>
                <w:color w:val="000000"/>
                <w:sz w:val="20"/>
                <w:szCs w:val="20"/>
                <w:lang w:eastAsia="en-CA"/>
              </w:rPr>
              <w:t xml:space="preserve">=0.67). </w:t>
            </w:r>
          </w:p>
        </w:tc>
      </w:tr>
      <w:tr w:rsidR="001C1DC1" w:rsidRPr="003E0069" w14:paraId="43FBEF79"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00BFCDF1" w14:textId="62ADCF2A"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Atherton et al. </w:t>
            </w:r>
            <w:r w:rsidRPr="003E0069">
              <w:rPr>
                <w:rFonts w:ascii="Times New Roman" w:eastAsiaTheme="minorEastAsia" w:hAnsi="Times New Roman" w:cs="Times New Roman"/>
                <w:bCs/>
                <w:color w:val="000000"/>
                <w:sz w:val="20"/>
                <w:szCs w:val="20"/>
                <w:lang w:eastAsia="en-CA"/>
              </w:rPr>
              <w:lastRenderedPageBreak/>
              <w:t xml:space="preserve">2006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Pr="003E0069">
              <w:rPr>
                <w:rFonts w:ascii="Times New Roman" w:eastAsiaTheme="minorEastAsia" w:hAnsi="Times New Roman" w:cs="Times New Roman"/>
                <w:bCs/>
                <w:noProof/>
                <w:color w:val="000000"/>
                <w:sz w:val="20"/>
                <w:szCs w:val="20"/>
                <w:lang w:eastAsia="en-CA"/>
              </w:rPr>
              <w:t>[3]</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p w14:paraId="594C34E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5B9624A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Great Britain</w:t>
            </w:r>
          </w:p>
        </w:tc>
        <w:tc>
          <w:tcPr>
            <w:tcW w:w="882" w:type="pct"/>
          </w:tcPr>
          <w:p w14:paraId="2A0A3DA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atients attending one of </w:t>
            </w:r>
            <w:r w:rsidRPr="003E0069">
              <w:rPr>
                <w:rFonts w:ascii="Times New Roman" w:eastAsiaTheme="minorEastAsia" w:hAnsi="Times New Roman" w:cs="Times New Roman"/>
                <w:bCs/>
                <w:color w:val="000000"/>
                <w:sz w:val="20"/>
                <w:szCs w:val="20"/>
                <w:lang w:eastAsia="en-CA"/>
              </w:rPr>
              <w:lastRenderedPageBreak/>
              <w:t>4 EDs in Greater Manchester with neck pain after MVC; Feb 2002-Jun 2003; aged 17-70; Excluded those with fracture or dislocation of neck; distracting injury; suspected alcohol or drug intoxication; episode of neck pain in the month prior to collision. N=765</w:t>
            </w:r>
          </w:p>
        </w:tc>
        <w:tc>
          <w:tcPr>
            <w:cnfStyle w:val="000010000000" w:firstRow="0" w:lastRow="0" w:firstColumn="0" w:lastColumn="0" w:oddVBand="1" w:evenVBand="0" w:oddHBand="0" w:evenHBand="0" w:firstRowFirstColumn="0" w:firstRowLastColumn="0" w:lastRowFirstColumn="0" w:lastRowLastColumn="0"/>
            <w:tcW w:w="905" w:type="pct"/>
          </w:tcPr>
          <w:p w14:paraId="65EC98C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rognostic factors: Age; </w:t>
            </w:r>
            <w:r w:rsidRPr="003E0069">
              <w:rPr>
                <w:rFonts w:ascii="Times New Roman" w:eastAsiaTheme="minorEastAsia" w:hAnsi="Times New Roman" w:cs="Times New Roman"/>
                <w:bCs/>
                <w:color w:val="000000"/>
                <w:sz w:val="20"/>
                <w:szCs w:val="20"/>
                <w:lang w:eastAsia="en-CA"/>
              </w:rPr>
              <w:lastRenderedPageBreak/>
              <w:t>gender; prior health (excellent to poor); number of GP consults in the past year; lifetime experience of prior neck pain (pain lasting 1 day or longer); other bodily pain; psychosocial aspects of work place environment; speed and direction of vehicles; severity of collision (100 mm VAS); position in vehicle, use of airbag, seatbelt and headrest; awareness of impending collision; post-crash psychological status (GHQ and Modified Somatic Perceptions Questionnaire); perceived severity of injury (100 mm VAS); NDI; WAD symptoms; WAD grade.</w:t>
            </w:r>
          </w:p>
          <w:p w14:paraId="40AD9AA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5F11DCE4"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Follow-up at 1, 3 </w:t>
            </w:r>
            <w:r w:rsidRPr="003E0069">
              <w:rPr>
                <w:rFonts w:ascii="Times New Roman" w:eastAsiaTheme="minorEastAsia" w:hAnsi="Times New Roman" w:cs="Times New Roman"/>
                <w:bCs/>
                <w:color w:val="000000"/>
                <w:sz w:val="20"/>
                <w:szCs w:val="20"/>
                <w:lang w:eastAsia="en-CA"/>
              </w:rPr>
              <w:lastRenderedPageBreak/>
              <w:t>and 12 months. N=480 with data at every time point</w:t>
            </w:r>
          </w:p>
        </w:tc>
        <w:tc>
          <w:tcPr>
            <w:cnfStyle w:val="000010000000" w:firstRow="0" w:lastRow="0" w:firstColumn="0" w:lastColumn="0" w:oddVBand="1" w:evenVBand="0" w:oddHBand="0" w:evenHBand="0" w:firstRowFirstColumn="0" w:firstRowLastColumn="0" w:lastRowFirstColumn="0" w:lastRowLastColumn="0"/>
            <w:tcW w:w="866" w:type="pct"/>
          </w:tcPr>
          <w:p w14:paraId="4B53FED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Neck pain lasting one </w:t>
            </w:r>
            <w:r w:rsidRPr="003E0069">
              <w:rPr>
                <w:rFonts w:ascii="Times New Roman" w:eastAsiaTheme="minorEastAsia" w:hAnsi="Times New Roman" w:cs="Times New Roman"/>
                <w:bCs/>
                <w:color w:val="000000"/>
                <w:sz w:val="20"/>
                <w:szCs w:val="20"/>
                <w:lang w:eastAsia="en-CA"/>
              </w:rPr>
              <w:lastRenderedPageBreak/>
              <w:t>day or longer during the past week. Persistent symptoms defined as neck pain at all follow-up points.</w:t>
            </w:r>
          </w:p>
        </w:tc>
        <w:tc>
          <w:tcPr>
            <w:tcW w:w="1054" w:type="pct"/>
          </w:tcPr>
          <w:p w14:paraId="7063E959"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After adjusting for age and sex, </w:t>
            </w:r>
            <w:r w:rsidRPr="003E0069">
              <w:rPr>
                <w:rFonts w:ascii="Times New Roman" w:eastAsiaTheme="minorEastAsia" w:hAnsi="Times New Roman" w:cs="Times New Roman"/>
                <w:bCs/>
                <w:color w:val="000000"/>
                <w:sz w:val="20"/>
                <w:szCs w:val="20"/>
                <w:lang w:eastAsia="en-CA"/>
              </w:rPr>
              <w:lastRenderedPageBreak/>
              <w:t>5 variables predicted persistent symptoms: prior widespread pain (yes/no); non-car; 5 or more WAD symptoms; NDI of 19 or greater; and post-crash psychological status. The greater the number of these factors, the greater the risk for persistent symptoms (χ</w:t>
            </w:r>
            <w:r w:rsidRPr="003E0069">
              <w:rPr>
                <w:rFonts w:ascii="Times New Roman" w:eastAsiaTheme="minorEastAsia" w:hAnsi="Times New Roman" w:cs="Times New Roman"/>
                <w:bCs/>
                <w:color w:val="000000"/>
                <w:sz w:val="20"/>
                <w:szCs w:val="20"/>
                <w:vertAlign w:val="superscript"/>
                <w:lang w:eastAsia="en-CA"/>
              </w:rPr>
              <w:t xml:space="preserve">2 </w:t>
            </w:r>
            <w:r w:rsidRPr="003E0069">
              <w:rPr>
                <w:rFonts w:ascii="Times New Roman" w:eastAsiaTheme="minorEastAsia" w:hAnsi="Times New Roman" w:cs="Times New Roman"/>
                <w:bCs/>
                <w:color w:val="000000"/>
                <w:sz w:val="20"/>
                <w:szCs w:val="20"/>
                <w:lang w:eastAsia="en-CA"/>
              </w:rPr>
              <w:t>for trend=39.5, P&lt;.001)</w:t>
            </w:r>
          </w:p>
        </w:tc>
      </w:tr>
      <w:tr w:rsidR="001C1DC1" w:rsidRPr="003E0069" w14:paraId="5E25F75C"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331EBD6A" w14:textId="416751BC"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Bohman et al 2012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Cb2htYW48L0F1dGhvcj48WWVhcj4yMDEyPC9ZZWFyPjxS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b2htYW48L0F1dGhvcj48WWVhcj4yMDEyPC9ZZWFyPjxS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97]</w:t>
            </w:r>
            <w:r w:rsidRPr="003E0069">
              <w:rPr>
                <w:rFonts w:ascii="Times New Roman" w:eastAsiaTheme="minorEastAsia" w:hAnsi="Times New Roman" w:cs="Times New Roman"/>
                <w:bCs/>
                <w:color w:val="000000"/>
                <w:sz w:val="20"/>
                <w:szCs w:val="20"/>
                <w:lang w:eastAsia="en-CA"/>
              </w:rPr>
              <w:fldChar w:fldCharType="end"/>
            </w:r>
          </w:p>
          <w:p w14:paraId="3D5557C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0E15906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6C51F68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Adults making a traffic injury claim or treated for traffic injuries; injury occurred between December 1997 and November 1999; self-reported post-collision neck pain; consulted a physical therapist prior to baseline. Excluded those hospitalized &gt; 2 days and those with baseline data &gt; 42 days post-crash. </w:t>
            </w:r>
            <w:r w:rsidRPr="003E0069">
              <w:rPr>
                <w:rFonts w:ascii="Times New Roman" w:eastAsiaTheme="minorEastAsia" w:hAnsi="Times New Roman" w:cs="Times New Roman"/>
                <w:bCs/>
                <w:color w:val="000000"/>
                <w:sz w:val="20"/>
                <w:szCs w:val="20"/>
                <w:lang w:eastAsia="en-CA"/>
              </w:rPr>
              <w:lastRenderedPageBreak/>
              <w:t>N=680</w:t>
            </w:r>
          </w:p>
        </w:tc>
        <w:tc>
          <w:tcPr>
            <w:cnfStyle w:val="000010000000" w:firstRow="0" w:lastRow="0" w:firstColumn="0" w:lastColumn="0" w:oddVBand="1" w:evenVBand="0" w:oddHBand="0" w:evenHBand="0" w:firstRowFirstColumn="0" w:firstRowLastColumn="0" w:lastRowFirstColumn="0" w:lastRowLastColumn="0"/>
            <w:tcW w:w="905" w:type="pct"/>
          </w:tcPr>
          <w:p w14:paraId="1F6C09A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rognostic factors: age, sex; days between collision and baseline questionnaire; neck, low back and headache, other pain intensity (11-point NRS, categorized into 0=no pain, 1-4=mild, 5-7=moderate, 8-10=severe); post-crash symptoms; prior pain; post-crash activity restrictions; number of visits to physical therapists </w:t>
            </w:r>
            <w:r w:rsidRPr="003E0069">
              <w:rPr>
                <w:rFonts w:ascii="Times New Roman" w:eastAsiaTheme="minorEastAsia" w:hAnsi="Times New Roman" w:cs="Times New Roman"/>
                <w:bCs/>
                <w:color w:val="000000"/>
                <w:sz w:val="20"/>
                <w:szCs w:val="20"/>
                <w:lang w:eastAsia="en-CA"/>
              </w:rPr>
              <w:lastRenderedPageBreak/>
              <w:t xml:space="preserve">and medical doctors; expectations for recovery; pre- and post-collision health; worry or anxiety; depression (CES-D) </w:t>
            </w:r>
          </w:p>
          <w:p w14:paraId="0EBA95A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270BB635"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at 6 weeks, 3 and 6 months. N at 6 weeks = 648; N at 3 months = 626 and N at 6 months = 599.</w:t>
            </w:r>
          </w:p>
        </w:tc>
        <w:tc>
          <w:tcPr>
            <w:cnfStyle w:val="000010000000" w:firstRow="0" w:lastRow="0" w:firstColumn="0" w:lastColumn="0" w:oddVBand="1" w:evenVBand="0" w:oddHBand="0" w:evenHBand="0" w:firstRowFirstColumn="0" w:firstRowLastColumn="0" w:lastRowFirstColumn="0" w:lastRowLastColumn="0"/>
            <w:tcW w:w="866" w:type="pct"/>
          </w:tcPr>
          <w:p w14:paraId="0759CBE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rated global recovery (recovered =all better or quite a bit of improvement, unrecovered=some improvement, no improvement, a little worse and a lot worse)</w:t>
            </w:r>
          </w:p>
        </w:tc>
        <w:tc>
          <w:tcPr>
            <w:tcW w:w="1054" w:type="pct"/>
          </w:tcPr>
          <w:p w14:paraId="1AEF01D5" w14:textId="0FEB52C9" w:rsidR="001C1DC1" w:rsidRPr="003E0069" w:rsidRDefault="001C1DC1" w:rsidP="003A1697">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HRR and 95% CI for final multivariable prediction model for recovery included HRR: age (for each year, HRR=0.99, 0.98</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00); days to report collision (</w:t>
            </w:r>
            <w:r w:rsidR="003A1697">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98, 0.97</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0.99); moderate, severe neck pain (</w:t>
            </w:r>
            <w:r w:rsidR="003A1697">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65, 0.50</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85; </w:t>
            </w:r>
            <w:r w:rsidR="003A1697">
              <w:rPr>
                <w:rFonts w:ascii="Times New Roman" w:eastAsiaTheme="minorEastAsia" w:hAnsi="Times New Roman" w:cs="Times New Roman"/>
                <w:bCs/>
                <w:color w:val="000000"/>
                <w:sz w:val="20"/>
                <w:szCs w:val="20"/>
                <w:lang w:eastAsia="en-CA"/>
              </w:rPr>
              <w:t>HRR</w:t>
            </w:r>
            <w:r w:rsidR="005942F9">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0.61, 0.45</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0.82); severe back pain (-</w:t>
            </w:r>
            <w:r w:rsidR="008F156C">
              <w:rPr>
                <w:rFonts w:ascii="Times New Roman" w:eastAsiaTheme="minorEastAsia" w:hAnsi="Times New Roman" w:cs="Times New Roman"/>
                <w:bCs/>
                <w:color w:val="000000"/>
                <w:sz w:val="20"/>
                <w:szCs w:val="20"/>
                <w:lang w:eastAsia="en-CA"/>
              </w:rPr>
              <w:t>0</w:t>
            </w:r>
            <w:r w:rsidRPr="003E0069">
              <w:rPr>
                <w:rFonts w:ascii="Times New Roman" w:eastAsiaTheme="minorEastAsia" w:hAnsi="Times New Roman" w:cs="Times New Roman"/>
                <w:bCs/>
                <w:color w:val="000000"/>
                <w:sz w:val="20"/>
                <w:szCs w:val="20"/>
                <w:lang w:eastAsia="en-CA"/>
              </w:rPr>
              <w:t>.66, 0.49-0.89); other pain (yes HRR=0.71, 0.57</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0.88); mild prior headaches (</w:t>
            </w:r>
            <w:r w:rsidR="003A1697">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 xml:space="preserve">1.32, 1.07, 1.63); poor expectations, don’t </w:t>
            </w:r>
            <w:r w:rsidRPr="003E0069">
              <w:rPr>
                <w:rFonts w:ascii="Times New Roman" w:eastAsiaTheme="minorEastAsia" w:hAnsi="Times New Roman" w:cs="Times New Roman"/>
                <w:bCs/>
                <w:color w:val="000000"/>
                <w:sz w:val="20"/>
                <w:szCs w:val="20"/>
                <w:lang w:eastAsia="en-CA"/>
              </w:rPr>
              <w:lastRenderedPageBreak/>
              <w:t>know (</w:t>
            </w:r>
            <w:r w:rsidR="003A1697">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51, 0.41</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65; </w:t>
            </w:r>
            <w:r w:rsidR="003A1697">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34, 0.26</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0.44)</w:t>
            </w:r>
          </w:p>
        </w:tc>
      </w:tr>
      <w:tr w:rsidR="001C1DC1" w:rsidRPr="003E0069" w14:paraId="416E2A3D"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18F59FD" w14:textId="417B92D9"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lastRenderedPageBreak/>
              <w:t xml:space="preserve">Bostick et al. 2013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7]</w:t>
            </w:r>
            <w:r w:rsidRPr="003E0069">
              <w:rPr>
                <w:rFonts w:ascii="Times New Roman" w:hAnsi="Times New Roman" w:cs="Times New Roman"/>
                <w:sz w:val="20"/>
                <w:szCs w:val="20"/>
              </w:rPr>
              <w:fldChar w:fldCharType="end"/>
            </w:r>
          </w:p>
          <w:p w14:paraId="237C2963"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II cohort</w:t>
            </w:r>
          </w:p>
          <w:p w14:paraId="6D4C72C9"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Canada </w:t>
            </w:r>
          </w:p>
        </w:tc>
        <w:tc>
          <w:tcPr>
            <w:tcW w:w="882" w:type="pct"/>
          </w:tcPr>
          <w:p w14:paraId="28DC6F39"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Patients attending 18 physiotherapy and chiropractic clinics in urban and rural Alberta and Saskatchewan with acute WAD--complaints of neck pain of &lt; 6 weeks duration as a result of MVC; Dec 2008 to May 2010; Excluded those &lt;18 years of age and inability to speak or read English. N=72</w:t>
            </w:r>
          </w:p>
        </w:tc>
        <w:tc>
          <w:tcPr>
            <w:cnfStyle w:val="000010000000" w:firstRow="0" w:lastRow="0" w:firstColumn="0" w:lastColumn="0" w:oddVBand="1" w:evenVBand="0" w:oddHBand="0" w:evenHBand="0" w:firstRowFirstColumn="0" w:firstRowLastColumn="0" w:lastRowFirstColumn="0" w:lastRowLastColumn="0"/>
            <w:tcW w:w="905" w:type="pct"/>
          </w:tcPr>
          <w:p w14:paraId="2BA3AE42"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rognostic factors (6 weeks post MVC): SOPA, PBPI, PCS. Analyses controlled for the following confounders: age, sex, history of WAD, baseline pain intensity (where pain was the outcome) and baseline disability (where disability was the outcome).</w:t>
            </w:r>
          </w:p>
        </w:tc>
        <w:tc>
          <w:tcPr>
            <w:tcW w:w="685" w:type="pct"/>
          </w:tcPr>
          <w:p w14:paraId="4160D791"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Follow-up at 3 (n=55) and 6 months post-MVC (n=48)</w:t>
            </w:r>
          </w:p>
        </w:tc>
        <w:tc>
          <w:tcPr>
            <w:cnfStyle w:val="000010000000" w:firstRow="0" w:lastRow="0" w:firstColumn="0" w:lastColumn="0" w:oddVBand="1" w:evenVBand="0" w:oddHBand="0" w:evenHBand="0" w:firstRowFirstColumn="0" w:firstRowLastColumn="0" w:lastRowFirstColumn="0" w:lastRowLastColumn="0"/>
            <w:tcW w:w="866" w:type="pct"/>
          </w:tcPr>
          <w:p w14:paraId="3B3ABB5B"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ain intensity (11 point NRS) and disability (Whiplash Disability Questionnaire).</w:t>
            </w:r>
          </w:p>
        </w:tc>
        <w:tc>
          <w:tcPr>
            <w:tcW w:w="1054" w:type="pct"/>
          </w:tcPr>
          <w:p w14:paraId="57325831"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 adjusted analyses: Greater control beliefs predicted less pain and less disability at 6 months (but not 3 months). Belief in a medical cure was associated with more pain and more disability at 6 months (but not 3 months). Greater belief that pain is permanent predicted greater pain and disability at 3 and 6 months. Greater catastrophization predicted greater pain at 3 and 6 months and greater disability at 3 months.  Greater belief that pain is mysterious was associated with greater disability at six months, but not three months.</w:t>
            </w:r>
          </w:p>
        </w:tc>
      </w:tr>
      <w:tr w:rsidR="001C1DC1" w:rsidRPr="003E0069" w14:paraId="009581E5"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3A574937" w14:textId="0E277489"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Buitenhuis et al. 2006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8]</w:t>
            </w:r>
            <w:r w:rsidRPr="003E0069">
              <w:rPr>
                <w:rFonts w:ascii="Times New Roman" w:eastAsiaTheme="minorEastAsia" w:hAnsi="Times New Roman" w:cs="Times New Roman"/>
                <w:bCs/>
                <w:color w:val="000000"/>
                <w:sz w:val="20"/>
                <w:szCs w:val="20"/>
                <w:lang w:eastAsia="en-CA"/>
              </w:rPr>
              <w:fldChar w:fldCharType="end"/>
            </w:r>
          </w:p>
          <w:p w14:paraId="41A0A1C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4A6AAD6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he Netherlands</w:t>
            </w:r>
          </w:p>
        </w:tc>
        <w:tc>
          <w:tcPr>
            <w:tcW w:w="882" w:type="pct"/>
          </w:tcPr>
          <w:p w14:paraId="798C048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ersons initiating personal injury insurance compensation claims at a Dutch insurance company; aged 18-65; soft tissue injuries only; injuries occurred in a car. Excluded those with history of chronic pain, LOC and those with no physical complaints. </w:t>
            </w:r>
            <w:r w:rsidRPr="003E0069">
              <w:rPr>
                <w:rFonts w:ascii="Times New Roman" w:eastAsiaTheme="minorEastAsia" w:hAnsi="Times New Roman" w:cs="Times New Roman"/>
                <w:bCs/>
                <w:color w:val="000000"/>
                <w:sz w:val="20"/>
                <w:szCs w:val="20"/>
                <w:lang w:eastAsia="en-CA"/>
              </w:rPr>
              <w:lastRenderedPageBreak/>
              <w:t xml:space="preserve">N=240. </w:t>
            </w:r>
          </w:p>
        </w:tc>
        <w:tc>
          <w:tcPr>
            <w:cnfStyle w:val="000010000000" w:firstRow="0" w:lastRow="0" w:firstColumn="0" w:lastColumn="0" w:oddVBand="1" w:evenVBand="0" w:oddHBand="0" w:evenHBand="0" w:firstRowFirstColumn="0" w:firstRowLastColumn="0" w:lastRowFirstColumn="0" w:lastRowLastColumn="0"/>
            <w:tcW w:w="905" w:type="pct"/>
          </w:tcPr>
          <w:p w14:paraId="0B97091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rognostic factors: PTSD (ascertained by Self-Rating Scale for PTSD: SRS-PTSD: dichotomized to yes/no); gender, age, neck pain, dizziness.</w:t>
            </w:r>
          </w:p>
        </w:tc>
        <w:tc>
          <w:tcPr>
            <w:tcW w:w="685" w:type="pct"/>
          </w:tcPr>
          <w:p w14:paraId="3C445AA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Baseline at median 21 days post-collision. Follow-up at 6 and 12 months. N=208 (79 with post-whiplash syndrome) at 6 months and 190 (62 with post-whiplash syndrome) at 12 </w:t>
            </w:r>
            <w:r w:rsidRPr="003E0069">
              <w:rPr>
                <w:rFonts w:ascii="Times New Roman" w:eastAsiaTheme="minorEastAsia" w:hAnsi="Times New Roman" w:cs="Times New Roman"/>
                <w:bCs/>
                <w:color w:val="000000"/>
                <w:sz w:val="20"/>
                <w:szCs w:val="20"/>
                <w:lang w:eastAsia="en-CA"/>
              </w:rPr>
              <w:lastRenderedPageBreak/>
              <w:t>months</w:t>
            </w:r>
          </w:p>
        </w:tc>
        <w:tc>
          <w:tcPr>
            <w:cnfStyle w:val="000010000000" w:firstRow="0" w:lastRow="0" w:firstColumn="0" w:lastColumn="0" w:oddVBand="1" w:evenVBand="0" w:oddHBand="0" w:evenHBand="0" w:firstRowFirstColumn="0" w:firstRowLastColumn="0" w:lastRowFirstColumn="0" w:lastRowLastColumn="0"/>
            <w:tcW w:w="866" w:type="pct"/>
          </w:tcPr>
          <w:p w14:paraId="25565AF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ost-whiplash syndrome, as defined as persistent neck pain.</w:t>
            </w:r>
          </w:p>
        </w:tc>
        <w:tc>
          <w:tcPr>
            <w:tcW w:w="1054" w:type="pct"/>
          </w:tcPr>
          <w:p w14:paraId="7CED56BA" w14:textId="3EA732C8"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t each assessment point, PTSD was more prevalent in those with persistent neck pain than those without. After adjusting for neck pain, PTSD (yes/no) at baseline did not predict persistent neck pain. However, without adjusting for neck pain (if neck pain is on causal pathway), presence of PTSD did predict persistent neck pain (OR</w:t>
            </w:r>
            <w:r w:rsidR="003A1697">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 xml:space="preserve">13.94, </w:t>
            </w:r>
            <w:r w:rsidR="003A1697">
              <w:rPr>
                <w:rFonts w:ascii="Times New Roman" w:eastAsiaTheme="minorEastAsia" w:hAnsi="Times New Roman" w:cs="Times New Roman"/>
                <w:bCs/>
                <w:color w:val="000000"/>
                <w:sz w:val="20"/>
                <w:szCs w:val="20"/>
                <w:lang w:eastAsia="en-CA"/>
              </w:rPr>
              <w:t xml:space="preserve">95 % CI </w:t>
            </w:r>
            <w:r w:rsidRPr="003E0069">
              <w:rPr>
                <w:rFonts w:ascii="Times New Roman" w:eastAsiaTheme="minorEastAsia" w:hAnsi="Times New Roman" w:cs="Times New Roman"/>
                <w:bCs/>
                <w:color w:val="000000"/>
                <w:sz w:val="20"/>
                <w:szCs w:val="20"/>
                <w:lang w:eastAsia="en-CA"/>
              </w:rPr>
              <w:lastRenderedPageBreak/>
              <w:t>1.76</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10.6 and OR</w:t>
            </w:r>
            <w:r w:rsidR="003A1697">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 xml:space="preserve">7.52, </w:t>
            </w:r>
            <w:r w:rsidR="003A1697">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58</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5.72 at 6 and 12 months). When looking at subscale scores of the SRS-PTSD, baseline # hyperarousal symptoms (OR</w:t>
            </w:r>
            <w:r w:rsidR="003A1697">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 xml:space="preserve">1.99, </w:t>
            </w:r>
            <w:r w:rsidR="003A1697">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13</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50), neck pain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50, </w:t>
            </w:r>
            <w:r w:rsidR="003A1697">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14</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87) and gender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0.21, </w:t>
            </w:r>
            <w:r w:rsidR="003A1697">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0.06</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0.75) predicted persistent neck pain at 6 months and # of hyperarousal symptoms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2.25, </w:t>
            </w:r>
            <w:r w:rsidR="003A1697">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28</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95), and neck pain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55, </w:t>
            </w:r>
            <w:r w:rsidR="003A1697">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18</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03) predicted persistent neck pain at 12 months.</w:t>
            </w:r>
          </w:p>
          <w:p w14:paraId="38250DF7"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67983CF5"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02A4D469" w14:textId="46E1BAE9"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Buitenhuis et al. 2006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9]</w:t>
            </w:r>
            <w:r w:rsidRPr="003E0069">
              <w:rPr>
                <w:rFonts w:ascii="Times New Roman" w:eastAsiaTheme="minorEastAsia" w:hAnsi="Times New Roman" w:cs="Times New Roman"/>
                <w:bCs/>
                <w:color w:val="000000"/>
                <w:sz w:val="20"/>
                <w:szCs w:val="20"/>
                <w:lang w:eastAsia="en-CA"/>
              </w:rPr>
              <w:fldChar w:fldCharType="end"/>
            </w:r>
          </w:p>
          <w:p w14:paraId="087565B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1ACACFF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he Netherlands</w:t>
            </w:r>
          </w:p>
        </w:tc>
        <w:tc>
          <w:tcPr>
            <w:tcW w:w="882" w:type="pct"/>
          </w:tcPr>
          <w:p w14:paraId="7199ED34"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ersons initiating personal injury insurance compensation claims at a Dutch insurance company; neck complaints after a MVC; aged 18-65; neck complaints and soft tissue injuries only. Excluded those with history of chronic pain, LOC. N=367, of whom N=211 had neck complaints at time of completing baseline questionnaire and were eligible to complete the TSK</w:t>
            </w:r>
          </w:p>
        </w:tc>
        <w:tc>
          <w:tcPr>
            <w:cnfStyle w:val="000010000000" w:firstRow="0" w:lastRow="0" w:firstColumn="0" w:lastColumn="0" w:oddVBand="1" w:evenVBand="0" w:oddHBand="0" w:evenHBand="0" w:firstRowFirstColumn="0" w:firstRowLastColumn="0" w:lastRowFirstColumn="0" w:lastRowLastColumn="0"/>
            <w:tcW w:w="905" w:type="pct"/>
          </w:tcPr>
          <w:p w14:paraId="392DD1E3" w14:textId="1E5AAC12"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Tampa Scale of Kines</w:t>
            </w:r>
            <w:r w:rsidR="00D42380">
              <w:rPr>
                <w:rFonts w:ascii="Times New Roman" w:eastAsiaTheme="minorEastAsia" w:hAnsi="Times New Roman" w:cs="Times New Roman"/>
                <w:bCs/>
                <w:color w:val="000000"/>
                <w:sz w:val="20"/>
                <w:szCs w:val="20"/>
                <w:lang w:eastAsia="en-CA"/>
              </w:rPr>
              <w:t>i</w:t>
            </w:r>
            <w:r w:rsidRPr="003E0069">
              <w:rPr>
                <w:rFonts w:ascii="Times New Roman" w:eastAsiaTheme="minorEastAsia" w:hAnsi="Times New Roman" w:cs="Times New Roman"/>
                <w:bCs/>
                <w:color w:val="000000"/>
                <w:sz w:val="20"/>
                <w:szCs w:val="20"/>
                <w:lang w:eastAsia="en-CA"/>
              </w:rPr>
              <w:t xml:space="preserve">ophobia (TSK – Dutch version); age, gender; head restraints; collision anticipated; seat in car; seatbelt use; symptoms, all on 0-10 scale: neck and headache pain intensity neck stiffness, restricted neck movement, radiating pain in arms, concentration problems, difficulty reading, difficulty conversing, dizziness; use of medication; sleep disturbance; daily duration of pain (1-5); onset of neck pain (hours after </w:t>
            </w:r>
            <w:r w:rsidRPr="003E0069">
              <w:rPr>
                <w:rFonts w:ascii="Times New Roman" w:eastAsiaTheme="minorEastAsia" w:hAnsi="Times New Roman" w:cs="Times New Roman"/>
                <w:bCs/>
                <w:color w:val="000000"/>
                <w:sz w:val="20"/>
                <w:szCs w:val="20"/>
                <w:lang w:eastAsia="en-CA"/>
              </w:rPr>
              <w:lastRenderedPageBreak/>
              <w:t xml:space="preserve">collision); collision occurred in first three months of study. </w:t>
            </w:r>
          </w:p>
          <w:p w14:paraId="2DD9BDD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1553D84A"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Baseline at median 32 days post-crash. Follow-up at 6 and 12 months. N at follow-up not reported.</w:t>
            </w:r>
          </w:p>
        </w:tc>
        <w:tc>
          <w:tcPr>
            <w:cnfStyle w:val="000010000000" w:firstRow="0" w:lastRow="0" w:firstColumn="0" w:lastColumn="0" w:oddVBand="1" w:evenVBand="0" w:oddHBand="0" w:evenHBand="0" w:firstRowFirstColumn="0" w:firstRowLastColumn="0" w:lastRowFirstColumn="0" w:lastRowLastColumn="0"/>
            <w:tcW w:w="866" w:type="pct"/>
          </w:tcPr>
          <w:p w14:paraId="4C9D4EC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reported neck pain (yes/no)</w:t>
            </w:r>
          </w:p>
        </w:tc>
        <w:tc>
          <w:tcPr>
            <w:tcW w:w="1054" w:type="pct"/>
          </w:tcPr>
          <w:p w14:paraId="49E4BFA0"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TSK predicted neck pain duration only when symptoms not included in the multivariable model.  </w:t>
            </w:r>
          </w:p>
        </w:tc>
      </w:tr>
      <w:tr w:rsidR="001C1DC1" w:rsidRPr="003E0069" w14:paraId="49F21BA3"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5667690E" w14:textId="0FC6B170"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Buitenhuis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0]</w:t>
            </w:r>
            <w:r w:rsidRPr="003E0069">
              <w:rPr>
                <w:rFonts w:ascii="Times New Roman" w:eastAsiaTheme="minorEastAsia" w:hAnsi="Times New Roman" w:cs="Times New Roman"/>
                <w:bCs/>
                <w:color w:val="000000"/>
                <w:sz w:val="20"/>
                <w:szCs w:val="20"/>
                <w:lang w:eastAsia="en-CA"/>
              </w:rPr>
              <w:fldChar w:fldCharType="end"/>
            </w:r>
          </w:p>
          <w:p w14:paraId="5836270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308556A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he Netherlands</w:t>
            </w:r>
          </w:p>
        </w:tc>
        <w:tc>
          <w:tcPr>
            <w:tcW w:w="882" w:type="pct"/>
          </w:tcPr>
          <w:p w14:paraId="0659DCE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ersons initiating personal injury insurance compensation claims at a Dutch insurance company; neck complaints after a MVC; aged 18-65; neck complaints and soft tissue injuries only. Excluded those with history of chronic pain, LOC &gt; 1 minute. N=140 met inclusion/exclusion criteria.</w:t>
            </w:r>
          </w:p>
        </w:tc>
        <w:tc>
          <w:tcPr>
            <w:cnfStyle w:val="000010000000" w:firstRow="0" w:lastRow="0" w:firstColumn="0" w:lastColumn="0" w:oddVBand="1" w:evenVBand="0" w:oddHBand="0" w:evenHBand="0" w:firstRowFirstColumn="0" w:firstRowLastColumn="0" w:lastRowFirstColumn="0" w:lastRowLastColumn="0"/>
            <w:tcW w:w="905" w:type="pct"/>
          </w:tcPr>
          <w:p w14:paraId="407B243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Pain Catastrophizing Scale (PCS); Causal Beliefs Questionnaire-Whiplash (4 scales: attribution of symptoms to psychological factors, to having had a severe injury, to vertebral origins, to muscular origins) plus one item attributing symptoms to whiplash; age; gender. Baseline measures at median of 25 days post-crash.</w:t>
            </w:r>
          </w:p>
        </w:tc>
        <w:tc>
          <w:tcPr>
            <w:tcW w:w="685" w:type="pct"/>
          </w:tcPr>
          <w:p w14:paraId="4F2822B9"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6 and 12 months. N=122 at 6 months and 110 at 12 months.</w:t>
            </w:r>
          </w:p>
        </w:tc>
        <w:tc>
          <w:tcPr>
            <w:cnfStyle w:val="000010000000" w:firstRow="0" w:lastRow="0" w:firstColumn="0" w:lastColumn="0" w:oddVBand="1" w:evenVBand="0" w:oddHBand="0" w:evenHBand="0" w:firstRowFirstColumn="0" w:firstRowLastColumn="0" w:lastRowFirstColumn="0" w:lastRowLastColumn="0"/>
            <w:tcW w:w="866" w:type="pct"/>
          </w:tcPr>
          <w:p w14:paraId="51C8F28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esence of post whiplash syndrome (as determined by self-reported presence of neck pain: yes/no); Neck Disability Index scores.</w:t>
            </w:r>
          </w:p>
        </w:tc>
        <w:tc>
          <w:tcPr>
            <w:tcW w:w="1054" w:type="pct"/>
          </w:tcPr>
          <w:p w14:paraId="250C8D98" w14:textId="4EDDB1C1"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t 6 months, post-whiplash syndrome (neck pain) was predicted by the following baseline measures (ORs and 95% CIs): NDI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1.20, 1.08</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32), CBQ-W psychological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4.34, 1.56</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2.03), vertebral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3.69, 1.47</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9.26) and whiplash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3.43, 1.62</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7.27), and PCS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89, .81</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96). At 23 months, post-whiplash syndrome was predicted by: baseline NDI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1.16, 1.06</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26), CBQ-W psychological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2.67, 1.09</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6.53) and whiplash (</w:t>
            </w:r>
            <w:r w:rsidR="003A1697">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2.66, 1.33</w:t>
            </w:r>
            <w:r w:rsidR="003A1697">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5.31)</w:t>
            </w:r>
          </w:p>
          <w:p w14:paraId="6DA0B95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553C842C"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681B1381" w14:textId="18679C0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Buitenhuis et al.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1]</w:t>
            </w:r>
            <w:r w:rsidRPr="003E0069">
              <w:rPr>
                <w:rFonts w:ascii="Times New Roman" w:eastAsiaTheme="minorEastAsia" w:hAnsi="Times New Roman" w:cs="Times New Roman"/>
                <w:bCs/>
                <w:color w:val="000000"/>
                <w:sz w:val="20"/>
                <w:szCs w:val="20"/>
                <w:lang w:eastAsia="en-CA"/>
              </w:rPr>
              <w:fldChar w:fldCharType="end"/>
            </w:r>
          </w:p>
          <w:p w14:paraId="71C82D27"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2779239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he Netherlands</w:t>
            </w:r>
          </w:p>
        </w:tc>
        <w:tc>
          <w:tcPr>
            <w:tcW w:w="882" w:type="pct"/>
          </w:tcPr>
          <w:p w14:paraId="6D56F30D" w14:textId="109E2BB8" w:rsidR="001C1DC1" w:rsidRPr="003E0069" w:rsidRDefault="001C1DC1" w:rsidP="0098703E">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ersons initiating personal injury insurance compensation claims at a Dutch insurance company; neck complaints after a MVC; aged 18-65; neck complaints and soft tissue injuries only. Excluded those with history of chronic pain, self-reported LOC &gt; 1 minute. (Included some participants from </w:t>
            </w:r>
            <w:r w:rsidRPr="003E0069">
              <w:rPr>
                <w:rFonts w:ascii="Times New Roman" w:eastAsiaTheme="minorEastAsia" w:hAnsi="Times New Roman" w:cs="Times New Roman"/>
                <w:bCs/>
                <w:color w:val="000000"/>
                <w:sz w:val="20"/>
                <w:szCs w:val="20"/>
                <w:lang w:eastAsia="en-CA"/>
              </w:rPr>
              <w:lastRenderedPageBreak/>
              <w:t xml:space="preserve">Buitenhuis et al.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UzPC9SZWNOdW0+PERpc3BsYXlUZXh0Pls4LTEwXTwvRGlzcGxheVRleHQ+PHJl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jUxNDMyOCZhbXA7cmZ0Lmlzc249MDc0OS04
MDQ3JmFtcDtyZnQudm9sdW1lPTIyJmFtcDtyZnQuaXNzdWU9MyZhbXA7cmZ0LnNwYWdlPTI3MiZh
bXA7cmZ0LnBhZ2VzPTI3Mi03JmFtcDtyZnQuZGF0ZT0yMDA2JmFtcDtyZnQuanRpdGxlPUNsaW5p
Y2FsK0pvdXJuYWwrb2YrUGFpbiZhbXA7cmZ0LmF0aXRsZT1DYW4ra2luZXNpb3Bob2JpYStwcmVk
aWN0K3RoZStkdXJhdGlvbitvZituZWNrK3N5bXB0b21zK2luK2FjdXRlK3doaXBsYXNoJTNGLiZh
bXA7cmZ0LmF1bGFzdD1CdWl0ZW5odWlz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1aXRlbmh1aXM8L0F1dGhvcj48WWVhcj4yMDA2PC9ZZWFyPjxSZWNOdW0+MjU8L1JlY051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CdWl0ZW5odWlzPC9BdXRob3I+PFllYXI+MjAwNjwvWWVh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jUxNDMyOCZhbXA7cmZ0Lmlzc249MDc0OS04
MDQ3JmFtcDtyZnQudm9sdW1lPTIyJmFtcDtyZnQuaXNzdWU9MyZhbXA7cmZ0LnNwYWdlPTI3MiZh
bXA7cmZ0LnBhZ2VzPTI3Mi03JmFtcDtyZnQuZGF0ZT0yMDA2JmFtcDtyZnQuanRpdGxlPUNsaW5p
Y2FsK0pvdXJuYWwrb2YrUGFpbiZhbXA7cmZ0LmF0aXRsZT1DYW4ra2luZXNpb3Bob2JpYStwcmVk
aWN0K3RoZStkdXJhdGlvbitvZituZWNrK3N5bXB0b21zK2luK2FjdXRlK3doaXBsYXNoJTNGLiZh
bXA7cmZ0LmF1bGFzdD1CdWl0ZW5odWlz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1aXRlbmh1aXM8L0F1dGhvcj48WWVhcj4yMDA2PC9ZZWFyPjxSZWNOdW0+MjU8L1JlY051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8-1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N=879 met inclusion/exclusion criteria.</w:t>
            </w:r>
          </w:p>
        </w:tc>
        <w:tc>
          <w:tcPr>
            <w:cnfStyle w:val="000010000000" w:firstRow="0" w:lastRow="0" w:firstColumn="0" w:lastColumn="0" w:oddVBand="1" w:evenVBand="0" w:oddHBand="0" w:evenHBand="0" w:firstRowFirstColumn="0" w:firstRowLastColumn="0" w:lastRowFirstColumn="0" w:lastRowLastColumn="0"/>
            <w:tcW w:w="905" w:type="pct"/>
          </w:tcPr>
          <w:p w14:paraId="3BB7377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rognostic factors: At point of accident: Age, gender, employment, minimal education required for described work. Initial questionnaire data at median of 21 days: neck pain intensity, neck stiffness, restricted neck movements, radiating pain in arms, paresthesia, concentration complaints headache intensity (all of 0-10 scale); presence of </w:t>
            </w:r>
            <w:r w:rsidRPr="003E0069">
              <w:rPr>
                <w:rFonts w:ascii="Times New Roman" w:eastAsiaTheme="minorEastAsia" w:hAnsi="Times New Roman" w:cs="Times New Roman"/>
                <w:bCs/>
                <w:color w:val="000000"/>
                <w:sz w:val="20"/>
                <w:szCs w:val="20"/>
                <w:lang w:eastAsia="en-CA"/>
              </w:rPr>
              <w:lastRenderedPageBreak/>
              <w:t>dizziness, use of pain medication (both yes/no). Work disability/working fewer hours (yes/no).</w:t>
            </w:r>
          </w:p>
          <w:p w14:paraId="7ED72F2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203A1A4F"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at 6 months and 12 months. N=809 at 6 months and 832 at 12 months.</w:t>
            </w:r>
          </w:p>
        </w:tc>
        <w:tc>
          <w:tcPr>
            <w:cnfStyle w:val="000010000000" w:firstRow="0" w:lastRow="0" w:firstColumn="0" w:lastColumn="0" w:oddVBand="1" w:evenVBand="0" w:oddHBand="0" w:evenHBand="0" w:firstRowFirstColumn="0" w:firstRowLastColumn="0" w:lastRowFirstColumn="0" w:lastRowLastColumn="0"/>
            <w:tcW w:w="866" w:type="pct"/>
          </w:tcPr>
          <w:p w14:paraId="70100277"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reported neck pain intensity, neck stiffness, restricted neck movements, radiating pain in arms, paresthesia, concentration complaints headache intensity (all of 0-10 scale); presence of dizziness, use of pain medication (both yes/no). Work disability/working fewer hours (yes/no).</w:t>
            </w:r>
          </w:p>
        </w:tc>
        <w:tc>
          <w:tcPr>
            <w:tcW w:w="1054" w:type="pct"/>
          </w:tcPr>
          <w:p w14:paraId="313B9128" w14:textId="79CCCD20" w:rsidR="001C1DC1" w:rsidRPr="003E0069" w:rsidRDefault="001C1DC1" w:rsidP="00EE4301">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Multivariable model of complaints at 21 days which predicted work disability at 6 months: greater concentration complaints (β=0.22, 95% CI 1.</w:t>
            </w:r>
            <w:r w:rsidR="00441DC5" w:rsidRPr="003E0069">
              <w:rPr>
                <w:rFonts w:ascii="Times New Roman" w:eastAsiaTheme="minorEastAsia" w:hAnsi="Times New Roman" w:cs="Times New Roman"/>
                <w:bCs/>
                <w:color w:val="000000"/>
                <w:sz w:val="20"/>
                <w:szCs w:val="20"/>
                <w:lang w:eastAsia="en-CA"/>
              </w:rPr>
              <w:t>1</w:t>
            </w:r>
            <w:r w:rsidR="00441DC5">
              <w:rPr>
                <w:rFonts w:ascii="Times New Roman" w:eastAsiaTheme="minorEastAsia" w:hAnsi="Times New Roman" w:cs="Times New Roman"/>
                <w:bCs/>
                <w:color w:val="000000"/>
                <w:sz w:val="20"/>
                <w:szCs w:val="20"/>
                <w:lang w:eastAsia="en-CA"/>
              </w:rPr>
              <w:t xml:space="preserve">5, </w:t>
            </w:r>
            <w:r w:rsidRPr="003E0069">
              <w:rPr>
                <w:rFonts w:ascii="Times New Roman" w:eastAsiaTheme="minorEastAsia" w:hAnsi="Times New Roman" w:cs="Times New Roman"/>
                <w:bCs/>
                <w:color w:val="000000"/>
                <w:sz w:val="20"/>
                <w:szCs w:val="20"/>
                <w:lang w:eastAsia="en-CA"/>
              </w:rPr>
              <w:t>1.36). Higher age and greater headache were of borderline significance (β=0.</w:t>
            </w:r>
            <w:r w:rsidR="00441DC5" w:rsidRPr="003E0069">
              <w:rPr>
                <w:rFonts w:ascii="Times New Roman" w:eastAsiaTheme="minorEastAsia" w:hAnsi="Times New Roman" w:cs="Times New Roman"/>
                <w:bCs/>
                <w:color w:val="000000"/>
                <w:sz w:val="20"/>
                <w:szCs w:val="20"/>
                <w:lang w:eastAsia="en-CA"/>
              </w:rPr>
              <w:t>0</w:t>
            </w:r>
            <w:r w:rsidR="00441DC5">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95% CI 0.999-1.04 and 0.09, 95% CI 0.99</w:t>
            </w:r>
            <w:r w:rsidR="00441DC5">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21). Multivariable model of complaints at 21 days which predicted work disability at 12 month</w:t>
            </w:r>
            <w:r w:rsidR="005937AF">
              <w:rPr>
                <w:rFonts w:ascii="Times New Roman" w:eastAsiaTheme="minorEastAsia" w:hAnsi="Times New Roman" w:cs="Times New Roman"/>
                <w:bCs/>
                <w:color w:val="000000"/>
                <w:sz w:val="20"/>
                <w:szCs w:val="20"/>
                <w:lang w:eastAsia="en-CA"/>
              </w:rPr>
              <w:t>s</w:t>
            </w:r>
            <w:r w:rsidRPr="003E0069">
              <w:rPr>
                <w:rFonts w:ascii="Times New Roman" w:eastAsiaTheme="minorEastAsia" w:hAnsi="Times New Roman" w:cs="Times New Roman"/>
                <w:bCs/>
                <w:color w:val="000000"/>
                <w:sz w:val="20"/>
                <w:szCs w:val="20"/>
                <w:lang w:eastAsia="en-CA"/>
              </w:rPr>
              <w:t>: older age (β=0.</w:t>
            </w:r>
            <w:r w:rsidR="00441DC5" w:rsidRPr="003E0069">
              <w:rPr>
                <w:rFonts w:ascii="Times New Roman" w:eastAsiaTheme="minorEastAsia" w:hAnsi="Times New Roman" w:cs="Times New Roman"/>
                <w:bCs/>
                <w:color w:val="000000"/>
                <w:sz w:val="20"/>
                <w:szCs w:val="20"/>
                <w:lang w:eastAsia="en-CA"/>
              </w:rPr>
              <w:t>0</w:t>
            </w:r>
            <w:r w:rsidR="00441DC5">
              <w:rPr>
                <w:rFonts w:ascii="Times New Roman" w:eastAsiaTheme="minorEastAsia" w:hAnsi="Times New Roman" w:cs="Times New Roman"/>
                <w:bCs/>
                <w:color w:val="000000"/>
                <w:sz w:val="20"/>
                <w:szCs w:val="20"/>
                <w:lang w:eastAsia="en-CA"/>
              </w:rPr>
              <w:t>3</w:t>
            </w:r>
            <w:r w:rsidRPr="003E0069">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lastRenderedPageBreak/>
              <w:t>95% CI 1.004</w:t>
            </w:r>
            <w:r w:rsidR="00441DC5">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05); greater concentration complaints (β=0.</w:t>
            </w:r>
            <w:r w:rsidR="00EE4301" w:rsidRPr="003E0069">
              <w:rPr>
                <w:rFonts w:ascii="Times New Roman" w:eastAsiaTheme="minorEastAsia" w:hAnsi="Times New Roman" w:cs="Times New Roman"/>
                <w:bCs/>
                <w:color w:val="000000"/>
                <w:sz w:val="20"/>
                <w:szCs w:val="20"/>
                <w:lang w:eastAsia="en-CA"/>
              </w:rPr>
              <w:t>2</w:t>
            </w:r>
            <w:r w:rsidR="00EE4301">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95% CI 1.</w:t>
            </w:r>
            <w:r w:rsidR="00EE4301" w:rsidRPr="003E0069">
              <w:rPr>
                <w:rFonts w:ascii="Times New Roman" w:eastAsiaTheme="minorEastAsia" w:hAnsi="Times New Roman" w:cs="Times New Roman"/>
                <w:bCs/>
                <w:color w:val="000000"/>
                <w:sz w:val="20"/>
                <w:szCs w:val="20"/>
                <w:lang w:eastAsia="en-CA"/>
              </w:rPr>
              <w:t>1</w:t>
            </w:r>
            <w:r w:rsidR="00EE4301">
              <w:rPr>
                <w:rFonts w:ascii="Times New Roman" w:eastAsiaTheme="minorEastAsia" w:hAnsi="Times New Roman" w:cs="Times New Roman"/>
                <w:bCs/>
                <w:color w:val="000000"/>
                <w:sz w:val="20"/>
                <w:szCs w:val="20"/>
                <w:lang w:eastAsia="en-CA"/>
              </w:rPr>
              <w:t xml:space="preserve">3, </w:t>
            </w:r>
            <w:r w:rsidRPr="003E0069">
              <w:rPr>
                <w:rFonts w:ascii="Times New Roman" w:eastAsiaTheme="minorEastAsia" w:hAnsi="Times New Roman" w:cs="Times New Roman"/>
                <w:bCs/>
                <w:color w:val="000000"/>
                <w:sz w:val="20"/>
                <w:szCs w:val="20"/>
                <w:lang w:eastAsia="en-CA"/>
              </w:rPr>
              <w:t>1.</w:t>
            </w:r>
            <w:r w:rsidR="00EE4301" w:rsidRPr="003E0069">
              <w:rPr>
                <w:rFonts w:ascii="Times New Roman" w:eastAsiaTheme="minorEastAsia" w:hAnsi="Times New Roman" w:cs="Times New Roman"/>
                <w:bCs/>
                <w:color w:val="000000"/>
                <w:sz w:val="20"/>
                <w:szCs w:val="20"/>
                <w:lang w:eastAsia="en-CA"/>
              </w:rPr>
              <w:t>3</w:t>
            </w:r>
            <w:r w:rsidR="00EE4301">
              <w:rPr>
                <w:rFonts w:ascii="Times New Roman" w:eastAsiaTheme="minorEastAsia" w:hAnsi="Times New Roman" w:cs="Times New Roman"/>
                <w:bCs/>
                <w:color w:val="000000"/>
                <w:sz w:val="20"/>
                <w:szCs w:val="20"/>
                <w:lang w:eastAsia="en-CA"/>
              </w:rPr>
              <w:t>7</w:t>
            </w:r>
            <w:r w:rsidRPr="003E0069">
              <w:rPr>
                <w:rFonts w:ascii="Times New Roman" w:eastAsiaTheme="minorEastAsia" w:hAnsi="Times New Roman" w:cs="Times New Roman"/>
                <w:bCs/>
                <w:color w:val="000000"/>
                <w:sz w:val="20"/>
                <w:szCs w:val="20"/>
                <w:lang w:eastAsia="en-CA"/>
              </w:rPr>
              <w:t>).</w:t>
            </w:r>
          </w:p>
        </w:tc>
      </w:tr>
      <w:tr w:rsidR="001C1DC1" w:rsidRPr="003E0069" w14:paraId="2886E90F"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0DA76142" w14:textId="400E8D0F"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rroll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3]</w:t>
            </w:r>
            <w:r w:rsidRPr="003E0069">
              <w:rPr>
                <w:rFonts w:ascii="Times New Roman" w:eastAsiaTheme="minorEastAsia" w:hAnsi="Times New Roman" w:cs="Times New Roman"/>
                <w:bCs/>
                <w:color w:val="000000"/>
                <w:sz w:val="20"/>
                <w:szCs w:val="20"/>
                <w:lang w:eastAsia="en-CA"/>
              </w:rPr>
              <w:fldChar w:fldCharType="end"/>
            </w:r>
          </w:p>
          <w:p w14:paraId="694AC93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75160B3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69B8F45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dults making a traffic injury claim or treated for traffic injuries; injury occurred between December 1997 and November 1999; self-reported post-collision neck pain; excluded those hospitalized &gt; 2 days and those with baseline data &gt; 42 days post-crash. N=6,021</w:t>
            </w:r>
          </w:p>
        </w:tc>
        <w:tc>
          <w:tcPr>
            <w:cnfStyle w:val="000010000000" w:firstRow="0" w:lastRow="0" w:firstColumn="0" w:lastColumn="0" w:oddVBand="1" w:evenVBand="0" w:oddHBand="0" w:evenHBand="0" w:firstRowFirstColumn="0" w:firstRowLastColumn="0" w:lastRowFirstColumn="0" w:lastRowLastColumn="0"/>
            <w:tcW w:w="905" w:type="pct"/>
          </w:tcPr>
          <w:p w14:paraId="7783038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 Expectations for recovery: expect to get better quickly, get better slowly, never get better, don’t know. Adjusted for socio-demographic factors, self-reported prior health/injuries; direction of impact; pain extent and intensity after the crash; other injuries besides WAD; hospitalization after crash; health care received and post-crash symptoms.</w:t>
            </w:r>
          </w:p>
        </w:tc>
        <w:tc>
          <w:tcPr>
            <w:tcW w:w="685" w:type="pct"/>
          </w:tcPr>
          <w:p w14:paraId="782B1BEB"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t median of 11 days post-crash. Follow-up at 6 weeks, 3, 6, 9 and 12 months (followed until recovery occurred). N=5698 with at least one follow-up data point.</w:t>
            </w:r>
          </w:p>
        </w:tc>
        <w:tc>
          <w:tcPr>
            <w:cnfStyle w:val="000010000000" w:firstRow="0" w:lastRow="0" w:firstColumn="0" w:lastColumn="0" w:oddVBand="1" w:evenVBand="0" w:oddHBand="0" w:evenHBand="0" w:firstRowFirstColumn="0" w:firstRowLastColumn="0" w:lastRowFirstColumn="0" w:lastRowLastColumn="0"/>
            <w:tcW w:w="866" w:type="pct"/>
          </w:tcPr>
          <w:p w14:paraId="28DB0A7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Recovery, assessed in three ways: self-reported global recovery (all better or quite a bit of improvement vs. some improvement, no improvement or getting worse); pain resolution (self-rated neck pain intensity of 0-1 vs. 2-10 on 11-point NRS); disability resolution (Pain Disability Index score of 0 vs. 1-70). </w:t>
            </w:r>
          </w:p>
        </w:tc>
        <w:tc>
          <w:tcPr>
            <w:tcW w:w="1054" w:type="pct"/>
          </w:tcPr>
          <w:p w14:paraId="762D806C" w14:textId="551E60F3"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etter expectation was independently associated with faster recovery. Reference group expect to never get better. For self-reported global recovery: adjusted HRR for get better soon = 3.62, 95% CI 2.55</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5.13); get better slowly HRR=2.66 (95% CI 1.88</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75); don’t know HRR=1.95 (95% CI 1.38</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76). For neck pain resolution: adjusted HRR for get better soon=1.81 (95% CI) 1.34</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44); better slowly HRR=1.49 (95% CI 1.11</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01); don’t know HRR=1.27 (95% CI 0.94</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71). For disability resolution: adjusted HRR for better soon=3.01 (95% CI 2.05</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4.43); better slowly HRR=2.38 (95% CI 1.62</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48); don’t know HRR=1.93 (95% CI 1.32</w:t>
            </w:r>
            <w:r w:rsidR="00EE4301">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84)</w:t>
            </w:r>
          </w:p>
          <w:p w14:paraId="4AA49F7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1DF4A0A7"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5AA7A0D7" w14:textId="1BB6A56B"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arroll et al. 2011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4]</w:t>
            </w:r>
            <w:r w:rsidRPr="003E0069">
              <w:rPr>
                <w:rFonts w:ascii="Times New Roman" w:eastAsiaTheme="minorEastAsia" w:hAnsi="Times New Roman" w:cs="Times New Roman"/>
                <w:bCs/>
                <w:color w:val="000000"/>
                <w:sz w:val="20"/>
                <w:szCs w:val="20"/>
                <w:lang w:eastAsia="en-CA"/>
              </w:rPr>
              <w:fldChar w:fldCharType="end"/>
            </w:r>
          </w:p>
          <w:p w14:paraId="6BD2416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7C2307F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66F4A35B"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ersons making a personal injury claim or being treated after MVC-related injury; WAD (neck pain after collision); aged 18 and </w:t>
            </w:r>
            <w:r w:rsidRPr="003E0069">
              <w:rPr>
                <w:rFonts w:ascii="Times New Roman" w:eastAsiaTheme="minorEastAsia" w:hAnsi="Times New Roman" w:cs="Times New Roman"/>
                <w:bCs/>
                <w:color w:val="000000"/>
                <w:sz w:val="20"/>
                <w:szCs w:val="20"/>
                <w:lang w:eastAsia="en-CA"/>
              </w:rPr>
              <w:lastRenderedPageBreak/>
              <w:t>above; between July 1994 and Dec 1995.</w:t>
            </w:r>
          </w:p>
          <w:p w14:paraId="522BCF2C"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E0069">
              <w:rPr>
                <w:rFonts w:ascii="Times New Roman" w:eastAsiaTheme="minorEastAsia" w:hAnsi="Times New Roman" w:cs="Times New Roman"/>
                <w:bCs/>
                <w:color w:val="000000"/>
                <w:sz w:val="20"/>
                <w:szCs w:val="20"/>
                <w:lang w:eastAsia="en-CA"/>
              </w:rPr>
              <w:t xml:space="preserve">Excluded those hospitalized for &gt; 2 days; serious associated or unassociated health problem; inability to understand English; injured as </w:t>
            </w:r>
            <w:r w:rsidRPr="003E0069">
              <w:rPr>
                <w:rFonts w:ascii="Times New Roman" w:hAnsi="Times New Roman" w:cs="Times New Roman"/>
                <w:sz w:val="20"/>
                <w:szCs w:val="20"/>
                <w:lang w:val="en-US"/>
              </w:rPr>
              <w:t>pedestrian, bicyclist or</w:t>
            </w:r>
          </w:p>
          <w:p w14:paraId="75B7A126"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hAnsi="Times New Roman" w:cs="Times New Roman"/>
                <w:sz w:val="20"/>
                <w:szCs w:val="20"/>
                <w:lang w:val="en-US"/>
              </w:rPr>
              <w:t xml:space="preserve">Motorcyclist; recovered at 6 weeks (defined by neck pain </w:t>
            </w:r>
            <w:r w:rsidRPr="003E0069">
              <w:rPr>
                <w:rFonts w:ascii="Times New Roman" w:eastAsiaTheme="minorEastAsia" w:hAnsi="Times New Roman" w:cs="Times New Roman"/>
                <w:bCs/>
                <w:color w:val="000000"/>
                <w:sz w:val="20"/>
                <w:szCs w:val="20"/>
                <w:lang w:eastAsia="en-CA"/>
              </w:rPr>
              <w:t>≤ 10 on 100 mm VAS). Also excluded those not completing the pain-related emotions items at 6 weeks. N=2019.</w:t>
            </w:r>
          </w:p>
        </w:tc>
        <w:tc>
          <w:tcPr>
            <w:cnfStyle w:val="000010000000" w:firstRow="0" w:lastRow="0" w:firstColumn="0" w:lastColumn="0" w:oddVBand="1" w:evenVBand="0" w:oddHBand="0" w:evenHBand="0" w:firstRowFirstColumn="0" w:firstRowLastColumn="0" w:lastRowFirstColumn="0" w:lastRowLastColumn="0"/>
            <w:tcW w:w="905" w:type="pct"/>
          </w:tcPr>
          <w:p w14:paraId="20AE2AA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Exposures: pain-related depression, anxiety, fear, anger and frustration (100 mm VAS) at 6 weeks post-collision. Adjusted for confounding: age, sex, education, family income, </w:t>
            </w:r>
            <w:r w:rsidRPr="003E0069">
              <w:rPr>
                <w:rFonts w:ascii="Times New Roman" w:eastAsiaTheme="minorEastAsia" w:hAnsi="Times New Roman" w:cs="Times New Roman"/>
                <w:bCs/>
                <w:color w:val="000000"/>
                <w:sz w:val="20"/>
                <w:szCs w:val="20"/>
                <w:lang w:eastAsia="en-CA"/>
              </w:rPr>
              <w:lastRenderedPageBreak/>
              <w:t>work status, position in vehicle, impact direction, head position, having consulted a lawyer, assignment of fault for collision, tort vs. no fault claim, initial health care provider, prior general health, prior depression, anxiety, fear, anger or frustration, % of body in pain at 6 weeks, pain intensity at 6 weeks, still off work at 6 weeks, disability (Pain Disability Index: PDI) at 6 weeks, coping (Pain Management Inventory: PMI) at 6 weeks.</w:t>
            </w:r>
          </w:p>
          <w:p w14:paraId="54A778F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37D8D1A8"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Baseline at 6 weeks; follow-up at 4 (N=1639) and 12 months (N=1456). </w:t>
            </w:r>
          </w:p>
        </w:tc>
        <w:tc>
          <w:tcPr>
            <w:cnfStyle w:val="000010000000" w:firstRow="0" w:lastRow="0" w:firstColumn="0" w:lastColumn="0" w:oddVBand="1" w:evenVBand="0" w:oddHBand="0" w:evenHBand="0" w:firstRowFirstColumn="0" w:firstRowLastColumn="0" w:lastRowFirstColumn="0" w:lastRowLastColumn="0"/>
            <w:tcW w:w="866" w:type="pct"/>
          </w:tcPr>
          <w:p w14:paraId="13EFF4C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ailure to achieve neck pain recovery as defined as ≤ 10 on 100 mm VAS.</w:t>
            </w:r>
          </w:p>
        </w:tc>
        <w:tc>
          <w:tcPr>
            <w:tcW w:w="1054" w:type="pct"/>
          </w:tcPr>
          <w:p w14:paraId="778E0221" w14:textId="51F05233" w:rsidR="001C1DC1" w:rsidRPr="003E0069" w:rsidRDefault="001C1DC1" w:rsidP="00EC658F">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djusted associations between emotions and recovery at 4 months (OR and 95% CI for each 1 point increment on 100-point emotion scale): depression (</w:t>
            </w:r>
            <w:r w:rsidR="00EC658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014, </w:t>
            </w:r>
            <w:r w:rsidR="00EC658F" w:rsidRPr="00EC658F">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 xml:space="preserve">1, </w:t>
            </w:r>
            <w:r w:rsidRPr="003E0069">
              <w:rPr>
                <w:rFonts w:ascii="Times New Roman" w:eastAsiaTheme="minorEastAsia" w:hAnsi="Times New Roman" w:cs="Times New Roman"/>
                <w:bCs/>
                <w:color w:val="000000"/>
                <w:sz w:val="20"/>
                <w:szCs w:val="20"/>
                <w:lang w:eastAsia="en-CA"/>
              </w:rPr>
              <w:t>1.02); anxiety (</w:t>
            </w:r>
            <w:r w:rsidR="00EC658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xml:space="preserve">, </w:t>
            </w:r>
            <w:r w:rsidR="00EC658F" w:rsidRPr="003E0069">
              <w:rPr>
                <w:rFonts w:ascii="Times New Roman" w:eastAsiaTheme="minorEastAsia" w:hAnsi="Times New Roman" w:cs="Times New Roman"/>
                <w:bCs/>
                <w:color w:val="000000"/>
                <w:sz w:val="20"/>
                <w:szCs w:val="20"/>
                <w:lang w:eastAsia="en-CA"/>
              </w:rPr>
              <w:lastRenderedPageBreak/>
              <w:t xml:space="preserve">95% CI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 xml:space="preserve">1, </w:t>
            </w:r>
            <w:r w:rsidRPr="003E0069">
              <w:rPr>
                <w:rFonts w:ascii="Times New Roman" w:eastAsiaTheme="minorEastAsia" w:hAnsi="Times New Roman" w:cs="Times New Roman"/>
                <w:bCs/>
                <w:color w:val="000000"/>
                <w:sz w:val="20"/>
                <w:szCs w:val="20"/>
                <w:lang w:eastAsia="en-CA"/>
              </w:rPr>
              <w:t>1.02); fear (</w:t>
            </w:r>
            <w:r w:rsidR="00EC658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01, </w:t>
            </w:r>
            <w:r w:rsidR="00EC658F"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 xml:space="preserve">1,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anger (</w:t>
            </w:r>
            <w:r w:rsidR="00EC658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01, </w:t>
            </w:r>
            <w:r w:rsidR="00EC658F"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 xml:space="preserve">1,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frustration (</w:t>
            </w:r>
            <w:r w:rsidR="00EC658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01, </w:t>
            </w:r>
            <w:r w:rsidR="00EC658F"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 xml:space="preserve">1, </w:t>
            </w:r>
            <w:r w:rsidRPr="003E0069">
              <w:rPr>
                <w:rFonts w:ascii="Times New Roman" w:eastAsiaTheme="minorEastAsia" w:hAnsi="Times New Roman" w:cs="Times New Roman"/>
                <w:bCs/>
                <w:color w:val="000000"/>
                <w:sz w:val="20"/>
                <w:szCs w:val="20"/>
                <w:lang w:eastAsia="en-CA"/>
              </w:rPr>
              <w:t>1.0</w:t>
            </w:r>
            <w:r w:rsidR="00EC658F">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Associations lower for recovery at 12 months, but all statistically significant.</w:t>
            </w:r>
          </w:p>
        </w:tc>
      </w:tr>
      <w:tr w:rsidR="001C1DC1" w:rsidRPr="003E0069" w14:paraId="70D91050"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4CC3F977" w14:textId="59F7AB69"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rroll et al. 2014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rroll&lt;/Author&gt;&lt;Year&gt;2014&lt;/Year&gt;&lt;RecNum&gt;86&lt;/RecNum&gt;&lt;DisplayText&gt;[15]&lt;/DisplayText&gt;&lt;record&gt;&lt;rec-number&gt;86&lt;/rec-number&gt;&lt;foreign-keys&gt;&lt;key app="EN" db-id="0wazzzvdysf52be095wxrrr052tpr2xww5zt" timestamp="1516129681"&gt;86&lt;/key&gt;&lt;/foreign-keys&gt;&lt;ref-type name="Journal Article"&gt;17&lt;/ref-type&gt;&lt;contributors&gt;&lt;authors&gt;&lt;author&gt;Carroll, L.J.&lt;/author&gt;&lt;author&gt;Ferrari, R.&lt;/author&gt;&lt;author&gt;Cassidy, J.D.&lt;/author&gt;&lt;author&gt;Côté, P.&lt;/author&gt;&lt;/authors&gt;&lt;/contributors&gt;&lt;titles&gt;&lt;title&gt;Coping and recovery in whiplash-associated disorders. Early use of passive coping strategies is associated with slower recovery of neck pain and pain-related disability&lt;/title&gt;&lt;secondary-title&gt;Clinical Journal of Pain&lt;/secondary-title&gt;&lt;/titles&gt;&lt;periodical&gt;&lt;full-title&gt;Clinical Journal of Pain&lt;/full-title&gt;&lt;abbr-1&gt;Clin J Pain&lt;/abbr-1&gt;&lt;/periodical&gt;&lt;pages&gt;1-8&lt;/pages&gt;&lt;volume&gt;30&lt;/volume&gt;&lt;number&gt;1&lt;/number&gt;&lt;dates&gt;&lt;year&gt;2014&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5]</w:t>
            </w:r>
            <w:r w:rsidRPr="003E0069">
              <w:rPr>
                <w:rFonts w:ascii="Times New Roman" w:eastAsiaTheme="minorEastAsia" w:hAnsi="Times New Roman" w:cs="Times New Roman"/>
                <w:bCs/>
                <w:color w:val="000000"/>
                <w:sz w:val="20"/>
                <w:szCs w:val="20"/>
                <w:lang w:eastAsia="en-CA"/>
              </w:rPr>
              <w:fldChar w:fldCharType="end"/>
            </w:r>
          </w:p>
          <w:p w14:paraId="1546190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3D3C0B3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43875B14" w14:textId="793E2BA3"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ame as Carroll et al., 2011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4]</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except for last exclusion criteria. This study excluded those with only mild pain at 6 weeks post-injury.</w:t>
            </w:r>
          </w:p>
          <w:p w14:paraId="3ABDF225" w14:textId="77777777"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2428. </w:t>
            </w:r>
          </w:p>
        </w:tc>
        <w:tc>
          <w:tcPr>
            <w:cnfStyle w:val="000010000000" w:firstRow="0" w:lastRow="0" w:firstColumn="0" w:lastColumn="0" w:oddVBand="1" w:evenVBand="0" w:oddHBand="0" w:evenHBand="0" w:firstRowFirstColumn="0" w:firstRowLastColumn="0" w:lastRowFirstColumn="0" w:lastRowLastColumn="0"/>
            <w:tcW w:w="905" w:type="pct"/>
          </w:tcPr>
          <w:p w14:paraId="23FF5427" w14:textId="77777777" w:rsidR="001C1DC1" w:rsidRPr="003E0069" w:rsidRDefault="001C1DC1" w:rsidP="00FE10C3">
            <w:pPr>
              <w:autoSpaceDE w:val="0"/>
              <w:autoSpaceDN w:val="0"/>
              <w:adjustRightInd w:val="0"/>
              <w:spacing w:line="240" w:lineRule="auto"/>
              <w:rPr>
                <w:rFonts w:ascii="Times New Roman" w:hAnsi="Times New Roman" w:cs="Times New Roman"/>
                <w:sz w:val="20"/>
                <w:szCs w:val="20"/>
              </w:rPr>
            </w:pPr>
            <w:r w:rsidRPr="003E0069">
              <w:rPr>
                <w:rFonts w:ascii="Times New Roman" w:eastAsiaTheme="minorEastAsia" w:hAnsi="Times New Roman" w:cs="Times New Roman"/>
                <w:bCs/>
                <w:color w:val="000000"/>
                <w:sz w:val="20"/>
                <w:szCs w:val="20"/>
                <w:lang w:eastAsia="en-CA"/>
              </w:rPr>
              <w:t xml:space="preserve">Prognostic factors: active and passive pain coping strategies measured with Vanderbilt Pain Management Inventory (VPMI: scores categorized into high, medium and low, based on a tertile split). Models adjusted for the following confounders: baseline values of </w:t>
            </w:r>
            <w:r w:rsidRPr="003E0069">
              <w:rPr>
                <w:rFonts w:ascii="Times New Roman" w:hAnsi="Times New Roman" w:cs="Times New Roman"/>
                <w:sz w:val="20"/>
                <w:szCs w:val="20"/>
              </w:rPr>
              <w:t>age, sex, marital status, education level, and income, at fault for the collision, direction of impact, head position at the time of the collision,</w:t>
            </w:r>
          </w:p>
          <w:p w14:paraId="154C266D" w14:textId="77777777" w:rsidR="001C1DC1" w:rsidRPr="003E0069" w:rsidRDefault="001C1DC1" w:rsidP="00FE10C3">
            <w:pPr>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hAnsi="Times New Roman" w:cs="Times New Roman"/>
                <w:sz w:val="20"/>
                <w:szCs w:val="20"/>
              </w:rPr>
              <w:lastRenderedPageBreak/>
              <w:t>seatbelt use, and fixed or adjustable head restraint, whether or not the vehicle was drivable after the collision, admission to hospital, time lost from work due to the collision, whether they had consulted with a lawyer, whether they claimed under the tort or no fault system, self-rated precollision health (excellent, very good, good, fair, and poor), postcollision depressive symptomatology, percentage of body in pain, neck pain intensity, headache and other pain intensity.</w:t>
            </w:r>
          </w:p>
        </w:tc>
        <w:tc>
          <w:tcPr>
            <w:tcW w:w="685" w:type="pct"/>
          </w:tcPr>
          <w:p w14:paraId="256AD74D"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to recovery (assessment points were 4, 8, 12 months post collision)</w:t>
            </w:r>
          </w:p>
        </w:tc>
        <w:tc>
          <w:tcPr>
            <w:cnfStyle w:val="000010000000" w:firstRow="0" w:lastRow="0" w:firstColumn="0" w:lastColumn="0" w:oddVBand="1" w:evenVBand="0" w:oddHBand="0" w:evenHBand="0" w:firstRowFirstColumn="0" w:firstRowLastColumn="0" w:lastRowFirstColumn="0" w:lastRowLastColumn="0"/>
            <w:tcW w:w="866" w:type="pct"/>
          </w:tcPr>
          <w:p w14:paraId="0ED26531"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Time to neck pain recovery: neck pain intensity (VAS, 0-100 mm) of 0-10 mm </w:t>
            </w:r>
          </w:p>
          <w:p w14:paraId="3880AF77"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ime to pain disability recovery: Pain Disability Index (PDI, 0-70) of 0-4</w:t>
            </w:r>
          </w:p>
        </w:tc>
        <w:tc>
          <w:tcPr>
            <w:tcW w:w="1054" w:type="pct"/>
          </w:tcPr>
          <w:p w14:paraId="3BD83795" w14:textId="63B59C50" w:rsidR="001C1DC1" w:rsidRPr="003E0069" w:rsidRDefault="001C1DC1" w:rsidP="006901C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 adjusted analyses, those reporting a passive coping style at 6 weeks after onset of WAD exhibit a slower rate of recovery from neck pain (HRRs</w:t>
            </w:r>
            <w:r w:rsidR="006901CA">
              <w:rPr>
                <w:rFonts w:ascii="Times New Roman" w:eastAsiaTheme="minorEastAsia" w:hAnsi="Times New Roman" w:cs="Times New Roman"/>
                <w:bCs/>
                <w:color w:val="000000"/>
                <w:sz w:val="20"/>
                <w:szCs w:val="20"/>
                <w:lang w:eastAsia="en-CA"/>
              </w:rPr>
              <w:t xml:space="preserve">, </w:t>
            </w:r>
            <w:r w:rsidR="00EC658F">
              <w:rPr>
                <w:rFonts w:ascii="Times New Roman" w:eastAsiaTheme="minorEastAsia" w:hAnsi="Times New Roman" w:cs="Times New Roman"/>
                <w:bCs/>
                <w:color w:val="000000"/>
                <w:sz w:val="20"/>
                <w:szCs w:val="20"/>
                <w:lang w:eastAsia="en-CA"/>
              </w:rPr>
              <w:t>95% CIs</w:t>
            </w:r>
            <w:r w:rsidR="006901CA">
              <w:rPr>
                <w:rFonts w:ascii="Times New Roman" w:eastAsiaTheme="minorEastAsia" w:hAnsi="Times New Roman" w:cs="Times New Roman"/>
                <w:bCs/>
                <w:color w:val="000000"/>
                <w:sz w:val="20"/>
                <w:szCs w:val="20"/>
                <w:lang w:eastAsia="en-CA"/>
              </w:rPr>
              <w:t>)</w:t>
            </w:r>
            <w:r w:rsidR="00EC658F">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for medium passive and high passive copers were </w:t>
            </w:r>
            <w:r w:rsidR="006901CA">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82; 0.7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97 and </w:t>
            </w:r>
            <w:r w:rsidR="006901CA">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72, 0.59</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88, respectively) and neck pain disability (HRRs for medium passive and high passive copers were </w:t>
            </w:r>
            <w:r w:rsidR="006901CA">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74, 0.59</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94 and </w:t>
            </w:r>
            <w:r w:rsidR="006901CA">
              <w:rPr>
                <w:rFonts w:ascii="Times New Roman" w:eastAsiaTheme="minorEastAsia" w:hAnsi="Times New Roman" w:cs="Times New Roman"/>
                <w:bCs/>
                <w:color w:val="000000"/>
                <w:sz w:val="20"/>
                <w:szCs w:val="20"/>
                <w:lang w:eastAsia="en-CA"/>
              </w:rPr>
              <w:t>HRR=</w:t>
            </w:r>
            <w:r w:rsidRPr="003E0069">
              <w:rPr>
                <w:rFonts w:ascii="Times New Roman" w:eastAsiaTheme="minorEastAsia" w:hAnsi="Times New Roman" w:cs="Times New Roman"/>
                <w:bCs/>
                <w:color w:val="000000"/>
                <w:sz w:val="20"/>
                <w:szCs w:val="20"/>
                <w:lang w:eastAsia="en-CA"/>
              </w:rPr>
              <w:t>0.57, 0.4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78, respectively) as compared with those with WAD who are less likely to engage a passive coping style. Active coping was </w:t>
            </w:r>
            <w:r w:rsidR="00D9311B">
              <w:rPr>
                <w:rFonts w:ascii="Times New Roman" w:eastAsiaTheme="minorEastAsia" w:hAnsi="Times New Roman" w:cs="Times New Roman"/>
                <w:bCs/>
                <w:color w:val="000000"/>
                <w:sz w:val="20"/>
                <w:szCs w:val="20"/>
                <w:lang w:eastAsia="en-CA"/>
              </w:rPr>
              <w:lastRenderedPageBreak/>
              <w:t xml:space="preserve">not </w:t>
            </w:r>
            <w:r w:rsidRPr="003E0069">
              <w:rPr>
                <w:rFonts w:ascii="Times New Roman" w:eastAsiaTheme="minorEastAsia" w:hAnsi="Times New Roman" w:cs="Times New Roman"/>
                <w:bCs/>
                <w:color w:val="000000"/>
                <w:sz w:val="20"/>
                <w:szCs w:val="20"/>
                <w:lang w:eastAsia="en-CA"/>
              </w:rPr>
              <w:t xml:space="preserve">associated with pain recovery or disability recovery. </w:t>
            </w:r>
          </w:p>
        </w:tc>
      </w:tr>
      <w:tr w:rsidR="001C1DC1" w:rsidRPr="003E0069" w14:paraId="1A380356"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5253CE50" w14:textId="772D6F49"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rstensen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p>
          <w:p w14:paraId="741EB9A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59C4959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65AC2AA8" w14:textId="6803496A" w:rsidR="001C1DC1" w:rsidRPr="003E0069" w:rsidRDefault="001C1DC1" w:rsidP="0098703E">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nsecutive patients referred to Danish Pain Research Center and Back Research Center from ED or GP after MVC injuries in 4 counties in Denmark from April 2001 to June 2003. Included ages 18-70; rear end or frontal car collisions; WAD symptoms within 72 hours. Excluded those not examined within 10 days of injury; WAD IV; amnesia/LOC; injuries in addition to WAD; prior physical or psychiatric </w:t>
            </w:r>
            <w:r w:rsidRPr="003E0069">
              <w:rPr>
                <w:rFonts w:ascii="Times New Roman" w:eastAsiaTheme="minorEastAsia" w:hAnsi="Times New Roman" w:cs="Times New Roman"/>
                <w:bCs/>
                <w:color w:val="000000"/>
                <w:sz w:val="20"/>
                <w:szCs w:val="20"/>
                <w:lang w:eastAsia="en-CA"/>
              </w:rPr>
              <w:lastRenderedPageBreak/>
              <w:t xml:space="preserve">condition or drug or alcohol abuse; prior neck pain &gt;5 (0-10 scale). Same cohort as Kongsted et al.’s 2-centre study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98]</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N=740 enrolled.</w:t>
            </w:r>
          </w:p>
        </w:tc>
        <w:tc>
          <w:tcPr>
            <w:cnfStyle w:val="000010000000" w:firstRow="0" w:lastRow="0" w:firstColumn="0" w:lastColumn="0" w:oddVBand="1" w:evenVBand="0" w:oddHBand="0" w:evenHBand="0" w:firstRowFirstColumn="0" w:firstRowLastColumn="0" w:lastRowFirstColumn="0" w:lastRowLastColumn="0"/>
            <w:tcW w:w="905" w:type="pct"/>
          </w:tcPr>
          <w:p w14:paraId="18ED569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rognostic factors: Prior psychological distress, assessed with the Whiteley-7 (illness worrying); SCL-90 (somatisation, obsessive-compulsiveness, hostility, SCL-8 mental illness, SCL-DEP6 depression and SCL-ANX4 anxiety scales) – using these measures in latent class analysis, patients were classified as class 1 = non-distressed, class 2 = medium distressed and class 3 = highly distressed; Prior persistent illness; </w:t>
            </w:r>
            <w:r w:rsidRPr="003E0069">
              <w:rPr>
                <w:rFonts w:ascii="Times New Roman" w:eastAsiaTheme="minorEastAsia" w:hAnsi="Times New Roman" w:cs="Times New Roman"/>
                <w:bCs/>
                <w:color w:val="000000"/>
                <w:sz w:val="20"/>
                <w:szCs w:val="20"/>
                <w:lang w:eastAsia="en-CA"/>
              </w:rPr>
              <w:lastRenderedPageBreak/>
              <w:t>prior non-specified pain condition; prior neck pain; age; gender; education; occupation; 30 km/h or greater speed difference in vehicles; 50% or more damage to vehicles</w:t>
            </w:r>
          </w:p>
          <w:p w14:paraId="641F6D0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24A618F5"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Baseline at &lt; 10 days post-injury. Follow-up at 12 months. N at follow-up was 672: 651 for work capability and 529 for neck pain</w:t>
            </w:r>
          </w:p>
        </w:tc>
        <w:tc>
          <w:tcPr>
            <w:cnfStyle w:val="000010000000" w:firstRow="0" w:lastRow="0" w:firstColumn="0" w:lastColumn="0" w:oddVBand="1" w:evenVBand="0" w:oddHBand="0" w:evenHBand="0" w:firstRowFirstColumn="0" w:firstRowLastColumn="0" w:lastRowFirstColumn="0" w:lastRowLastColumn="0"/>
            <w:tcW w:w="866" w:type="pct"/>
          </w:tcPr>
          <w:p w14:paraId="1318351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Work capability as self-assessed by calendar recording during last month of follow-up (unaffected = no days with sick leave or reduced work capability due to accident; affected = any sick leave or reduced work capability because of accident; absent due to illness = stopped working due to accident); neck pain (11-point box scale: 0-3 = minimal pain; 4-10 = considerable pain)</w:t>
            </w:r>
          </w:p>
        </w:tc>
        <w:tc>
          <w:tcPr>
            <w:tcW w:w="1054" w:type="pct"/>
          </w:tcPr>
          <w:p w14:paraId="22B87A49" w14:textId="7F410412" w:rsidR="001C1DC1" w:rsidRPr="003E0069" w:rsidRDefault="001C1DC1" w:rsidP="006901CA">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 final, comprehensive multivariable models, prior unspecified pain (OR=2.4, 95% CI 1.4</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4.2) was associated with affected work capability. Prior unspecified pain (OR</w:t>
            </w:r>
            <w:r w:rsidR="005937AF">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3.5, 95% CI 2.0</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5.9), high prior psychological distress (OR</w:t>
            </w:r>
            <w:r w:rsidR="005937AF">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2.1, 95% CI 1.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4.2).</w:t>
            </w:r>
          </w:p>
        </w:tc>
      </w:tr>
      <w:tr w:rsidR="001C1DC1" w:rsidRPr="003E0069" w14:paraId="1FA4DDCD"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71E4B249" w14:textId="389E1C7E"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rstensen et al. 2012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7]</w:t>
            </w:r>
            <w:r w:rsidRPr="003E0069">
              <w:rPr>
                <w:rFonts w:ascii="Times New Roman" w:eastAsiaTheme="minorEastAsia" w:hAnsi="Times New Roman" w:cs="Times New Roman"/>
                <w:bCs/>
                <w:color w:val="000000"/>
                <w:sz w:val="20"/>
                <w:szCs w:val="20"/>
                <w:lang w:eastAsia="en-CA"/>
              </w:rPr>
              <w:fldChar w:fldCharType="end"/>
            </w:r>
          </w:p>
          <w:p w14:paraId="6D9895A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11B105C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4F365C82" w14:textId="07CBD8B3" w:rsidR="001C1DC1" w:rsidRPr="003E0069" w:rsidRDefault="001C1DC1" w:rsidP="0098703E">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ame as Carstensen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p>
        </w:tc>
        <w:tc>
          <w:tcPr>
            <w:cnfStyle w:val="000010000000" w:firstRow="0" w:lastRow="0" w:firstColumn="0" w:lastColumn="0" w:oddVBand="1" w:evenVBand="0" w:oddHBand="0" w:evenHBand="0" w:firstRowFirstColumn="0" w:firstRowLastColumn="0" w:lastRowFirstColumn="0" w:lastRowLastColumn="0"/>
            <w:tcW w:w="905" w:type="pct"/>
          </w:tcPr>
          <w:p w14:paraId="7387C52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Coping (Coping Strategies Questionnaire – CSQ – administered at 3 months post injury – subscales distraction, ignoring, reinterpreting, catastrophizing and praying and hoping); age; gender; education; occupation; living conditions; self-reported collision severity; prior psychological distress (SCL-90)</w:t>
            </w:r>
          </w:p>
        </w:tc>
        <w:tc>
          <w:tcPr>
            <w:tcW w:w="685" w:type="pct"/>
          </w:tcPr>
          <w:p w14:paraId="3AA493BC"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12 months. N=529 with outcome data</w:t>
            </w:r>
          </w:p>
        </w:tc>
        <w:tc>
          <w:tcPr>
            <w:cnfStyle w:val="000010000000" w:firstRow="0" w:lastRow="0" w:firstColumn="0" w:lastColumn="0" w:oddVBand="1" w:evenVBand="0" w:oddHBand="0" w:evenHBand="0" w:firstRowFirstColumn="0" w:firstRowLastColumn="0" w:lastRowFirstColumn="0" w:lastRowLastColumn="0"/>
            <w:tcW w:w="866" w:type="pct"/>
          </w:tcPr>
          <w:p w14:paraId="56C4704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pain intensity during the past week on 11-point box scale (0-3 = mild; 4-10 = considerable)</w:t>
            </w:r>
          </w:p>
        </w:tc>
        <w:tc>
          <w:tcPr>
            <w:tcW w:w="1054" w:type="pct"/>
          </w:tcPr>
          <w:p w14:paraId="1A24CC61" w14:textId="40C80FDB" w:rsidR="006901CA"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There were no differences in coping scores across gender. Coping strategies were modelled separately. </w:t>
            </w:r>
          </w:p>
          <w:p w14:paraId="64E47886" w14:textId="04C63434" w:rsidR="006901CA"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1) Considerable neck pain was predicted by distraction (OR=1.03, 95% CI 1.0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05) and female gender (OR=2.04, 95% CI 1.26</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29). </w:t>
            </w:r>
          </w:p>
          <w:p w14:paraId="6C180848" w14:textId="08073C93" w:rsidR="006901CA"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2) Ignoring pain did not predict considerable neck pain, but female gender did (OR=1.95, 95% CI 1.22</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12). </w:t>
            </w:r>
          </w:p>
          <w:p w14:paraId="491463F4" w14:textId="27E3C8CA"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3) Considerable neck pain was predicted by Reinterpreting (OR=1.03, 95% CI 1.0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06) and female gender (OR=2.12, 95% CI 1.3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43). (4) Considerable neck pain predicted by Catastrophizing (OR=1.14, 95% CI 1.10</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18) and female gender (OR=2.38, 95% CI 1.41</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4.03). (5) Considerable neck pain predicted by Praying and Hoping (OR=1.09, 95% CI 1.05</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1.13) and female gender </w:t>
            </w:r>
            <w:r w:rsidRPr="003E0069">
              <w:rPr>
                <w:rFonts w:ascii="Times New Roman" w:eastAsiaTheme="minorEastAsia" w:hAnsi="Times New Roman" w:cs="Times New Roman"/>
                <w:bCs/>
                <w:color w:val="000000"/>
                <w:sz w:val="20"/>
                <w:szCs w:val="20"/>
                <w:lang w:eastAsia="en-CA"/>
              </w:rPr>
              <w:lastRenderedPageBreak/>
              <w:t>(OR=2.19, 95% CI 1.34</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58).</w:t>
            </w:r>
          </w:p>
          <w:p w14:paraId="2E4B73C3"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0B9E485A"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12DDD2C6" w14:textId="5EC9D65A"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rstensen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rstensen&lt;/Author&gt;&lt;Year&gt;2015&lt;/Year&gt;&lt;RecNum&gt;58&lt;/RecNum&gt;&lt;DisplayText&gt;[18]&lt;/DisplayText&gt;&lt;record&gt;&lt;rec-number&gt;58&lt;/rec-number&gt;&lt;foreign-keys&gt;&lt;key app="EN" db-id="0wazzzvdysf52be095wxrrr052tpr2xww5zt" timestamp="1516129617"&gt;58&lt;/key&gt;&lt;/foreign-keys&gt;&lt;ref-type name="Journal Article"&gt;17&lt;/ref-type&gt;&lt;contributors&gt;&lt;authors&gt;&lt;author&gt;Carstensen, T.B.W.&lt;/author&gt;&lt;author&gt;Fink, P.&lt;/author&gt;&lt;author&gt;Oernboel, E.&lt;/author&gt;&lt;author&gt;Kasch, H.&lt;/author&gt;&lt;author&gt;Jensen, T.S.&lt;/author&gt;&lt;author&gt;Frostholm, L.&lt;/author&gt;&lt;/authors&gt;&lt;/contributors&gt;&lt;titles&gt;&lt;title&gt;Sick leave within 5 years of whiplash trauma predicts recovery: a prospective cohort and register-based study&lt;/title&gt;&lt;secondary-title&gt;PLOS One&lt;/secondary-title&gt;&lt;/titles&gt;&lt;periodical&gt;&lt;full-title&gt;PLOS One&lt;/full-title&gt;&lt;/periodical&gt;&lt;pages&gt;e0130298&lt;/pages&gt;&lt;volume&gt;10&lt;/volume&gt;&lt;number&gt;6&lt;/number&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8]</w:t>
            </w:r>
            <w:r w:rsidRPr="003E0069">
              <w:rPr>
                <w:rFonts w:ascii="Times New Roman" w:eastAsiaTheme="minorEastAsia" w:hAnsi="Times New Roman" w:cs="Times New Roman"/>
                <w:bCs/>
                <w:color w:val="000000"/>
                <w:sz w:val="20"/>
                <w:szCs w:val="20"/>
                <w:lang w:eastAsia="en-CA"/>
              </w:rPr>
              <w:fldChar w:fldCharType="end"/>
            </w:r>
          </w:p>
          <w:p w14:paraId="62EBAC7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0644A72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12CD4D0D" w14:textId="3C06BF49"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WAD: same as Carstensen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p>
          <w:p w14:paraId="6911A2F1"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mparison Group: randomly selected from Danish Civil Registration System, matched to gender, age and region of residence; excluded those in the WAD cohort. </w:t>
            </w:r>
          </w:p>
          <w:p w14:paraId="64A4F2B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719 (WAD) and 3595 (Comparison)</w:t>
            </w:r>
          </w:p>
        </w:tc>
        <w:tc>
          <w:tcPr>
            <w:cnfStyle w:val="000010000000" w:firstRow="0" w:lastRow="0" w:firstColumn="0" w:lastColumn="0" w:oddVBand="1" w:evenVBand="0" w:oddHBand="0" w:evenHBand="0" w:firstRowFirstColumn="0" w:firstRowLastColumn="0" w:lastRowFirstColumn="0" w:lastRowLastColumn="0"/>
            <w:tcW w:w="905" w:type="pct"/>
          </w:tcPr>
          <w:p w14:paraId="2700E17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WAD, age, gender, prior unemployment benefits (1-52 weeks; &gt; 52 weeks), past social assistance, prior sickness benefit (1-12 weeks, &gt; 12 weeks). For neck pain outcome, also education, self-reported pre-collision pain condition resulting in work absence in the past 5 years and neck pain intensity at start of study</w:t>
            </w:r>
          </w:p>
        </w:tc>
        <w:tc>
          <w:tcPr>
            <w:tcW w:w="685" w:type="pct"/>
          </w:tcPr>
          <w:p w14:paraId="67D5D9BC" w14:textId="7E412BA1"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Follow-up at 12 months. For provisional situation, n=716 WAD and </w:t>
            </w:r>
            <w:r w:rsidR="005937AF">
              <w:rPr>
                <w:rFonts w:ascii="Times New Roman" w:eastAsiaTheme="minorEastAsia" w:hAnsi="Times New Roman" w:cs="Times New Roman"/>
                <w:bCs/>
                <w:color w:val="000000"/>
                <w:sz w:val="20"/>
                <w:szCs w:val="20"/>
                <w:lang w:eastAsia="en-CA"/>
              </w:rPr>
              <w:t>n=</w:t>
            </w:r>
            <w:r w:rsidRPr="003E0069">
              <w:rPr>
                <w:rFonts w:ascii="Times New Roman" w:eastAsiaTheme="minorEastAsia" w:hAnsi="Times New Roman" w:cs="Times New Roman"/>
                <w:bCs/>
                <w:color w:val="000000"/>
                <w:sz w:val="20"/>
                <w:szCs w:val="20"/>
                <w:lang w:eastAsia="en-CA"/>
              </w:rPr>
              <w:t>3566 comparison</w:t>
            </w:r>
            <w:r w:rsidR="005937AF">
              <w:rPr>
                <w:rFonts w:ascii="Times New Roman" w:eastAsiaTheme="minorEastAsia" w:hAnsi="Times New Roman" w:cs="Times New Roman"/>
                <w:bCs/>
                <w:color w:val="000000"/>
                <w:sz w:val="20"/>
                <w:szCs w:val="20"/>
                <w:lang w:eastAsia="en-CA"/>
              </w:rPr>
              <w:t xml:space="preserve"> group</w:t>
            </w:r>
            <w:r w:rsidRPr="003E0069">
              <w:rPr>
                <w:rFonts w:ascii="Times New Roman" w:eastAsiaTheme="minorEastAsia" w:hAnsi="Times New Roman" w:cs="Times New Roman"/>
                <w:bCs/>
                <w:color w:val="000000"/>
                <w:sz w:val="20"/>
                <w:szCs w:val="20"/>
                <w:lang w:eastAsia="en-CA"/>
              </w:rPr>
              <w:t>. For neck pain, n=517.</w:t>
            </w:r>
          </w:p>
        </w:tc>
        <w:tc>
          <w:tcPr>
            <w:cnfStyle w:val="000010000000" w:firstRow="0" w:lastRow="0" w:firstColumn="0" w:lastColumn="0" w:oddVBand="1" w:evenVBand="0" w:oddHBand="0" w:evenHBand="0" w:firstRowFirstColumn="0" w:firstRowLastColumn="0" w:lastRowFirstColumn="0" w:lastRowLastColumn="0"/>
            <w:tcW w:w="866" w:type="pct"/>
          </w:tcPr>
          <w:p w14:paraId="120EDCC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gative change in health-related provisional situation (movement from self-supporting or labour-marked-related benefits to temporary health benefits; self-supporting or labour-marked related benefits or temporary health related benefits to permanent health related benefits).</w:t>
            </w:r>
          </w:p>
          <w:p w14:paraId="5F38DC8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r WAD group, neck pain intensity over the past week on 11-point NRS; 0-3 minimal pain and &gt;3 considerable pain</w:t>
            </w:r>
          </w:p>
        </w:tc>
        <w:tc>
          <w:tcPr>
            <w:tcW w:w="1054" w:type="pct"/>
          </w:tcPr>
          <w:p w14:paraId="23718BF3" w14:textId="047A4C71"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More negative change in provisional situation for those with WAD (10% vs 3%). In multivariable analysis, negative change in provisional situation was predicted by WAD (adjusted OR=3.13, 2.25</w:t>
            </w:r>
            <w:r w:rsidR="006901C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4.35) after controlling for other factors. </w:t>
            </w:r>
          </w:p>
          <w:p w14:paraId="5612BFBE" w14:textId="056D9BE2"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 multivariable analysis of WAD group, negative change in provisional situation was predicted by: being on sickness benefit &gt; 12 weeks in the past 5 years prior to the collision (adjusted OR=3.81; 95% CI 2.05</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7.06). </w:t>
            </w:r>
          </w:p>
          <w:p w14:paraId="2852CD64" w14:textId="2973ADB8" w:rsidR="001C1DC1" w:rsidRPr="003E0069" w:rsidRDefault="001C1DC1" w:rsidP="00130B76">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In multivariable analysis of WAD group, neck pain at 1 year was predicted by: Female gender (OR=2.11; </w:t>
            </w:r>
            <w:r w:rsidR="00130B76" w:rsidRPr="00130B76">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28</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49), sickness benefit &gt; 12 weeks in 5 years prior to collision (</w:t>
            </w:r>
            <w:r w:rsidR="005937A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3.34; </w:t>
            </w:r>
            <w:r w:rsidR="00130B76" w:rsidRPr="00130B76">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77</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6.32); self-reported pre-collision pain condition resulting in work absence in the past 5 years (</w:t>
            </w:r>
            <w:r w:rsidR="005937A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2.43; </w:t>
            </w:r>
            <w:r w:rsidR="00130B76" w:rsidRPr="00130B76">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43</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4.12); and neck pain intensity at study start (</w:t>
            </w:r>
            <w:r w:rsidR="005937AF">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 xml:space="preserve">1.48; </w:t>
            </w:r>
            <w:r w:rsidR="00130B76" w:rsidRPr="00130B76">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31</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67)</w:t>
            </w:r>
          </w:p>
        </w:tc>
      </w:tr>
      <w:tr w:rsidR="001C1DC1" w:rsidRPr="003E0069" w14:paraId="6A19CA7D"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524A6210" w14:textId="1BB14162"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asey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9]</w:t>
            </w:r>
            <w:r w:rsidRPr="003E0069">
              <w:rPr>
                <w:rFonts w:ascii="Times New Roman" w:eastAsiaTheme="minorEastAsia" w:hAnsi="Times New Roman" w:cs="Times New Roman"/>
                <w:bCs/>
                <w:color w:val="000000"/>
                <w:sz w:val="20"/>
                <w:szCs w:val="20"/>
                <w:lang w:eastAsia="en-CA"/>
              </w:rPr>
              <w:fldChar w:fldCharType="end"/>
            </w:r>
          </w:p>
          <w:p w14:paraId="0AA0D097"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hase II cohort</w:t>
            </w:r>
          </w:p>
          <w:p w14:paraId="566EDCF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w:t>
            </w:r>
          </w:p>
          <w:p w14:paraId="7620AF3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82" w:type="pct"/>
          </w:tcPr>
          <w:p w14:paraId="5EEF0B53"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Traffic-related WAD injury claim for compensation (fault-</w:t>
            </w:r>
            <w:r w:rsidRPr="003E0069">
              <w:rPr>
                <w:rFonts w:ascii="Times New Roman" w:eastAsiaTheme="minorEastAsia" w:hAnsi="Times New Roman" w:cs="Times New Roman"/>
                <w:bCs/>
                <w:color w:val="000000"/>
                <w:sz w:val="20"/>
                <w:szCs w:val="20"/>
                <w:lang w:eastAsia="en-CA"/>
              </w:rPr>
              <w:lastRenderedPageBreak/>
              <w:t>based insurance system); injury had occurred no longer than 3 months previously; 18 years or older; no concurrent workers compensation claim; did not require the services of an interpreter (n=246).</w:t>
            </w:r>
          </w:p>
          <w:p w14:paraId="13926578"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724B58CC"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Age, gender, employment status, type of work, claim status, prior claim, </w:t>
            </w:r>
            <w:r w:rsidRPr="003E0069">
              <w:rPr>
                <w:rFonts w:ascii="Times New Roman" w:eastAsiaTheme="minorEastAsia" w:hAnsi="Times New Roman" w:cs="Times New Roman"/>
                <w:bCs/>
                <w:color w:val="000000"/>
                <w:sz w:val="20"/>
                <w:szCs w:val="20"/>
                <w:lang w:eastAsia="en-CA"/>
              </w:rPr>
              <w:lastRenderedPageBreak/>
              <w:t>education, language, income, SES (Index of Relative Social Disadvantage), lawyer involvement, days from injury to questionnaire, BMI, WAD Grade II or III, attended hospital, baseline disability (Functional Rating Index), Catastrophizing (PCS; overall, rumination, magnification and helplessness scales); SF-36 (MCS, PCS). Prognostic factors measured a median of 72 days post-collision.</w:t>
            </w:r>
          </w:p>
        </w:tc>
        <w:tc>
          <w:tcPr>
            <w:tcW w:w="685" w:type="pct"/>
          </w:tcPr>
          <w:p w14:paraId="4F9A90C1"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12 months (n=212)</w:t>
            </w:r>
          </w:p>
        </w:tc>
        <w:tc>
          <w:tcPr>
            <w:cnfStyle w:val="000010000000" w:firstRow="0" w:lastRow="0" w:firstColumn="0" w:lastColumn="0" w:oddVBand="1" w:evenVBand="0" w:oddHBand="0" w:evenHBand="0" w:firstRowFirstColumn="0" w:firstRowLastColumn="0" w:lastRowFirstColumn="0" w:lastRowLastColumn="0"/>
            <w:tcW w:w="866" w:type="pct"/>
          </w:tcPr>
          <w:p w14:paraId="77B025AF"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isability measured by Functional Rating Index</w:t>
            </w:r>
          </w:p>
        </w:tc>
        <w:tc>
          <w:tcPr>
            <w:tcW w:w="1054" w:type="pct"/>
          </w:tcPr>
          <w:p w14:paraId="3BA2A828"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hAnsi="Times New Roman" w:cs="Times New Roman"/>
                <w:sz w:val="20"/>
                <w:szCs w:val="20"/>
              </w:rPr>
              <w:t xml:space="preserve">Functional disability (FRI score) at 12 months predicted by: prior compensation claim </w:t>
            </w:r>
            <w:r w:rsidRPr="003E0069">
              <w:rPr>
                <w:rFonts w:ascii="Times New Roman" w:hAnsi="Times New Roman" w:cs="Times New Roman"/>
                <w:sz w:val="20"/>
                <w:szCs w:val="20"/>
              </w:rPr>
              <w:lastRenderedPageBreak/>
              <w:t>(β = 12.19, p = 0.001), the Pain Catastrophising helplessness subscale score (β = 2.16, p &lt; 0.001), and older age (β = 0.32, p &lt; 0.001).</w:t>
            </w:r>
          </w:p>
        </w:tc>
      </w:tr>
      <w:tr w:rsidR="001C1DC1" w:rsidRPr="003E0069" w14:paraId="15670FD3"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A7A13F2" w14:textId="5CFAE028"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sey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61&lt;/RecNum&gt;&lt;DisplayText&gt;[21]&lt;/DisplayText&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1]</w:t>
            </w:r>
            <w:r w:rsidRPr="003E0069">
              <w:rPr>
                <w:rFonts w:ascii="Times New Roman" w:eastAsiaTheme="minorEastAsia" w:hAnsi="Times New Roman" w:cs="Times New Roman"/>
                <w:bCs/>
                <w:color w:val="000000"/>
                <w:sz w:val="20"/>
                <w:szCs w:val="20"/>
                <w:lang w:eastAsia="en-CA"/>
              </w:rPr>
              <w:fldChar w:fldCharType="end"/>
            </w:r>
          </w:p>
          <w:p w14:paraId="385C126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3F3A5A5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w:t>
            </w:r>
          </w:p>
        </w:tc>
        <w:tc>
          <w:tcPr>
            <w:tcW w:w="882" w:type="pct"/>
          </w:tcPr>
          <w:p w14:paraId="3CA7ED62" w14:textId="4091B908"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ame as Casey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9]</w:t>
            </w:r>
            <w:r w:rsidRPr="003E0069">
              <w:rPr>
                <w:rFonts w:ascii="Times New Roman" w:eastAsiaTheme="minorEastAsia" w:hAnsi="Times New Roman" w:cs="Times New Roman"/>
                <w:bCs/>
                <w:color w:val="000000"/>
                <w:sz w:val="20"/>
                <w:szCs w:val="20"/>
                <w:lang w:eastAsia="en-CA"/>
              </w:rPr>
              <w:fldChar w:fldCharType="end"/>
            </w:r>
          </w:p>
          <w:p w14:paraId="114A8A2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73A3449F"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age, gender, initial pain (BP scale on SF-36), pain catastrophizing, lawyer involvement, prior claim, mental health, work disability, initial disability, general health. Prognostic factors measured a median of 72 days post-collision.</w:t>
            </w:r>
          </w:p>
        </w:tc>
        <w:tc>
          <w:tcPr>
            <w:tcW w:w="685" w:type="pct"/>
          </w:tcPr>
          <w:p w14:paraId="598C8005"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12 and 24 months. N=212 at 12 months and 197 at 24 months.</w:t>
            </w:r>
          </w:p>
        </w:tc>
        <w:tc>
          <w:tcPr>
            <w:cnfStyle w:val="000010000000" w:firstRow="0" w:lastRow="0" w:firstColumn="0" w:lastColumn="0" w:oddVBand="1" w:evenVBand="0" w:oddHBand="0" w:evenHBand="0" w:firstRowFirstColumn="0" w:firstRowLastColumn="0" w:lastRowFirstColumn="0" w:lastRowLastColumn="0"/>
            <w:tcW w:w="866" w:type="pct"/>
          </w:tcPr>
          <w:p w14:paraId="7E182E2F"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rajectory of disability recovery (Functional Rating Index: mild disability with scores decreasing from 26 at baseline to 15 at 24 months; moderate disability with scores decreasing from 50 to 41; severe disability with scores decreasing from 70 to 67)</w:t>
            </w:r>
          </w:p>
        </w:tc>
        <w:tc>
          <w:tcPr>
            <w:tcW w:w="1054" w:type="pct"/>
          </w:tcPr>
          <w:p w14:paraId="46B7DF73" w14:textId="24FB5905" w:rsidR="00AB71E7"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Compared with mild disability trajectory, moderate disability predicted by baseline measures of older age (</w:t>
            </w:r>
            <w:r w:rsidR="00AB71E7">
              <w:rPr>
                <w:rFonts w:ascii="Times New Roman" w:hAnsi="Times New Roman" w:cs="Times New Roman"/>
                <w:sz w:val="20"/>
                <w:szCs w:val="20"/>
              </w:rPr>
              <w:t>OR=</w:t>
            </w:r>
            <w:r w:rsidRPr="003E0069">
              <w:rPr>
                <w:rFonts w:ascii="Times New Roman" w:hAnsi="Times New Roman" w:cs="Times New Roman"/>
                <w:sz w:val="20"/>
                <w:szCs w:val="20"/>
              </w:rPr>
              <w:t xml:space="preserve">1.04, </w:t>
            </w:r>
            <w:r w:rsidR="00AB71E7">
              <w:rPr>
                <w:rFonts w:ascii="Times New Roman" w:hAnsi="Times New Roman" w:cs="Times New Roman"/>
                <w:sz w:val="20"/>
                <w:szCs w:val="20"/>
              </w:rPr>
              <w:t xml:space="preserve">95% CI </w:t>
            </w:r>
            <w:r w:rsidRPr="003E0069">
              <w:rPr>
                <w:rFonts w:ascii="Times New Roman" w:hAnsi="Times New Roman" w:cs="Times New Roman"/>
                <w:sz w:val="20"/>
                <w:szCs w:val="20"/>
              </w:rPr>
              <w:t>1.01-1.07), more bodily pain (</w:t>
            </w:r>
            <w:r w:rsidR="00AB71E7">
              <w:rPr>
                <w:rFonts w:ascii="Times New Roman" w:hAnsi="Times New Roman" w:cs="Times New Roman"/>
                <w:sz w:val="20"/>
                <w:szCs w:val="20"/>
              </w:rPr>
              <w:t xml:space="preserve">OR= </w:t>
            </w:r>
            <w:r w:rsidRPr="003E0069">
              <w:rPr>
                <w:rFonts w:ascii="Times New Roman" w:hAnsi="Times New Roman" w:cs="Times New Roman"/>
                <w:sz w:val="20"/>
                <w:szCs w:val="20"/>
              </w:rPr>
              <w:t xml:space="preserve">0.87, </w:t>
            </w:r>
            <w:r w:rsidR="00AB71E7">
              <w:rPr>
                <w:rFonts w:ascii="Times New Roman" w:hAnsi="Times New Roman" w:cs="Times New Roman"/>
                <w:sz w:val="20"/>
                <w:szCs w:val="20"/>
              </w:rPr>
              <w:t xml:space="preserve">95% CI </w:t>
            </w:r>
            <w:r w:rsidRPr="003E0069">
              <w:rPr>
                <w:rFonts w:ascii="Times New Roman" w:hAnsi="Times New Roman" w:cs="Times New Roman"/>
                <w:sz w:val="20"/>
                <w:szCs w:val="20"/>
              </w:rPr>
              <w:t>0.81-0.94), higher pain catastrophizing (</w:t>
            </w:r>
            <w:r w:rsidR="00AB71E7">
              <w:rPr>
                <w:rFonts w:ascii="Times New Roman" w:hAnsi="Times New Roman" w:cs="Times New Roman"/>
                <w:sz w:val="20"/>
                <w:szCs w:val="20"/>
              </w:rPr>
              <w:t>OR=</w:t>
            </w:r>
            <w:r w:rsidRPr="003E0069">
              <w:rPr>
                <w:rFonts w:ascii="Times New Roman" w:hAnsi="Times New Roman" w:cs="Times New Roman"/>
                <w:sz w:val="20"/>
                <w:szCs w:val="20"/>
              </w:rPr>
              <w:t xml:space="preserve">1.05, </w:t>
            </w:r>
            <w:r w:rsidR="00AB71E7">
              <w:rPr>
                <w:rFonts w:ascii="Times New Roman" w:hAnsi="Times New Roman" w:cs="Times New Roman"/>
                <w:sz w:val="20"/>
                <w:szCs w:val="20"/>
              </w:rPr>
              <w:t xml:space="preserve">95% CI </w:t>
            </w:r>
            <w:r w:rsidRPr="003E0069">
              <w:rPr>
                <w:rFonts w:ascii="Times New Roman" w:hAnsi="Times New Roman" w:cs="Times New Roman"/>
                <w:sz w:val="20"/>
                <w:szCs w:val="20"/>
              </w:rPr>
              <w:t>1.01-1.10) and fair/poor general health (</w:t>
            </w:r>
            <w:r w:rsidR="00AB71E7">
              <w:rPr>
                <w:rFonts w:ascii="Times New Roman" w:hAnsi="Times New Roman" w:cs="Times New Roman"/>
                <w:sz w:val="20"/>
                <w:szCs w:val="20"/>
              </w:rPr>
              <w:t>OR=</w:t>
            </w:r>
            <w:r w:rsidRPr="003E0069">
              <w:rPr>
                <w:rFonts w:ascii="Times New Roman" w:hAnsi="Times New Roman" w:cs="Times New Roman"/>
                <w:sz w:val="20"/>
                <w:szCs w:val="20"/>
              </w:rPr>
              <w:t xml:space="preserve">0.15, </w:t>
            </w:r>
            <w:r w:rsidR="00AB71E7">
              <w:rPr>
                <w:rFonts w:ascii="Times New Roman" w:hAnsi="Times New Roman" w:cs="Times New Roman"/>
                <w:sz w:val="20"/>
                <w:szCs w:val="20"/>
              </w:rPr>
              <w:t xml:space="preserve">95% CI </w:t>
            </w:r>
            <w:r w:rsidRPr="003E0069">
              <w:rPr>
                <w:rFonts w:ascii="Times New Roman" w:hAnsi="Times New Roman" w:cs="Times New Roman"/>
                <w:sz w:val="20"/>
                <w:szCs w:val="20"/>
              </w:rPr>
              <w:t xml:space="preserve">0.03-0.66). </w:t>
            </w:r>
          </w:p>
          <w:p w14:paraId="00B0B046" w14:textId="0D6925F8"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Compared with mild disability trajectory, severe disability predicted by baseline measures of greater bodily pain (</w:t>
            </w:r>
            <w:r w:rsidR="00AB71E7">
              <w:rPr>
                <w:rFonts w:ascii="Times New Roman" w:hAnsi="Times New Roman" w:cs="Times New Roman"/>
                <w:sz w:val="20"/>
                <w:szCs w:val="20"/>
              </w:rPr>
              <w:t>OR=</w:t>
            </w:r>
            <w:r w:rsidRPr="003E0069">
              <w:rPr>
                <w:rFonts w:ascii="Times New Roman" w:hAnsi="Times New Roman" w:cs="Times New Roman"/>
                <w:sz w:val="20"/>
                <w:szCs w:val="20"/>
              </w:rPr>
              <w:t xml:space="preserve">0.73, </w:t>
            </w:r>
            <w:r w:rsidR="00AB71E7">
              <w:rPr>
                <w:rFonts w:ascii="Times New Roman" w:hAnsi="Times New Roman" w:cs="Times New Roman"/>
                <w:sz w:val="20"/>
                <w:szCs w:val="20"/>
              </w:rPr>
              <w:t xml:space="preserve">95% CI </w:t>
            </w:r>
            <w:r w:rsidRPr="003E0069">
              <w:rPr>
                <w:rFonts w:ascii="Times New Roman" w:hAnsi="Times New Roman" w:cs="Times New Roman"/>
                <w:sz w:val="20"/>
                <w:szCs w:val="20"/>
              </w:rPr>
              <w:t>0.64-0.82), more catastrophizing (</w:t>
            </w:r>
            <w:r w:rsidR="00AB71E7">
              <w:rPr>
                <w:rFonts w:ascii="Times New Roman" w:hAnsi="Times New Roman" w:cs="Times New Roman"/>
                <w:sz w:val="20"/>
                <w:szCs w:val="20"/>
              </w:rPr>
              <w:t>OR=</w:t>
            </w:r>
            <w:r w:rsidRPr="003E0069">
              <w:rPr>
                <w:rFonts w:ascii="Times New Roman" w:hAnsi="Times New Roman" w:cs="Times New Roman"/>
                <w:sz w:val="20"/>
                <w:szCs w:val="20"/>
              </w:rPr>
              <w:t xml:space="preserve">1.11, </w:t>
            </w:r>
            <w:r w:rsidR="00AB71E7">
              <w:rPr>
                <w:rFonts w:ascii="Times New Roman" w:hAnsi="Times New Roman" w:cs="Times New Roman"/>
                <w:sz w:val="20"/>
                <w:szCs w:val="20"/>
              </w:rPr>
              <w:t xml:space="preserve">95% CI </w:t>
            </w:r>
            <w:r w:rsidRPr="003E0069">
              <w:rPr>
                <w:rFonts w:ascii="Times New Roman" w:hAnsi="Times New Roman" w:cs="Times New Roman"/>
                <w:sz w:val="20"/>
                <w:szCs w:val="20"/>
              </w:rPr>
              <w:t>1.06-1.17) and fair/poor general health (</w:t>
            </w:r>
            <w:r w:rsidR="00AB71E7">
              <w:rPr>
                <w:rFonts w:ascii="Times New Roman" w:hAnsi="Times New Roman" w:cs="Times New Roman"/>
                <w:sz w:val="20"/>
                <w:szCs w:val="20"/>
              </w:rPr>
              <w:t>OR=</w:t>
            </w:r>
            <w:r w:rsidRPr="003E0069">
              <w:rPr>
                <w:rFonts w:ascii="Times New Roman" w:hAnsi="Times New Roman" w:cs="Times New Roman"/>
                <w:sz w:val="20"/>
                <w:szCs w:val="20"/>
              </w:rPr>
              <w:t xml:space="preserve">0.18, </w:t>
            </w:r>
            <w:r w:rsidR="00AB71E7">
              <w:rPr>
                <w:rFonts w:ascii="Times New Roman" w:hAnsi="Times New Roman" w:cs="Times New Roman"/>
                <w:sz w:val="20"/>
                <w:szCs w:val="20"/>
              </w:rPr>
              <w:t>95% CI</w:t>
            </w:r>
            <w:r w:rsidR="005942F9">
              <w:rPr>
                <w:rFonts w:ascii="Times New Roman" w:hAnsi="Times New Roman" w:cs="Times New Roman"/>
                <w:sz w:val="20"/>
                <w:szCs w:val="20"/>
              </w:rPr>
              <w:t xml:space="preserve"> </w:t>
            </w:r>
            <w:r w:rsidRPr="003E0069">
              <w:rPr>
                <w:rFonts w:ascii="Times New Roman" w:hAnsi="Times New Roman" w:cs="Times New Roman"/>
                <w:sz w:val="20"/>
                <w:szCs w:val="20"/>
              </w:rPr>
              <w:t>0.04-0.78).</w:t>
            </w:r>
          </w:p>
        </w:tc>
      </w:tr>
      <w:tr w:rsidR="001C1DC1" w:rsidRPr="003E0069" w14:paraId="534E1787"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2DD6D371" w14:textId="58C81EB3"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asey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0]</w:t>
            </w:r>
            <w:r w:rsidRPr="003E0069">
              <w:rPr>
                <w:rFonts w:ascii="Times New Roman" w:eastAsiaTheme="minorEastAsia" w:hAnsi="Times New Roman" w:cs="Times New Roman"/>
                <w:bCs/>
                <w:color w:val="000000"/>
                <w:sz w:val="20"/>
                <w:szCs w:val="20"/>
                <w:lang w:eastAsia="en-CA"/>
              </w:rPr>
              <w:fldChar w:fldCharType="end"/>
            </w:r>
          </w:p>
          <w:p w14:paraId="257A677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63DFEE0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w:t>
            </w:r>
          </w:p>
        </w:tc>
        <w:tc>
          <w:tcPr>
            <w:tcW w:w="882" w:type="pct"/>
          </w:tcPr>
          <w:p w14:paraId="20BC3231" w14:textId="464DED3D"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ame as Casey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9]</w:t>
            </w:r>
            <w:r w:rsidRPr="003E0069">
              <w:rPr>
                <w:rFonts w:ascii="Times New Roman" w:eastAsiaTheme="minorEastAsia" w:hAnsi="Times New Roman" w:cs="Times New Roman"/>
                <w:bCs/>
                <w:color w:val="000000"/>
                <w:sz w:val="20"/>
                <w:szCs w:val="20"/>
                <w:lang w:eastAsia="en-CA"/>
              </w:rPr>
              <w:fldChar w:fldCharType="end"/>
            </w:r>
          </w:p>
          <w:p w14:paraId="6EDE4C47"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61212EC3"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mental health (SF-36 Mental Component Scale); general health (SF-36 General Health Scale); disability (FRI), catastrophization, time to notify claim, work disability, lawyer involvement, prior claim, attendance at hospital, age, gender, smoking status, SES, income. Prognostic factors measured a median of 72 days post injury.</w:t>
            </w:r>
          </w:p>
        </w:tc>
        <w:tc>
          <w:tcPr>
            <w:tcW w:w="685" w:type="pct"/>
          </w:tcPr>
          <w:p w14:paraId="510BC921"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ontinuous follow-up for time to claim closure, up to 3 years. N=211</w:t>
            </w:r>
          </w:p>
        </w:tc>
        <w:tc>
          <w:tcPr>
            <w:cnfStyle w:val="000010000000" w:firstRow="0" w:lastRow="0" w:firstColumn="0" w:lastColumn="0" w:oddVBand="1" w:evenVBand="0" w:oddHBand="0" w:evenHBand="0" w:firstRowFirstColumn="0" w:firstRowLastColumn="0" w:lastRowFirstColumn="0" w:lastRowLastColumn="0"/>
            <w:tcW w:w="866" w:type="pct"/>
          </w:tcPr>
          <w:p w14:paraId="4C2FCC1B"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ays to insurance claim closure</w:t>
            </w:r>
          </w:p>
          <w:p w14:paraId="60B60ED5"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hAnsi="Times New Roman" w:cs="Times New Roman"/>
                <w:sz w:val="20"/>
                <w:szCs w:val="20"/>
              </w:rPr>
              <w:t>Association between recovery and claim closure: At 12 months, of those recovered (FRI &lt; 25), 78% had closed their claims. At 24 months, of those recovered, 93% had closed their claim.</w:t>
            </w:r>
          </w:p>
        </w:tc>
        <w:tc>
          <w:tcPr>
            <w:tcW w:w="1054" w:type="pct"/>
          </w:tcPr>
          <w:p w14:paraId="4363F837" w14:textId="4DF02E60"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Longer time to claim closure was predicted by: baseline FRI &gt; 25 (HRR</w:t>
            </w:r>
            <w:r w:rsidR="00130B76">
              <w:rPr>
                <w:rFonts w:ascii="Times New Roman" w:hAnsi="Times New Roman" w:cs="Times New Roman"/>
                <w:sz w:val="20"/>
                <w:szCs w:val="20"/>
              </w:rPr>
              <w:t>=</w:t>
            </w:r>
            <w:r w:rsidRPr="003E0069">
              <w:rPr>
                <w:rFonts w:ascii="Times New Roman" w:hAnsi="Times New Roman" w:cs="Times New Roman"/>
                <w:sz w:val="20"/>
                <w:szCs w:val="20"/>
              </w:rPr>
              <w:t>1.</w:t>
            </w:r>
            <w:r w:rsidR="00130B76" w:rsidRPr="003E0069">
              <w:rPr>
                <w:rFonts w:ascii="Times New Roman" w:hAnsi="Times New Roman" w:cs="Times New Roman"/>
                <w:sz w:val="20"/>
                <w:szCs w:val="20"/>
              </w:rPr>
              <w:t>9</w:t>
            </w:r>
            <w:r w:rsidR="00130B76">
              <w:rPr>
                <w:rFonts w:ascii="Times New Roman" w:hAnsi="Times New Roman" w:cs="Times New Roman"/>
                <w:sz w:val="20"/>
                <w:szCs w:val="20"/>
              </w:rPr>
              <w:t>2</w:t>
            </w:r>
            <w:r w:rsidRPr="003E0069">
              <w:rPr>
                <w:rFonts w:ascii="Times New Roman" w:hAnsi="Times New Roman" w:cs="Times New Roman"/>
                <w:sz w:val="20"/>
                <w:szCs w:val="20"/>
              </w:rPr>
              <w:t xml:space="preserve">, </w:t>
            </w:r>
            <w:r w:rsidR="00130B76" w:rsidRPr="00130B76">
              <w:rPr>
                <w:rFonts w:ascii="Times New Roman" w:hAnsi="Times New Roman" w:cs="Times New Roman"/>
                <w:bCs/>
                <w:sz w:val="20"/>
                <w:szCs w:val="20"/>
              </w:rPr>
              <w:t xml:space="preserve">95% CI </w:t>
            </w:r>
            <w:r w:rsidRPr="003E0069">
              <w:rPr>
                <w:rFonts w:ascii="Times New Roman" w:hAnsi="Times New Roman" w:cs="Times New Roman"/>
                <w:sz w:val="20"/>
                <w:szCs w:val="20"/>
              </w:rPr>
              <w:t>1.32</w:t>
            </w:r>
            <w:r w:rsidR="00130B76">
              <w:rPr>
                <w:rFonts w:ascii="Times New Roman" w:hAnsi="Times New Roman" w:cs="Times New Roman"/>
                <w:sz w:val="20"/>
                <w:szCs w:val="20"/>
              </w:rPr>
              <w:t xml:space="preserve">, </w:t>
            </w:r>
            <w:r w:rsidRPr="003E0069">
              <w:rPr>
                <w:rFonts w:ascii="Times New Roman" w:hAnsi="Times New Roman" w:cs="Times New Roman"/>
                <w:sz w:val="20"/>
                <w:szCs w:val="20"/>
              </w:rPr>
              <w:t>2.77); worse mental health (HRR</w:t>
            </w:r>
            <w:r w:rsidR="00130B76">
              <w:rPr>
                <w:rFonts w:ascii="Times New Roman" w:hAnsi="Times New Roman" w:cs="Times New Roman"/>
                <w:sz w:val="20"/>
                <w:szCs w:val="20"/>
              </w:rPr>
              <w:t>=</w:t>
            </w:r>
            <w:r w:rsidRPr="003E0069">
              <w:rPr>
                <w:rFonts w:ascii="Times New Roman" w:hAnsi="Times New Roman" w:cs="Times New Roman"/>
                <w:sz w:val="20"/>
                <w:szCs w:val="20"/>
              </w:rPr>
              <w:t xml:space="preserve">0.97, </w:t>
            </w:r>
            <w:r w:rsidR="00130B76" w:rsidRPr="00130B76">
              <w:rPr>
                <w:rFonts w:ascii="Times New Roman" w:hAnsi="Times New Roman" w:cs="Times New Roman"/>
                <w:bCs/>
                <w:sz w:val="20"/>
                <w:szCs w:val="20"/>
              </w:rPr>
              <w:t xml:space="preserve">95% CI </w:t>
            </w:r>
            <w:r w:rsidRPr="003E0069">
              <w:rPr>
                <w:rFonts w:ascii="Times New Roman" w:hAnsi="Times New Roman" w:cs="Times New Roman"/>
                <w:sz w:val="20"/>
                <w:szCs w:val="20"/>
              </w:rPr>
              <w:t>0.96</w:t>
            </w:r>
            <w:r w:rsidR="00130B76">
              <w:rPr>
                <w:rFonts w:ascii="Times New Roman" w:hAnsi="Times New Roman" w:cs="Times New Roman"/>
                <w:sz w:val="20"/>
                <w:szCs w:val="20"/>
              </w:rPr>
              <w:t xml:space="preserve">, </w:t>
            </w:r>
            <w:r w:rsidRPr="003E0069">
              <w:rPr>
                <w:rFonts w:ascii="Times New Roman" w:hAnsi="Times New Roman" w:cs="Times New Roman"/>
                <w:sz w:val="20"/>
                <w:szCs w:val="20"/>
              </w:rPr>
              <w:t>0.</w:t>
            </w:r>
            <w:r w:rsidR="00130B76" w:rsidRPr="003E0069">
              <w:rPr>
                <w:rFonts w:ascii="Times New Roman" w:hAnsi="Times New Roman" w:cs="Times New Roman"/>
                <w:sz w:val="20"/>
                <w:szCs w:val="20"/>
              </w:rPr>
              <w:t>9</w:t>
            </w:r>
            <w:r w:rsidR="00130B76">
              <w:rPr>
                <w:rFonts w:ascii="Times New Roman" w:hAnsi="Times New Roman" w:cs="Times New Roman"/>
                <w:sz w:val="20"/>
                <w:szCs w:val="20"/>
              </w:rPr>
              <w:t>9</w:t>
            </w:r>
            <w:r w:rsidRPr="003E0069">
              <w:rPr>
                <w:rFonts w:ascii="Times New Roman" w:hAnsi="Times New Roman" w:cs="Times New Roman"/>
                <w:sz w:val="20"/>
                <w:szCs w:val="20"/>
              </w:rPr>
              <w:t>): lawyer involvement (HRR</w:t>
            </w:r>
            <w:r w:rsidR="00130B76">
              <w:rPr>
                <w:rFonts w:ascii="Times New Roman" w:hAnsi="Times New Roman" w:cs="Times New Roman"/>
                <w:sz w:val="20"/>
                <w:szCs w:val="20"/>
              </w:rPr>
              <w:t>=</w:t>
            </w:r>
            <w:r w:rsidRPr="003E0069">
              <w:rPr>
                <w:rFonts w:ascii="Times New Roman" w:hAnsi="Times New Roman" w:cs="Times New Roman"/>
                <w:sz w:val="20"/>
                <w:szCs w:val="20"/>
              </w:rPr>
              <w:t>1.91, 1.</w:t>
            </w:r>
            <w:r w:rsidR="00130B76" w:rsidRPr="003E0069">
              <w:rPr>
                <w:rFonts w:ascii="Times New Roman" w:hAnsi="Times New Roman" w:cs="Times New Roman"/>
                <w:sz w:val="20"/>
                <w:szCs w:val="20"/>
              </w:rPr>
              <w:t>1</w:t>
            </w:r>
            <w:r w:rsidR="00130B76">
              <w:rPr>
                <w:rFonts w:ascii="Times New Roman" w:hAnsi="Times New Roman" w:cs="Times New Roman"/>
                <w:sz w:val="20"/>
                <w:szCs w:val="20"/>
              </w:rPr>
              <w:t xml:space="preserve">7, </w:t>
            </w:r>
            <w:r w:rsidRPr="003E0069">
              <w:rPr>
                <w:rFonts w:ascii="Times New Roman" w:hAnsi="Times New Roman" w:cs="Times New Roman"/>
                <w:sz w:val="20"/>
                <w:szCs w:val="20"/>
              </w:rPr>
              <w:t>3.12); and prior claim (HRR</w:t>
            </w:r>
            <w:r w:rsidR="00130B76">
              <w:rPr>
                <w:rFonts w:ascii="Times New Roman" w:hAnsi="Times New Roman" w:cs="Times New Roman"/>
                <w:sz w:val="20"/>
                <w:szCs w:val="20"/>
              </w:rPr>
              <w:t>=</w:t>
            </w:r>
            <w:r w:rsidRPr="003E0069">
              <w:rPr>
                <w:rFonts w:ascii="Times New Roman" w:hAnsi="Times New Roman" w:cs="Times New Roman"/>
                <w:sz w:val="20"/>
                <w:szCs w:val="20"/>
              </w:rPr>
              <w:t>1.52</w:t>
            </w:r>
            <w:r w:rsidR="00130B76">
              <w:rPr>
                <w:rFonts w:ascii="Times New Roman" w:hAnsi="Times New Roman" w:cs="Times New Roman"/>
                <w:sz w:val="20"/>
                <w:szCs w:val="20"/>
              </w:rPr>
              <w:t xml:space="preserve">, </w:t>
            </w:r>
            <w:r w:rsidR="00130B76"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06</w:t>
            </w:r>
            <w:r w:rsidR="00130B76">
              <w:rPr>
                <w:rFonts w:ascii="Times New Roman" w:hAnsi="Times New Roman" w:cs="Times New Roman"/>
                <w:sz w:val="20"/>
                <w:szCs w:val="20"/>
              </w:rPr>
              <w:t xml:space="preserve">, </w:t>
            </w:r>
            <w:r w:rsidRPr="003E0069">
              <w:rPr>
                <w:rFonts w:ascii="Times New Roman" w:hAnsi="Times New Roman" w:cs="Times New Roman"/>
                <w:sz w:val="20"/>
                <w:szCs w:val="20"/>
              </w:rPr>
              <w:t>2.</w:t>
            </w:r>
            <w:r w:rsidR="00130B76">
              <w:rPr>
                <w:rFonts w:ascii="Times New Roman" w:hAnsi="Times New Roman" w:cs="Times New Roman"/>
                <w:sz w:val="20"/>
                <w:szCs w:val="20"/>
              </w:rPr>
              <w:t>20</w:t>
            </w:r>
            <w:r w:rsidRPr="003E0069">
              <w:rPr>
                <w:rFonts w:ascii="Times New Roman" w:hAnsi="Times New Roman" w:cs="Times New Roman"/>
                <w:sz w:val="20"/>
                <w:szCs w:val="20"/>
              </w:rPr>
              <w:t xml:space="preserve">). </w:t>
            </w:r>
          </w:p>
          <w:p w14:paraId="6D3632F7"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C1DC1" w:rsidRPr="003E0069" w14:paraId="30001B1D"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5E98229" w14:textId="403C4FCB"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bo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2]</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p w14:paraId="1A33633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40722CCB"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pain</w:t>
            </w:r>
          </w:p>
        </w:tc>
        <w:tc>
          <w:tcPr>
            <w:tcW w:w="882" w:type="pct"/>
          </w:tcPr>
          <w:p w14:paraId="772D2C3A"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atients seen at Department of Orthopedic of Mataró Hospital (Spain) and then referred to the Department of Physical Medicine and Rehabilitation (DPMR) for medical evaluation and treatment; October 2005 to June 2007; aged 18-75; WAD I or II from a road traffic accident; symptoms within 48 hours of injury. Excluded were WAD III and IV; fractures of upper or lower extremities; TBI; prior cervical spine surgery, oncologic or rheumatic pathology. N=682</w:t>
            </w:r>
          </w:p>
        </w:tc>
        <w:tc>
          <w:tcPr>
            <w:cnfStyle w:val="000010000000" w:firstRow="0" w:lastRow="0" w:firstColumn="0" w:lastColumn="0" w:oddVBand="1" w:evenVBand="0" w:oddHBand="0" w:evenHBand="0" w:firstRowFirstColumn="0" w:firstRowLastColumn="0" w:lastRowFirstColumn="0" w:lastRowLastColumn="0"/>
            <w:tcW w:w="905" w:type="pct"/>
          </w:tcPr>
          <w:p w14:paraId="1B06AE0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rognostic factors: Gender, age; education;, working status before accident; work disability after accident; prior health problems; prior neck, dorsal or low back pain; medication use prior to accident (sedatives or anti-depressants); crash characteristics (location of impact, location in vehicle); symptoms (WAD classification – 11% were WAD I and 89% were WAD II, headache, dizziness, dorsal pain, low back pain, shoulder pain, TMJ pain, assessed by VAS, split into mild: 0-30, moderate: 31-59, and severe: 60-100); time between crash and getting to emergency room; time </w:t>
            </w:r>
            <w:r w:rsidRPr="003E0069">
              <w:rPr>
                <w:rFonts w:ascii="Times New Roman" w:eastAsiaTheme="minorEastAsia" w:hAnsi="Times New Roman" w:cs="Times New Roman"/>
                <w:bCs/>
                <w:color w:val="000000"/>
                <w:sz w:val="20"/>
                <w:szCs w:val="20"/>
                <w:lang w:eastAsia="en-CA"/>
              </w:rPr>
              <w:lastRenderedPageBreak/>
              <w:t>in days between crash and arrival at DPMR; days of cervical column immobilization;  Goldberg Depression and Anxiety Scale; Northwick Park Neck Pain Questionnaire (NPH).</w:t>
            </w:r>
          </w:p>
          <w:p w14:paraId="6A4EE6E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6FFC499C"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Baseline at mean of 29 days post-crash. Follow-up at 6 months. N at follow-up was 557 (82%).</w:t>
            </w:r>
          </w:p>
        </w:tc>
        <w:tc>
          <w:tcPr>
            <w:cnfStyle w:val="000010000000" w:firstRow="0" w:lastRow="0" w:firstColumn="0" w:lastColumn="0" w:oddVBand="1" w:evenVBand="0" w:oddHBand="0" w:evenHBand="0" w:firstRowFirstColumn="0" w:firstRowLastColumn="0" w:lastRowFirstColumn="0" w:lastRowLastColumn="0"/>
            <w:tcW w:w="866" w:type="pct"/>
          </w:tcPr>
          <w:p w14:paraId="3CA0D9E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VAS score</w:t>
            </w:r>
          </w:p>
        </w:tc>
        <w:tc>
          <w:tcPr>
            <w:tcW w:w="1054" w:type="pct"/>
          </w:tcPr>
          <w:p w14:paraId="01D3A8D1"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Greater neck pain at 6 months was seen in those with older age, female gender, more days of neck immobilization, higher baseline VAS, NPH, depression, and anxiety scores, not being self-employed, not being a student, being a housewife or a pensioner, prior neck pain, post-crash headache, post-crash dizziness (unadjusted analyses). </w:t>
            </w:r>
          </w:p>
        </w:tc>
      </w:tr>
      <w:tr w:rsidR="001C1DC1" w:rsidRPr="003E0069" w14:paraId="6CA8A302"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0F1D026E" w14:textId="70BF2F14"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rutebo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cnV0ZWJvPC9BdXRob3I+PFllYXI+MjAxMDwvWWVhcj48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M4OTklMkZqcmhldW0uMDkxMzIxJmFtcDtyZnRfaWQ9aW5m
bzpwbWlkLzIwNDcyOTIyJmFtcDtyZnQuaXNzbj0wMzE1LTE2MlgmYW1wO3JmdC52b2x1bWU9Mzcm
YW1wO3JmdC5pc3N1ZT03JmFtcDtyZnQuc3BhZ2U9MTUyNyZhbXA7cmZ0LnBhZ2VzPTE1MjctMzMm
YW1wO3JmdC5kYXRlPTIwMTAmYW1wO3JmdC5qdGl0bGU9Sm91cm5hbCtvZitSaGV1bWF0b2xvZ3km
YW1wO3JmdC5hdGl0bGU9VGhlK2NvdXJzZStvZitzeW1wdG9tcytmb3Ird2hpcGxhc2gtYXNzb2Np
YXRlZCtkaXNvcmRlcnMraW4rU3dlZGVuJTNBKzYtbW9udGgrZm9sbG93dXArc3R1ZHkuJmFtcDty
ZnQuYXVsYXN0PUNydXRlYm88L3VybD48dXJsPmh0dHA6Ly93d3cuanJoZXVtLm9yZy9jb250ZW50
LzM3LzcvMTUyNzwvdXJsPjwvcmVsYXRlZC11cmxzPjwvdXJscz48ZWxlY3Ryb25pYy1yZXNvdXJj
ZS1udW0+aHR0cDovL2R4LmRvaS5vcmcvMTAuMzg5OS9qcmhldW0uMDkxMzI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cnV0ZWJvPC9BdXRob3I+PFllYXI+MjAxMDwvWWVhcj48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M4OTklMkZqcmhldW0uMDkxMzIxJmFtcDtyZnRfaWQ9aW5m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3]</w:t>
            </w:r>
            <w:r w:rsidRPr="003E0069">
              <w:rPr>
                <w:rFonts w:ascii="Times New Roman" w:eastAsiaTheme="minorEastAsia" w:hAnsi="Times New Roman" w:cs="Times New Roman"/>
                <w:bCs/>
                <w:color w:val="000000"/>
                <w:sz w:val="20"/>
                <w:szCs w:val="20"/>
                <w:lang w:eastAsia="en-CA"/>
              </w:rPr>
              <w:fldChar w:fldCharType="end"/>
            </w:r>
          </w:p>
          <w:p w14:paraId="66F2E6BD" w14:textId="77777777"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 study</w:t>
            </w:r>
          </w:p>
          <w:p w14:paraId="0F8AC40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weden</w:t>
            </w:r>
          </w:p>
        </w:tc>
        <w:tc>
          <w:tcPr>
            <w:tcW w:w="882" w:type="pct"/>
          </w:tcPr>
          <w:p w14:paraId="598EA1BF"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ersonal injury claimants to Trygg-Hansa or Aktsam (2 traffic insurers who have 20% of market share in Sweden); MVC† injuries occurred from Jan 15, 2004 to Jan 12, 2005; ages 18-74; answered questionnaire within 30 days of collision; neck pain or reduced neck movement as a result of the accident. Excluded those with WAD IV; other fractures, hospitalized more than 2 days; more than one injury during study period. N=1191with WAD.</w:t>
            </w:r>
          </w:p>
          <w:p w14:paraId="4FE0037D"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5FF2A9DA" w14:textId="04C7C690"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resentation to ED after injury; </w:t>
            </w:r>
            <w:r w:rsidR="00ED7DFA">
              <w:rPr>
                <w:rFonts w:ascii="Times New Roman" w:eastAsiaTheme="minorEastAsia" w:hAnsi="Times New Roman" w:cs="Times New Roman"/>
                <w:bCs/>
                <w:color w:val="000000"/>
                <w:sz w:val="20"/>
                <w:szCs w:val="20"/>
                <w:lang w:eastAsia="en-CA"/>
              </w:rPr>
              <w:t>sex</w:t>
            </w:r>
            <w:r w:rsidRPr="003E0069">
              <w:rPr>
                <w:rFonts w:ascii="Times New Roman" w:eastAsiaTheme="minorEastAsia" w:hAnsi="Times New Roman" w:cs="Times New Roman"/>
                <w:bCs/>
                <w:color w:val="000000"/>
                <w:sz w:val="20"/>
                <w:szCs w:val="20"/>
                <w:lang w:eastAsia="en-CA"/>
              </w:rPr>
              <w:t>; symptoms (consisting of neck pain, headache, low back pain, reduced neck range of motion, numbness/tingling in arms/hands or legs/feet, ringing in ears, memory problems concentration problems, dizziness) each assessed as yes/no.</w:t>
            </w:r>
          </w:p>
        </w:tc>
        <w:tc>
          <w:tcPr>
            <w:tcW w:w="685" w:type="pct"/>
          </w:tcPr>
          <w:p w14:paraId="7B6AE90F"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ssessment at median 18 days post-crash. At baseline, participants were asked about current symptoms and whether or not they had symptoms after the crash. Follow-up at 6 months. N at follow-up was 1005</w:t>
            </w:r>
          </w:p>
        </w:tc>
        <w:tc>
          <w:tcPr>
            <w:cnfStyle w:val="000010000000" w:firstRow="0" w:lastRow="0" w:firstColumn="0" w:lastColumn="0" w:oddVBand="1" w:evenVBand="0" w:oddHBand="0" w:evenHBand="0" w:firstRowFirstColumn="0" w:firstRowLastColumn="0" w:lastRowFirstColumn="0" w:lastRowLastColumn="0"/>
            <w:tcW w:w="866" w:type="pct"/>
          </w:tcPr>
          <w:p w14:paraId="4F7BCE9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Recovery as assessed by presence of any symptoms (yes or no); individual symptoms.</w:t>
            </w:r>
          </w:p>
        </w:tc>
        <w:tc>
          <w:tcPr>
            <w:tcW w:w="1054" w:type="pct"/>
          </w:tcPr>
          <w:p w14:paraId="5BB2926F" w14:textId="1563219C"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Those presenting to ED after the collision had more symptoms at baseline and at follow-up. No </w:t>
            </w:r>
            <w:r w:rsidR="00ED7DFA">
              <w:rPr>
                <w:rFonts w:ascii="Times New Roman" w:eastAsiaTheme="minorEastAsia" w:hAnsi="Times New Roman" w:cs="Times New Roman"/>
                <w:bCs/>
                <w:color w:val="000000"/>
                <w:sz w:val="20"/>
                <w:szCs w:val="20"/>
                <w:lang w:eastAsia="en-CA"/>
              </w:rPr>
              <w:t>sex</w:t>
            </w:r>
            <w:r w:rsidR="00ED7DFA" w:rsidRPr="003E0069">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difference in symptom recovery. </w:t>
            </w:r>
          </w:p>
        </w:tc>
      </w:tr>
      <w:tr w:rsidR="001C1DC1" w:rsidRPr="003E0069" w14:paraId="30437809"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1C827924" w14:textId="03836A35"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Elliott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Elliott&lt;/Author&gt;&lt;Year&gt;2015&lt;/Year&gt;&lt;RecNum&gt;60&lt;/RecNum&gt;&lt;DisplayText&gt;[24]&lt;/DisplayText&gt;&lt;record&gt;&lt;rec-number&gt;60&lt;/rec-number&gt;&lt;foreign-keys&gt;&lt;key app="EN" db-id="0wazzzvdysf52be095wxrrr052tpr2xww5zt" timestamp="1516129619"&gt;60&lt;/key&gt;&lt;/foreign-keys&gt;&lt;ref-type name="Journal Article"&gt;17&lt;/ref-type&gt;&lt;contributors&gt;&lt;authors&gt;&lt;author&gt;Elliott, J.M.&lt;/author&gt;&lt;author&gt;Courtney, D.M.&lt;/author&gt;&lt;author&gt;Rademaker, A.&lt;/author&gt;&lt;author&gt;Pinto, D.&lt;/author&gt;&lt;author&gt;Sterling, M.S.&lt;/author&gt;&lt;author&gt;Parrish, T.B.&lt;/author&gt;&lt;/authors&gt;&lt;/contributors&gt;&lt;titles&gt;&lt;title&gt;The rapid and progressive degeneration of the cervical multifidus in whiplash: a MRI study of fatty infiltration&lt;/title&gt;&lt;secondary-title&gt;Spine&lt;/secondary-title&gt;&lt;/titles&gt;&lt;periodical&gt;&lt;full-title&gt;Spine&lt;/full-title&gt;&lt;/periodical&gt;&lt;pages&gt;E694-E700&lt;/pages&gt;&lt;volume&gt;40&lt;/volume&gt;&lt;number&gt;12&lt;/number&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4]</w:t>
            </w:r>
            <w:r w:rsidRPr="003E0069">
              <w:rPr>
                <w:rFonts w:ascii="Times New Roman" w:eastAsiaTheme="minorEastAsia" w:hAnsi="Times New Roman" w:cs="Times New Roman"/>
                <w:bCs/>
                <w:color w:val="000000"/>
                <w:sz w:val="20"/>
                <w:szCs w:val="20"/>
                <w:lang w:eastAsia="en-CA"/>
              </w:rPr>
              <w:fldChar w:fldCharType="end"/>
            </w:r>
          </w:p>
          <w:p w14:paraId="546E25D4" w14:textId="77777777"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20AE285C" w14:textId="77777777"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USA</w:t>
            </w:r>
          </w:p>
        </w:tc>
        <w:tc>
          <w:tcPr>
            <w:tcW w:w="882" w:type="pct"/>
          </w:tcPr>
          <w:p w14:paraId="544F0BF1"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atients aged 18-55 attending an emergency department (level 1 trauma designation); neck pain from MVC; Grade II WAD; no previous </w:t>
            </w:r>
            <w:r w:rsidRPr="003E0069">
              <w:rPr>
                <w:rFonts w:ascii="Times New Roman" w:eastAsiaTheme="minorEastAsia" w:hAnsi="Times New Roman" w:cs="Times New Roman"/>
                <w:bCs/>
                <w:color w:val="000000"/>
                <w:sz w:val="20"/>
                <w:szCs w:val="20"/>
                <w:lang w:eastAsia="en-CA"/>
              </w:rPr>
              <w:lastRenderedPageBreak/>
              <w:t>MVC’s; no treatment for neck pain in the past 10 years; no nervous system or metabolic disorders; not deemed to be at risk for multi-system trauma. N=56</w:t>
            </w:r>
          </w:p>
        </w:tc>
        <w:tc>
          <w:tcPr>
            <w:cnfStyle w:val="000010000000" w:firstRow="0" w:lastRow="0" w:firstColumn="0" w:lastColumn="0" w:oddVBand="1" w:evenVBand="0" w:oddHBand="0" w:evenHBand="0" w:firstRowFirstColumn="0" w:firstRowLastColumn="0" w:lastRowFirstColumn="0" w:lastRowLastColumn="0"/>
            <w:tcW w:w="905" w:type="pct"/>
          </w:tcPr>
          <w:p w14:paraId="7789F11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Muscle fatty infiltration (MFI) in the cervical multifidi, as detected by water-fat MRI and measured at 1 week post-injury and 2 weeks post-</w:t>
            </w:r>
            <w:r w:rsidRPr="003E0069">
              <w:rPr>
                <w:rFonts w:ascii="Times New Roman" w:eastAsiaTheme="minorEastAsia" w:hAnsi="Times New Roman" w:cs="Times New Roman"/>
                <w:bCs/>
                <w:color w:val="000000"/>
                <w:sz w:val="20"/>
                <w:szCs w:val="20"/>
                <w:lang w:eastAsia="en-CA"/>
              </w:rPr>
              <w:lastRenderedPageBreak/>
              <w:t>injury; age, gender; initial neck disability (Neck Disability Index: NDI); body mass index (BMI); hyperarousal symptoms (hyperarousal scale on Posttraumatic Stress Diagnostic Scale: PDS); days from MVC to assessment</w:t>
            </w:r>
          </w:p>
        </w:tc>
        <w:tc>
          <w:tcPr>
            <w:tcW w:w="685" w:type="pct"/>
          </w:tcPr>
          <w:p w14:paraId="01F21530"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at 3 months. N=36.</w:t>
            </w:r>
          </w:p>
        </w:tc>
        <w:tc>
          <w:tcPr>
            <w:cnfStyle w:val="000010000000" w:firstRow="0" w:lastRow="0" w:firstColumn="0" w:lastColumn="0" w:oddVBand="1" w:evenVBand="0" w:oddHBand="0" w:evenHBand="0" w:firstRowFirstColumn="0" w:firstRowLastColumn="0" w:lastRowFirstColumn="0" w:lastRowLastColumn="0"/>
            <w:tcW w:w="866" w:type="pct"/>
          </w:tcPr>
          <w:p w14:paraId="3F23773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eck pain disability: 0-28% were mild/recovered; &gt;30% were moderate/severe.  </w:t>
            </w:r>
          </w:p>
        </w:tc>
        <w:tc>
          <w:tcPr>
            <w:tcW w:w="1054" w:type="pct"/>
          </w:tcPr>
          <w:p w14:paraId="4EA1CD07"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At 1 week, higher NDI and, higher PDS associated with poorer outcome at 3 months. At 2 weeks, higher MFI, NDI and PDS at 2 weeks both associated with poorer outcome at 3 </w:t>
            </w:r>
            <w:r w:rsidRPr="003E0069">
              <w:rPr>
                <w:rFonts w:ascii="Times New Roman" w:eastAsiaTheme="minorEastAsia" w:hAnsi="Times New Roman" w:cs="Times New Roman"/>
                <w:bCs/>
                <w:color w:val="000000"/>
                <w:sz w:val="20"/>
                <w:szCs w:val="20"/>
                <w:lang w:eastAsia="en-CA"/>
              </w:rPr>
              <w:lastRenderedPageBreak/>
              <w:t>months.  (mean 2-week MFI was 13.9%, s.d.4% in mild recovered vs 25.1% s.d.10.6% in moderate/severe).</w:t>
            </w:r>
          </w:p>
        </w:tc>
      </w:tr>
      <w:tr w:rsidR="001C1DC1" w:rsidRPr="003E0069" w14:paraId="102D5E14"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2760B9BA" w14:textId="08C003B4"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Ferrari et al., 2014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Ferrari&lt;/Author&gt;&lt;Year&gt;2014&lt;/Year&gt;&lt;RecNum&gt;35&lt;/RecNum&gt;&lt;DisplayText&gt;[26]&lt;/DisplayText&gt;&lt;record&gt;&lt;rec-number&gt;35&lt;/rec-number&gt;&lt;foreign-keys&gt;&lt;key app="EN" db-id="0wazzzvdysf52be095wxrrr052tpr2xww5zt" timestamp="1516129593"&gt;35&lt;/key&gt;&lt;/foreign-keys&gt;&lt;ref-type name="Journal Article"&gt;17&lt;/ref-type&gt;&lt;contributors&gt;&lt;authors&gt;&lt;author&gt;Ferrari, A.&lt;/author&gt;&lt;/authors&gt;&lt;/contributors&gt;&lt;titles&gt;&lt;title&gt;Predicting recovery from whiplash injury in the primary care setting&lt;/title&gt;&lt;secondary-title&gt;Australian Family Physician&lt;/secondary-title&gt;&lt;/titles&gt;&lt;periodical&gt;&lt;full-title&gt;Australian Family Physician&lt;/full-title&gt;&lt;/periodical&gt;&lt;pages&gt;559-562&lt;/pages&gt;&lt;volume&gt;43&lt;/volume&gt;&lt;number&gt;8&lt;/number&gt;&lt;dates&gt;&lt;year&gt;2014&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6]</w:t>
            </w:r>
            <w:r w:rsidRPr="003E0069">
              <w:rPr>
                <w:rFonts w:ascii="Times New Roman" w:eastAsiaTheme="minorEastAsia" w:hAnsi="Times New Roman" w:cs="Times New Roman"/>
                <w:bCs/>
                <w:color w:val="000000"/>
                <w:sz w:val="20"/>
                <w:szCs w:val="20"/>
                <w:lang w:eastAsia="en-CA"/>
              </w:rPr>
              <w:fldChar w:fldCharType="end"/>
            </w:r>
          </w:p>
          <w:p w14:paraId="44C1E0D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5CDBBB3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74AA641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atients aged 18 or over attending a walk-in primary care centre within 7 days of their injury; WAD grade I or II; injured in a motor vehicle; no loss of consciousness. Excluded those with fracture or neurological injury (Grade III or IV WAD); prior whiplash injury or spine pain requiring treatment; no fixed address or current contact information; unable to communicate in English; non-traumatic pain; admission to hospital after injury.</w:t>
            </w:r>
          </w:p>
          <w:p w14:paraId="47CF36F3"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116</w:t>
            </w:r>
          </w:p>
        </w:tc>
        <w:tc>
          <w:tcPr>
            <w:cnfStyle w:val="000010000000" w:firstRow="0" w:lastRow="0" w:firstColumn="0" w:lastColumn="0" w:oddVBand="1" w:evenVBand="0" w:oddHBand="0" w:evenHBand="0" w:firstRowFirstColumn="0" w:firstRowLastColumn="0" w:lastRowFirstColumn="0" w:lastRowLastColumn="0"/>
            <w:tcW w:w="905" w:type="pct"/>
          </w:tcPr>
          <w:p w14:paraId="737BEBB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Exposure: Expectation for recovery (get better soon, get better slowly, never get better, don’t know). Potential confounders were: Whiplash Disability Questionnaire (WDQ); age; sex</w:t>
            </w:r>
          </w:p>
        </w:tc>
        <w:tc>
          <w:tcPr>
            <w:tcW w:w="685" w:type="pct"/>
          </w:tcPr>
          <w:p w14:paraId="740E5A04"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3 months post-injury by telephone or in person. N=116</w:t>
            </w:r>
          </w:p>
        </w:tc>
        <w:tc>
          <w:tcPr>
            <w:cnfStyle w:val="000010000000" w:firstRow="0" w:lastRow="0" w:firstColumn="0" w:lastColumn="0" w:oddVBand="1" w:evenVBand="0" w:oddHBand="0" w:evenHBand="0" w:firstRowFirstColumn="0" w:firstRowLastColumn="0" w:lastRowFirstColumn="0" w:lastRowLastColumn="0"/>
            <w:tcW w:w="866" w:type="pct"/>
          </w:tcPr>
          <w:p w14:paraId="65A02E9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perceived recovery (Do you feel that you have recovered from your injuries: yes or no/unsure)</w:t>
            </w:r>
          </w:p>
        </w:tc>
        <w:tc>
          <w:tcPr>
            <w:tcW w:w="1054" w:type="pct"/>
          </w:tcPr>
          <w:p w14:paraId="4D27EFF5" w14:textId="63A9571F" w:rsidR="001C1DC1" w:rsidRPr="003E0069" w:rsidRDefault="001C1DC1" w:rsidP="00130B76">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ompared to those endorsing “never get better” or “don’t know” (proportion recovered at 3 months was similar for these groups), RR of recovery for “get better soon” was 2.59 (95% CI 1.72</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3.88) and RR for “better slowly” was 1.87 (95% CI 1.12</w:t>
            </w:r>
            <w:r w:rsidR="00130B76">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11) (recalculated from published data). Sex, age and WDQ were </w:t>
            </w:r>
            <w:r w:rsidR="00D9311B">
              <w:rPr>
                <w:rFonts w:ascii="Times New Roman" w:eastAsiaTheme="minorEastAsia" w:hAnsi="Times New Roman" w:cs="Times New Roman"/>
                <w:bCs/>
                <w:color w:val="000000"/>
                <w:sz w:val="20"/>
                <w:szCs w:val="20"/>
                <w:lang w:eastAsia="en-CA"/>
              </w:rPr>
              <w:t xml:space="preserve">not </w:t>
            </w:r>
            <w:r w:rsidRPr="003E0069">
              <w:rPr>
                <w:rFonts w:ascii="Times New Roman" w:eastAsiaTheme="minorEastAsia" w:hAnsi="Times New Roman" w:cs="Times New Roman"/>
                <w:bCs/>
                <w:color w:val="000000"/>
                <w:sz w:val="20"/>
                <w:szCs w:val="20"/>
                <w:lang w:eastAsia="en-CA"/>
              </w:rPr>
              <w:t>associated with recovery so did not confound the association.</w:t>
            </w:r>
          </w:p>
        </w:tc>
      </w:tr>
      <w:tr w:rsidR="001C1DC1" w:rsidRPr="003E0069" w14:paraId="7AD58107"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377ED119" w14:textId="7B178C4E"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Ferrari,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Ferrari&lt;/Author&gt;&lt;Year&gt;2015&lt;/Year&gt;&lt;RecNum&gt;36&lt;/RecNum&gt;&lt;DisplayText&gt;[27]&lt;/DisplayText&gt;&lt;record&gt;&lt;rec-number&gt;36&lt;/rec-number&gt;&lt;foreign-keys&gt;&lt;key app="EN" db-id="0wazzzvdysf52be095wxrrr052tpr2xww5zt" timestamp="1516129594"&gt;36&lt;/key&gt;&lt;/foreign-keys&gt;&lt;ref-type name="Journal Article"&gt;17&lt;/ref-type&gt;&lt;contributors&gt;&lt;authors&gt;&lt;author&gt;Ferrari, R.&lt;/author&gt;&lt;/authors&gt;&lt;/contributors&gt;&lt;titles&gt;&lt;title&gt;A prospective study of perceived injustice in whiplash victims and its relationship to recovery&lt;/title&gt;&lt;secondary-title&gt;Clinical Rheumatology&lt;/secondary-title&gt;&lt;/titles&gt;&lt;periodical&gt;&lt;full-title&gt;Clinical Rheumatology&lt;/full-title&gt;&lt;/periodical&gt;&lt;pages&gt;975-979&lt;/pages&gt;&lt;volume&gt;34&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7]</w:t>
            </w:r>
            <w:r w:rsidRPr="003E0069">
              <w:rPr>
                <w:rFonts w:ascii="Times New Roman" w:eastAsiaTheme="minorEastAsia" w:hAnsi="Times New Roman" w:cs="Times New Roman"/>
                <w:bCs/>
                <w:color w:val="000000"/>
                <w:sz w:val="20"/>
                <w:szCs w:val="20"/>
                <w:lang w:eastAsia="en-CA"/>
              </w:rPr>
              <w:fldChar w:fldCharType="end"/>
            </w:r>
          </w:p>
          <w:p w14:paraId="17288FE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0A24CF3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412DF2A1"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atients aged 18 or over attending a walk-in primary care centre with 14 days of their injury; WAD grade I or II; injured in a motor </w:t>
            </w:r>
            <w:r w:rsidRPr="003E0069">
              <w:rPr>
                <w:rFonts w:ascii="Times New Roman" w:eastAsiaTheme="minorEastAsia" w:hAnsi="Times New Roman" w:cs="Times New Roman"/>
                <w:bCs/>
                <w:color w:val="000000"/>
                <w:sz w:val="20"/>
                <w:szCs w:val="20"/>
                <w:lang w:eastAsia="en-CA"/>
              </w:rPr>
              <w:lastRenderedPageBreak/>
              <w:t>vehicle; no loss of consciousness. Excluded those with fracture or neurological injury (Grade III or IV WAD); prior whiplash injury or spine pain requiring treatment; no fixed address or current contact information; unable to communicate in English; non-traumatic pain; admission to hospital after injury, sustained another collision-related injury during follow-up.</w:t>
            </w:r>
          </w:p>
          <w:p w14:paraId="1AC1E42E"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134</w:t>
            </w:r>
          </w:p>
        </w:tc>
        <w:tc>
          <w:tcPr>
            <w:cnfStyle w:val="000010000000" w:firstRow="0" w:lastRow="0" w:firstColumn="0" w:lastColumn="0" w:oddVBand="1" w:evenVBand="0" w:oddHBand="0" w:evenHBand="0" w:firstRowFirstColumn="0" w:firstRowLastColumn="0" w:lastRowFirstColumn="0" w:lastRowLastColumn="0"/>
            <w:tcW w:w="905" w:type="pct"/>
          </w:tcPr>
          <w:p w14:paraId="1B5B7C7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erceived injustice, measured by the Injustice Experience Questionnaire</w:t>
            </w:r>
          </w:p>
        </w:tc>
        <w:tc>
          <w:tcPr>
            <w:tcW w:w="685" w:type="pct"/>
          </w:tcPr>
          <w:p w14:paraId="1FC2030C"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6 months. N=124</w:t>
            </w:r>
          </w:p>
        </w:tc>
        <w:tc>
          <w:tcPr>
            <w:cnfStyle w:val="000010000000" w:firstRow="0" w:lastRow="0" w:firstColumn="0" w:lastColumn="0" w:oddVBand="1" w:evenVBand="0" w:oddHBand="0" w:evenHBand="0" w:firstRowFirstColumn="0" w:firstRowLastColumn="0" w:lastRowFirstColumn="0" w:lastRowLastColumn="0"/>
            <w:tcW w:w="866" w:type="pct"/>
          </w:tcPr>
          <w:p w14:paraId="70FBB0D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perceived recovery (Do you feel that you have recovered from your injuries: yes or no/unsure)</w:t>
            </w:r>
          </w:p>
        </w:tc>
        <w:tc>
          <w:tcPr>
            <w:tcW w:w="1054" w:type="pct"/>
          </w:tcPr>
          <w:p w14:paraId="02BBD48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erceived injustice at baseline was not associated with recovery.</w:t>
            </w:r>
          </w:p>
        </w:tc>
      </w:tr>
      <w:tr w:rsidR="001C1DC1" w:rsidRPr="003E0069" w14:paraId="00441845"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6BC3F403" w14:textId="327A6A0F"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Gehrt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Gehrt&lt;/Author&gt;&lt;Year&gt;2015&lt;/Year&gt;&lt;RecNum&gt;50&lt;/RecNum&gt;&lt;DisplayText&gt;[28]&lt;/DisplayText&gt;&lt;record&gt;&lt;rec-number&gt;50&lt;/rec-number&gt;&lt;foreign-keys&gt;&lt;key app="EN" db-id="0wazzzvdysf52be095wxrrr052tpr2xww5zt" timestamp="1516129608"&gt;50&lt;/key&gt;&lt;/foreign-keys&gt;&lt;ref-type name="Journal Article"&gt;17&lt;/ref-type&gt;&lt;contributors&gt;&lt;authors&gt;&lt;author&gt;Gehrt, T.B.&lt;/author&gt;&lt;author&gt;Carstensen, T. B.W.&lt;/author&gt;&lt;author&gt;Ornbol, E.&lt;/author&gt;&lt;author&gt;Fink, P.K.&lt;/author&gt;&lt;author&gt;Kasch, Hl&lt;/author&gt;&lt;author&gt;Frostholm, L.&lt;/author&gt;&lt;/authors&gt;&lt;/contributors&gt;&lt;titles&gt;&lt;title&gt;The role of illness perceptions in predicting outcome after acute whiplash trauma. A multicenter 12-month follow-up study&lt;/title&gt;&lt;secondary-title&gt;Clinical Journal of Pain&lt;/secondary-title&gt;&lt;/titles&gt;&lt;periodical&gt;&lt;full-title&gt;Clinical Journal of Pain&lt;/full-title&gt;&lt;abbr-1&gt;Clin J Pain&lt;/abbr-1&gt;&lt;/periodical&gt;&lt;pages&gt;14-20&lt;/pages&gt;&lt;volume&gt;31&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8]</w:t>
            </w:r>
            <w:r w:rsidRPr="003E0069">
              <w:rPr>
                <w:rFonts w:ascii="Times New Roman" w:eastAsiaTheme="minorEastAsia" w:hAnsi="Times New Roman" w:cs="Times New Roman"/>
                <w:bCs/>
                <w:color w:val="000000"/>
                <w:sz w:val="20"/>
                <w:szCs w:val="20"/>
                <w:lang w:eastAsia="en-CA"/>
              </w:rPr>
              <w:fldChar w:fldCharType="end"/>
            </w:r>
          </w:p>
          <w:p w14:paraId="5774FB6B"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3DDE1A1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0C9C364F" w14:textId="204A8EB4"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shd w:val="clear" w:color="auto" w:fill="FFFFFF" w:themeFill="background1"/>
                <w:lang w:eastAsia="en-CA"/>
              </w:rPr>
            </w:pPr>
            <w:r w:rsidRPr="003E0069">
              <w:rPr>
                <w:rFonts w:ascii="Times New Roman" w:eastAsiaTheme="minorEastAsia" w:hAnsi="Times New Roman" w:cs="Times New Roman"/>
                <w:bCs/>
                <w:color w:val="000000"/>
                <w:sz w:val="20"/>
                <w:szCs w:val="20"/>
                <w:shd w:val="clear" w:color="auto" w:fill="FFFFFF" w:themeFill="background1"/>
                <w:lang w:eastAsia="en-CA"/>
              </w:rPr>
              <w:t xml:space="preserve">Same cohort as Carstensen </w:t>
            </w:r>
            <w:r w:rsidRPr="003E0069">
              <w:rPr>
                <w:rFonts w:ascii="Times New Roman" w:eastAsiaTheme="minorEastAsia" w:hAnsi="Times New Roman" w:cs="Times New Roman"/>
                <w:bCs/>
                <w:color w:val="000000"/>
                <w:sz w:val="20"/>
                <w:szCs w:val="20"/>
                <w:shd w:val="clear" w:color="auto" w:fill="FFFFFF" w:themeFill="background1"/>
                <w:lang w:eastAsia="en-CA"/>
              </w:rPr>
              <w:fldChar w:fldCharType="begin">
                <w:fldData xml:space="preserve">PEVuZE5vdGU+PENpdGU+PEF1dGhvcj5DYXJzdGVuc2VuPC9BdXRob3I+PFllYXI+MjAwOTwvWWVh
cj48UmVjTnVtPjUyPC9SZWNOdW0+PERpc3BsYXlUZXh0PlsxNiwgMTddPC9EaXNwbGF5VGV4dD48
cmVjb3JkPjxyZWMtbnVtYmVyPjUyPC9yZWMtbnVtYmVyPjxmb3JlaWduLWtleXM+PGtleSBhcHA9
IkVOIiBkYi1pZD0iMHdhenp6dmR5c2Y1MmJlMDk1d3hycnIwNTJ0cHIyeHd3NXp0IiB0aW1lc3Rh
bXA9IjE1MTYxMjk2MTAiPjUy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5vZXJyZWJyb2dhZGUgNDQsIEFhcmh1cyBVbml2ZXJzaXR5IEhvc3Bp
dGFsLCBBYXJodXMsIERlbm1hcmsuIHRub3JnQGFzLmFhYS5kazwvYXV0aC1hZGRyZXNzPjx0aXRs
ZXM+PHRpdGxlPlBvc3QtdHJhdW1hIHJhdGluZ3Mgb2YgcHJlLWNvbGxpc2lvbiBwYWluIGFuZCBw
c3ljaG9sb2dpY2FsIGRpc3RyZXNzIHByZWRpY3QgcG9vciBvdXRjb21lIGZvbGxvd2luZyBhY3V0
ZSB3aGlwbGFzaCB0cmF1bWE6IGEgMTItbW9udGggZm9sbG93LXVw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DgtNTk8L3BhZ2VzPjx2b2x1bWU+MTM5PC92b2x1bWU+PG51bWJlcj4yPC9udW1i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8703E">
              <w:rPr>
                <w:rFonts w:ascii="Times New Roman" w:eastAsiaTheme="minorEastAsia" w:hAnsi="Times New Roman" w:cs="Times New Roman"/>
                <w:bCs/>
                <w:color w:val="000000"/>
                <w:sz w:val="20"/>
                <w:szCs w:val="20"/>
                <w:shd w:val="clear" w:color="auto" w:fill="FFFFFF" w:themeFill="background1"/>
                <w:lang w:eastAsia="en-CA"/>
              </w:rPr>
              <w:instrText xml:space="preserve"> ADDIN EN.CITE </w:instrText>
            </w:r>
            <w:r w:rsidR="0098703E">
              <w:rPr>
                <w:rFonts w:ascii="Times New Roman" w:eastAsiaTheme="minorEastAsia" w:hAnsi="Times New Roman" w:cs="Times New Roman"/>
                <w:bCs/>
                <w:color w:val="000000"/>
                <w:sz w:val="20"/>
                <w:szCs w:val="20"/>
                <w:shd w:val="clear" w:color="auto" w:fill="FFFFFF" w:themeFill="background1"/>
                <w:lang w:eastAsia="en-CA"/>
              </w:rPr>
              <w:fldChar w:fldCharType="begin">
                <w:fldData xml:space="preserve">PEVuZE5vdGU+PENpdGU+PEF1dGhvcj5DYXJzdGVuc2VuPC9BdXRob3I+PFllYXI+MjAwOTwvWWVh
cj48UmVjTnVtPjUyPC9SZWNOdW0+PERpc3BsYXlUZXh0PlsxNiwgMTddPC9EaXNwbGF5VGV4dD48
cmVjb3JkPjxyZWMtbnVtYmVyPjUyPC9yZWMtbnVtYmVyPjxmb3JlaWduLWtleXM+PGtleSBhcHA9
IkVOIiBkYi1pZD0iMHdhenp6dmR5c2Y1MmJlMDk1d3hycnIwNTJ0cHIyeHd3NXp0IiB0aW1lc3Rh
bXA9IjE1MTYxMjk2MTAiPjUy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5vZXJyZWJyb2dhZGUgNDQsIEFhcmh1cyBVbml2ZXJzaXR5IEhvc3Bp
dGFsLCBBYXJodXMsIERlbm1hcmsuIHRub3JnQGFzLmFhYS5kazwvYXV0aC1hZGRyZXNzPjx0aXRs
ZXM+PHRpdGxlPlBvc3QtdHJhdW1hIHJhdGluZ3Mgb2YgcHJlLWNvbGxpc2lvbiBwYWluIGFuZCBw
c3ljaG9sb2dpY2FsIGRpc3RyZXNzIHByZWRpY3QgcG9vciBvdXRjb21lIGZvbGxvd2luZyBhY3V0
ZSB3aGlwbGFzaCB0cmF1bWE6IGEgMTItbW9udGggZm9sbG93LXVw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DgtNTk8L3BhZ2VzPjx2b2x1bWU+MTM5PC92b2x1bWU+PG51bWJlcj4yPC9udW1i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8703E">
              <w:rPr>
                <w:rFonts w:ascii="Times New Roman" w:eastAsiaTheme="minorEastAsia" w:hAnsi="Times New Roman" w:cs="Times New Roman"/>
                <w:bCs/>
                <w:color w:val="000000"/>
                <w:sz w:val="20"/>
                <w:szCs w:val="20"/>
                <w:shd w:val="clear" w:color="auto" w:fill="FFFFFF" w:themeFill="background1"/>
                <w:lang w:eastAsia="en-CA"/>
              </w:rPr>
              <w:instrText xml:space="preserve"> ADDIN EN.CITE.DATA </w:instrText>
            </w:r>
            <w:r w:rsidR="0098703E">
              <w:rPr>
                <w:rFonts w:ascii="Times New Roman" w:eastAsiaTheme="minorEastAsia" w:hAnsi="Times New Roman" w:cs="Times New Roman"/>
                <w:bCs/>
                <w:color w:val="000000"/>
                <w:sz w:val="20"/>
                <w:szCs w:val="20"/>
                <w:shd w:val="clear" w:color="auto" w:fill="FFFFFF" w:themeFill="background1"/>
                <w:lang w:eastAsia="en-CA"/>
              </w:rPr>
            </w:r>
            <w:r w:rsidR="0098703E">
              <w:rPr>
                <w:rFonts w:ascii="Times New Roman" w:eastAsiaTheme="minorEastAsia" w:hAnsi="Times New Roman" w:cs="Times New Roman"/>
                <w:bCs/>
                <w:color w:val="000000"/>
                <w:sz w:val="20"/>
                <w:szCs w:val="20"/>
                <w:shd w:val="clear" w:color="auto" w:fill="FFFFFF" w:themeFill="background1"/>
                <w:lang w:eastAsia="en-CA"/>
              </w:rPr>
              <w:fldChar w:fldCharType="end"/>
            </w:r>
            <w:r w:rsidRPr="003E0069">
              <w:rPr>
                <w:rFonts w:ascii="Times New Roman" w:eastAsiaTheme="minorEastAsia" w:hAnsi="Times New Roman" w:cs="Times New Roman"/>
                <w:bCs/>
                <w:color w:val="000000"/>
                <w:sz w:val="20"/>
                <w:szCs w:val="20"/>
                <w:shd w:val="clear" w:color="auto" w:fill="FFFFFF" w:themeFill="background1"/>
                <w:lang w:eastAsia="en-CA"/>
              </w:rPr>
            </w:r>
            <w:r w:rsidRPr="003E0069">
              <w:rPr>
                <w:rFonts w:ascii="Times New Roman" w:eastAsiaTheme="minorEastAsia" w:hAnsi="Times New Roman" w:cs="Times New Roman"/>
                <w:bCs/>
                <w:color w:val="000000"/>
                <w:sz w:val="20"/>
                <w:szCs w:val="20"/>
                <w:shd w:val="clear" w:color="auto" w:fill="FFFFFF" w:themeFill="background1"/>
                <w:lang w:eastAsia="en-CA"/>
              </w:rPr>
              <w:fldChar w:fldCharType="separate"/>
            </w:r>
            <w:r w:rsidR="0098703E">
              <w:rPr>
                <w:rFonts w:ascii="Times New Roman" w:eastAsiaTheme="minorEastAsia" w:hAnsi="Times New Roman" w:cs="Times New Roman"/>
                <w:bCs/>
                <w:noProof/>
                <w:color w:val="000000"/>
                <w:sz w:val="20"/>
                <w:szCs w:val="20"/>
                <w:shd w:val="clear" w:color="auto" w:fill="FFFFFF" w:themeFill="background1"/>
                <w:lang w:eastAsia="en-CA"/>
              </w:rPr>
              <w:t>[16, 17]</w:t>
            </w:r>
            <w:r w:rsidRPr="003E0069">
              <w:rPr>
                <w:rFonts w:ascii="Times New Roman" w:eastAsiaTheme="minorEastAsia" w:hAnsi="Times New Roman" w:cs="Times New Roman"/>
                <w:bCs/>
                <w:color w:val="000000"/>
                <w:sz w:val="20"/>
                <w:szCs w:val="20"/>
                <w:shd w:val="clear" w:color="auto" w:fill="FFFFFF" w:themeFill="background1"/>
                <w:lang w:eastAsia="en-CA"/>
              </w:rPr>
              <w:fldChar w:fldCharType="end"/>
            </w:r>
            <w:r w:rsidRPr="003E0069">
              <w:rPr>
                <w:rFonts w:ascii="Times New Roman" w:eastAsiaTheme="minorEastAsia" w:hAnsi="Times New Roman" w:cs="Times New Roman"/>
                <w:bCs/>
                <w:color w:val="000000"/>
                <w:sz w:val="20"/>
                <w:szCs w:val="20"/>
                <w:shd w:val="clear" w:color="auto" w:fill="FFFFFF" w:themeFill="background1"/>
                <w:lang w:eastAsia="en-CA"/>
              </w:rPr>
              <w:t xml:space="preserve"> and Kongsted et al. </w:t>
            </w:r>
            <w:r w:rsidRPr="003E0069">
              <w:rPr>
                <w:rFonts w:ascii="Times New Roman" w:eastAsiaTheme="minorEastAsia" w:hAnsi="Times New Roman" w:cs="Times New Roman"/>
                <w:bCs/>
                <w:color w:val="000000"/>
                <w:sz w:val="20"/>
                <w:szCs w:val="20"/>
                <w:shd w:val="clear" w:color="auto" w:fill="FFFFFF" w:themeFill="background1"/>
                <w:lang w:eastAsia="en-CA"/>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eastAsiaTheme="minorEastAsia" w:hAnsi="Times New Roman" w:cs="Times New Roman"/>
                <w:bCs/>
                <w:color w:val="000000"/>
                <w:sz w:val="20"/>
                <w:szCs w:val="20"/>
                <w:shd w:val="clear" w:color="auto" w:fill="FFFFFF" w:themeFill="background1"/>
                <w:lang w:eastAsia="en-CA"/>
              </w:rPr>
              <w:instrText xml:space="preserve"> ADDIN EN.CITE </w:instrText>
            </w:r>
            <w:r w:rsidR="0098703E">
              <w:rPr>
                <w:rFonts w:ascii="Times New Roman" w:eastAsiaTheme="minorEastAsia" w:hAnsi="Times New Roman" w:cs="Times New Roman"/>
                <w:bCs/>
                <w:color w:val="000000"/>
                <w:sz w:val="20"/>
                <w:szCs w:val="20"/>
                <w:shd w:val="clear" w:color="auto" w:fill="FFFFFF" w:themeFill="background1"/>
                <w:lang w:eastAsia="en-CA"/>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eastAsiaTheme="minorEastAsia" w:hAnsi="Times New Roman" w:cs="Times New Roman"/>
                <w:bCs/>
                <w:color w:val="000000"/>
                <w:sz w:val="20"/>
                <w:szCs w:val="20"/>
                <w:shd w:val="clear" w:color="auto" w:fill="FFFFFF" w:themeFill="background1"/>
                <w:lang w:eastAsia="en-CA"/>
              </w:rPr>
              <w:instrText xml:space="preserve"> ADDIN EN.CITE.DATA </w:instrText>
            </w:r>
            <w:r w:rsidR="0098703E">
              <w:rPr>
                <w:rFonts w:ascii="Times New Roman" w:eastAsiaTheme="minorEastAsia" w:hAnsi="Times New Roman" w:cs="Times New Roman"/>
                <w:bCs/>
                <w:color w:val="000000"/>
                <w:sz w:val="20"/>
                <w:szCs w:val="20"/>
                <w:shd w:val="clear" w:color="auto" w:fill="FFFFFF" w:themeFill="background1"/>
                <w:lang w:eastAsia="en-CA"/>
              </w:rPr>
            </w:r>
            <w:r w:rsidR="0098703E">
              <w:rPr>
                <w:rFonts w:ascii="Times New Roman" w:eastAsiaTheme="minorEastAsia" w:hAnsi="Times New Roman" w:cs="Times New Roman"/>
                <w:bCs/>
                <w:color w:val="000000"/>
                <w:sz w:val="20"/>
                <w:szCs w:val="20"/>
                <w:shd w:val="clear" w:color="auto" w:fill="FFFFFF" w:themeFill="background1"/>
                <w:lang w:eastAsia="en-CA"/>
              </w:rPr>
              <w:fldChar w:fldCharType="end"/>
            </w:r>
            <w:r w:rsidRPr="003E0069">
              <w:rPr>
                <w:rFonts w:ascii="Times New Roman" w:eastAsiaTheme="minorEastAsia" w:hAnsi="Times New Roman" w:cs="Times New Roman"/>
                <w:bCs/>
                <w:color w:val="000000"/>
                <w:sz w:val="20"/>
                <w:szCs w:val="20"/>
                <w:shd w:val="clear" w:color="auto" w:fill="FFFFFF" w:themeFill="background1"/>
                <w:lang w:eastAsia="en-CA"/>
              </w:rPr>
            </w:r>
            <w:r w:rsidRPr="003E0069">
              <w:rPr>
                <w:rFonts w:ascii="Times New Roman" w:eastAsiaTheme="minorEastAsia" w:hAnsi="Times New Roman" w:cs="Times New Roman"/>
                <w:bCs/>
                <w:color w:val="000000"/>
                <w:sz w:val="20"/>
                <w:szCs w:val="20"/>
                <w:shd w:val="clear" w:color="auto" w:fill="FFFFFF" w:themeFill="background1"/>
                <w:lang w:eastAsia="en-CA"/>
              </w:rPr>
              <w:fldChar w:fldCharType="separate"/>
            </w:r>
            <w:r w:rsidR="0098703E">
              <w:rPr>
                <w:rFonts w:ascii="Times New Roman" w:eastAsiaTheme="minorEastAsia" w:hAnsi="Times New Roman" w:cs="Times New Roman"/>
                <w:bCs/>
                <w:noProof/>
                <w:color w:val="000000"/>
                <w:sz w:val="20"/>
                <w:szCs w:val="20"/>
                <w:shd w:val="clear" w:color="auto" w:fill="FFFFFF" w:themeFill="background1"/>
                <w:lang w:eastAsia="en-CA"/>
              </w:rPr>
              <w:t>[98]</w:t>
            </w:r>
            <w:r w:rsidRPr="003E0069">
              <w:rPr>
                <w:rFonts w:ascii="Times New Roman" w:eastAsiaTheme="minorEastAsia" w:hAnsi="Times New Roman" w:cs="Times New Roman"/>
                <w:bCs/>
                <w:color w:val="000000"/>
                <w:sz w:val="20"/>
                <w:szCs w:val="20"/>
                <w:shd w:val="clear" w:color="auto" w:fill="FFFFFF" w:themeFill="background1"/>
                <w:lang w:eastAsia="en-CA"/>
              </w:rPr>
              <w:fldChar w:fldCharType="end"/>
            </w:r>
          </w:p>
          <w:p w14:paraId="5FDC268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1BBEDADE" w14:textId="77777777" w:rsidR="001C1DC1" w:rsidRPr="003E0069" w:rsidRDefault="001C1DC1" w:rsidP="00FE10C3">
            <w:pPr>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rognostic factors: Illness perceptions, assessed by Illness Perceptions Index at baseline and 3 months (subscales: </w:t>
            </w:r>
            <w:r w:rsidRPr="003E0069">
              <w:rPr>
                <w:rFonts w:ascii="Times New Roman" w:hAnsi="Times New Roman" w:cs="Times New Roman"/>
                <w:sz w:val="20"/>
                <w:szCs w:val="20"/>
              </w:rPr>
              <w:t>emotional representation, consequence, and timeline perspective subscales)</w:t>
            </w:r>
            <w:r w:rsidRPr="003E0069">
              <w:rPr>
                <w:rFonts w:ascii="Times New Roman" w:eastAsiaTheme="minorEastAsia" w:hAnsi="Times New Roman" w:cs="Times New Roman"/>
                <w:bCs/>
                <w:color w:val="000000"/>
                <w:sz w:val="20"/>
                <w:szCs w:val="20"/>
                <w:lang w:eastAsia="en-CA"/>
              </w:rPr>
              <w:t>, categorized into no pessimism (no subscale score in top 20</w:t>
            </w:r>
            <w:r w:rsidRPr="003E0069">
              <w:rPr>
                <w:rFonts w:ascii="Times New Roman" w:eastAsiaTheme="minorEastAsia" w:hAnsi="Times New Roman" w:cs="Times New Roman"/>
                <w:bCs/>
                <w:color w:val="000000"/>
                <w:sz w:val="20"/>
                <w:szCs w:val="20"/>
                <w:vertAlign w:val="superscript"/>
                <w:lang w:eastAsia="en-CA"/>
              </w:rPr>
              <w:t>th</w:t>
            </w:r>
            <w:r w:rsidRPr="003E0069">
              <w:rPr>
                <w:rFonts w:ascii="Times New Roman" w:eastAsiaTheme="minorEastAsia" w:hAnsi="Times New Roman" w:cs="Times New Roman"/>
                <w:bCs/>
                <w:color w:val="000000"/>
                <w:sz w:val="20"/>
                <w:szCs w:val="20"/>
                <w:lang w:eastAsia="en-CA"/>
              </w:rPr>
              <w:t xml:space="preserve"> %ile); some pessimism (top 20</w:t>
            </w:r>
            <w:r w:rsidRPr="003E0069">
              <w:rPr>
                <w:rFonts w:ascii="Times New Roman" w:eastAsiaTheme="minorEastAsia" w:hAnsi="Times New Roman" w:cs="Times New Roman"/>
                <w:bCs/>
                <w:color w:val="000000"/>
                <w:sz w:val="20"/>
                <w:szCs w:val="20"/>
                <w:vertAlign w:val="superscript"/>
                <w:lang w:eastAsia="en-CA"/>
              </w:rPr>
              <w:t>th</w:t>
            </w:r>
            <w:r w:rsidRPr="003E0069">
              <w:rPr>
                <w:rFonts w:ascii="Times New Roman" w:eastAsiaTheme="minorEastAsia" w:hAnsi="Times New Roman" w:cs="Times New Roman"/>
                <w:bCs/>
                <w:color w:val="000000"/>
                <w:sz w:val="20"/>
                <w:szCs w:val="20"/>
                <w:lang w:eastAsia="en-CA"/>
              </w:rPr>
              <w:t xml:space="preserve"> %ile on one subscale) and high pessimism (top 20</w:t>
            </w:r>
            <w:r w:rsidRPr="003E0069">
              <w:rPr>
                <w:rFonts w:ascii="Times New Roman" w:eastAsiaTheme="minorEastAsia" w:hAnsi="Times New Roman" w:cs="Times New Roman"/>
                <w:bCs/>
                <w:color w:val="000000"/>
                <w:sz w:val="20"/>
                <w:szCs w:val="20"/>
                <w:vertAlign w:val="superscript"/>
                <w:lang w:eastAsia="en-CA"/>
              </w:rPr>
              <w:t>th</w:t>
            </w:r>
            <w:r w:rsidRPr="003E0069">
              <w:rPr>
                <w:rFonts w:ascii="Times New Roman" w:eastAsiaTheme="minorEastAsia" w:hAnsi="Times New Roman" w:cs="Times New Roman"/>
                <w:bCs/>
                <w:color w:val="000000"/>
                <w:sz w:val="20"/>
                <w:szCs w:val="20"/>
                <w:lang w:eastAsia="en-CA"/>
              </w:rPr>
              <w:t xml:space="preserve"> %ile on 2 or 3 subscales); age; sex; education (&gt; 10 years); baseline neck pain. For the work capacity analysis, prognostic factors also included baseline expectation to </w:t>
            </w:r>
            <w:r w:rsidRPr="003E0069">
              <w:rPr>
                <w:rFonts w:ascii="Times New Roman" w:eastAsiaTheme="minorEastAsia" w:hAnsi="Times New Roman" w:cs="Times New Roman"/>
                <w:bCs/>
                <w:color w:val="000000"/>
                <w:sz w:val="20"/>
                <w:szCs w:val="20"/>
                <w:lang w:eastAsia="en-CA"/>
              </w:rPr>
              <w:lastRenderedPageBreak/>
              <w:t>return to work (as determined by: How likely do you think it is that you will be working/in school in 6 weeks?)</w:t>
            </w:r>
          </w:p>
          <w:p w14:paraId="03DF379E"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25654805"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at 12 months. N at follow-up was 672: 651 for work capability and 529 for neck pain</w:t>
            </w:r>
          </w:p>
        </w:tc>
        <w:tc>
          <w:tcPr>
            <w:cnfStyle w:val="000010000000" w:firstRow="0" w:lastRow="0" w:firstColumn="0" w:lastColumn="0" w:oddVBand="1" w:evenVBand="0" w:oddHBand="0" w:evenHBand="0" w:firstRowFirstColumn="0" w:firstRowLastColumn="0" w:lastRowFirstColumn="0" w:lastRowLastColumn="0"/>
            <w:tcW w:w="866" w:type="pct"/>
          </w:tcPr>
          <w:p w14:paraId="3988B45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pain (11-point box scale: 0-3 = low neck pain intensity; 4-10 = high neck pain intensity).</w:t>
            </w:r>
          </w:p>
          <w:p w14:paraId="4C7A72B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elf-assessed work capability during the past month: dichotomized into unaffected = no days with sick leave or reduced work capability due to accident; affected = any sick leave or reduced work capability because of accident or stopped working due to accident. </w:t>
            </w:r>
          </w:p>
          <w:p w14:paraId="1090013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1054" w:type="pct"/>
          </w:tcPr>
          <w:p w14:paraId="7F8C7FC9" w14:textId="45F5F31E"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High neck pain at 12 months was predicted by pessimistic illness perceptions (adjusted OR=1.71, </w:t>
            </w:r>
            <w:r w:rsidR="00130B76"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03</w:t>
            </w:r>
            <w:r w:rsidR="00130B76">
              <w:rPr>
                <w:rFonts w:ascii="Times New Roman" w:hAnsi="Times New Roman" w:cs="Times New Roman"/>
                <w:sz w:val="20"/>
                <w:szCs w:val="20"/>
              </w:rPr>
              <w:t xml:space="preserve">, </w:t>
            </w:r>
            <w:r w:rsidRPr="003E0069">
              <w:rPr>
                <w:rFonts w:ascii="Times New Roman" w:hAnsi="Times New Roman" w:cs="Times New Roman"/>
                <w:sz w:val="20"/>
                <w:szCs w:val="20"/>
              </w:rPr>
              <w:t xml:space="preserve">2.83 and </w:t>
            </w:r>
            <w:r w:rsidR="00ED7DFA">
              <w:rPr>
                <w:rFonts w:ascii="Times New Roman" w:hAnsi="Times New Roman" w:cs="Times New Roman"/>
                <w:sz w:val="20"/>
                <w:szCs w:val="20"/>
              </w:rPr>
              <w:t>OR=</w:t>
            </w:r>
            <w:r w:rsidRPr="003E0069">
              <w:rPr>
                <w:rFonts w:ascii="Times New Roman" w:hAnsi="Times New Roman" w:cs="Times New Roman"/>
                <w:sz w:val="20"/>
                <w:szCs w:val="20"/>
              </w:rPr>
              <w:t xml:space="preserve">3.41, </w:t>
            </w:r>
            <w:r w:rsidR="00130B76"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48</w:t>
            </w:r>
            <w:r w:rsidR="00130B76">
              <w:rPr>
                <w:rFonts w:ascii="Times New Roman" w:hAnsi="Times New Roman" w:cs="Times New Roman"/>
                <w:sz w:val="20"/>
                <w:szCs w:val="20"/>
              </w:rPr>
              <w:t xml:space="preserve">, </w:t>
            </w:r>
            <w:r w:rsidRPr="003E0069">
              <w:rPr>
                <w:rFonts w:ascii="Times New Roman" w:hAnsi="Times New Roman" w:cs="Times New Roman"/>
                <w:sz w:val="20"/>
                <w:szCs w:val="20"/>
              </w:rPr>
              <w:t xml:space="preserve">7.84 for moderate and high pessimism, respectively), female sex, lower education and greater baseline neck pain, but not age. </w:t>
            </w:r>
          </w:p>
          <w:p w14:paraId="4C0F412C" w14:textId="28844D50" w:rsidR="001C1DC1" w:rsidRPr="003E0069" w:rsidRDefault="001C1DC1" w:rsidP="00097994">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hAnsi="Times New Roman" w:cs="Times New Roman"/>
                <w:sz w:val="20"/>
                <w:szCs w:val="20"/>
              </w:rPr>
              <w:t xml:space="preserve">Reduced working capacity at 12 months was predicted by: poor baseline expectations for working ability (OR=3.18, </w:t>
            </w:r>
            <w:r w:rsidR="00130B76"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50</w:t>
            </w:r>
            <w:r w:rsidR="00130B76">
              <w:rPr>
                <w:rFonts w:ascii="Times New Roman" w:hAnsi="Times New Roman" w:cs="Times New Roman"/>
                <w:sz w:val="20"/>
                <w:szCs w:val="20"/>
              </w:rPr>
              <w:t xml:space="preserve">, </w:t>
            </w:r>
            <w:r w:rsidRPr="003E0069">
              <w:rPr>
                <w:rFonts w:ascii="Times New Roman" w:hAnsi="Times New Roman" w:cs="Times New Roman"/>
                <w:sz w:val="20"/>
                <w:szCs w:val="20"/>
              </w:rPr>
              <w:t>6.77) and education (OR=0.55,</w:t>
            </w:r>
            <w:r w:rsidR="00097994" w:rsidRPr="003E0069">
              <w:rPr>
                <w:rFonts w:ascii="Times New Roman" w:eastAsiaTheme="minorEastAsia" w:hAnsi="Times New Roman" w:cs="Times New Roman"/>
                <w:bCs/>
                <w:color w:val="000000"/>
                <w:sz w:val="20"/>
                <w:szCs w:val="20"/>
                <w:lang w:eastAsia="en-CA"/>
              </w:rPr>
              <w:t xml:space="preserve"> 95% CI</w:t>
            </w:r>
            <w:r w:rsidRPr="003E0069">
              <w:rPr>
                <w:rFonts w:ascii="Times New Roman" w:hAnsi="Times New Roman" w:cs="Times New Roman"/>
                <w:sz w:val="20"/>
                <w:szCs w:val="20"/>
              </w:rPr>
              <w:t xml:space="preserve"> 0.34</w:t>
            </w:r>
            <w:r w:rsidR="00097994">
              <w:rPr>
                <w:rFonts w:ascii="Times New Roman" w:hAnsi="Times New Roman" w:cs="Times New Roman"/>
                <w:sz w:val="20"/>
                <w:szCs w:val="20"/>
              </w:rPr>
              <w:t xml:space="preserve">, </w:t>
            </w:r>
            <w:r w:rsidRPr="003E0069">
              <w:rPr>
                <w:rFonts w:ascii="Times New Roman" w:hAnsi="Times New Roman" w:cs="Times New Roman"/>
                <w:sz w:val="20"/>
                <w:szCs w:val="20"/>
              </w:rPr>
              <w:t xml:space="preserve">0.90), but not with age, sex, illness perceptions, or baseline neck pain. </w:t>
            </w:r>
          </w:p>
        </w:tc>
      </w:tr>
      <w:tr w:rsidR="001C1DC1" w:rsidRPr="003E0069" w14:paraId="4BF20842"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4F63B607" w14:textId="34A9B0C4"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Holm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Ib2xtPC9BdXRob3I+PFllYXI+MjAwODwvWWVhcj48UmVj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zEwLjEzNzElMkZqb3VybmFsLnBtZWQuMDA1MDEwNSZhbXA7cmZ0X2lkPWluZm86cG1pZC8xODQ3
OTE4MiZhbXA7cmZ0Lmlzc249MTU0OS0xMjc3JmFtcDtyZnQudm9sdW1lPTUmYW1wO3JmdC5pc3N1
ZT01JmFtcDtyZnQuc3BhZ2U9ZTEwNSZhbXA7cmZ0LnBhZ2VzPWUxMDUmYW1wO3JmdC5kYXRlPTIw
MDgmYW1wO3JmdC5qdGl0bGU9UExvUytNZWRpY2luZSslMkYrUHVibGljK0xpYnJhcnkrb2YrU2Np
ZW5jZSZhbXA7cmZ0LmF0aXRsZT1FeHBlY3RhdGlvbnMrZm9yK3JlY292ZXJ5K2ltcG9ydGFudCtp
bit0aGUrcHJvZ25vc2lzK29mK3doaXBsYXNoK2luanVyaWVzLiZhbXA7cmZ0LmF1bGFzdD1Ib2xt
PC91cmw+PC9yZWxhdGVkLXVybHM+PC91cmxzPjxjdXN0b20yPlBNQzIzNzU5NDg8L2N1c3RvbTI+
PGVsZWN0cm9uaWMtcmVzb3VyY2UtbnVtPmh0dHA6Ly9keC5kb2kub3JnLzEwLjEzNzEvam91cm5h
bC5wbWVkLjAwNTAxMD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Ib2xtPC9BdXRob3I+PFllYXI+MjAwODwvWWVhcj48UmVj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zEwLjEzNzElMkZqb3VybmFsLnBtZWQuMDA1MDEwNSZhbXA7cmZ0X2lkPWluZm86cG1pZC8xODQ3
OTE4MiZhbXA7cmZ0Lmlzc249MTU0OS0xMjc3JmFtcDtyZnQudm9sdW1lPTUmYW1wO3JmdC5pc3N1
ZT01JmFtcDtyZnQuc3BhZ2U9ZTEwNSZhbXA7cmZ0LnBhZ2VzPWUxMDUmYW1wO3JmdC5kYXRlPTIw
MDgmYW1wO3JmdC5qdGl0bGU9UExvUytNZWRpY2luZSslMkYrUHVibGljK0xpYnJhcnkrb2YrU2Np
ZW5jZSZhbXA7cmZ0LmF0aXRsZT1FeHBlY3RhdGlvbnMrZm9yK3JlY292ZXJ5K2ltcG9ydGFudCtp
bit0aGUrcHJvZ25vc2lzK29mK3doaXBsYXNoK2luanVyaWVzLiZhbXA7cmZ0LmF1bGFzdD1Ib2xt
PC91cmw+PC9yZWxhdGVkLXVybHM+PC91cmxzPjxjdXN0b20yPlBNQzIzNzU5NDg8L2N1c3RvbTI+
PGVsZWN0cm9uaWMtcmVzb3VyY2UtbnVtPmh0dHA6Ly9keC5kb2kub3JnLzEwLjEzNzEvam91cm5h
bC5wbWVkLjAwNTAxMD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99]</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p w14:paraId="3F4B15C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3E8EE5A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weden</w:t>
            </w:r>
          </w:p>
        </w:tc>
        <w:tc>
          <w:tcPr>
            <w:tcW w:w="882" w:type="pct"/>
          </w:tcPr>
          <w:p w14:paraId="0B0D35A0"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jury claimants to two Swedish traffic insurers; WAD; between Jan 15 2004 and Jan 12 2005; aged 18-74; car occupants filing a claim within 30 days of collision. N=1,571 WAD claimants enrolled</w:t>
            </w:r>
          </w:p>
        </w:tc>
        <w:tc>
          <w:tcPr>
            <w:cnfStyle w:val="000010000000" w:firstRow="0" w:lastRow="0" w:firstColumn="0" w:lastColumn="0" w:oddVBand="1" w:evenVBand="0" w:oddHBand="0" w:evenHBand="0" w:firstRowFirstColumn="0" w:firstRowLastColumn="0" w:lastRowFirstColumn="0" w:lastRowLastColumn="0"/>
            <w:tcW w:w="905" w:type="pct"/>
          </w:tcPr>
          <w:p w14:paraId="14CEFB9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Exposure: Expectations for recovery measured on 0-10 NRS (categorized into low expectations = less likely to make full recovery; intermediate expectations; and high expectations = very likely to make a full recovery); Adjusted for confounders (post collision symptoms and pain, anxiety, depression (HADS), collision related stress (IES), coping, sociodemographic factors, prior health and injuries)</w:t>
            </w:r>
          </w:p>
        </w:tc>
        <w:tc>
          <w:tcPr>
            <w:tcW w:w="685" w:type="pct"/>
          </w:tcPr>
          <w:p w14:paraId="6395A53E"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6 months post-collision. N=1,032</w:t>
            </w:r>
          </w:p>
        </w:tc>
        <w:tc>
          <w:tcPr>
            <w:cnfStyle w:val="000010000000" w:firstRow="0" w:lastRow="0" w:firstColumn="0" w:lastColumn="0" w:oddVBand="1" w:evenVBand="0" w:oddHBand="0" w:evenHBand="0" w:firstRowFirstColumn="0" w:firstRowLastColumn="0" w:lastRowFirstColumn="0" w:lastRowLastColumn="0"/>
            <w:tcW w:w="866" w:type="pct"/>
          </w:tcPr>
          <w:p w14:paraId="7EF124DE"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isability, assessed with Pain Disability Index; trichotomized with cut-off scores at the median and the 75</w:t>
            </w:r>
            <w:r w:rsidRPr="003E0069">
              <w:rPr>
                <w:rFonts w:ascii="Times New Roman" w:eastAsiaTheme="minorEastAsia" w:hAnsi="Times New Roman" w:cs="Times New Roman"/>
                <w:bCs/>
                <w:color w:val="000000"/>
                <w:sz w:val="20"/>
                <w:szCs w:val="20"/>
                <w:vertAlign w:val="superscript"/>
                <w:lang w:eastAsia="en-CA"/>
              </w:rPr>
              <w:t>th</w:t>
            </w:r>
            <w:r w:rsidRPr="003E0069">
              <w:rPr>
                <w:rFonts w:ascii="Times New Roman" w:eastAsiaTheme="minorEastAsia" w:hAnsi="Times New Roman" w:cs="Times New Roman"/>
                <w:bCs/>
                <w:color w:val="000000"/>
                <w:sz w:val="20"/>
                <w:szCs w:val="20"/>
                <w:lang w:eastAsia="en-CA"/>
              </w:rPr>
              <w:t xml:space="preserve"> percentile (low, moderate and high disability).</w:t>
            </w:r>
          </w:p>
        </w:tc>
        <w:tc>
          <w:tcPr>
            <w:tcW w:w="1054" w:type="pct"/>
          </w:tcPr>
          <w:p w14:paraId="042067B1" w14:textId="51BAB299"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Expectation for recovery predicted disability six months later. Compared to “very likely to make a full recovery”, adjusted OR of having </w:t>
            </w:r>
            <w:r w:rsidRPr="003E0069">
              <w:rPr>
                <w:rFonts w:ascii="Times New Roman" w:eastAsiaTheme="minorEastAsia" w:hAnsi="Times New Roman" w:cs="Times New Roman"/>
                <w:bCs/>
                <w:i/>
                <w:color w:val="000000"/>
                <w:sz w:val="20"/>
                <w:szCs w:val="20"/>
                <w:lang w:eastAsia="en-CA"/>
              </w:rPr>
              <w:t>moderate disability</w:t>
            </w:r>
            <w:r w:rsidRPr="003E0069">
              <w:rPr>
                <w:rFonts w:ascii="Times New Roman" w:eastAsiaTheme="minorEastAsia" w:hAnsi="Times New Roman" w:cs="Times New Roman"/>
                <w:bCs/>
                <w:color w:val="000000"/>
                <w:sz w:val="20"/>
                <w:szCs w:val="20"/>
                <w:lang w:eastAsia="en-CA"/>
              </w:rPr>
              <w:t xml:space="preserve"> at 6 months for those with intermediate expectations was 1.5 (95% CI 1.0</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3) for those with intermediate expectations and OR=2.0 (95% CI 1.0</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8) for those stating they were less likely to make a full recovery. The OR of having </w:t>
            </w:r>
            <w:r w:rsidRPr="003E0069">
              <w:rPr>
                <w:rFonts w:ascii="Times New Roman" w:eastAsiaTheme="minorEastAsia" w:hAnsi="Times New Roman" w:cs="Times New Roman"/>
                <w:bCs/>
                <w:i/>
                <w:color w:val="000000"/>
                <w:sz w:val="20"/>
                <w:szCs w:val="20"/>
                <w:lang w:eastAsia="en-CA"/>
              </w:rPr>
              <w:t xml:space="preserve">high disability </w:t>
            </w:r>
            <w:r w:rsidRPr="003E0069">
              <w:rPr>
                <w:rFonts w:ascii="Times New Roman" w:eastAsiaTheme="minorEastAsia" w:hAnsi="Times New Roman" w:cs="Times New Roman"/>
                <w:bCs/>
                <w:color w:val="000000"/>
                <w:sz w:val="20"/>
                <w:szCs w:val="20"/>
                <w:lang w:eastAsia="en-CA"/>
              </w:rPr>
              <w:t>at 6 months was 2.0 (95% CI 1.2</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2) for those with intermediate expectations and </w:t>
            </w:r>
            <w:r w:rsidR="00ED7DFA">
              <w:rPr>
                <w:rFonts w:ascii="Times New Roman" w:eastAsiaTheme="minorEastAsia" w:hAnsi="Times New Roman" w:cs="Times New Roman"/>
                <w:bCs/>
                <w:color w:val="000000"/>
                <w:sz w:val="20"/>
                <w:szCs w:val="20"/>
                <w:lang w:eastAsia="en-CA"/>
              </w:rPr>
              <w:t>OR=</w:t>
            </w:r>
            <w:r w:rsidRPr="003E0069">
              <w:rPr>
                <w:rFonts w:ascii="Times New Roman" w:eastAsiaTheme="minorEastAsia" w:hAnsi="Times New Roman" w:cs="Times New Roman"/>
                <w:bCs/>
                <w:color w:val="000000"/>
                <w:sz w:val="20"/>
                <w:szCs w:val="20"/>
                <w:lang w:eastAsia="en-CA"/>
              </w:rPr>
              <w:t>4.2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1</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8.5) for those with low expectations.  </w:t>
            </w:r>
          </w:p>
          <w:p w14:paraId="6A369B55"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1757F6B0"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1F33B9E6" w14:textId="105D5775"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Hours et al., 2014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Hours&lt;/Author&gt;&lt;Year&gt;2014&lt;/Year&gt;&lt;RecNum&gt;72&lt;/RecNum&gt;&lt;DisplayText&gt;[30]&lt;/DisplayText&gt;&lt;record&gt;&lt;rec-number&gt;72&lt;/rec-number&gt;&lt;foreign-keys&gt;&lt;key app="EN" db-id="0wazzzvdysf52be095wxrrr052tpr2xww5zt" timestamp="1516129655"&gt;72&lt;/key&gt;&lt;/foreign-keys&gt;&lt;ref-type name="Journal Article"&gt;17&lt;/ref-type&gt;&lt;contributors&gt;&lt;authors&gt;&lt;author&gt;Hours, M.&lt;/author&gt;&lt;author&gt;Khati, I.&lt;/author&gt;&lt;author&gt;Charnay, P.&lt;/author&gt;&lt;author&gt;Chossegros, L.&lt;/author&gt;&lt;author&gt;Tardy, H.&lt;/author&gt;&lt;author&gt;Tournier, C.&lt;/author&gt;&lt;author&gt;Perrine, A-L&lt;/author&gt;&lt;author&gt;Luaute, J.&lt;/author&gt;&lt;author&gt;Laumon, B.&lt;/author&gt;&lt;/authors&gt;&lt;/contributors&gt;&lt;titles&gt;&lt;title&gt;One year after mild injury: comparison of health status and quality of life between patients with whiplash versus other injuries&lt;/title&gt;&lt;secondary-title&gt;The Journal of Rheumatology&lt;/secondary-title&gt;&lt;/titles&gt;&lt;periodical&gt;&lt;full-title&gt;The Journal of Rheumatology&lt;/full-title&gt;&lt;/periodical&gt;&lt;pages&gt;528-538&lt;/pages&gt;&lt;volume&gt;42&lt;/volume&gt;&lt;number&gt;3&lt;/number&gt;&lt;dates&gt;&lt;year&gt;2014&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0]</w:t>
            </w:r>
            <w:r w:rsidRPr="003E0069">
              <w:rPr>
                <w:rFonts w:ascii="Times New Roman" w:eastAsiaTheme="minorEastAsia" w:hAnsi="Times New Roman" w:cs="Times New Roman"/>
                <w:bCs/>
                <w:color w:val="000000"/>
                <w:sz w:val="20"/>
                <w:szCs w:val="20"/>
                <w:lang w:eastAsia="en-CA"/>
              </w:rPr>
              <w:fldChar w:fldCharType="end"/>
            </w:r>
          </w:p>
          <w:p w14:paraId="1E6F71F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 for relevant findings</w:t>
            </w:r>
          </w:p>
          <w:p w14:paraId="3472E5A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rance</w:t>
            </w:r>
          </w:p>
        </w:tc>
        <w:tc>
          <w:tcPr>
            <w:tcW w:w="882" w:type="pct"/>
          </w:tcPr>
          <w:p w14:paraId="36E1B706" w14:textId="77777777"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atients registered with Rhône administrative area Registry of Road Traffic Casualtie</w:t>
            </w:r>
            <w:r w:rsidRPr="003E0069">
              <w:rPr>
                <w:rFonts w:ascii="Times New Roman" w:hAnsi="Times New Roman" w:cs="Times New Roman"/>
                <w:sz w:val="20"/>
                <w:szCs w:val="20"/>
              </w:rPr>
              <w:t xml:space="preserve">s; October 2004-December 2005; aged 16 or over; whiplash injury as coded by AIS codes 310402 or 640278 or other injury; mild injury (defined as MAIS 1). </w:t>
            </w:r>
            <w:r w:rsidRPr="003E0069">
              <w:rPr>
                <w:rFonts w:ascii="Times New Roman" w:hAnsi="Times New Roman" w:cs="Times New Roman"/>
                <w:sz w:val="20"/>
                <w:szCs w:val="20"/>
              </w:rPr>
              <w:lastRenderedPageBreak/>
              <w:t>Excluded those with AIS≥2 (which would exclude WAD III-IV). N=255 with WAD</w:t>
            </w:r>
          </w:p>
        </w:tc>
        <w:tc>
          <w:tcPr>
            <w:cnfStyle w:val="000010000000" w:firstRow="0" w:lastRow="0" w:firstColumn="0" w:lastColumn="0" w:oddVBand="1" w:evenVBand="0" w:oddHBand="0" w:evenHBand="0" w:firstRowFirstColumn="0" w:firstRowLastColumn="0" w:lastRowFirstColumn="0" w:lastRowLastColumn="0"/>
            <w:tcW w:w="905" w:type="pct"/>
          </w:tcPr>
          <w:p w14:paraId="0C373C3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rognostic factors:  WAD 1 vs. WAD 2</w:t>
            </w:r>
          </w:p>
        </w:tc>
        <w:tc>
          <w:tcPr>
            <w:tcW w:w="685" w:type="pct"/>
          </w:tcPr>
          <w:p w14:paraId="3E0DFE6B"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itial assessment at the time of the accident. Follow-up at 1 year. N=62 with WAD I and 109 with WAD II</w:t>
            </w:r>
          </w:p>
        </w:tc>
        <w:tc>
          <w:tcPr>
            <w:cnfStyle w:val="000010000000" w:firstRow="0" w:lastRow="0" w:firstColumn="0" w:lastColumn="0" w:oddVBand="1" w:evenVBand="0" w:oddHBand="0" w:evenHBand="0" w:firstRowFirstColumn="0" w:firstRowLastColumn="0" w:lastRowFirstColumn="0" w:lastRowLastColumn="0"/>
            <w:tcW w:w="866" w:type="pct"/>
          </w:tcPr>
          <w:p w14:paraId="39E6330D" w14:textId="77777777" w:rsidR="001C1DC1" w:rsidRPr="003E0069" w:rsidRDefault="001C1DC1" w:rsidP="00FE10C3">
            <w:pPr>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Health-Related Quality of life (HRQoL: the World Health Organization Quality of Life tool: WHOQOL-BREF); </w:t>
            </w:r>
            <w:r w:rsidRPr="003E0069">
              <w:rPr>
                <w:rFonts w:ascii="Times New Roman" w:hAnsi="Times New Roman" w:cs="Times New Roman"/>
                <w:sz w:val="20"/>
                <w:szCs w:val="20"/>
              </w:rPr>
              <w:t xml:space="preserve">time off work; posttraumatic stress disorder (PTSD), assessed on the PTSD Checklist Scale (score ≥ </w:t>
            </w:r>
            <w:r w:rsidRPr="003E0069">
              <w:rPr>
                <w:rFonts w:ascii="Times New Roman" w:hAnsi="Times New Roman" w:cs="Times New Roman"/>
                <w:sz w:val="20"/>
                <w:szCs w:val="20"/>
              </w:rPr>
              <w:lastRenderedPageBreak/>
              <w:t>44 indicating probable PTSD); self-reported medical status (totally recovered or not); debilitating physical pain (item 3 of the WHOQOL-BREF); disturbed occupational and leisure activities; financial repercussions, effect on family life, effect on sexual life, effect on leisure, feeling run down, feeling nervous, negative feelings (e.g., depression).</w:t>
            </w:r>
          </w:p>
        </w:tc>
        <w:tc>
          <w:tcPr>
            <w:tcW w:w="1054" w:type="pct"/>
          </w:tcPr>
          <w:p w14:paraId="4F414DF1"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No association between WAD grade and HRQoL Those with WAD I had more negative feelings than those with WAD II (16.1% of WAD I and 27.5 of those with WAD II never had negative feelings)</w:t>
            </w:r>
          </w:p>
        </w:tc>
      </w:tr>
      <w:tr w:rsidR="001C1DC1" w:rsidRPr="003E0069" w14:paraId="7D1D0484"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249F7323" w14:textId="7A739EB5"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Johansson et al. 2011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Kb2hhbnNzb248L0F1dGhvcj48WWVhcj4yMDExPC9ZZWFy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1hdGgu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Kb2hhbnNzb248L0F1dGhvcj48WWVhcj4yMDExPC9ZZWFy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1hdGgu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1]</w:t>
            </w:r>
            <w:r w:rsidRPr="003E0069">
              <w:rPr>
                <w:rFonts w:ascii="Times New Roman" w:eastAsiaTheme="minorEastAsia" w:hAnsi="Times New Roman" w:cs="Times New Roman"/>
                <w:bCs/>
                <w:color w:val="000000"/>
                <w:sz w:val="20"/>
                <w:szCs w:val="20"/>
                <w:lang w:eastAsia="en-CA"/>
              </w:rPr>
              <w:fldChar w:fldCharType="end"/>
            </w:r>
          </w:p>
          <w:p w14:paraId="1410DE3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66295E9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5C1E7755" w14:textId="036A4044"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atients enrolled from 2 centre WAD intervention RCT (Subcohort of Kongsted et al.,</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3NTwvUmVjTnVtPjxEaXNwbGF5VGV4dD5bMzgsIDk4XTwvRGlzcGxheVRleHQ+PHJl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OTk2LTEwMDU8L3Bh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DclMkZzMDA1ODYtMDA4LTA2ODctOSZhbXA7cmZ0X2lkPWluZm86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3NDEzNDY1JmFtcDtyZnQu
aXNzbj0wMzYyLTI0MzYmYW1wO3JmdC52b2x1bWU9MzImYW1wO3JmdC5pc3N1ZT02JmFtcDtyZnQu
c3BhZ2U9NjE4JmFtcDtyZnQucGFnZXM9NjE4LTI2JmFtcDtyZnQuZGF0ZT0yMDA3JmFtcDtyZnQu
anRpdGxlPVNwaW5lJmFtcDtyZnQuYXRpdGxlPU5lY2srY29sbGFyJTJDKyUyMmFjdC1hcy11c3Vh
bCUyMitvcithY3RpdmUrbW9iaWxpemF0aW9uK2Zvcit3aGlwbGFzaCtpbmp1cnklM0YrQStyYW5k
b21pemVkK3BhcmFsbGVsLWdyb3VwK3RyaWFsLiZhbXA7cmZ0LmF1bGFzdD1Lb25nc3RlZ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3NTwvUmVjTnVtPjxEaXNwbGF5VGV4dD5bMzgsIDk4XTwvRGlzcGxheVRleHQ+PHJl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OTk2LTEwMDU8L3Bh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DclMkZzMDA1ODYtMDA4LTA2ODctOSZhbXA7cmZ0X2lkPWluZm86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3NDEzNDY1JmFtcDtyZnQu
aXNzbj0wMzYyLTI0MzYmYW1wO3JmdC52b2x1bWU9MzImYW1wO3JmdC5pc3N1ZT02JmFtcDtyZnQu
c3BhZ2U9NjE4JmFtcDtyZnQucGFnZXM9NjE4LTI2JmFtcDtyZnQuZGF0ZT0yMDA3JmFtcDtyZnQu
anRpdGxlPVNwaW5lJmFtcDtyZnQuYXRpdGxlPU5lY2srY29sbGFyJTJDKyUyMmFjdC1hcy11c3Vh
bCUyMitvcithY3RpdmUrbW9iaWxpemF0aW9uK2Zvcit3aGlwbGFzaCtpbmp1cnklM0YrQStyYW5k
b21pemVkK3BhcmFsbGVsLWdyb3VwK3RyaWFsLiZhbXA7cmZ0LmF1bGFzdD1Lb25nc3RlZ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8, 98]</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Carstensen et al.,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recruited from EDs and general practitioners in 4 Danish Counties; WAD I-III after a rear or frontal car collision; aged 18-70; symptoms began within 3 days of MVC; MVC occurred within 10 days of enrollment; excluded fractural or dislocations of cervical spine, amnesia or LOC associated with the injury; presence of injuries other than WAD; prior neck pain &gt; 5 on 11-point box scale; prior somatic or </w:t>
            </w:r>
            <w:r w:rsidRPr="003E0069">
              <w:rPr>
                <w:rFonts w:ascii="Times New Roman" w:eastAsiaTheme="minorEastAsia" w:hAnsi="Times New Roman" w:cs="Times New Roman"/>
                <w:bCs/>
                <w:color w:val="000000"/>
                <w:sz w:val="20"/>
                <w:szCs w:val="20"/>
                <w:lang w:eastAsia="en-CA"/>
              </w:rPr>
              <w:lastRenderedPageBreak/>
              <w:t>psychiatric disease. N=213 enrolled in longitudinal study, with baseline MRI data on 171.</w:t>
            </w:r>
          </w:p>
          <w:p w14:paraId="17D4E5BA"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5D7DCEF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rognostic Factors: MRI scan (lordosis, kyphosis or straight); adjusted for gender and age.</w:t>
            </w:r>
          </w:p>
        </w:tc>
        <w:tc>
          <w:tcPr>
            <w:tcW w:w="685" w:type="pct"/>
          </w:tcPr>
          <w:p w14:paraId="3E7A7F26"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1 year. N=104.</w:t>
            </w:r>
          </w:p>
        </w:tc>
        <w:tc>
          <w:tcPr>
            <w:cnfStyle w:val="000010000000" w:firstRow="0" w:lastRow="0" w:firstColumn="0" w:lastColumn="0" w:oddVBand="1" w:evenVBand="0" w:oddHBand="0" w:evenHBand="0" w:firstRowFirstColumn="0" w:firstRowLastColumn="0" w:lastRowFirstColumn="0" w:lastRowLastColumn="0"/>
            <w:tcW w:w="866" w:type="pct"/>
          </w:tcPr>
          <w:p w14:paraId="7C6CBA5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Outcomes: self-reported neck pain and headache intensity (each on 11-point box scale)</w:t>
            </w:r>
          </w:p>
        </w:tc>
        <w:tc>
          <w:tcPr>
            <w:tcW w:w="1054" w:type="pct"/>
          </w:tcPr>
          <w:p w14:paraId="72352D70"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o significant associations between postures at baseline and pain intensity at one year</w:t>
            </w:r>
          </w:p>
        </w:tc>
      </w:tr>
      <w:tr w:rsidR="001C1DC1" w:rsidRPr="003E0069" w14:paraId="70CCCA26"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5D432C45" w14:textId="68775D86"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Kamper et al. 2012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W1wZXI8L0F1dGhvcj48WWVhcj4yMDEyPC9ZZWFyPjxS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My05PC9wYWdlcz48dm9sdW1lPjE1Mzwvdm9sdW1lPjxudW1iZXI+MTwvbnVtYmVyPjxrZXl3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cGFpbi4yMDExLjA5LjAyMyZhbXA7cmZ0X2lkPWluZm86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W1wZXI8L0F1dGhvcj48WWVhcj4yMDEyPC9ZZWFyPjxS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My05PC9wYWdlcz48dm9sdW1lPjE1Mzwvdm9sdW1lPjxudW1iZXI+MTwvbnVtYmVyPjxrZXl3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cGFpbi4yMDExLjA5LjAyMyZhbXA7cmZ0X2lkPWluZm86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4]</w:t>
            </w:r>
            <w:r w:rsidRPr="003E0069">
              <w:rPr>
                <w:rFonts w:ascii="Times New Roman" w:eastAsiaTheme="minorEastAsia" w:hAnsi="Times New Roman" w:cs="Times New Roman"/>
                <w:bCs/>
                <w:color w:val="000000"/>
                <w:sz w:val="20"/>
                <w:szCs w:val="20"/>
                <w:lang w:eastAsia="en-CA"/>
              </w:rPr>
              <w:fldChar w:fldCharType="end"/>
            </w:r>
          </w:p>
          <w:p w14:paraId="750637B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0A937F5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w:t>
            </w:r>
          </w:p>
        </w:tc>
        <w:tc>
          <w:tcPr>
            <w:tcW w:w="882" w:type="pct"/>
          </w:tcPr>
          <w:p w14:paraId="5788A76F" w14:textId="77777777"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Recruitment from Sydney and Brisbane; recruited from ED admissions (55%), primary care physiotherapy clinics and GP referral (17%) and newspaper ads (28%); Neck pain from MVC in past 4 weeks; ages 18 – 65; fluent in English; Excluded those with prior WAD requiring treatment; cervical fracture or dislocation; LOC, concussion or head injury; major psychiatric history. N=205 enrolled.</w:t>
            </w:r>
          </w:p>
          <w:p w14:paraId="308C3913" w14:textId="77777777"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0E764906"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Pain intensity over past 24 hours (10 cm VAS); Neck Disability Index (NDI); Tampa Scale of Kinesiophobia (TSK); Pictorial Fear of Activity Scale (PFActS); Coping Strategies Questionnaire – Catastrophizing subscale.</w:t>
            </w:r>
          </w:p>
        </w:tc>
        <w:tc>
          <w:tcPr>
            <w:tcW w:w="685" w:type="pct"/>
          </w:tcPr>
          <w:p w14:paraId="6ADC2AB7"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lt; 4 weeks from injury. Follow-up at 3 and 6 months. Data completeness was 89-97% at baseline, 70-75% at 3 months and 69-80% at 6 months (no exact numbers given by authors).</w:t>
            </w:r>
          </w:p>
        </w:tc>
        <w:tc>
          <w:tcPr>
            <w:cnfStyle w:val="000010000000" w:firstRow="0" w:lastRow="0" w:firstColumn="0" w:lastColumn="0" w:oddVBand="1" w:evenVBand="0" w:oddHBand="0" w:evenHBand="0" w:firstRowFirstColumn="0" w:firstRowLastColumn="0" w:lastRowFirstColumn="0" w:lastRowLastColumn="0"/>
            <w:tcW w:w="866" w:type="pct"/>
          </w:tcPr>
          <w:p w14:paraId="1B5FAFE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Disability Index (NDI)</w:t>
            </w:r>
          </w:p>
        </w:tc>
        <w:tc>
          <w:tcPr>
            <w:tcW w:w="1054" w:type="pct"/>
          </w:tcPr>
          <w:p w14:paraId="40EB3F41"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Fear avoidance had a limited role as mediator of the association between baseline pain and subsequent neck disability (accounting for 20-40% of the association). Series of cross-sectional analyses at baseline, 3 and 6 months did not conclude that the influence of fear avoidance increases. Fear avoidance measured by TSK had a slightly stronger role than the PFActS. </w:t>
            </w:r>
          </w:p>
          <w:p w14:paraId="1BE6656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3120A8F7"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B741AAC" w14:textId="01ADDB5D"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Kasch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5]</w:t>
            </w:r>
            <w:r w:rsidRPr="003E0069">
              <w:rPr>
                <w:rFonts w:ascii="Times New Roman" w:eastAsiaTheme="minorEastAsia" w:hAnsi="Times New Roman" w:cs="Times New Roman"/>
                <w:bCs/>
                <w:color w:val="000000"/>
                <w:sz w:val="20"/>
                <w:szCs w:val="20"/>
                <w:lang w:eastAsia="en-CA"/>
              </w:rPr>
              <w:fldChar w:fldCharType="end"/>
            </w:r>
          </w:p>
          <w:p w14:paraId="303036E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44B68CC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p w14:paraId="2A43F18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p w14:paraId="0B96BC1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82" w:type="pct"/>
          </w:tcPr>
          <w:p w14:paraId="30B985BC" w14:textId="28AE0B1B"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ubcohort of Kongsted et al. 2007 2-centre RCT.</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Carstensen et al.,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Recruited from EDs and general practitioners in 4 Danish Counties 2001-2003; WAD I-III after a rear or frontal car collision; aged 18-70; symptoms began within 3 days of MVC; MVC occurred within 10 </w:t>
            </w:r>
            <w:r w:rsidRPr="003E0069">
              <w:rPr>
                <w:rFonts w:ascii="Times New Roman" w:eastAsiaTheme="minorEastAsia" w:hAnsi="Times New Roman" w:cs="Times New Roman"/>
                <w:bCs/>
                <w:color w:val="000000"/>
                <w:sz w:val="20"/>
                <w:szCs w:val="20"/>
                <w:lang w:eastAsia="en-CA"/>
              </w:rPr>
              <w:lastRenderedPageBreak/>
              <w:t xml:space="preserve">days of enrollment; excluded fractural or dislocations of cervical spine, amnesia or LOC associated with the injury; presence of injuries other than WAD; prior moderate or greater neck pain; prior somatic or psychiatric disease. </w:t>
            </w:r>
          </w:p>
          <w:p w14:paraId="584C418E"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688 enrolled</w:t>
            </w:r>
          </w:p>
        </w:tc>
        <w:tc>
          <w:tcPr>
            <w:cnfStyle w:val="000010000000" w:firstRow="0" w:lastRow="0" w:firstColumn="0" w:lastColumn="0" w:oddVBand="1" w:evenVBand="0" w:oddHBand="0" w:evenHBand="0" w:firstRowFirstColumn="0" w:firstRowLastColumn="0" w:lastRowFirstColumn="0" w:lastRowLastColumn="0"/>
            <w:tcW w:w="905" w:type="pct"/>
          </w:tcPr>
          <w:p w14:paraId="007BD0A3" w14:textId="2BBCABA2"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rognostic factors for Study 1: High vs. low risk status, as in Kongsted et al. 2007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98]</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High risk: risk score ≥4; low risk score &lt;4. Risk score a combination of cervical range of motion scored 0-10; neck pain/headache intensity scored 0-10; female gender; # of non-</w:t>
            </w:r>
            <w:r w:rsidRPr="003E0069">
              <w:rPr>
                <w:rFonts w:ascii="Times New Roman" w:eastAsiaTheme="minorEastAsia" w:hAnsi="Times New Roman" w:cs="Times New Roman"/>
                <w:bCs/>
                <w:color w:val="000000"/>
                <w:sz w:val="20"/>
                <w:szCs w:val="20"/>
                <w:lang w:eastAsia="en-CA"/>
              </w:rPr>
              <w:lastRenderedPageBreak/>
              <w:t xml:space="preserve">painful symptoms; pain on palpation. </w:t>
            </w:r>
          </w:p>
          <w:p w14:paraId="28FFADD8"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p>
          <w:p w14:paraId="73BD0CE3"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p>
        </w:tc>
        <w:tc>
          <w:tcPr>
            <w:tcW w:w="685" w:type="pct"/>
          </w:tcPr>
          <w:p w14:paraId="36A44881"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Baseline within 10 days of collision. Follow-up at 12 months. N=625</w:t>
            </w:r>
          </w:p>
        </w:tc>
        <w:tc>
          <w:tcPr>
            <w:cnfStyle w:val="000010000000" w:firstRow="0" w:lastRow="0" w:firstColumn="0" w:lastColumn="0" w:oddVBand="1" w:evenVBand="0" w:oddHBand="0" w:evenHBand="0" w:firstRowFirstColumn="0" w:firstRowLastColumn="0" w:lastRowFirstColumn="0" w:lastRowLastColumn="0"/>
            <w:tcW w:w="866" w:type="pct"/>
          </w:tcPr>
          <w:p w14:paraId="577E4B9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Handicap, as defined as more than 3 months sick leave in the past 6 months; work inability during the last month; or not working anymore because of the injury. Neck and headache pain intensity (minimal = 0-4, considerable = 5-10). Neck disability, as determined by the </w:t>
            </w:r>
            <w:r w:rsidRPr="003E0069">
              <w:rPr>
                <w:rFonts w:ascii="Times New Roman" w:eastAsiaTheme="minorEastAsia" w:hAnsi="Times New Roman" w:cs="Times New Roman"/>
                <w:bCs/>
                <w:color w:val="000000"/>
                <w:sz w:val="20"/>
                <w:szCs w:val="20"/>
                <w:lang w:eastAsia="en-CA"/>
              </w:rPr>
              <w:lastRenderedPageBreak/>
              <w:t>Copenhagen Neck Disability Scale (minimal = 0-6; considerable = 7-30)</w:t>
            </w:r>
          </w:p>
        </w:tc>
        <w:tc>
          <w:tcPr>
            <w:tcW w:w="1054" w:type="pct"/>
          </w:tcPr>
          <w:p w14:paraId="23279C34" w14:textId="63DE745A" w:rsidR="001C1DC1" w:rsidRPr="003E0069" w:rsidRDefault="0052554A"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 xml:space="preserve">At one year follow-up, </w:t>
            </w:r>
            <w:r w:rsidR="001C1DC1" w:rsidRPr="003E0069">
              <w:rPr>
                <w:rFonts w:ascii="Times New Roman" w:eastAsiaTheme="minorEastAsia" w:hAnsi="Times New Roman" w:cs="Times New Roman"/>
                <w:bCs/>
                <w:color w:val="000000"/>
                <w:sz w:val="20"/>
                <w:szCs w:val="20"/>
                <w:lang w:eastAsia="en-CA"/>
              </w:rPr>
              <w:t xml:space="preserve">19.3% (95% CI 17.1-21.8) of high risk patients had handicap compared with 2.4% (1.9-2.9) of low risk patients. High risk patients had greater handicap, neck pain, headache and disability at 12 months. </w:t>
            </w:r>
          </w:p>
          <w:p w14:paraId="41A04C62" w14:textId="0701D40A"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H</w:t>
            </w:r>
            <w:r w:rsidRPr="003E0069">
              <w:rPr>
                <w:rFonts w:ascii="Times New Roman" w:eastAsiaTheme="minorEastAsia" w:hAnsi="Times New Roman" w:cs="Times New Roman"/>
                <w:bCs/>
                <w:i/>
                <w:color w:val="000000"/>
                <w:sz w:val="20"/>
                <w:szCs w:val="20"/>
                <w:lang w:eastAsia="en-CA"/>
              </w:rPr>
              <w:t xml:space="preserve">andicap </w:t>
            </w:r>
            <w:r w:rsidRPr="003E0069">
              <w:rPr>
                <w:rFonts w:ascii="Times New Roman" w:eastAsiaTheme="minorEastAsia" w:hAnsi="Times New Roman" w:cs="Times New Roman"/>
                <w:bCs/>
                <w:color w:val="000000"/>
                <w:sz w:val="20"/>
                <w:szCs w:val="20"/>
                <w:lang w:eastAsia="en-CA"/>
              </w:rPr>
              <w:t xml:space="preserve">predicted by: initial high neck pain (RR=3.5, </w:t>
            </w:r>
            <w:r w:rsidR="0052554A">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2</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5.5); headache intensity (</w:t>
            </w:r>
            <w:r w:rsidR="00287448">
              <w:rPr>
                <w:rFonts w:ascii="Times New Roman" w:eastAsiaTheme="minorEastAsia" w:hAnsi="Times New Roman" w:cs="Times New Roman"/>
                <w:bCs/>
                <w:color w:val="000000"/>
                <w:sz w:val="20"/>
                <w:szCs w:val="20"/>
                <w:lang w:eastAsia="en-CA"/>
              </w:rPr>
              <w:t>RR=</w:t>
            </w:r>
            <w:r w:rsidRPr="003E0069">
              <w:rPr>
                <w:rFonts w:ascii="Times New Roman" w:eastAsiaTheme="minorEastAsia" w:hAnsi="Times New Roman" w:cs="Times New Roman"/>
                <w:bCs/>
                <w:color w:val="000000"/>
                <w:sz w:val="20"/>
                <w:szCs w:val="20"/>
                <w:lang w:eastAsia="en-CA"/>
              </w:rPr>
              <w:t xml:space="preserve">3.7, </w:t>
            </w:r>
            <w:r w:rsidR="0052554A">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4</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5.7); </w:t>
            </w:r>
            <w:r w:rsidRPr="003E0069">
              <w:rPr>
                <w:rFonts w:ascii="Times New Roman" w:eastAsiaTheme="minorEastAsia" w:hAnsi="Times New Roman" w:cs="Times New Roman"/>
                <w:bCs/>
                <w:color w:val="000000"/>
                <w:sz w:val="20"/>
                <w:szCs w:val="20"/>
                <w:lang w:eastAsia="en-CA"/>
              </w:rPr>
              <w:lastRenderedPageBreak/>
              <w:t>reduced ROM (</w:t>
            </w:r>
            <w:r w:rsidR="00287448">
              <w:rPr>
                <w:rFonts w:ascii="Times New Roman" w:eastAsiaTheme="minorEastAsia" w:hAnsi="Times New Roman" w:cs="Times New Roman"/>
                <w:bCs/>
                <w:color w:val="000000"/>
                <w:sz w:val="20"/>
                <w:szCs w:val="20"/>
                <w:lang w:eastAsia="en-CA"/>
              </w:rPr>
              <w:t>RR=</w:t>
            </w:r>
            <w:r w:rsidRPr="003E0069">
              <w:rPr>
                <w:rFonts w:ascii="Times New Roman" w:eastAsiaTheme="minorEastAsia" w:hAnsi="Times New Roman" w:cs="Times New Roman"/>
                <w:bCs/>
                <w:color w:val="000000"/>
                <w:sz w:val="20"/>
                <w:szCs w:val="20"/>
                <w:lang w:eastAsia="en-CA"/>
              </w:rPr>
              <w:t>4.6, no CI provided); palpation tenderness (</w:t>
            </w:r>
            <w:r w:rsidR="00287448">
              <w:rPr>
                <w:rFonts w:ascii="Times New Roman" w:eastAsiaTheme="minorEastAsia" w:hAnsi="Times New Roman" w:cs="Times New Roman"/>
                <w:bCs/>
                <w:color w:val="000000"/>
                <w:sz w:val="20"/>
                <w:szCs w:val="20"/>
                <w:lang w:eastAsia="en-CA"/>
              </w:rPr>
              <w:t>RR=</w:t>
            </w:r>
            <w:r w:rsidRPr="003E0069">
              <w:rPr>
                <w:rFonts w:ascii="Times New Roman" w:eastAsiaTheme="minorEastAsia" w:hAnsi="Times New Roman" w:cs="Times New Roman"/>
                <w:bCs/>
                <w:color w:val="000000"/>
                <w:sz w:val="20"/>
                <w:szCs w:val="20"/>
                <w:lang w:eastAsia="en-CA"/>
              </w:rPr>
              <w:t xml:space="preserve">4.0, </w:t>
            </w:r>
            <w:r w:rsidR="0052554A">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9</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8.5); larger # of non-pain symptoms (RR=4, no CI reported). </w:t>
            </w:r>
          </w:p>
          <w:p w14:paraId="3D9F2F1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i/>
                <w:color w:val="000000"/>
                <w:sz w:val="20"/>
                <w:szCs w:val="20"/>
                <w:lang w:eastAsia="en-CA"/>
              </w:rPr>
              <w:t>Severe neck pain</w:t>
            </w:r>
            <w:r w:rsidRPr="003E0069">
              <w:rPr>
                <w:rFonts w:ascii="Times New Roman" w:eastAsiaTheme="minorEastAsia" w:hAnsi="Times New Roman" w:cs="Times New Roman"/>
                <w:bCs/>
                <w:color w:val="000000"/>
                <w:sz w:val="20"/>
                <w:szCs w:val="20"/>
                <w:lang w:eastAsia="en-CA"/>
              </w:rPr>
              <w:t xml:space="preserve"> predicted by initial neck pain and gender but not headache. </w:t>
            </w:r>
            <w:r w:rsidRPr="003E0069">
              <w:rPr>
                <w:rFonts w:ascii="Times New Roman" w:eastAsiaTheme="minorEastAsia" w:hAnsi="Times New Roman" w:cs="Times New Roman"/>
                <w:bCs/>
                <w:i/>
                <w:color w:val="000000"/>
                <w:sz w:val="20"/>
                <w:szCs w:val="20"/>
                <w:lang w:eastAsia="en-CA"/>
              </w:rPr>
              <w:t>Severe headache</w:t>
            </w:r>
            <w:r w:rsidRPr="003E0069">
              <w:rPr>
                <w:rFonts w:ascii="Times New Roman" w:eastAsiaTheme="minorEastAsia" w:hAnsi="Times New Roman" w:cs="Times New Roman"/>
                <w:bCs/>
                <w:color w:val="000000"/>
                <w:sz w:val="20"/>
                <w:szCs w:val="20"/>
                <w:lang w:eastAsia="en-CA"/>
              </w:rPr>
              <w:t xml:space="preserve"> predicted by initial severe headache and gender but not neck pain. </w:t>
            </w:r>
          </w:p>
          <w:p w14:paraId="1EDF010B" w14:textId="335C2BF2"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i/>
                <w:color w:val="000000"/>
                <w:sz w:val="20"/>
                <w:szCs w:val="20"/>
                <w:lang w:eastAsia="en-CA"/>
              </w:rPr>
              <w:t>Neck disability</w:t>
            </w:r>
            <w:r w:rsidRPr="003E0069">
              <w:rPr>
                <w:rFonts w:ascii="Times New Roman" w:eastAsiaTheme="minorEastAsia" w:hAnsi="Times New Roman" w:cs="Times New Roman"/>
                <w:bCs/>
                <w:color w:val="000000"/>
                <w:sz w:val="20"/>
                <w:szCs w:val="20"/>
                <w:lang w:eastAsia="en-CA"/>
              </w:rPr>
              <w:t xml:space="preserve"> predicted by female gender (</w:t>
            </w:r>
            <w:r w:rsidR="0052554A">
              <w:rPr>
                <w:rFonts w:ascii="Times New Roman" w:eastAsiaTheme="minorEastAsia" w:hAnsi="Times New Roman" w:cs="Times New Roman"/>
                <w:bCs/>
                <w:color w:val="000000"/>
                <w:sz w:val="20"/>
                <w:szCs w:val="20"/>
                <w:lang w:eastAsia="en-CA"/>
              </w:rPr>
              <w:t>RR=</w:t>
            </w:r>
            <w:r w:rsidRPr="003E0069">
              <w:rPr>
                <w:rFonts w:ascii="Times New Roman" w:eastAsiaTheme="minorEastAsia" w:hAnsi="Times New Roman" w:cs="Times New Roman"/>
                <w:bCs/>
                <w:color w:val="000000"/>
                <w:sz w:val="20"/>
                <w:szCs w:val="20"/>
                <w:lang w:eastAsia="en-CA"/>
              </w:rPr>
              <w:t xml:space="preserve">1.3, </w:t>
            </w:r>
            <w:r w:rsidR="0052554A">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0</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7).</w:t>
            </w:r>
          </w:p>
          <w:p w14:paraId="6C37BB7D"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5D436E0F"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4CFEDDA0" w14:textId="6AEF579B"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Kasch et al. 2013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TM8L1llYXI+PFJl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TM8L1llYXI+PFJl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6]</w:t>
            </w:r>
            <w:r w:rsidRPr="003E0069">
              <w:rPr>
                <w:rFonts w:ascii="Times New Roman" w:eastAsiaTheme="minorEastAsia" w:hAnsi="Times New Roman" w:cs="Times New Roman"/>
                <w:bCs/>
                <w:color w:val="000000"/>
                <w:sz w:val="20"/>
                <w:szCs w:val="20"/>
                <w:lang w:eastAsia="en-CA"/>
              </w:rPr>
              <w:fldChar w:fldCharType="end"/>
            </w:r>
          </w:p>
          <w:p w14:paraId="6889316B"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7239BE1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2C3E91F6" w14:textId="3147B1CB" w:rsidR="001C1DC1" w:rsidRPr="003E0069" w:rsidRDefault="001C1DC1" w:rsidP="00FE10C3">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ubcohort of Kongsted et al. 2007 2-centre RCT,</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Kongsted&lt;/Author&gt;&lt;Year&gt;2006&lt;/Year&gt;&lt;RecNum&gt;5720&lt;/RecNum&gt;&lt;DisplayText&gt;[100]&lt;/DisplayText&gt;&lt;record&gt;&lt;rec-number&gt;5720&lt;/rec-number&gt;&lt;foreign-keys&gt;&lt;key app="EN" db-id="sv09effrkaw2see02tlpd0t8tvaa2d5ea5p2" timestamp="0"&gt;5720&lt;/key&gt;&lt;/foreign-keys&gt;&lt;ref-type name="Electronic Article"&gt;43&lt;/ref-type&gt;&lt;contributors&gt;&lt;authors&gt;&lt;author&gt;Kongsted, A.&lt;/author&gt;&lt;author&gt;Qerama, E.&lt;/author&gt;&lt;author&gt;Kasch, H.&lt;/author&gt;&lt;author&gt;Bendix, T.&lt;/author&gt;&lt;author&gt;Bach, F. W.&lt;/author&gt;&lt;author&gt;Korsholm, L.&lt;/author&gt;&lt;author&gt;Jensen, T. S.&lt;/author&gt;&lt;/authors&gt;&lt;/contributors&gt;&lt;titles&gt;&lt;title&gt;Whiplash associated disorders. Does early intervention matter? &lt;/title&gt;&lt;secondary-title&gt;Eur Spine J&lt;/secondary-title&gt;&lt;/titles&gt;&lt;pages&gt;S460&lt;/pages&gt;&lt;volume&gt;15&lt;/volume&gt;&lt;number&gt;4&lt;/number&gt;&lt;keywords&gt;&lt;keyword&gt;Sr-back&lt;/keyword&gt;&lt;/keywords&gt;&lt;dates&gt;&lt;year&gt;2006&lt;/year&gt;&lt;/dates&gt;&lt;accession-num&gt;CN-00623662&lt;/accession-num&gt;&lt;urls&gt;&lt;related-urls&gt;&lt;url&gt;http://onlinelibrary.wiley.com/o/cochrane/clcentral/articles/662/CN-00623662/frame.html&lt;/url&gt;&lt;/related-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0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same cohort as Kasch et al., 2008.</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5]</w:t>
            </w:r>
            <w:r w:rsidRPr="003E0069">
              <w:rPr>
                <w:rFonts w:ascii="Times New Roman" w:eastAsiaTheme="minorEastAsia" w:hAnsi="Times New Roman" w:cs="Times New Roman"/>
                <w:bCs/>
                <w:color w:val="000000"/>
                <w:sz w:val="20"/>
                <w:szCs w:val="20"/>
                <w:lang w:eastAsia="en-CA"/>
              </w:rPr>
              <w:fldChar w:fldCharType="end"/>
            </w:r>
          </w:p>
          <w:p w14:paraId="77724BED" w14:textId="77777777"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688 enrolled. N=648 for work outcomes (includes only those previously employed).</w:t>
            </w:r>
          </w:p>
        </w:tc>
        <w:tc>
          <w:tcPr>
            <w:cnfStyle w:val="000010000000" w:firstRow="0" w:lastRow="0" w:firstColumn="0" w:lastColumn="0" w:oddVBand="1" w:evenVBand="0" w:oddHBand="0" w:evenHBand="0" w:firstRowFirstColumn="0" w:firstRowLastColumn="0" w:lastRowFirstColumn="0" w:lastRowLastColumn="0"/>
            <w:tcW w:w="905" w:type="pct"/>
          </w:tcPr>
          <w:p w14:paraId="76D7C0D3"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Risk status (7 strata).</w:t>
            </w:r>
          </w:p>
        </w:tc>
        <w:tc>
          <w:tcPr>
            <w:tcW w:w="685" w:type="pct"/>
          </w:tcPr>
          <w:p w14:paraId="4E0D5710"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within 10 days of collision. Follow-up at 12 months. N=625</w:t>
            </w:r>
          </w:p>
        </w:tc>
        <w:tc>
          <w:tcPr>
            <w:cnfStyle w:val="000010000000" w:firstRow="0" w:lastRow="0" w:firstColumn="0" w:lastColumn="0" w:oddVBand="1" w:evenVBand="0" w:oddHBand="0" w:evenHBand="0" w:firstRowFirstColumn="0" w:firstRowLastColumn="0" w:lastRowFirstColumn="0" w:lastRowLastColumn="0"/>
            <w:tcW w:w="866" w:type="pct"/>
          </w:tcPr>
          <w:p w14:paraId="70D1D6C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1-year work disability (called handicap in Kasch 2008); diarized days on sick leave; expected work difficulties, post-traumatic stress (Impact of Event Scale: IES); pressure pain detection and pain tolerance thresholds; pain on palpation; neck disability (Copenhagen Neck Disability Index); McGill Pain Questionnaire; shoulder-arm neck pain, headache and global pain (11-point box scores)</w:t>
            </w:r>
          </w:p>
          <w:p w14:paraId="3D28911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1054" w:type="pct"/>
          </w:tcPr>
          <w:p w14:paraId="585202D4"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96% of those in lowest risk strata and 32% in highest risk strata had returned to work at one year. All outcomes were differentially distributed across the risk strata. </w:t>
            </w:r>
          </w:p>
        </w:tc>
      </w:tr>
      <w:tr w:rsidR="001C1DC1" w:rsidRPr="003E0069" w14:paraId="6DA06119"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EE216A1" w14:textId="57EF6A07"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Kivioja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aXZpb2phPC9BdXRob3I+PFllYXI+MjAwODwvWWVhcj48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kzMC01PC9wYWdlcz48dm9sdW1lPjE3PC92b2x1bWU+PG51bWJlcj43PC9udW1iZXI+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A3JTJGczAwNTg2LTAwOC0wNjc1LTAmYW1wO3Jm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aXZpb2phPC9BdXRob3I+PFllYXI+MjAwODwvWWVhcj48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A3JTJGczAwNTg2LTAwOC0wNjc1LTAmYW1wO3Jm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7]</w:t>
            </w:r>
            <w:r w:rsidRPr="003E0069">
              <w:rPr>
                <w:rFonts w:ascii="Times New Roman" w:eastAsiaTheme="minorEastAsia" w:hAnsi="Times New Roman" w:cs="Times New Roman"/>
                <w:bCs/>
                <w:color w:val="000000"/>
                <w:sz w:val="20"/>
                <w:szCs w:val="20"/>
                <w:lang w:eastAsia="en-CA"/>
              </w:rPr>
              <w:fldChar w:fldCharType="end"/>
            </w:r>
          </w:p>
          <w:p w14:paraId="428B0EE2" w14:textId="77777777"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6BC6B94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weden</w:t>
            </w:r>
          </w:p>
        </w:tc>
        <w:tc>
          <w:tcPr>
            <w:tcW w:w="882" w:type="pct"/>
          </w:tcPr>
          <w:p w14:paraId="41BE0BEB"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nsecutive patients seen in a Swedish ED* and then referred to an orthopedic surgeon’s clinic; </w:t>
            </w:r>
            <w:r w:rsidRPr="003E0069">
              <w:rPr>
                <w:rFonts w:ascii="Times New Roman" w:hAnsi="Times New Roman" w:cs="Times New Roman"/>
                <w:sz w:val="20"/>
                <w:szCs w:val="20"/>
                <w:lang w:val="en-US"/>
              </w:rPr>
              <w:t xml:space="preserve">November 1996 to June 1997; </w:t>
            </w:r>
            <w:r w:rsidRPr="003E0069">
              <w:rPr>
                <w:rFonts w:ascii="Times New Roman" w:eastAsiaTheme="minorEastAsia" w:hAnsi="Times New Roman" w:cs="Times New Roman"/>
                <w:bCs/>
                <w:color w:val="000000"/>
                <w:sz w:val="20"/>
                <w:szCs w:val="20"/>
                <w:lang w:eastAsia="en-CA"/>
              </w:rPr>
              <w:t xml:space="preserve">MVC†-related WAD &lt; 1 week prior to being seen; age 18-65. Excluded those with </w:t>
            </w:r>
            <w:r w:rsidRPr="003E0069">
              <w:rPr>
                <w:rFonts w:ascii="Times New Roman" w:hAnsi="Times New Roman" w:cs="Times New Roman"/>
                <w:sz w:val="20"/>
                <w:szCs w:val="20"/>
                <w:lang w:val="en-US"/>
              </w:rPr>
              <w:t>previous neck injury, other obvious simultaneous injuries or neurological disease.</w:t>
            </w:r>
          </w:p>
          <w:p w14:paraId="32DC026D"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186: </w:t>
            </w:r>
          </w:p>
          <w:p w14:paraId="3D55D116"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20430964"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WAD grade</w:t>
            </w:r>
          </w:p>
        </w:tc>
        <w:tc>
          <w:tcPr>
            <w:tcW w:w="685" w:type="pct"/>
          </w:tcPr>
          <w:p w14:paraId="46CC1759"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Baseline measures within 1 week of injury, follow-up at 1 year. N=170 at follow-up. </w:t>
            </w:r>
          </w:p>
        </w:tc>
        <w:tc>
          <w:tcPr>
            <w:cnfStyle w:val="000010000000" w:firstRow="0" w:lastRow="0" w:firstColumn="0" w:lastColumn="0" w:oddVBand="1" w:evenVBand="0" w:oddHBand="0" w:evenHBand="0" w:firstRowFirstColumn="0" w:firstRowLastColumn="0" w:lastRowFirstColumn="0" w:lastRowLastColumn="0"/>
            <w:tcW w:w="866" w:type="pct"/>
          </w:tcPr>
          <w:p w14:paraId="1EA878E4" w14:textId="77777777" w:rsidR="001C1DC1" w:rsidRPr="00FB7C6D"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FB7C6D">
              <w:rPr>
                <w:rFonts w:ascii="Times New Roman" w:eastAsiaTheme="minorEastAsia" w:hAnsi="Times New Roman" w:cs="Times New Roman"/>
                <w:bCs/>
                <w:color w:val="000000"/>
                <w:sz w:val="20"/>
                <w:szCs w:val="20"/>
                <w:lang w:eastAsia="en-CA"/>
              </w:rPr>
              <w:t xml:space="preserve">Neck pain measured on VAS**, split into ≤ 30mm and &gt; 30mm. </w:t>
            </w:r>
          </w:p>
        </w:tc>
        <w:tc>
          <w:tcPr>
            <w:tcW w:w="1054" w:type="pct"/>
          </w:tcPr>
          <w:p w14:paraId="40328836" w14:textId="607D8123" w:rsidR="001C1DC1" w:rsidRPr="00FB7C6D"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FB7C6D">
              <w:rPr>
                <w:rFonts w:ascii="Times New Roman" w:hAnsi="Times New Roman" w:cs="Times New Roman"/>
                <w:sz w:val="20"/>
                <w:szCs w:val="20"/>
                <w:lang w:val="en-US"/>
              </w:rPr>
              <w:t>At 1 year, 7% (1 of 15) of those with WAD Grade I had neck pain &gt;30; 19% (26 of 139) of those with WAD Grade II had neck pain &gt; 30; 25% (4 of 16) of those with Grade III had neck pain &gt; 30; findings not statistically significant</w:t>
            </w:r>
            <w:r w:rsidR="00FB7C6D">
              <w:rPr>
                <w:rFonts w:ascii="Times New Roman" w:hAnsi="Times New Roman" w:cs="Times New Roman"/>
                <w:sz w:val="20"/>
                <w:szCs w:val="20"/>
                <w:lang w:val="en-US"/>
              </w:rPr>
              <w:t>.</w:t>
            </w:r>
          </w:p>
        </w:tc>
      </w:tr>
      <w:tr w:rsidR="001C1DC1" w:rsidRPr="003E0069" w14:paraId="69AF2972"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3CB9E1FC" w14:textId="70C0FA5E"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Kongsted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0]</w:t>
            </w:r>
            <w:r w:rsidRPr="003E0069">
              <w:rPr>
                <w:rFonts w:ascii="Times New Roman" w:eastAsiaTheme="minorEastAsia" w:hAnsi="Times New Roman" w:cs="Times New Roman"/>
                <w:bCs/>
                <w:color w:val="000000"/>
                <w:sz w:val="20"/>
                <w:szCs w:val="20"/>
                <w:lang w:eastAsia="en-CA"/>
              </w:rPr>
              <w:fldChar w:fldCharType="end"/>
            </w:r>
          </w:p>
          <w:p w14:paraId="421F5B9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4809579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tc>
        <w:tc>
          <w:tcPr>
            <w:tcW w:w="882" w:type="pct"/>
          </w:tcPr>
          <w:p w14:paraId="297139DB" w14:textId="49AC53A4"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ubcohort of patients enrolled in 2-centre WAD intervention RCT (Kongsted et al.,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lso see Kasch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5]</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Carstensen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w:t>
            </w:r>
          </w:p>
          <w:p w14:paraId="77C55AC6" w14:textId="77777777" w:rsidR="001C1DC1" w:rsidRPr="003E0069"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740 enrolled.</w:t>
            </w:r>
          </w:p>
        </w:tc>
        <w:tc>
          <w:tcPr>
            <w:cnfStyle w:val="000010000000" w:firstRow="0" w:lastRow="0" w:firstColumn="0" w:lastColumn="0" w:oddVBand="1" w:evenVBand="0" w:oddHBand="0" w:evenHBand="0" w:firstRowFirstColumn="0" w:firstRowLastColumn="0" w:lastRowFirstColumn="0" w:lastRowLastColumn="0"/>
            <w:tcW w:w="905" w:type="pct"/>
          </w:tcPr>
          <w:p w14:paraId="6938646C"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rognostic factors: post-traumatic stress (Impact of Event Scale - IES total, intrusion and avoidance subscales) – dichotomized into mild and distinct stress; SF-36 MCS and PCS prior to the injury; prior neck, headache pain (11-point box scale); neck pain and headache intensity (11-point box scale); sociodemographic factors. </w:t>
            </w:r>
          </w:p>
        </w:tc>
        <w:tc>
          <w:tcPr>
            <w:tcW w:w="685" w:type="pct"/>
          </w:tcPr>
          <w:p w14:paraId="3371853C"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lt; 10 days post-collision. Follow-up at 3, 6 and 12 months. N=668 at 12 months (511 questionnaires – full outcome data and 157 interviews – partial outcome data).</w:t>
            </w:r>
          </w:p>
        </w:tc>
        <w:tc>
          <w:tcPr>
            <w:cnfStyle w:val="000010000000" w:firstRow="0" w:lastRow="0" w:firstColumn="0" w:lastColumn="0" w:oddVBand="1" w:evenVBand="0" w:oddHBand="0" w:evenHBand="0" w:firstRowFirstColumn="0" w:firstRowLastColumn="0" w:lastRowFirstColumn="0" w:lastRowLastColumn="0"/>
            <w:tcW w:w="866" w:type="pct"/>
          </w:tcPr>
          <w:p w14:paraId="25112E4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reported neck pain and headache (11-point box scale) over the past week; neck disability (Copenhagen Neck Functional Disability – 0-30 point scale); general health from SF-36; calendarized. work ability during the 12 month after the injury (unaffected, reduced working hours, off sick)</w:t>
            </w:r>
          </w:p>
        </w:tc>
        <w:tc>
          <w:tcPr>
            <w:tcW w:w="1054" w:type="pct"/>
          </w:tcPr>
          <w:p w14:paraId="1F285D31" w14:textId="1D0B1E6B"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In multivariable models, Pain &gt; 3 at follow-up was predicted by distinct stress (OR=2.1,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1</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4.1), female (OR=1.9,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3</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2.9) and baseline pain intensity (OR=1.4,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3</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1.6). Reduced working ability was predicted only by baseline pain (OR=1.4,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2</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1.5; gender and stress n.s.). Disability &gt;6 was predicted by distinct stress (OR=2.1,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1</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4.2) and pain intensity (OR=1.4,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2</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5).</w:t>
            </w:r>
          </w:p>
          <w:p w14:paraId="6A8BD1A7" w14:textId="18D2273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tratified analyses: Distinct stress was strongly associated with pain &gt; 3 and reduced working ability at 1 year in those with initial pain of 0-3 (pain OR=7.1,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3</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21.8; work ability OR=7.2, </w:t>
            </w:r>
            <w:r w:rsidR="00097994"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1.6</w:t>
            </w:r>
            <w:r w:rsidR="00097994">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2.8) but not in </w:t>
            </w:r>
            <w:r w:rsidRPr="003E0069">
              <w:rPr>
                <w:rFonts w:ascii="Times New Roman" w:eastAsiaTheme="minorEastAsia" w:hAnsi="Times New Roman" w:cs="Times New Roman"/>
                <w:bCs/>
                <w:color w:val="000000"/>
                <w:sz w:val="20"/>
                <w:szCs w:val="20"/>
                <w:lang w:eastAsia="en-CA"/>
              </w:rPr>
              <w:lastRenderedPageBreak/>
              <w:t>those with initial pain intensity of 6-10.</w:t>
            </w:r>
          </w:p>
          <w:p w14:paraId="10F6DDFF"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0583BB10"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FD5E1E3" w14:textId="293ACC51"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Kongsted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4MDwvUmVjTnVtPjxEaXNwbGF5VGV4dD5bMzldPC9EaXNwbGF5VGV4dD48cmVjb3Jk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4MDwvUmVjTnVtPjxEaXNwbGF5VGV4dD5bMzldPC9EaXNwbGF5VGV4dD48cmVjb3Jk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9]</w:t>
            </w:r>
            <w:r w:rsidRPr="003E0069">
              <w:rPr>
                <w:rFonts w:ascii="Times New Roman" w:eastAsiaTheme="minorEastAsia" w:hAnsi="Times New Roman" w:cs="Times New Roman"/>
                <w:bCs/>
                <w:color w:val="000000"/>
                <w:sz w:val="20"/>
                <w:szCs w:val="20"/>
                <w:lang w:eastAsia="en-CA"/>
              </w:rPr>
              <w:fldChar w:fldCharType="end"/>
            </w:r>
          </w:p>
          <w:p w14:paraId="4B47BBB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19FA790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p w14:paraId="39012DC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82" w:type="pct"/>
          </w:tcPr>
          <w:p w14:paraId="7D45DBEB" w14:textId="1DF55C45"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ubcohort of patients enrolled from 2 centre WAD intervention RCT (Kongsted et al., 2007.</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See Kasch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5]</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Carstensen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excluding those with no eye movement tests at baseline.</w:t>
            </w:r>
          </w:p>
          <w:p w14:paraId="7C12C226"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 261.</w:t>
            </w:r>
          </w:p>
          <w:p w14:paraId="76AF2EB4" w14:textId="77777777" w:rsidR="001C1DC1" w:rsidRPr="003E0069"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399F95D1"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smooth pursuit eye movements tested with electrooculography; adjusted for baseline neck pain intensity (11-point box scale); intervention group; age; gender; active cervical range of motion.</w:t>
            </w:r>
          </w:p>
        </w:tc>
        <w:tc>
          <w:tcPr>
            <w:tcW w:w="685" w:type="pct"/>
          </w:tcPr>
          <w:p w14:paraId="3A435874"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3 and 12 months. N=237.</w:t>
            </w:r>
          </w:p>
        </w:tc>
        <w:tc>
          <w:tcPr>
            <w:cnfStyle w:val="000010000000" w:firstRow="0" w:lastRow="0" w:firstColumn="0" w:lastColumn="0" w:oddVBand="1" w:evenVBand="0" w:oddHBand="0" w:evenHBand="0" w:firstRowFirstColumn="0" w:firstRowLastColumn="0" w:lastRowFirstColumn="0" w:lastRowLastColumn="0"/>
            <w:tcW w:w="866" w:type="pct"/>
          </w:tcPr>
          <w:p w14:paraId="44A538B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openhagen Neck Functional Disability Scale (CNFDS); neck, headache intensity; calendarized sick days or reduced working hours.</w:t>
            </w:r>
          </w:p>
        </w:tc>
        <w:tc>
          <w:tcPr>
            <w:tcW w:w="1054" w:type="pct"/>
          </w:tcPr>
          <w:p w14:paraId="117D0DB6"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o associations between eye movement tests at baseline and outcomes of pain intensity, neck disability or reduced work capacity</w:t>
            </w:r>
          </w:p>
        </w:tc>
      </w:tr>
      <w:tr w:rsidR="001C1DC1" w:rsidRPr="003E0069" w14:paraId="5A008E2D"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29AC1447" w14:textId="2C7C2CA5"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Kongsted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3NTwvUmVjTnVtPjxEaXNwbGF5VGV4dD5bMzhdPC9EaXNwbGF5VGV4dD48cmVjb3Jk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5OTYtMTAwNTwvcGFnZXM+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3NTwvUmVjTnVtPjxEaXNwbGF5VGV4dD5bMzhdPC9EaXNwbGF5VGV4dD48cmVjb3Jk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5OTYtMTAwNTwvcGFnZXM+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8]</w:t>
            </w:r>
            <w:r w:rsidRPr="003E0069">
              <w:rPr>
                <w:rFonts w:ascii="Times New Roman" w:eastAsiaTheme="minorEastAsia" w:hAnsi="Times New Roman" w:cs="Times New Roman"/>
                <w:bCs/>
                <w:color w:val="000000"/>
                <w:sz w:val="20"/>
                <w:szCs w:val="20"/>
                <w:lang w:eastAsia="en-CA"/>
              </w:rPr>
              <w:fldChar w:fldCharType="end"/>
            </w:r>
          </w:p>
          <w:p w14:paraId="4992BBD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1D3DDF7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Denmark</w:t>
            </w:r>
          </w:p>
          <w:p w14:paraId="69B3557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82" w:type="pct"/>
          </w:tcPr>
          <w:p w14:paraId="1FE37427" w14:textId="7522F32D" w:rsidR="001C1DC1" w:rsidRPr="003E0069"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ubcohort of patients enrolled from 2 centre WAD intervention RCT (Kongsted et al., 2007.</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See Kasch et al. 2008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5]</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Carstensen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and excluding those with no MRI at baseline.</w:t>
            </w:r>
          </w:p>
          <w:p w14:paraId="73EBCA8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213 enrolled, with baseline MRI data on 278.</w:t>
            </w:r>
          </w:p>
          <w:p w14:paraId="37C6103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4467C53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 MRI findings (no abnormal findings; mild pre-existing disc degeneration; moderate/severe pre-existing degeneration; traumatic findings).</w:t>
            </w:r>
          </w:p>
        </w:tc>
        <w:tc>
          <w:tcPr>
            <w:tcW w:w="685" w:type="pct"/>
          </w:tcPr>
          <w:p w14:paraId="5C06EA7C"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3 months and 1 year. N=165</w:t>
            </w:r>
          </w:p>
        </w:tc>
        <w:tc>
          <w:tcPr>
            <w:cnfStyle w:val="000010000000" w:firstRow="0" w:lastRow="0" w:firstColumn="0" w:lastColumn="0" w:oddVBand="1" w:evenVBand="0" w:oddHBand="0" w:evenHBand="0" w:firstRowFirstColumn="0" w:firstRowLastColumn="0" w:lastRowFirstColumn="0" w:lastRowLastColumn="0"/>
            <w:tcW w:w="866" w:type="pct"/>
          </w:tcPr>
          <w:p w14:paraId="105E86C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pain intensity and headache intensity (categorized as mild=0-4 and considerable=5-10); Copenhagen Neck Functional Disability scale (categorized as minimal=0-6 and considerable&gt;6); calendarized work disability (categorized as unaffected= no sick listing or reduced hours and affected= sick listing, reduced hours or no longer working)</w:t>
            </w:r>
          </w:p>
        </w:tc>
        <w:tc>
          <w:tcPr>
            <w:tcW w:w="1054" w:type="pct"/>
          </w:tcPr>
          <w:p w14:paraId="1564E06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o statistically significant association between traumatic MRI findings and outcome. Pre-existing findings not associated with outcome after adjusting for baseline pain. However, number with traumatic findings was small (n=7) which would lead to unstable estimates. </w:t>
            </w:r>
          </w:p>
        </w:tc>
      </w:tr>
      <w:tr w:rsidR="001C1DC1" w:rsidRPr="003E0069" w14:paraId="60F0A77C"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625B433D" w14:textId="45807DBC"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Matsumoto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NYXRzdW1vdG88L0F1dGhvcj48WWVhcj4yMDEwPC9ZZWFy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5NyUy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NYXRzdW1vdG88L0F1dGhvcj48WWVhcj4yMDEwPC9ZZWFy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5NyUy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1]</w:t>
            </w:r>
            <w:r w:rsidRPr="003E0069">
              <w:rPr>
                <w:rFonts w:ascii="Times New Roman" w:eastAsiaTheme="minorEastAsia" w:hAnsi="Times New Roman" w:cs="Times New Roman"/>
                <w:bCs/>
                <w:color w:val="000000"/>
                <w:sz w:val="20"/>
                <w:szCs w:val="20"/>
                <w:lang w:eastAsia="en-CA"/>
              </w:rPr>
              <w:fldChar w:fldCharType="end"/>
            </w:r>
          </w:p>
          <w:p w14:paraId="622F74C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hase I cohort</w:t>
            </w:r>
          </w:p>
          <w:p w14:paraId="519F7BD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Japan</w:t>
            </w:r>
          </w:p>
        </w:tc>
        <w:tc>
          <w:tcPr>
            <w:tcW w:w="882" w:type="pct"/>
          </w:tcPr>
          <w:p w14:paraId="6E5EAB83"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Recruited from patients attending hospital after a car crash injury; WAD; between 1995 and 1997; </w:t>
            </w:r>
            <w:r w:rsidRPr="003E0069">
              <w:rPr>
                <w:rFonts w:ascii="Times New Roman" w:eastAsiaTheme="minorEastAsia" w:hAnsi="Times New Roman" w:cs="Times New Roman"/>
                <w:bCs/>
                <w:color w:val="000000"/>
                <w:sz w:val="20"/>
                <w:szCs w:val="20"/>
                <w:lang w:eastAsia="en-CA"/>
              </w:rPr>
              <w:lastRenderedPageBreak/>
              <w:t>seen within 2 weeks of injury; no prior history of cervical spinal disease or trauma; excluded those with fracture/dislocation of cervical spine or other severe injuries. Controls were volunteers recruited 1993-1996, (acquaintances of investigators, medical students, high school students). N=506 with WAD and 497 controls at baseline.</w:t>
            </w:r>
          </w:p>
          <w:p w14:paraId="40E6BA93"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6E90682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rognostic factor: change in MRI over the 10 year follow-up period (degenerative changes, </w:t>
            </w:r>
            <w:r w:rsidRPr="003E0069">
              <w:rPr>
                <w:rFonts w:ascii="Times New Roman" w:eastAsiaTheme="minorEastAsia" w:hAnsi="Times New Roman" w:cs="Times New Roman"/>
                <w:bCs/>
                <w:color w:val="000000"/>
                <w:sz w:val="20"/>
                <w:szCs w:val="20"/>
                <w:lang w:eastAsia="en-CA"/>
              </w:rPr>
              <w:lastRenderedPageBreak/>
              <w:t>defined as decrease in signal intensity of intervertebral discs, progressive posterior disc protrusion, progressive disc space narrowing, foraminal stenosis).</w:t>
            </w:r>
          </w:p>
        </w:tc>
        <w:tc>
          <w:tcPr>
            <w:tcW w:w="685" w:type="pct"/>
          </w:tcPr>
          <w:p w14:paraId="34F87656"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Follow-up at 10 years. N=133 WAD and 223 </w:t>
            </w:r>
            <w:r w:rsidRPr="003E0069">
              <w:rPr>
                <w:rFonts w:ascii="Times New Roman" w:eastAsiaTheme="minorEastAsia" w:hAnsi="Times New Roman" w:cs="Times New Roman"/>
                <w:bCs/>
                <w:color w:val="000000"/>
                <w:sz w:val="20"/>
                <w:szCs w:val="20"/>
                <w:lang w:eastAsia="en-CA"/>
              </w:rPr>
              <w:lastRenderedPageBreak/>
              <w:t>controls.</w:t>
            </w:r>
          </w:p>
        </w:tc>
        <w:tc>
          <w:tcPr>
            <w:cnfStyle w:val="000010000000" w:firstRow="0" w:lastRow="0" w:firstColumn="0" w:lastColumn="0" w:oddVBand="1" w:evenVBand="0" w:oddHBand="0" w:evenHBand="0" w:firstRowFirstColumn="0" w:firstRowLastColumn="0" w:lastRowFirstColumn="0" w:lastRowLastColumn="0"/>
            <w:tcW w:w="866" w:type="pct"/>
          </w:tcPr>
          <w:p w14:paraId="3AE096E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Symptoms at follow-up: neck pain, shoulder stiffness, headache, arm </w:t>
            </w:r>
            <w:r w:rsidRPr="003E0069">
              <w:rPr>
                <w:rFonts w:ascii="Times New Roman" w:eastAsiaTheme="minorEastAsia" w:hAnsi="Times New Roman" w:cs="Times New Roman"/>
                <w:bCs/>
                <w:color w:val="000000"/>
                <w:sz w:val="20"/>
                <w:szCs w:val="20"/>
                <w:lang w:eastAsia="en-CA"/>
              </w:rPr>
              <w:lastRenderedPageBreak/>
              <w:t>pain/numbness</w:t>
            </w:r>
          </w:p>
        </w:tc>
        <w:tc>
          <w:tcPr>
            <w:tcW w:w="1054" w:type="pct"/>
          </w:tcPr>
          <w:p w14:paraId="55094D8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No associations between progression of any of the degenerative changes on MRI and symptoms at 10 years in </w:t>
            </w:r>
            <w:r w:rsidRPr="003E0069">
              <w:rPr>
                <w:rFonts w:ascii="Times New Roman" w:eastAsiaTheme="minorEastAsia" w:hAnsi="Times New Roman" w:cs="Times New Roman"/>
                <w:bCs/>
                <w:color w:val="000000"/>
                <w:sz w:val="20"/>
                <w:szCs w:val="20"/>
                <w:lang w:eastAsia="en-CA"/>
              </w:rPr>
              <w:lastRenderedPageBreak/>
              <w:t xml:space="preserve">either controls or WAD participants. </w:t>
            </w:r>
          </w:p>
        </w:tc>
      </w:tr>
      <w:tr w:rsidR="001C1DC1" w:rsidRPr="003E0069" w14:paraId="36E95905"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0B561FA9" w14:textId="728DAB42"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McLean et al., 2014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3]</w:t>
            </w:r>
            <w:r w:rsidRPr="003E0069">
              <w:rPr>
                <w:rFonts w:ascii="Times New Roman" w:eastAsiaTheme="minorEastAsia" w:hAnsi="Times New Roman" w:cs="Times New Roman"/>
                <w:bCs/>
                <w:color w:val="000000"/>
                <w:sz w:val="20"/>
                <w:szCs w:val="20"/>
                <w:lang w:eastAsia="en-CA"/>
              </w:rPr>
              <w:fldChar w:fldCharType="end"/>
            </w:r>
          </w:p>
          <w:p w14:paraId="0209412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 for predictors; Phase II cohort for prediction rule.</w:t>
            </w:r>
          </w:p>
          <w:p w14:paraId="381650B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USA</w:t>
            </w:r>
          </w:p>
        </w:tc>
        <w:tc>
          <w:tcPr>
            <w:tcW w:w="882" w:type="pct"/>
          </w:tcPr>
          <w:p w14:paraId="4B2234A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atients presenting with WAD within 24 hours of MVC, to one of 8 EDs in 4 no-fault states; February 2009-October 2011, aged 18-65; unlikely to require hospitalization; non-Hispanic whites. Excluded those with fractures other than phalangeal, have &gt; 4 lacerations requiring sutures or single laceration &gt; 20 cm, intracranial or spinal injuries. </w:t>
            </w:r>
          </w:p>
          <w:p w14:paraId="7A4AA46F"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948 </w:t>
            </w:r>
          </w:p>
        </w:tc>
        <w:tc>
          <w:tcPr>
            <w:cnfStyle w:val="000010000000" w:firstRow="0" w:lastRow="0" w:firstColumn="0" w:lastColumn="0" w:oddVBand="1" w:evenVBand="0" w:oddHBand="0" w:evenHBand="0" w:firstRowFirstColumn="0" w:firstRowLastColumn="0" w:lastRowFirstColumn="0" w:lastRowLastColumn="0"/>
            <w:tcW w:w="905" w:type="pct"/>
          </w:tcPr>
          <w:p w14:paraId="1C93384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Age, gender, income, height, weight, education, employment status, smoking status, health insurance coverage, collision characteristics (seat belt, air bag, location in vehicle, vehicle speed, direction of impact, extent of vehicle damage), perceived fault for collision, prior pain, pain at presentation, pain extent, pain catastrophizing (PCS), distress, dissociation, depressive symptoms, physical and mental health status (PCS, MCS of SF-12), generalized optimism, trait and state anxiety, confidence (expectations) </w:t>
            </w:r>
            <w:r w:rsidRPr="003E0069">
              <w:rPr>
                <w:rFonts w:ascii="Times New Roman" w:eastAsiaTheme="minorEastAsia" w:hAnsi="Times New Roman" w:cs="Times New Roman"/>
                <w:bCs/>
                <w:color w:val="000000"/>
                <w:sz w:val="20"/>
                <w:szCs w:val="20"/>
                <w:lang w:eastAsia="en-CA"/>
              </w:rPr>
              <w:lastRenderedPageBreak/>
              <w:t>in recovery, symptoms, litigation status.</w:t>
            </w:r>
          </w:p>
        </w:tc>
        <w:tc>
          <w:tcPr>
            <w:tcW w:w="685" w:type="pct"/>
          </w:tcPr>
          <w:p w14:paraId="56E1C7E4"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at 6 weeks. N=859</w:t>
            </w:r>
          </w:p>
        </w:tc>
        <w:tc>
          <w:tcPr>
            <w:cnfStyle w:val="000010000000" w:firstRow="0" w:lastRow="0" w:firstColumn="0" w:lastColumn="0" w:oddVBand="1" w:evenVBand="0" w:oddHBand="0" w:evenHBand="0" w:firstRowFirstColumn="0" w:firstRowLastColumn="0" w:lastRowFirstColumn="0" w:lastRowLastColumn="0"/>
            <w:tcW w:w="866" w:type="pct"/>
          </w:tcPr>
          <w:p w14:paraId="2EBE4B1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Moderate to severe neck pain (≥4/10 on NRS).</w:t>
            </w:r>
          </w:p>
        </w:tc>
        <w:tc>
          <w:tcPr>
            <w:tcW w:w="1054" w:type="pct"/>
          </w:tcPr>
          <w:p w14:paraId="5553CCAE"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0"/>
                <w:szCs w:val="20"/>
                <w:lang w:eastAsia="en-CA"/>
              </w:rPr>
            </w:pPr>
            <w:r w:rsidRPr="003E0069">
              <w:rPr>
                <w:rFonts w:ascii="Times New Roman" w:eastAsiaTheme="minorEastAsia" w:hAnsi="Times New Roman" w:cs="Times New Roman"/>
                <w:bCs/>
                <w:sz w:val="20"/>
                <w:szCs w:val="20"/>
                <w:lang w:eastAsia="en-CA"/>
              </w:rPr>
              <w:t>In those not hiring a lawyer: female gender, older age, greater vehicle damage, being in a stopped vehicle at the time of collision, moderate and severe neck pain, moderate and severe overall pain, any regional pain, any widespread pain, more somatic symptoms, belief that the collision was someone’s fault, belief that the collision was not the participant’s fault, peritraumatic distress and dissociation, expectations that it will take longer to recover physically and emotionally, catastrophizing all predicted moderate to severe neck pain at 6 weeks.</w:t>
            </w:r>
          </w:p>
          <w:p w14:paraId="0AE01DCF"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0"/>
                <w:szCs w:val="20"/>
                <w:lang w:eastAsia="en-CA"/>
              </w:rPr>
            </w:pPr>
            <w:r w:rsidRPr="003E0069">
              <w:rPr>
                <w:rFonts w:ascii="Times New Roman" w:eastAsiaTheme="minorEastAsia" w:hAnsi="Times New Roman" w:cs="Times New Roman"/>
                <w:bCs/>
                <w:sz w:val="20"/>
                <w:szCs w:val="20"/>
                <w:lang w:eastAsia="en-CA"/>
              </w:rPr>
              <w:t xml:space="preserve">In those hiring a lawyer: not </w:t>
            </w:r>
            <w:r w:rsidRPr="003E0069">
              <w:rPr>
                <w:rFonts w:ascii="Times New Roman" w:eastAsiaTheme="minorEastAsia" w:hAnsi="Times New Roman" w:cs="Times New Roman"/>
                <w:bCs/>
                <w:sz w:val="20"/>
                <w:szCs w:val="20"/>
                <w:lang w:eastAsia="en-CA"/>
              </w:rPr>
              <w:lastRenderedPageBreak/>
              <w:t xml:space="preserve">being in full time employment, not having health insurance, being a passenger, catastrophizing predicted moderate/severe pain at 6 weeks. </w:t>
            </w:r>
          </w:p>
          <w:p w14:paraId="52E44592"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0"/>
                <w:szCs w:val="20"/>
                <w:lang w:eastAsia="en-CA"/>
              </w:rPr>
            </w:pPr>
          </w:p>
          <w:p w14:paraId="1A4DD4CC" w14:textId="64086AAD" w:rsidR="001C1DC1" w:rsidRPr="003E0069" w:rsidRDefault="001C1DC1" w:rsidP="00097994">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sz w:val="20"/>
                <w:szCs w:val="20"/>
                <w:lang w:eastAsia="en-CA"/>
              </w:rPr>
            </w:pPr>
            <w:r w:rsidRPr="003E0069">
              <w:rPr>
                <w:rFonts w:ascii="Times New Roman" w:eastAsiaTheme="minorEastAsia" w:hAnsi="Times New Roman" w:cs="Times New Roman"/>
                <w:bCs/>
                <w:sz w:val="20"/>
                <w:szCs w:val="20"/>
                <w:lang w:eastAsia="en-CA"/>
              </w:rPr>
              <w:t>Prediction rule: Using Lasso regression, v</w:t>
            </w:r>
            <w:r w:rsidRPr="003E0069">
              <w:rPr>
                <w:rFonts w:ascii="Times New Roman" w:hAnsi="Times New Roman" w:cs="Times New Roman"/>
                <w:sz w:val="20"/>
                <w:szCs w:val="20"/>
              </w:rPr>
              <w:t xml:space="preserve">ariables were included if they maximized the area under the ROC curve, whether or not they were statistically significant predictors of this outcome. For those not engaged in litigation, a combination of female sex, severe neck and overall pain, as assessed in the ED, yielded AUROCC of 0.73. For those litigating, a combination of female sex, having moderate or severe neck pain or severe overall pain as assessed in the ED, not being employed full time, having no health insurance, having had a rear-end collision, being a passenger rather than a driver, higher levels of peritraumatic distress, a predisposition to anger and higher age yielded </w:t>
            </w:r>
            <w:r w:rsidR="00097994">
              <w:rPr>
                <w:rFonts w:ascii="Times New Roman" w:hAnsi="Times New Roman" w:cs="Times New Roman"/>
                <w:sz w:val="20"/>
                <w:szCs w:val="20"/>
              </w:rPr>
              <w:t>A</w:t>
            </w:r>
            <w:r w:rsidRPr="003E0069">
              <w:rPr>
                <w:rFonts w:ascii="Times New Roman" w:hAnsi="Times New Roman" w:cs="Times New Roman"/>
                <w:sz w:val="20"/>
                <w:szCs w:val="20"/>
              </w:rPr>
              <w:t>UROCC of 0.73</w:t>
            </w:r>
          </w:p>
        </w:tc>
      </w:tr>
      <w:tr w:rsidR="001C1DC1" w:rsidRPr="003E0069" w14:paraId="77D20199"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3108F686" w14:textId="47F5E930"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Myrtveit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Myrtveit&lt;/Author&gt;&lt;Year&gt;2015&lt;/Year&gt;&lt;RecNum&gt;87&lt;/RecNum&gt;&lt;DisplayText&gt;[44]&lt;/DisplayText&gt;&lt;record&gt;&lt;rec-number&gt;87&lt;/rec-number&gt;&lt;foreign-keys&gt;&lt;key app="EN" db-id="0wazzzvdysf52be095wxrrr052tpr2xww5zt" timestamp="1516129683"&gt;87&lt;/key&gt;&lt;/foreign-keys&gt;&lt;ref-type name="Journal Article"&gt;17&lt;/ref-type&gt;&lt;contributors&gt;&lt;authors&gt;&lt;author&gt;Myrtveit, S.M.&lt;/author&gt;&lt;author&gt;Carstensen, T.&lt;/author&gt;&lt;author&gt;Kasch, H.&lt;/author&gt;&lt;author&gt;Ǿrnbǿl, E.&lt;/author&gt;&lt;author&gt;Frostholm, L.&lt;/author&gt;&lt;/authors&gt;&lt;/contributors&gt;&lt;titles&gt;&lt;title&gt;Initial healthcare and coping preferences are associated with outcome 1 year after whiplash trauma: a multicentre 1-year follow-up study&lt;/title&gt;&lt;secondary-title&gt;BMJ Open&lt;/secondary-title&gt;&lt;/titles&gt;&lt;periodical&gt;&lt;full-title&gt;BMJ Open&lt;/full-title&gt;&lt;/periodical&gt;&lt;pages&gt;e007239&lt;/pages&gt;&lt;volume&gt;5&lt;/volume&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4]</w:t>
            </w:r>
            <w:r w:rsidRPr="003E0069">
              <w:rPr>
                <w:rFonts w:ascii="Times New Roman" w:eastAsiaTheme="minorEastAsia" w:hAnsi="Times New Roman" w:cs="Times New Roman"/>
                <w:bCs/>
                <w:color w:val="000000"/>
                <w:sz w:val="20"/>
                <w:szCs w:val="20"/>
                <w:lang w:eastAsia="en-CA"/>
              </w:rPr>
              <w:fldChar w:fldCharType="end"/>
            </w:r>
          </w:p>
          <w:p w14:paraId="3FE6472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0043654E"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Denmark</w:t>
            </w:r>
          </w:p>
        </w:tc>
        <w:tc>
          <w:tcPr>
            <w:tcW w:w="882" w:type="pct"/>
          </w:tcPr>
          <w:p w14:paraId="34920A2C" w14:textId="7FFC14A9"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Same as Kongsted et al.,</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3NTwvUmVjTnVtPjxEaXNwbGF5VGV4dD5bMzgsIDk4XTwvRGlzcGxheVRleHQ+PHJl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OTk2LTEwMDU8L3Bh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DclMkZzMDA1ODYtMDA4LTA2ODctOSZhbXA7cmZ0X2lkPWluZm86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3NDEzNDY1JmFtcDtyZnQu
aXNzbj0wMzYyLTI0MzYmYW1wO3JmdC52b2x1bWU9MzImYW1wO3JmdC5pc3N1ZT02JmFtcDtyZnQu
c3BhZ2U9NjE4JmFtcDtyZnQucGFnZXM9NjE4LTI2JmFtcDtyZnQuZGF0ZT0yMDA3JmFtcDtyZnQu
anRpdGxlPVNwaW5lJmFtcDtyZnQuYXRpdGxlPU5lY2srY29sbGFyJTJDKyUyMmFjdC1hcy11c3Vh
bCUyMitvcithY3RpdmUrbW9iaWxpemF0aW9uK2Zvcit3aGlwbGFzaCtpbmp1cnklM0YrQStyYW5k
b21pemVkK3BhcmFsbGVsLWdyb3VwK3RyaWFsLiZhbXA7cmZ0LmF1bGFzdD1Lb25nc3RlZ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Lb25nc3RlZDwvQXV0aG9yPjxZZWFyPjIwMDg8L1llYXI+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OTk2LTEwMDU8L3Bh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DclMkZzMDA1ODYtMDA4LTA2ODctOSZhbXA7cmZ0X2lkPWluZm86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3NDEzNDY1JmFtcDtyZnQu
aXNzbj0wMzYyLTI0MzYmYW1wO3JmdC52b2x1bWU9MzImYW1wO3JmdC5pc3N1ZT02JmFtcDtyZnQu
c3BhZ2U9NjE4JmFtcDtyZnQucGFnZXM9NjE4LTI2JmFtcDtyZnQuZGF0ZT0yMDA3JmFtcDtyZnQu
anRpdGxlPVNwaW5lJmFtcDtyZnQuYXRpdGxlPU5lY2srY29sbGFyJTJDKyUyMmFjdC1hcy11c3Vh
bCUyMitvcithY3RpdmUrbW9iaWxpemF0aW9uK2Zvcit3aGlwbGFzaCtpbmp1cnklM0YrQStyYW5k
b21pemVkK3BhcmFsbGVsLWdyb3VwK3RyaWFsLiZhbXA7cmZ0LmF1bGFzdD1Lb25nc3RlZ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8, 98]</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and Carstensen et al.,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6]</w:t>
            </w:r>
            <w:r w:rsidRPr="003E0069">
              <w:rPr>
                <w:rFonts w:ascii="Times New Roman" w:eastAsiaTheme="minorEastAsia" w:hAnsi="Times New Roman" w:cs="Times New Roman"/>
                <w:bCs/>
                <w:color w:val="000000"/>
                <w:sz w:val="20"/>
                <w:szCs w:val="20"/>
                <w:lang w:eastAsia="en-CA"/>
              </w:rPr>
              <w:fldChar w:fldCharType="end"/>
            </w:r>
          </w:p>
          <w:p w14:paraId="619D1399"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740</w:t>
            </w:r>
          </w:p>
        </w:tc>
        <w:tc>
          <w:tcPr>
            <w:cnfStyle w:val="000010000000" w:firstRow="0" w:lastRow="0" w:firstColumn="0" w:lastColumn="0" w:oddVBand="1" w:evenVBand="0" w:oddHBand="0" w:evenHBand="0" w:firstRowFirstColumn="0" w:firstRowLastColumn="0" w:lastRowFirstColumn="0" w:lastRowLastColumn="0"/>
            <w:tcW w:w="905" w:type="pct"/>
          </w:tcPr>
          <w:p w14:paraId="6205C61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ping/healthcare preferences: coping/healthcare options participants believed would help them get </w:t>
            </w:r>
            <w:r w:rsidRPr="003E0069">
              <w:rPr>
                <w:rFonts w:ascii="Times New Roman" w:eastAsiaTheme="minorEastAsia" w:hAnsi="Times New Roman" w:cs="Times New Roman"/>
                <w:bCs/>
                <w:color w:val="000000"/>
                <w:sz w:val="20"/>
                <w:szCs w:val="20"/>
                <w:lang w:eastAsia="en-CA"/>
              </w:rPr>
              <w:lastRenderedPageBreak/>
              <w:t xml:space="preserve">better. Assessed within 10 days of injury. Adjusted for age, gender, education, baseline neck pain and collision severity.  </w:t>
            </w:r>
          </w:p>
        </w:tc>
        <w:tc>
          <w:tcPr>
            <w:tcW w:w="685" w:type="pct"/>
          </w:tcPr>
          <w:p w14:paraId="128D8E0B"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llow-up at 12 months.</w:t>
            </w:r>
          </w:p>
          <w:p w14:paraId="5B8EF11E"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529 for neck pain outcome and 651 for work </w:t>
            </w:r>
            <w:r w:rsidRPr="003E0069">
              <w:rPr>
                <w:rFonts w:ascii="Times New Roman" w:eastAsiaTheme="minorEastAsia" w:hAnsi="Times New Roman" w:cs="Times New Roman"/>
                <w:bCs/>
                <w:color w:val="000000"/>
                <w:sz w:val="20"/>
                <w:szCs w:val="20"/>
                <w:lang w:eastAsia="en-CA"/>
              </w:rPr>
              <w:lastRenderedPageBreak/>
              <w:t>capability outcome</w:t>
            </w:r>
          </w:p>
        </w:tc>
        <w:tc>
          <w:tcPr>
            <w:cnfStyle w:val="000010000000" w:firstRow="0" w:lastRow="0" w:firstColumn="0" w:lastColumn="0" w:oddVBand="1" w:evenVBand="0" w:oddHBand="0" w:evenHBand="0" w:firstRowFirstColumn="0" w:firstRowLastColumn="0" w:lastRowFirstColumn="0" w:lastRowLastColumn="0"/>
            <w:tcW w:w="866" w:type="pct"/>
          </w:tcPr>
          <w:p w14:paraId="15C503C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Neck pain (11-point box scale) and reduced capability to work.</w:t>
            </w:r>
          </w:p>
        </w:tc>
        <w:tc>
          <w:tcPr>
            <w:tcW w:w="1054" w:type="pct"/>
          </w:tcPr>
          <w:p w14:paraId="422F0179" w14:textId="2E65CD81" w:rsidR="001C1DC1" w:rsidRPr="003E0069" w:rsidRDefault="00853CB6"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sz w:val="20"/>
                <w:szCs w:val="20"/>
                <w:lang w:eastAsia="en-CA"/>
              </w:rPr>
            </w:pPr>
            <w:r>
              <w:rPr>
                <w:rFonts w:ascii="Times New Roman" w:eastAsiaTheme="minorEastAsia" w:hAnsi="Times New Roman" w:cs="Times New Roman"/>
                <w:bCs/>
                <w:sz w:val="20"/>
                <w:szCs w:val="20"/>
                <w:lang w:eastAsia="en-CA"/>
              </w:rPr>
              <w:t>N</w:t>
            </w:r>
            <w:r w:rsidR="001C1DC1" w:rsidRPr="003E0069">
              <w:rPr>
                <w:rFonts w:ascii="Times New Roman" w:eastAsiaTheme="minorEastAsia" w:hAnsi="Times New Roman" w:cs="Times New Roman"/>
                <w:bCs/>
                <w:sz w:val="20"/>
                <w:szCs w:val="20"/>
                <w:lang w:eastAsia="en-CA"/>
              </w:rPr>
              <w:t xml:space="preserve">eck pain at 12 months predicted by: not endorsing "keep living as usual" as only coping preference (mean neck pain was -1.62 lower than those </w:t>
            </w:r>
            <w:r w:rsidR="001C1DC1" w:rsidRPr="003E0069">
              <w:rPr>
                <w:rFonts w:ascii="Times New Roman" w:eastAsiaTheme="minorEastAsia" w:hAnsi="Times New Roman" w:cs="Times New Roman"/>
                <w:bCs/>
                <w:sz w:val="20"/>
                <w:szCs w:val="20"/>
                <w:lang w:eastAsia="en-CA"/>
              </w:rPr>
              <w:lastRenderedPageBreak/>
              <w:t xml:space="preserve">endorsing the item (95% CI -2.39 to -0.84); preference of coping by sickness absence (mean neck pain 1.18 points higher, </w:t>
            </w:r>
            <w:r w:rsidR="005942F9" w:rsidRPr="003E0069">
              <w:rPr>
                <w:rFonts w:ascii="Times New Roman" w:eastAsiaTheme="minorEastAsia" w:hAnsi="Times New Roman" w:cs="Times New Roman"/>
                <w:bCs/>
                <w:color w:val="000000"/>
                <w:sz w:val="20"/>
                <w:szCs w:val="20"/>
                <w:lang w:eastAsia="en-CA"/>
              </w:rPr>
              <w:t xml:space="preserve">95% CI </w:t>
            </w:r>
            <w:r w:rsidR="001C1DC1" w:rsidRPr="003E0069">
              <w:rPr>
                <w:rFonts w:ascii="Times New Roman" w:eastAsiaTheme="minorEastAsia" w:hAnsi="Times New Roman" w:cs="Times New Roman"/>
                <w:bCs/>
                <w:sz w:val="20"/>
                <w:szCs w:val="20"/>
                <w:lang w:eastAsia="en-CA"/>
              </w:rPr>
              <w:t xml:space="preserve">0.53 to 1.82); preference of coping by taking medications (mean neck pain 1.24 points higher, </w:t>
            </w:r>
            <w:r w:rsidR="005942F9" w:rsidRPr="003E0069">
              <w:rPr>
                <w:rFonts w:ascii="Times New Roman" w:eastAsiaTheme="minorEastAsia" w:hAnsi="Times New Roman" w:cs="Times New Roman"/>
                <w:bCs/>
                <w:color w:val="000000"/>
                <w:sz w:val="20"/>
                <w:szCs w:val="20"/>
                <w:lang w:eastAsia="en-CA"/>
              </w:rPr>
              <w:t xml:space="preserve">95% CI </w:t>
            </w:r>
            <w:r w:rsidR="001C1DC1" w:rsidRPr="003E0069">
              <w:rPr>
                <w:rFonts w:ascii="Times New Roman" w:eastAsiaTheme="minorEastAsia" w:hAnsi="Times New Roman" w:cs="Times New Roman"/>
                <w:bCs/>
                <w:sz w:val="20"/>
                <w:szCs w:val="20"/>
                <w:lang w:eastAsia="en-CA"/>
              </w:rPr>
              <w:t xml:space="preserve">0.67 to 1.82) and preference of being referred to a physical therapist/chiropractor (0.65 points higher, </w:t>
            </w:r>
            <w:r w:rsidR="005942F9" w:rsidRPr="003E0069">
              <w:rPr>
                <w:rFonts w:ascii="Times New Roman" w:eastAsiaTheme="minorEastAsia" w:hAnsi="Times New Roman" w:cs="Times New Roman"/>
                <w:bCs/>
                <w:color w:val="000000"/>
                <w:sz w:val="20"/>
                <w:szCs w:val="20"/>
                <w:lang w:eastAsia="en-CA"/>
              </w:rPr>
              <w:t xml:space="preserve">95% CI </w:t>
            </w:r>
            <w:r w:rsidR="001C1DC1" w:rsidRPr="003E0069">
              <w:rPr>
                <w:rFonts w:ascii="Times New Roman" w:eastAsiaTheme="minorEastAsia" w:hAnsi="Times New Roman" w:cs="Times New Roman"/>
                <w:bCs/>
                <w:sz w:val="20"/>
                <w:szCs w:val="20"/>
                <w:lang w:eastAsia="en-CA"/>
              </w:rPr>
              <w:t xml:space="preserve">0.03 to 1.28). Authors did not mention clinical relevance of these findings. </w:t>
            </w:r>
          </w:p>
          <w:p w14:paraId="2058556D"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sz w:val="20"/>
                <w:szCs w:val="20"/>
                <w:lang w:eastAsia="en-CA"/>
              </w:rPr>
            </w:pPr>
            <w:r w:rsidRPr="003E0069">
              <w:rPr>
                <w:rFonts w:ascii="Times New Roman" w:eastAsiaTheme="minorEastAsia" w:hAnsi="Times New Roman" w:cs="Times New Roman"/>
                <w:bCs/>
                <w:sz w:val="20"/>
                <w:szCs w:val="20"/>
                <w:lang w:eastAsia="en-CA"/>
              </w:rPr>
              <w:t>Reduced working capability predicted by: not preferring coping by changing lifestyle (OR=0.11, 0.01-0.78); not endorsing "keeping living as usual" (OR=0.09, 0.01-0.64); sickness absence (OR=3.05, 1.80-5.17); taking medications (OR=3.53, 2.13-5.86); being referred to a specialist (OR=1.98, 1.15-3.41), being referred to a physical therapist/chiropractor (OR=3.03, 1.33-6.91).</w:t>
            </w:r>
          </w:p>
        </w:tc>
      </w:tr>
      <w:tr w:rsidR="001C1DC1" w:rsidRPr="003E0069" w14:paraId="018A1EB9"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4E9443F7" w14:textId="60B82EDA"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Nieto et al., 2013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Nieto&lt;/Author&gt;&lt;Year&gt;2013&lt;/Year&gt;&lt;RecNum&gt;62&lt;/RecNum&gt;&lt;DisplayText&gt;[46]&lt;/DisplayText&gt;&lt;record&gt;&lt;rec-number&gt;62&lt;/rec-number&gt;&lt;foreign-keys&gt;&lt;key app="EN" db-id="0wazzzvdysf52be095wxrrr052tpr2xww5zt" timestamp="1516129625"&gt;62&lt;/key&gt;&lt;/foreign-keys&gt;&lt;ref-type name="Journal Article"&gt;17&lt;/ref-type&gt;&lt;contributors&gt;&lt;authors&gt;&lt;author&gt;Nieto, R.&lt;/author&gt;&lt;author&gt;Miro, J.&lt;/author&gt;&lt;author&gt;Huguet, A.&lt;/author&gt;&lt;/authors&gt;&lt;/contributors&gt;&lt;titles&gt;&lt;title&gt;Pain-related fear of movement and catastrophizing in whiplash-associated disorders&lt;/title&gt;&lt;secondary-title&gt;Rehabilitation Psychology&lt;/secondary-title&gt;&lt;/titles&gt;&lt;periodical&gt;&lt;full-title&gt;Rehabilitation Psychology&lt;/full-title&gt;&lt;/periodical&gt;&lt;pages&gt;361-368&lt;/pages&gt;&lt;volume&gt;58&lt;/volume&gt;&lt;number&gt;4&lt;/number&gt;&lt;dates&gt;&lt;year&gt;2013&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6]</w:t>
            </w:r>
            <w:r w:rsidRPr="003E0069">
              <w:rPr>
                <w:rFonts w:ascii="Times New Roman" w:eastAsiaTheme="minorEastAsia" w:hAnsi="Times New Roman" w:cs="Times New Roman"/>
                <w:bCs/>
                <w:color w:val="000000"/>
                <w:sz w:val="20"/>
                <w:szCs w:val="20"/>
                <w:lang w:eastAsia="en-CA"/>
              </w:rPr>
              <w:fldChar w:fldCharType="end"/>
            </w:r>
          </w:p>
          <w:p w14:paraId="29003E7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096905A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pain</w:t>
            </w:r>
          </w:p>
        </w:tc>
        <w:tc>
          <w:tcPr>
            <w:tcW w:w="882" w:type="pct"/>
          </w:tcPr>
          <w:p w14:paraId="1D0A3714"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nsecutive patients seeking treatment for WAD from one of 10 rehabilitation services in Tarragona, Spain from April 2006 – July 2007, injury in motor vehicle in past 3 months, between 18-65 years. Excluded </w:t>
            </w:r>
            <w:r w:rsidRPr="003E0069">
              <w:rPr>
                <w:rFonts w:ascii="Times New Roman" w:eastAsiaTheme="minorEastAsia" w:hAnsi="Times New Roman" w:cs="Times New Roman"/>
                <w:bCs/>
                <w:color w:val="000000"/>
                <w:sz w:val="20"/>
                <w:szCs w:val="20"/>
                <w:lang w:eastAsia="en-CA"/>
              </w:rPr>
              <w:lastRenderedPageBreak/>
              <w:t>those where were illiterate, had fracture, dislocations or neurological injuries or self-reported chronic neck pain prior to the accident.</w:t>
            </w:r>
          </w:p>
          <w:p w14:paraId="2BEFAD38"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147 </w:t>
            </w:r>
          </w:p>
        </w:tc>
        <w:tc>
          <w:tcPr>
            <w:cnfStyle w:val="000010000000" w:firstRow="0" w:lastRow="0" w:firstColumn="0" w:lastColumn="0" w:oddVBand="1" w:evenVBand="0" w:oddHBand="0" w:evenHBand="0" w:firstRowFirstColumn="0" w:firstRowLastColumn="0" w:lastRowFirstColumn="0" w:lastRowLastColumn="0"/>
            <w:tcW w:w="905" w:type="pct"/>
          </w:tcPr>
          <w:p w14:paraId="24D5049A"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ain catastrophization (PCS); kinesiophobia (TSK); age, gender, education, occupation, days since injury, neck pain intensity (11-point NRS), neck disability (NDI)</w:t>
            </w:r>
          </w:p>
        </w:tc>
        <w:tc>
          <w:tcPr>
            <w:tcW w:w="685" w:type="pct"/>
          </w:tcPr>
          <w:p w14:paraId="1B1E57D2"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6 months</w:t>
            </w:r>
          </w:p>
          <w:p w14:paraId="761BDEE4"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123</w:t>
            </w:r>
          </w:p>
        </w:tc>
        <w:tc>
          <w:tcPr>
            <w:cnfStyle w:val="000010000000" w:firstRow="0" w:lastRow="0" w:firstColumn="0" w:lastColumn="0" w:oddVBand="1" w:evenVBand="0" w:oddHBand="0" w:evenHBand="0" w:firstRowFirstColumn="0" w:firstRowLastColumn="0" w:lastRowFirstColumn="0" w:lastRowLastColumn="0"/>
            <w:tcW w:w="866" w:type="pct"/>
          </w:tcPr>
          <w:p w14:paraId="2642B53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disability (NDI), neck pain (11-point NRS).</w:t>
            </w:r>
          </w:p>
        </w:tc>
        <w:tc>
          <w:tcPr>
            <w:tcW w:w="1054" w:type="pct"/>
          </w:tcPr>
          <w:p w14:paraId="682F818E"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Greater initial pain intensity, greater initial neck disability and greater kinesiophobia predicted disability at 6 months. Greater pain intensity, longer time since injury at baseline and greater kinesiophobia (“nearly significant” trend) predicted </w:t>
            </w:r>
            <w:r w:rsidRPr="003E0069">
              <w:rPr>
                <w:rFonts w:ascii="Times New Roman" w:eastAsiaTheme="minorEastAsia" w:hAnsi="Times New Roman" w:cs="Times New Roman"/>
                <w:bCs/>
                <w:color w:val="000000"/>
                <w:sz w:val="20"/>
                <w:szCs w:val="20"/>
                <w:lang w:eastAsia="en-CA"/>
              </w:rPr>
              <w:lastRenderedPageBreak/>
              <w:t xml:space="preserve">greater pain intensity at 6 months. </w:t>
            </w:r>
          </w:p>
        </w:tc>
      </w:tr>
      <w:tr w:rsidR="001C1DC1" w:rsidRPr="003E0069" w14:paraId="2965FB77"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2AC95588" w14:textId="4D9F7465"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Nolet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Ob2xldDwvQXV0aG9yPjxZZWFyPjIwMTA8L1llYXI+PFJl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zNDQt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Ob2xldDwvQXV0aG9yPjxZZWFyPjIwMTA8L1llYXI+PFJl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zNDQt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01]</w:t>
            </w:r>
            <w:r w:rsidRPr="003E0069">
              <w:rPr>
                <w:rFonts w:ascii="Times New Roman" w:eastAsiaTheme="minorEastAsia" w:hAnsi="Times New Roman" w:cs="Times New Roman"/>
                <w:bCs/>
                <w:color w:val="000000"/>
                <w:sz w:val="20"/>
                <w:szCs w:val="20"/>
                <w:lang w:eastAsia="en-CA"/>
              </w:rPr>
              <w:fldChar w:fldCharType="end"/>
            </w:r>
          </w:p>
          <w:p w14:paraId="08E3105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09F66EA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4DFEB4DF"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Random survey of adult population in Saskatchewan, Canada; 1995-1996; no pain or only mild neck pain at baseline. N=919</w:t>
            </w:r>
          </w:p>
        </w:tc>
        <w:tc>
          <w:tcPr>
            <w:cnfStyle w:val="000010000000" w:firstRow="0" w:lastRow="0" w:firstColumn="0" w:lastColumn="0" w:oddVBand="1" w:evenVBand="0" w:oddHBand="0" w:evenHBand="0" w:firstRowFirstColumn="0" w:firstRowLastColumn="0" w:lastRowFirstColumn="0" w:lastRowLastColumn="0"/>
            <w:tcW w:w="905" w:type="pct"/>
          </w:tcPr>
          <w:p w14:paraId="3F6DAEC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Exposure: self-reported history of neck injury in motor vehicle collision. Adjusted for baseline confounders: demographic and socioeconomic characteristics, health status (SF-36), comorbid health conditions, depression, smoking, body mass index, exercise.</w:t>
            </w:r>
          </w:p>
          <w:p w14:paraId="6DD80A9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685" w:type="pct"/>
          </w:tcPr>
          <w:p w14:paraId="141C6449"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6 and 12 months after index survey. N=676 at 6 months and 580 at 12 months</w:t>
            </w:r>
          </w:p>
        </w:tc>
        <w:tc>
          <w:tcPr>
            <w:cnfStyle w:val="000010000000" w:firstRow="0" w:lastRow="0" w:firstColumn="0" w:lastColumn="0" w:oddVBand="1" w:evenVBand="0" w:oddHBand="0" w:evenHBand="0" w:firstRowFirstColumn="0" w:firstRowLastColumn="0" w:lastRowFirstColumn="0" w:lastRowLastColumn="0"/>
            <w:tcW w:w="866" w:type="pct"/>
          </w:tcPr>
          <w:p w14:paraId="203FF50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tense and/or disabling neck pain, as defined by Grade II-IV on Chronic Neck Questionnaire.</w:t>
            </w:r>
          </w:p>
        </w:tc>
        <w:tc>
          <w:tcPr>
            <w:tcW w:w="1054" w:type="pct"/>
          </w:tcPr>
          <w:p w14:paraId="50A6C87B" w14:textId="31A8EA74" w:rsidR="001C1DC1" w:rsidRPr="003E0069" w:rsidRDefault="001C1DC1" w:rsidP="0017463B">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History of neck injury was associated with onset of severe pain: Adjusted HRR</w:t>
            </w:r>
            <w:r w:rsidR="0017463B">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 xml:space="preserve">2.14, </w:t>
            </w:r>
            <w:r w:rsidR="00106F08">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95% CI 1.12</w:t>
            </w:r>
            <w:r w:rsidR="0017463B">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4.10</w:t>
            </w:r>
            <w:r w:rsidR="00106F08">
              <w:rPr>
                <w:rFonts w:ascii="Times New Roman" w:eastAsiaTheme="minorEastAsia" w:hAnsi="Times New Roman" w:cs="Times New Roman"/>
                <w:bCs/>
                <w:color w:val="000000"/>
                <w:sz w:val="20"/>
                <w:szCs w:val="20"/>
                <w:lang w:eastAsia="en-CA"/>
              </w:rPr>
              <w:t>)</w:t>
            </w:r>
            <w:r w:rsidRPr="003E0069">
              <w:rPr>
                <w:rFonts w:ascii="Times New Roman" w:eastAsiaTheme="minorEastAsia" w:hAnsi="Times New Roman" w:cs="Times New Roman"/>
                <w:bCs/>
                <w:color w:val="000000"/>
                <w:sz w:val="20"/>
                <w:szCs w:val="20"/>
                <w:lang w:eastAsia="en-CA"/>
              </w:rPr>
              <w:t>.</w:t>
            </w:r>
          </w:p>
        </w:tc>
      </w:tr>
      <w:tr w:rsidR="001C1DC1" w:rsidRPr="003E0069" w14:paraId="6C27BA79"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486CC378" w14:textId="0C2881CF"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Ozegovic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PemVnb3ZpYzwvQXV0aG9yPjxZZWFyPjIwMDk8L1llYXI+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4OTMtOTwvcGFnZXM+PHZvbHVtZT4xODwvdm9sdW1lPjxudW1iZXI+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EwMDclMkZzMDA1ODYtMDA5LTA5NTQtNCZhbXA7cmZ0X2lk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PemVnb3ZpYzwvQXV0aG9yPjxZZWFyPjIwMDk8L1llYXI+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4OTMtOTwvcGFnZXM+PHZvbHVtZT4xODwvdm9sdW1lPjxudW1iZXI+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EwMDclMkZzMDA1ODYtMDA5LTA5NTQtNCZhbXA7cmZ0X2lk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8]</w:t>
            </w:r>
            <w:r w:rsidRPr="003E0069">
              <w:rPr>
                <w:rFonts w:ascii="Times New Roman" w:eastAsiaTheme="minorEastAsia" w:hAnsi="Times New Roman" w:cs="Times New Roman"/>
                <w:bCs/>
                <w:color w:val="000000"/>
                <w:sz w:val="20"/>
                <w:szCs w:val="20"/>
                <w:lang w:eastAsia="en-CA"/>
              </w:rPr>
              <w:fldChar w:fldCharType="end"/>
            </w:r>
          </w:p>
          <w:p w14:paraId="0F93B82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310B5BD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1BCE69F9" w14:textId="5A9C7CCA"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ubgroup analysis of Carroll et al.;</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3]</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excluding those not employed at time of injury and those who had already returned to their employment by the time of completing baseline questionnaire. N=2335 </w:t>
            </w:r>
          </w:p>
          <w:p w14:paraId="58C4316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79A7FBE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Exposure: Expectations to return to work (yes; no/don’t know). Adjusted for: baseline confounding: sociodemographic factors, prior health, initial symptoms and pain intensity, post-crash depression, pre-crash job satisfaction, employment status, collision characteristics, time from injury to baseline questionnaire.</w:t>
            </w:r>
          </w:p>
        </w:tc>
        <w:tc>
          <w:tcPr>
            <w:tcW w:w="685" w:type="pct"/>
          </w:tcPr>
          <w:p w14:paraId="3C76E12C"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6 weeks, 3, 6, 9 and 12 months post injury. Participants followed to recovery, to end of study or to drop-out from study. N=2050 with follow-up information.</w:t>
            </w:r>
          </w:p>
        </w:tc>
        <w:tc>
          <w:tcPr>
            <w:cnfStyle w:val="000010000000" w:firstRow="0" w:lastRow="0" w:firstColumn="0" w:lastColumn="0" w:oddVBand="1" w:evenVBand="0" w:oddHBand="0" w:evenHBand="0" w:firstRowFirstColumn="0" w:firstRowLastColumn="0" w:lastRowFirstColumn="0" w:lastRowLastColumn="0"/>
            <w:tcW w:w="866" w:type="pct"/>
          </w:tcPr>
          <w:p w14:paraId="37A9275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Time to self-assessed recovery with no relapse in subsequent follow-ups. Response options: recovered =  all better – cured or feeling quite a bit of improvement vs. not recovered - some improvement; no improvement; a little worse; much worse. </w:t>
            </w:r>
          </w:p>
        </w:tc>
        <w:tc>
          <w:tcPr>
            <w:tcW w:w="1054" w:type="pct"/>
          </w:tcPr>
          <w:p w14:paraId="6F56B341" w14:textId="7BD20A03" w:rsidR="001C1DC1" w:rsidRPr="003E0069" w:rsidRDefault="0017463B" w:rsidP="0017463B">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Sixty-six percent</w:t>
            </w:r>
            <w:r w:rsidR="001C1DC1" w:rsidRPr="003E0069">
              <w:rPr>
                <w:rFonts w:ascii="Times New Roman" w:eastAsiaTheme="minorEastAsia" w:hAnsi="Times New Roman" w:cs="Times New Roman"/>
                <w:bCs/>
                <w:color w:val="000000"/>
                <w:sz w:val="20"/>
                <w:szCs w:val="20"/>
                <w:lang w:eastAsia="en-CA"/>
              </w:rPr>
              <w:t xml:space="preserve"> expected to return to usual job; 32.2% did not know; 1.8% expected not to return to their usual job. Those expecting to return to usual job recovered faster (adjusted HRR=1.42, 95% CI 1.26</w:t>
            </w:r>
            <w:r>
              <w:rPr>
                <w:rFonts w:ascii="Times New Roman" w:eastAsiaTheme="minorEastAsia" w:hAnsi="Times New Roman" w:cs="Times New Roman"/>
                <w:bCs/>
                <w:color w:val="000000"/>
                <w:sz w:val="20"/>
                <w:szCs w:val="20"/>
                <w:lang w:eastAsia="en-CA"/>
              </w:rPr>
              <w:t xml:space="preserve">, </w:t>
            </w:r>
            <w:r w:rsidR="001C1DC1" w:rsidRPr="003E0069">
              <w:rPr>
                <w:rFonts w:ascii="Times New Roman" w:eastAsiaTheme="minorEastAsia" w:hAnsi="Times New Roman" w:cs="Times New Roman"/>
                <w:bCs/>
                <w:color w:val="000000"/>
                <w:sz w:val="20"/>
                <w:szCs w:val="20"/>
                <w:lang w:eastAsia="en-CA"/>
              </w:rPr>
              <w:t>1.60).</w:t>
            </w:r>
          </w:p>
        </w:tc>
      </w:tr>
      <w:tr w:rsidR="001C1DC1" w:rsidRPr="003E0069" w14:paraId="56681EFC"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4B29A985" w14:textId="2C8D6CAB"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Palmlöf et al. 2015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Palmöf&lt;/Author&gt;&lt;Year&gt;2015&lt;/Year&gt;&lt;RecNum&gt;67&lt;/RecNum&gt;&lt;DisplayText&gt;[49]&lt;/DisplayText&gt;&lt;record&gt;&lt;rec-number&gt;67&lt;/rec-number&gt;&lt;foreign-keys&gt;&lt;key app="EN" db-id="0wazzzvdysf52be095wxrrr052tpr2xww5zt" timestamp="1516129642"&gt;67&lt;/key&gt;&lt;/foreign-keys&gt;&lt;ref-type name="Journal Article"&gt;17&lt;/ref-type&gt;&lt;contributors&gt;&lt;authors&gt;&lt;author&gt;Palmöf, L.&lt;/author&gt;&lt;author&gt;Côté, P.&lt;/author&gt;&lt;author&gt;Carroll, L. J.&lt;/author&gt;&lt;author&gt;Cassidy, J.D. &lt;/author&gt;&lt;author&gt;Skillgate, E.&lt;/author&gt;&lt;/authors&gt;&lt;/contributors&gt;&lt;titles&gt;&lt;title&gt;Are prevalence self-reported cardiovascular disorders associated with delayed recovery from whiplash-associated disorders: a population-based cohort study&lt;/title&gt;&lt;secondary-title&gt;Clinical Journal of Pain&lt;/secondary-title&gt;&lt;/titles&gt;&lt;periodical&gt;&lt;full-title&gt;Clinical Journal of Pain&lt;/full-title&gt;&lt;abbr-1&gt;Clin J Pain&lt;/abbr-1&gt;&lt;/periodical&gt;&lt;pages&gt;247-253&lt;/pages&gt;&lt;volume&gt;31&lt;/volume&gt;&lt;number&gt;3&lt;/number&gt;&lt;dates&gt;&lt;year&gt;2015&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9]</w:t>
            </w:r>
            <w:r w:rsidRPr="003E0069">
              <w:rPr>
                <w:rFonts w:ascii="Times New Roman" w:eastAsiaTheme="minorEastAsia" w:hAnsi="Times New Roman" w:cs="Times New Roman"/>
                <w:bCs/>
                <w:color w:val="000000"/>
                <w:sz w:val="20"/>
                <w:szCs w:val="20"/>
                <w:lang w:eastAsia="en-CA"/>
              </w:rPr>
              <w:fldChar w:fldCharType="end"/>
            </w:r>
          </w:p>
          <w:p w14:paraId="18592D0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30206977"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p w14:paraId="667AB57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82" w:type="pct"/>
          </w:tcPr>
          <w:p w14:paraId="0C91BCFB" w14:textId="05F40DFD" w:rsidR="001C1DC1" w:rsidRPr="003E0069" w:rsidRDefault="001C1DC1" w:rsidP="0098703E">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ame as Carroll et al.</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3]</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tc>
        <w:tc>
          <w:tcPr>
            <w:cnfStyle w:val="000010000000" w:firstRow="0" w:lastRow="0" w:firstColumn="0" w:lastColumn="0" w:oddVBand="1" w:evenVBand="0" w:oddHBand="0" w:evenHBand="0" w:firstRowFirstColumn="0" w:firstRowLastColumn="0" w:lastRowFirstColumn="0" w:lastRowLastColumn="0"/>
            <w:tcW w:w="905" w:type="pct"/>
          </w:tcPr>
          <w:p w14:paraId="4E0B959E"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elf-reported cardiovascular disease (CVD) assessed at baseline (no CVD; yes but no or mild effect on health,; or yes and moderate to severe effect on health). Adjusted for age, education, prior musculoskeletal problems, prior mental health problems; findings stratified by sex. </w:t>
            </w:r>
          </w:p>
        </w:tc>
        <w:tc>
          <w:tcPr>
            <w:tcW w:w="685" w:type="pct"/>
          </w:tcPr>
          <w:p w14:paraId="2D779D39"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Time to self-reported recovery with assessment periods of 6 weeks, and 3, 6, 9 and 12 months post injury (n=5046)</w:t>
            </w:r>
          </w:p>
        </w:tc>
        <w:tc>
          <w:tcPr>
            <w:cnfStyle w:val="000010000000" w:firstRow="0" w:lastRow="0" w:firstColumn="0" w:lastColumn="0" w:oddVBand="1" w:evenVBand="0" w:oddHBand="0" w:evenHBand="0" w:firstRowFirstColumn="0" w:firstRowLastColumn="0" w:lastRowFirstColumn="0" w:lastRowLastColumn="0"/>
            <w:tcW w:w="866" w:type="pct"/>
          </w:tcPr>
          <w:p w14:paraId="60D770D7"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elf-reported global recovery (all better or quite a bit of improvement vs. some improvement, no improvement or getting worse);</w:t>
            </w:r>
          </w:p>
        </w:tc>
        <w:tc>
          <w:tcPr>
            <w:tcW w:w="1054" w:type="pct"/>
          </w:tcPr>
          <w:p w14:paraId="4410DFD7" w14:textId="1C8F35EF" w:rsidR="001C1DC1" w:rsidRPr="003E0069" w:rsidRDefault="001C1DC1" w:rsidP="00D9311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resence and severity of CVD are </w:t>
            </w:r>
            <w:r w:rsidR="00D9311B">
              <w:rPr>
                <w:rFonts w:ascii="Times New Roman" w:eastAsiaTheme="minorEastAsia" w:hAnsi="Times New Roman" w:cs="Times New Roman"/>
                <w:bCs/>
                <w:color w:val="000000"/>
                <w:sz w:val="20"/>
                <w:szCs w:val="20"/>
                <w:lang w:eastAsia="en-CA"/>
              </w:rPr>
              <w:t xml:space="preserve">not </w:t>
            </w:r>
            <w:r w:rsidRPr="003E0069">
              <w:rPr>
                <w:rFonts w:ascii="Times New Roman" w:eastAsiaTheme="minorEastAsia" w:hAnsi="Times New Roman" w:cs="Times New Roman"/>
                <w:bCs/>
                <w:color w:val="000000"/>
                <w:sz w:val="20"/>
                <w:szCs w:val="20"/>
                <w:lang w:eastAsia="en-CA"/>
              </w:rPr>
              <w:t>associated with recovery.</w:t>
            </w:r>
          </w:p>
        </w:tc>
      </w:tr>
      <w:tr w:rsidR="001C1DC1" w:rsidRPr="003E0069" w14:paraId="56D5DBD7"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73798841" w14:textId="73043259"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edler et al. 2011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QZWRsZXI8L0F1dGhvcj48WWVhcj4yMDExPC9ZZWFyPjxS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OTcl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QZWRsZXI8L0F1dGhvcj48WWVhcj4yMDExPC9ZZWFyPjxS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OTcl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p w14:paraId="186D163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2BFAAF9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w:t>
            </w:r>
          </w:p>
        </w:tc>
        <w:tc>
          <w:tcPr>
            <w:tcW w:w="882" w:type="pct"/>
          </w:tcPr>
          <w:p w14:paraId="4B2E6195"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onvenience sample of adults aged 18-65 with acute (&lt; 1 month) WAD from MVC; volunteers from ads, referrals from primary care physicians and from EDs of 2 large hospitals; WAD I-III; excluded those with prior neck pain requiring treatment, concussion or head injury from MVC. N=98</w:t>
            </w:r>
          </w:p>
          <w:p w14:paraId="4D628066"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56E498C7"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otential prognostic factors: Neck Disability Index (NDI); Pictorial Fear of Activity Scale – Cervical (PFActS-C); Tampa Scale of Kinesiophobia (TSK-17); pain intensity (10 cm VAS); sex.</w:t>
            </w:r>
          </w:p>
        </w:tc>
        <w:tc>
          <w:tcPr>
            <w:tcW w:w="685" w:type="pct"/>
          </w:tcPr>
          <w:p w14:paraId="1AC5EE53"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t &lt; 1 month post-injury; follow-up at 3 and 6 months. N=80.</w:t>
            </w:r>
          </w:p>
        </w:tc>
        <w:tc>
          <w:tcPr>
            <w:cnfStyle w:val="000010000000" w:firstRow="0" w:lastRow="0" w:firstColumn="0" w:lastColumn="0" w:oddVBand="1" w:evenVBand="0" w:oddHBand="0" w:evenHBand="0" w:firstRowFirstColumn="0" w:firstRowLastColumn="0" w:lastRowFirstColumn="0" w:lastRowLastColumn="0"/>
            <w:tcW w:w="866" w:type="pct"/>
          </w:tcPr>
          <w:p w14:paraId="3654AC7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Disability Index score at 6 months.</w:t>
            </w:r>
          </w:p>
        </w:tc>
        <w:tc>
          <w:tcPr>
            <w:tcW w:w="1054" w:type="pct"/>
          </w:tcPr>
          <w:p w14:paraId="696806B2" w14:textId="6BA2011E" w:rsidR="001C1DC1" w:rsidRPr="003E0069" w:rsidRDefault="001C1DC1" w:rsidP="0017463B">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itial neck pain alone explained 29.4% of the variance of NDI at six months. Adding TSK-17 to the model increased this to 38.7% (in multivariable model, VAS β=0.</w:t>
            </w:r>
            <w:r w:rsidR="0017463B" w:rsidRPr="003E0069">
              <w:rPr>
                <w:rFonts w:ascii="Times New Roman" w:eastAsiaTheme="minorEastAsia" w:hAnsi="Times New Roman" w:cs="Times New Roman"/>
                <w:bCs/>
                <w:color w:val="000000"/>
                <w:sz w:val="20"/>
                <w:szCs w:val="20"/>
                <w:lang w:eastAsia="en-CA"/>
              </w:rPr>
              <w:t>3</w:t>
            </w:r>
            <w:r w:rsidR="0017463B">
              <w:rPr>
                <w:rFonts w:ascii="Times New Roman" w:eastAsiaTheme="minorEastAsia" w:hAnsi="Times New Roman" w:cs="Times New Roman"/>
                <w:bCs/>
                <w:color w:val="000000"/>
                <w:sz w:val="20"/>
                <w:szCs w:val="20"/>
                <w:lang w:eastAsia="en-CA"/>
              </w:rPr>
              <w:t>9</w:t>
            </w:r>
            <w:r w:rsidRPr="003E0069">
              <w:rPr>
                <w:rFonts w:ascii="Times New Roman" w:eastAsiaTheme="minorEastAsia" w:hAnsi="Times New Roman" w:cs="Times New Roman"/>
                <w:bCs/>
                <w:color w:val="000000"/>
                <w:sz w:val="20"/>
                <w:szCs w:val="20"/>
                <w:lang w:eastAsia="en-CA"/>
              </w:rPr>
              <w:t>, SE=0.</w:t>
            </w:r>
            <w:r w:rsidR="0017463B" w:rsidRPr="003E0069">
              <w:rPr>
                <w:rFonts w:ascii="Times New Roman" w:eastAsiaTheme="minorEastAsia" w:hAnsi="Times New Roman" w:cs="Times New Roman"/>
                <w:bCs/>
                <w:color w:val="000000"/>
                <w:sz w:val="20"/>
                <w:szCs w:val="20"/>
                <w:lang w:eastAsia="en-CA"/>
              </w:rPr>
              <w:t>9</w:t>
            </w:r>
            <w:r w:rsidR="0017463B">
              <w:rPr>
                <w:rFonts w:ascii="Times New Roman" w:eastAsiaTheme="minorEastAsia" w:hAnsi="Times New Roman" w:cs="Times New Roman"/>
                <w:bCs/>
                <w:color w:val="000000"/>
                <w:sz w:val="20"/>
                <w:szCs w:val="20"/>
                <w:lang w:eastAsia="en-CA"/>
              </w:rPr>
              <w:t>2</w:t>
            </w:r>
            <w:r w:rsidRPr="003E0069">
              <w:rPr>
                <w:rFonts w:ascii="Times New Roman" w:eastAsiaTheme="minorEastAsia" w:hAnsi="Times New Roman" w:cs="Times New Roman"/>
                <w:bCs/>
                <w:color w:val="000000"/>
                <w:sz w:val="20"/>
                <w:szCs w:val="20"/>
                <w:lang w:eastAsia="en-CA"/>
              </w:rPr>
              <w:t>; TSK-17 β=0.34, SE=0.</w:t>
            </w:r>
            <w:r w:rsidR="0017463B" w:rsidRPr="003E0069">
              <w:rPr>
                <w:rFonts w:ascii="Times New Roman" w:eastAsiaTheme="minorEastAsia" w:hAnsi="Times New Roman" w:cs="Times New Roman"/>
                <w:bCs/>
                <w:color w:val="000000"/>
                <w:sz w:val="20"/>
                <w:szCs w:val="20"/>
                <w:lang w:eastAsia="en-CA"/>
              </w:rPr>
              <w:t>2</w:t>
            </w:r>
            <w:r w:rsidR="0017463B">
              <w:rPr>
                <w:rFonts w:ascii="Times New Roman" w:eastAsiaTheme="minorEastAsia" w:hAnsi="Times New Roman" w:cs="Times New Roman"/>
                <w:bCs/>
                <w:color w:val="000000"/>
                <w:sz w:val="20"/>
                <w:szCs w:val="20"/>
                <w:lang w:eastAsia="en-CA"/>
              </w:rPr>
              <w:t>1</w:t>
            </w:r>
            <w:r w:rsidRPr="003E0069">
              <w:rPr>
                <w:rFonts w:ascii="Times New Roman" w:eastAsiaTheme="minorEastAsia" w:hAnsi="Times New Roman" w:cs="Times New Roman"/>
                <w:bCs/>
                <w:color w:val="000000"/>
                <w:sz w:val="20"/>
                <w:szCs w:val="20"/>
                <w:lang w:eastAsia="en-CA"/>
              </w:rPr>
              <w:t xml:space="preserve">; PFACtS-C and sex were </w:t>
            </w:r>
            <w:r w:rsidR="00D9311B">
              <w:rPr>
                <w:rFonts w:ascii="Times New Roman" w:eastAsiaTheme="minorEastAsia" w:hAnsi="Times New Roman" w:cs="Times New Roman"/>
                <w:bCs/>
                <w:color w:val="000000"/>
                <w:sz w:val="20"/>
                <w:szCs w:val="20"/>
                <w:lang w:eastAsia="en-CA"/>
              </w:rPr>
              <w:t xml:space="preserve">not </w:t>
            </w:r>
            <w:r w:rsidRPr="003E0069">
              <w:rPr>
                <w:rFonts w:ascii="Times New Roman" w:eastAsiaTheme="minorEastAsia" w:hAnsi="Times New Roman" w:cs="Times New Roman"/>
                <w:bCs/>
                <w:color w:val="000000"/>
                <w:sz w:val="20"/>
                <w:szCs w:val="20"/>
                <w:lang w:eastAsia="en-CA"/>
              </w:rPr>
              <w:t>associated.</w:t>
            </w:r>
          </w:p>
        </w:tc>
      </w:tr>
      <w:tr w:rsidR="001C1DC1" w:rsidRPr="003E0069" w14:paraId="7BEB5367"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655FA6A3" w14:textId="4C38C5BE"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etterson et al. 2004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QZXR0ZXJzc29uPC9BdXRob3I+PFllYXI+MjAwNDwvWWVh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2Fs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QZXR0ZXJzc29uPC9BdXRob3I+PFllYXI+MjAwNDwvWWVh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1]</w:t>
            </w:r>
            <w:r w:rsidRPr="003E0069">
              <w:rPr>
                <w:rFonts w:ascii="Times New Roman" w:eastAsiaTheme="minorEastAsia" w:hAnsi="Times New Roman" w:cs="Times New Roman"/>
                <w:bCs/>
                <w:color w:val="000000"/>
                <w:sz w:val="20"/>
                <w:szCs w:val="20"/>
                <w:lang w:eastAsia="en-CA"/>
              </w:rPr>
              <w:fldChar w:fldCharType="end"/>
            </w:r>
          </w:p>
          <w:p w14:paraId="2188ABC2" w14:textId="77777777" w:rsidR="001C1DC1" w:rsidRPr="003E0069"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1332049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weden</w:t>
            </w:r>
          </w:p>
        </w:tc>
        <w:tc>
          <w:tcPr>
            <w:tcW w:w="882" w:type="pct"/>
          </w:tcPr>
          <w:p w14:paraId="00E63FBE"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nsecutive traffic-related WAD II or III patients admitted to the Department of Orthopedic Surgery at a University Hospital; admitted within 8 hours of injury; age 18-64. Excluded those with loss of consciousness; head </w:t>
            </w:r>
            <w:r w:rsidRPr="003E0069">
              <w:rPr>
                <w:rFonts w:ascii="Times New Roman" w:eastAsiaTheme="minorEastAsia" w:hAnsi="Times New Roman" w:cs="Times New Roman"/>
                <w:bCs/>
                <w:color w:val="000000"/>
                <w:sz w:val="20"/>
                <w:szCs w:val="20"/>
                <w:lang w:eastAsia="en-CA"/>
              </w:rPr>
              <w:lastRenderedPageBreak/>
              <w:t>injury; WAD I and IV; prior neck injury. N=40</w:t>
            </w:r>
          </w:p>
        </w:tc>
        <w:tc>
          <w:tcPr>
            <w:cnfStyle w:val="000010000000" w:firstRow="0" w:lastRow="0" w:firstColumn="0" w:lastColumn="0" w:oddVBand="1" w:evenVBand="0" w:oddHBand="0" w:evenHBand="0" w:firstRowFirstColumn="0" w:firstRowLastColumn="0" w:lastRowFirstColumn="0" w:lastRowLastColumn="0"/>
            <w:tcW w:w="905" w:type="pct"/>
          </w:tcPr>
          <w:p w14:paraId="1C28025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ersonality (assessed by the Dimensions of Temperament and Character Inventory)</w:t>
            </w:r>
          </w:p>
        </w:tc>
        <w:tc>
          <w:tcPr>
            <w:tcW w:w="685" w:type="pct"/>
          </w:tcPr>
          <w:p w14:paraId="45ED89EF"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t &lt; 8 hours post-injury; follow-up at 2 years. N=39</w:t>
            </w:r>
          </w:p>
        </w:tc>
        <w:tc>
          <w:tcPr>
            <w:cnfStyle w:val="000010000000" w:firstRow="0" w:lastRow="0" w:firstColumn="0" w:lastColumn="0" w:oddVBand="1" w:evenVBand="0" w:oddHBand="0" w:evenHBand="0" w:firstRowFirstColumn="0" w:firstRowLastColumn="0" w:lastRowFirstColumn="0" w:lastRowLastColumn="0"/>
            <w:tcW w:w="866" w:type="pct"/>
          </w:tcPr>
          <w:p w14:paraId="44D1771E"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Recovery status, classified as: good (no symptoms), mild (mild symptoms, mostly intermittent neck pain and headache), severe (severe symptoms, e.g., daily neck pain or headache, radiating pain, </w:t>
            </w:r>
            <w:r w:rsidRPr="003E0069">
              <w:rPr>
                <w:rFonts w:ascii="Times New Roman" w:eastAsiaTheme="minorEastAsia" w:hAnsi="Times New Roman" w:cs="Times New Roman"/>
                <w:bCs/>
                <w:color w:val="000000"/>
                <w:sz w:val="20"/>
                <w:szCs w:val="20"/>
                <w:lang w:eastAsia="en-CA"/>
              </w:rPr>
              <w:lastRenderedPageBreak/>
              <w:t>cognitive disturbances).</w:t>
            </w:r>
          </w:p>
        </w:tc>
        <w:tc>
          <w:tcPr>
            <w:tcW w:w="1054" w:type="pct"/>
          </w:tcPr>
          <w:p w14:paraId="32D3A19A"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No association between personality indices as measured less than 8 hours after injury (i.e., pre-injury personality) and recovery status.</w:t>
            </w:r>
          </w:p>
        </w:tc>
      </w:tr>
      <w:tr w:rsidR="001C1DC1" w:rsidRPr="003E0069" w14:paraId="270C33F6" w14:textId="77777777" w:rsidTr="00A0302A">
        <w:trPr>
          <w:cnfStyle w:val="000000100000" w:firstRow="0" w:lastRow="0" w:firstColumn="0" w:lastColumn="0" w:oddVBand="0" w:evenVBand="0" w:oddHBand="1" w:evenHBand="0" w:firstRowFirstColumn="0" w:firstRowLastColumn="0" w:lastRowFirstColumn="0" w:lastRowLastColumn="0"/>
          <w:trHeight w:val="4006"/>
        </w:trPr>
        <w:tc>
          <w:tcPr>
            <w:cnfStyle w:val="000010000000" w:firstRow="0" w:lastRow="0" w:firstColumn="0" w:lastColumn="0" w:oddVBand="1" w:evenVBand="0" w:oddHBand="0" w:evenHBand="0" w:firstRowFirstColumn="0" w:firstRowLastColumn="0" w:lastRowFirstColumn="0" w:lastRowLastColumn="0"/>
            <w:tcW w:w="608" w:type="pct"/>
          </w:tcPr>
          <w:p w14:paraId="0DEB9B0B" w14:textId="2400B094"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ieske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QaWVza2U8L0F1dGhvcj48WWVhcj4yMDEwPC9ZZWFyPjxS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2MjctMzQ8L3BhZ2VzPjx2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wNyUyRnMwMDU4Ni0wMTAtMTM3OS05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QaWVza2U8L0F1dGhvcj48WWVhcj4yMDEwPC9ZZWFyPjxS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wNyUyRnMwMDU4Ni0wMTAtMTM3OS05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3]</w:t>
            </w:r>
            <w:r w:rsidRPr="003E0069">
              <w:rPr>
                <w:rFonts w:ascii="Times New Roman" w:eastAsiaTheme="minorEastAsia" w:hAnsi="Times New Roman" w:cs="Times New Roman"/>
                <w:bCs/>
                <w:color w:val="000000"/>
                <w:sz w:val="20"/>
                <w:szCs w:val="20"/>
                <w:lang w:eastAsia="en-CA"/>
              </w:rPr>
              <w:fldChar w:fldCharType="end"/>
            </w:r>
          </w:p>
          <w:p w14:paraId="22A7BBF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17E25A0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Germany</w:t>
            </w:r>
          </w:p>
        </w:tc>
        <w:tc>
          <w:tcPr>
            <w:tcW w:w="882" w:type="pct"/>
          </w:tcPr>
          <w:p w14:paraId="61A3B473"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ersons with WAD 1-2, presenting to ED and treated as outpatients; aged 18-75; German speaking. Excluded those arriving at ED &gt; 48 hours post-collision; those who consulted another physician before ED presentation; AIS2 or greater injury; unconsciousness or amnesia; severe disease or prior chronic pain. N=98</w:t>
            </w:r>
          </w:p>
          <w:p w14:paraId="604E82AE"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3EF8446C"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eniority of physician; </w:t>
            </w:r>
          </w:p>
        </w:tc>
        <w:tc>
          <w:tcPr>
            <w:tcW w:w="685" w:type="pct"/>
          </w:tcPr>
          <w:p w14:paraId="5565BCB3"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t ED presentation.  Follow-up at 1, 3 and 6 months post collision. N=81 with complete data.</w:t>
            </w:r>
          </w:p>
        </w:tc>
        <w:tc>
          <w:tcPr>
            <w:cnfStyle w:val="000010000000" w:firstRow="0" w:lastRow="0" w:firstColumn="0" w:lastColumn="0" w:oddVBand="1" w:evenVBand="0" w:oddHBand="0" w:evenHBand="0" w:firstRowFirstColumn="0" w:firstRowLastColumn="0" w:lastRowFirstColumn="0" w:lastRowLastColumn="0"/>
            <w:tcW w:w="866" w:type="pct"/>
          </w:tcPr>
          <w:p w14:paraId="3B04F43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pain intensity (11-point NRS; NRS &gt; 2 means that at least once per week, the neck pain is &gt; 2 and hinders normal activities of life); analgesic usage at least 1/week for neck pain; inability to work because of WAD for at least half the time between trauma and interview; need for further intervention; SF-36.</w:t>
            </w:r>
          </w:p>
        </w:tc>
        <w:tc>
          <w:tcPr>
            <w:tcW w:w="1054" w:type="pct"/>
          </w:tcPr>
          <w:p w14:paraId="4819F657"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No association between physician seniority and any of the outcomes. </w:t>
            </w:r>
          </w:p>
        </w:tc>
      </w:tr>
      <w:tr w:rsidR="001C1DC1" w:rsidRPr="003E0069" w14:paraId="4C5EC37D"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1A321B5E" w14:textId="2EEF39A6"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Ritchie et al. 2013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Ritchie&lt;/Author&gt;&lt;Year&gt;2013&lt;/Year&gt;&lt;RecNum&gt;56&lt;/RecNum&gt;&lt;DisplayText&gt;[54]&lt;/DisplayText&gt;&lt;record&gt;&lt;rec-number&gt;56&lt;/rec-number&gt;&lt;foreign-keys&gt;&lt;key app="EN" db-id="0wazzzvdysf52be095wxrrr052tpr2xww5zt" timestamp="1516129615"&gt;56&lt;/key&gt;&lt;/foreign-keys&gt;&lt;ref-type name="Journal Article"&gt;17&lt;/ref-type&gt;&lt;contributors&gt;&lt;authors&gt;&lt;author&gt;Ritchie, C.&lt;/author&gt;&lt;author&gt;Hendrikz, J.&lt;/author&gt;&lt;author&gt;Kenardy, J.&lt;/author&gt;&lt;author&gt;Sterling, M.&lt;/author&gt;&lt;/authors&gt;&lt;/contributors&gt;&lt;titles&gt;&lt;title&gt;Derivation of a clinical prediction rule to identify both chronic moderate/severe disability and full recovery following whiplash injury&lt;/title&gt;&lt;secondary-title&gt;Pain&lt;/secondary-title&gt;&lt;/titles&gt;&lt;periodical&gt;&lt;full-title&gt;Pain&lt;/full-title&gt;&lt;abbr-1&gt;Pain&lt;/abbr-1&gt;&lt;/periodical&gt;&lt;pages&gt;2198-2206&lt;/pages&gt;&lt;volume&gt;154&lt;/volume&gt;&lt;dates&gt;&lt;year&gt;2013&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54]</w:t>
            </w:r>
            <w:r w:rsidRPr="003E0069">
              <w:rPr>
                <w:rFonts w:ascii="Times New Roman" w:hAnsi="Times New Roman" w:cs="Times New Roman"/>
                <w:sz w:val="20"/>
                <w:szCs w:val="20"/>
              </w:rPr>
              <w:fldChar w:fldCharType="end"/>
            </w:r>
          </w:p>
          <w:p w14:paraId="0F50A511"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I Cohort</w:t>
            </w:r>
          </w:p>
          <w:p w14:paraId="23D92E55"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Australia</w:t>
            </w:r>
          </w:p>
        </w:tc>
        <w:tc>
          <w:tcPr>
            <w:tcW w:w="882" w:type="pct"/>
          </w:tcPr>
          <w:p w14:paraId="5DD32C59"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Participants were from 2 studies (1 cohort study and control group from RCT). Patients recruited from emergency departments, primary care and general advertisement; with Grade I, II, III WAD following MVA (&lt;1 month duration); 2006-2010; Excluded those with WAD IV; concussion or head injury as a result of MVA; prior whiplash, neck pain, or headaches requiring treatment; past or present diagnosis or treatment for </w:t>
            </w:r>
            <w:r w:rsidRPr="003E0069">
              <w:rPr>
                <w:rFonts w:ascii="Times New Roman" w:hAnsi="Times New Roman" w:cs="Times New Roman"/>
                <w:sz w:val="20"/>
                <w:szCs w:val="20"/>
              </w:rPr>
              <w:lastRenderedPageBreak/>
              <w:t>psychiatric or psychological condition. N=336</w:t>
            </w:r>
          </w:p>
        </w:tc>
        <w:tc>
          <w:tcPr>
            <w:cnfStyle w:val="000010000000" w:firstRow="0" w:lastRow="0" w:firstColumn="0" w:lastColumn="0" w:oddVBand="1" w:evenVBand="0" w:oddHBand="0" w:evenHBand="0" w:firstRowFirstColumn="0" w:firstRowLastColumn="0" w:lastRowFirstColumn="0" w:lastRowLastColumn="0"/>
            <w:tcW w:w="905" w:type="pct"/>
          </w:tcPr>
          <w:p w14:paraId="09593863"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lastRenderedPageBreak/>
              <w:t>Prognostic factors at &lt; 1 month post-injury: NDI; cold pain threshold (mid-cervical spine); age; post-traumatic stress (Posttraumatic Diagnostic Scale (PDS): hyperarousal subscale); neck pain (VAS 0-10); sex; presence of headache at time of assessment; neck ROM</w:t>
            </w:r>
          </w:p>
        </w:tc>
        <w:tc>
          <w:tcPr>
            <w:tcW w:w="685" w:type="pct"/>
          </w:tcPr>
          <w:p w14:paraId="3ED4F094"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Follow-up at 12 months post-injury (n=262)</w:t>
            </w:r>
          </w:p>
        </w:tc>
        <w:tc>
          <w:tcPr>
            <w:cnfStyle w:val="000010000000" w:firstRow="0" w:lastRow="0" w:firstColumn="0" w:lastColumn="0" w:oddVBand="1" w:evenVBand="0" w:oddHBand="0" w:evenHBand="0" w:firstRowFirstColumn="0" w:firstRowLastColumn="0" w:lastRowFirstColumn="0" w:lastRowLastColumn="0"/>
            <w:tcW w:w="866" w:type="pct"/>
          </w:tcPr>
          <w:p w14:paraId="0A1E239A"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Neck Disability Index (NDI): NDI ≥30%: indicates moderate to severe pain-related disability. NDI ≤10%: indicates full recovery</w:t>
            </w:r>
          </w:p>
        </w:tc>
        <w:tc>
          <w:tcPr>
            <w:tcW w:w="1054" w:type="pct"/>
          </w:tcPr>
          <w:p w14:paraId="41488983"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Proposed clinical prediction rule for moderate/severe disability: with the combination of initial NDI ≥40; Age ≥35; hyperarousal scale (PDS) ≥6, sensitivity was 43.5 – 58.8% and specificity was 86.9 - 93.8%. </w:t>
            </w:r>
          </w:p>
          <w:p w14:paraId="16D033C5"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Proposed clinical prediction rule for recovery: initial NDI ≤32; Age ≤35. Sensitivity of 45.3% and specificity of 84.5%.</w:t>
            </w:r>
          </w:p>
        </w:tc>
      </w:tr>
      <w:tr w:rsidR="001C1DC1" w:rsidRPr="003E0069" w14:paraId="55E6C9CE"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6A7E71B7" w14:textId="4FB1496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Ritchie et al. 2015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Ritchie&lt;/Author&gt;&lt;Year&gt;2015&lt;/Year&gt;&lt;RecNum&gt;70&lt;/RecNum&gt;&lt;DisplayText&gt;[55]&lt;/DisplayText&gt;&lt;record&gt;&lt;rec-number&gt;70&lt;/rec-number&gt;&lt;foreign-keys&gt;&lt;key app="EN" db-id="0wazzzvdysf52be095wxrrr052tpr2xww5zt" timestamp="1516129651"&gt;70&lt;/key&gt;&lt;/foreign-keys&gt;&lt;ref-type name="Journal Article"&gt;17&lt;/ref-type&gt;&lt;contributors&gt;&lt;authors&gt;&lt;author&gt;Ritchie, C.&lt;/author&gt;&lt;author&gt;Hendrikz, J.&lt;/author&gt;&lt;author&gt;Jull, G.&lt;/author&gt;&lt;author&gt;Elliott, J.&lt;/author&gt;&lt;author&gt;Sterling, M.&lt;/author&gt;&lt;/authors&gt;&lt;/contributors&gt;&lt;titles&gt;&lt;title&gt;External validation of a clinical prediction rule to predict full recovery and ongoing moderate/severe disability following acute whiplash injury&lt;/title&gt;&lt;secondary-title&gt;Journal of Orthopaedic &amp;amp; Sports Physical Therapy&lt;/secondary-title&gt;&lt;/titles&gt;&lt;periodical&gt;&lt;full-title&gt;Journal of Orthopaedic &amp;amp; Sports Physical Therapy&lt;/full-title&gt;&lt;abbr-1&gt;J Orthop Sports Phys Ther&lt;/abbr-1&gt;&lt;/periodical&gt;&lt;pages&gt;242-250&lt;/pages&gt;&lt;volume&gt;45&lt;/volume&gt;&lt;number&gt;4&lt;/number&gt;&lt;dates&gt;&lt;year&gt;2015&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55]</w:t>
            </w:r>
            <w:r w:rsidRPr="003E0069">
              <w:rPr>
                <w:rFonts w:ascii="Times New Roman" w:hAnsi="Times New Roman" w:cs="Times New Roman"/>
                <w:sz w:val="20"/>
                <w:szCs w:val="20"/>
              </w:rPr>
              <w:fldChar w:fldCharType="end"/>
            </w:r>
          </w:p>
          <w:p w14:paraId="0FDD7B7C"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I Cohort</w:t>
            </w:r>
          </w:p>
          <w:p w14:paraId="3ED6FD25"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Australia</w:t>
            </w:r>
          </w:p>
        </w:tc>
        <w:tc>
          <w:tcPr>
            <w:tcW w:w="882" w:type="pct"/>
          </w:tcPr>
          <w:p w14:paraId="58BA37A7"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Participants were from 2 studies (1 cohort study and control group from RCT). Recruited from: accident and emergency departments; referred by primary care practitioners; volunteers to media advertisements; 18-65 years old; acute MVC-related WAD II &lt;4 weeks; fluent in English.  Excluded those with prior whiplash or treatment neck pain. 2 cohorts: prospective longitudinal study; control intervention of RCT. N=101</w:t>
            </w:r>
          </w:p>
        </w:tc>
        <w:tc>
          <w:tcPr>
            <w:cnfStyle w:val="000010000000" w:firstRow="0" w:lastRow="0" w:firstColumn="0" w:lastColumn="0" w:oddVBand="1" w:evenVBand="0" w:oddHBand="0" w:evenHBand="0" w:firstRowFirstColumn="0" w:firstRowLastColumn="0" w:lastRowFirstColumn="0" w:lastRowLastColumn="0"/>
            <w:tcW w:w="905" w:type="pct"/>
          </w:tcPr>
          <w:p w14:paraId="7AF5D8E2" w14:textId="3B1648AB" w:rsidR="001C1DC1" w:rsidRPr="003E0069" w:rsidRDefault="001C1DC1" w:rsidP="0098703E">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External validity of CPR for WAD recovery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Ritchie&lt;/Author&gt;&lt;Year&gt;2013&lt;/Year&gt;&lt;RecNum&gt;56&lt;/RecNum&gt;&lt;DisplayText&gt;[54]&lt;/DisplayText&gt;&lt;record&gt;&lt;rec-number&gt;56&lt;/rec-number&gt;&lt;foreign-keys&gt;&lt;key app="EN" db-id="0wazzzvdysf52be095wxrrr052tpr2xww5zt" timestamp="1516129615"&gt;56&lt;/key&gt;&lt;/foreign-keys&gt;&lt;ref-type name="Journal Article"&gt;17&lt;/ref-type&gt;&lt;contributors&gt;&lt;authors&gt;&lt;author&gt;Ritchie, C.&lt;/author&gt;&lt;author&gt;Hendrikz, J.&lt;/author&gt;&lt;author&gt;Kenardy, J.&lt;/author&gt;&lt;author&gt;Sterling, M.&lt;/author&gt;&lt;/authors&gt;&lt;/contributors&gt;&lt;titles&gt;&lt;title&gt;Derivation of a clinical prediction rule to identify both chronic moderate/severe disability and full recovery following whiplash injury&lt;/title&gt;&lt;secondary-title&gt;Pain&lt;/secondary-title&gt;&lt;/titles&gt;&lt;periodical&gt;&lt;full-title&gt;Pain&lt;/full-title&gt;&lt;abbr-1&gt;Pain&lt;/abbr-1&gt;&lt;/periodical&gt;&lt;pages&gt;2198-2206&lt;/pages&gt;&lt;volume&gt;154&lt;/volume&gt;&lt;dates&gt;&lt;year&gt;2013&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54]</w:t>
            </w:r>
            <w:r w:rsidRPr="003E0069">
              <w:rPr>
                <w:rFonts w:ascii="Times New Roman" w:hAnsi="Times New Roman" w:cs="Times New Roman"/>
                <w:sz w:val="20"/>
                <w:szCs w:val="20"/>
              </w:rPr>
              <w:fldChar w:fldCharType="end"/>
            </w:r>
            <w:r w:rsidRPr="003E0069">
              <w:rPr>
                <w:rFonts w:ascii="Times New Roman" w:hAnsi="Times New Roman" w:cs="Times New Roman"/>
                <w:sz w:val="20"/>
                <w:szCs w:val="20"/>
              </w:rPr>
              <w:t>: Proposed clinical prediction rule for failure to recover was: initial NDI ≥40; Age ≥35; hyperarousal scale (PDS) ≥6. Proposed clinical prediction rule for recovery: initial NDI ≤32; Age &lt;35.</w:t>
            </w:r>
          </w:p>
        </w:tc>
        <w:tc>
          <w:tcPr>
            <w:tcW w:w="685" w:type="pct"/>
          </w:tcPr>
          <w:p w14:paraId="448E406D"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Follow-up at 6 months. </w:t>
            </w:r>
          </w:p>
        </w:tc>
        <w:tc>
          <w:tcPr>
            <w:cnfStyle w:val="000010000000" w:firstRow="0" w:lastRow="0" w:firstColumn="0" w:lastColumn="0" w:oddVBand="1" w:evenVBand="0" w:oddHBand="0" w:evenHBand="0" w:firstRowFirstColumn="0" w:firstRowLastColumn="0" w:lastRowFirstColumn="0" w:lastRowLastColumn="0"/>
            <w:tcW w:w="866" w:type="pct"/>
          </w:tcPr>
          <w:p w14:paraId="204A65D9"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Disability measured by Neck Disability Index. Full recovery defined as NDI of 10% or less; mild/moderate disability defined as NDI of 11%-29%); moderate/severe disability defined as NDI 30% or greater.</w:t>
            </w:r>
          </w:p>
        </w:tc>
        <w:tc>
          <w:tcPr>
            <w:tcW w:w="1054" w:type="pct"/>
          </w:tcPr>
          <w:p w14:paraId="6131FDE9" w14:textId="6FC7CF1B" w:rsidR="001C1DC1" w:rsidRPr="003E0069" w:rsidRDefault="001C1DC1" w:rsidP="00A0302A">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For predicting full recovery, CPR sensitivity = 54.9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40.5</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68.6); specificity = 86.0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72.6</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93.7); PLR = 3.9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9</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8.1); NLR = 0.5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0.4</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0.7); PPV = 80.0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62.5, 91.7). NPV not provided. For predicting moderate/severe disability, CPR sensitivity = 43.5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22.9</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65.1); specificity = 98.7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92.9, 99.9); PLR = 33.9,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4.6</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251.2); PPV = 90.9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58.7</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 xml:space="preserve">98.5). </w:t>
            </w:r>
          </w:p>
        </w:tc>
      </w:tr>
      <w:tr w:rsidR="001C1DC1" w:rsidRPr="003E0069" w14:paraId="7A3DCFBB"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11D8CED6" w14:textId="540B9E51"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Rydman et al., 2016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Rydman&lt;/Author&gt;&lt;Year&gt;2016&lt;/Year&gt;&lt;RecNum&gt;33&lt;/RecNum&gt;&lt;DisplayText&gt;[56]&lt;/DisplayText&gt;&lt;record&gt;&lt;rec-number&gt;33&lt;/rec-number&gt;&lt;foreign-keys&gt;&lt;key app="EN" db-id="0wazzzvdysf52be095wxrrr052tpr2xww5zt" timestamp="1516129591"&gt;33&lt;/key&gt;&lt;/foreign-keys&gt;&lt;ref-type name="Journal Article"&gt;17&lt;/ref-type&gt;&lt;contributors&gt;&lt;authors&gt;&lt;author&gt;Rydman, E.&lt;/author&gt;&lt;author&gt;Ponzer, S.&lt;/author&gt;&lt;author&gt;Ottosson, C.&lt;/author&gt;&lt;author&gt;Jarnbert-Pettersson, H.&lt;/author&gt;&lt;/authors&gt;&lt;/contributors&gt;&lt;titles&gt;&lt;title&gt;Predicting non-recovery among whiplash patients in the emergency room and in an insurance company setting&lt;/title&gt;&lt;secondary-title&gt;European Spine Journal&lt;/secondary-title&gt;&lt;/titles&gt;&lt;periodical&gt;&lt;full-title&gt;European Spine Journal&lt;/full-title&gt;&lt;/periodical&gt;&lt;edition&gt;July 12, 2016&lt;/edition&gt;&lt;dates&gt;&lt;year&gt;2016&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56]</w:t>
            </w:r>
            <w:r w:rsidRPr="003E0069">
              <w:rPr>
                <w:rFonts w:ascii="Times New Roman" w:hAnsi="Times New Roman" w:cs="Times New Roman"/>
                <w:sz w:val="20"/>
                <w:szCs w:val="20"/>
              </w:rPr>
              <w:fldChar w:fldCharType="end"/>
            </w:r>
          </w:p>
          <w:p w14:paraId="4583A9E7"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I Cohort</w:t>
            </w:r>
          </w:p>
          <w:p w14:paraId="6719EBAA"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 for the expectations question)</w:t>
            </w:r>
          </w:p>
          <w:p w14:paraId="6872D669"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Sweden</w:t>
            </w:r>
          </w:p>
        </w:tc>
        <w:tc>
          <w:tcPr>
            <w:tcW w:w="882" w:type="pct"/>
          </w:tcPr>
          <w:p w14:paraId="18986B70"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Participants were from 2 studies. Study 1 (model-building set) consisted of WAD patients presenting to ER within 24 hours of MVC; aged 15-65; Swedish speaking; recruited for a previous study of recovery after musculoskeletal injuries. Study 2 (model validation set) consisted of WAD claimants to one of 3 insurance companies; age 18-65; within 2 weeks of injury. Excluded those </w:t>
            </w:r>
            <w:r w:rsidRPr="003E0069">
              <w:rPr>
                <w:rFonts w:ascii="Times New Roman" w:hAnsi="Times New Roman" w:cs="Times New Roman"/>
                <w:sz w:val="20"/>
                <w:szCs w:val="20"/>
              </w:rPr>
              <w:lastRenderedPageBreak/>
              <w:t xml:space="preserve">who no longer had daily neck pain, those with persistent symptoms from a prior injury; those with neck/shoulder pain prior to the MVC. </w:t>
            </w:r>
          </w:p>
          <w:p w14:paraId="2A5E73BE"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N=130 in ER cohort (model development)</w:t>
            </w:r>
          </w:p>
          <w:p w14:paraId="048B0184"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N=142 in insurance cohort (model validation) </w:t>
            </w:r>
          </w:p>
        </w:tc>
        <w:tc>
          <w:tcPr>
            <w:cnfStyle w:val="000010000000" w:firstRow="0" w:lastRow="0" w:firstColumn="0" w:lastColumn="0" w:oddVBand="1" w:evenVBand="0" w:oddHBand="0" w:evenHBand="0" w:firstRowFirstColumn="0" w:firstRowLastColumn="0" w:lastRowFirstColumn="0" w:lastRowLastColumn="0"/>
            <w:tcW w:w="905" w:type="pct"/>
          </w:tcPr>
          <w:p w14:paraId="63C5CEFC"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lastRenderedPageBreak/>
              <w:t>Clinical prediction rule: Employment status; education level; pain intensity on 100 MM VAS; mental status (anxiety, depression) on 100 mm VAS.</w:t>
            </w:r>
          </w:p>
          <w:p w14:paraId="36A295EE"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Additional question in insurance cohort (not part of clinical prediction rule) on expectations for recovery on 100 mm VAS.</w:t>
            </w:r>
          </w:p>
        </w:tc>
        <w:tc>
          <w:tcPr>
            <w:tcW w:w="685" w:type="pct"/>
          </w:tcPr>
          <w:p w14:paraId="165E9305"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Follow-up at 6 months. N=130 in ER cohort and 114 in insurance cohort</w:t>
            </w:r>
          </w:p>
        </w:tc>
        <w:tc>
          <w:tcPr>
            <w:cnfStyle w:val="000010000000" w:firstRow="0" w:lastRow="0" w:firstColumn="0" w:lastColumn="0" w:oddVBand="1" w:evenVBand="0" w:oddHBand="0" w:evenHBand="0" w:firstRowFirstColumn="0" w:firstRowLastColumn="0" w:lastRowFirstColumn="0" w:lastRowLastColumn="0"/>
            <w:tcW w:w="866" w:type="pct"/>
          </w:tcPr>
          <w:p w14:paraId="453AEC33"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Self-rated recovery (Do you feel recovered after your injury: yes/no) at 6 months</w:t>
            </w:r>
          </w:p>
        </w:tc>
        <w:tc>
          <w:tcPr>
            <w:tcW w:w="1054" w:type="pct"/>
          </w:tcPr>
          <w:p w14:paraId="00844203" w14:textId="51F2AA18"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In ER cohort, failure to recover was predicted by: older age and greater mental distress (compared to score of &lt;5/100, 5-51 OR = 3.25,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16</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 xml:space="preserve">8.20 and &gt; 51 OR = 8.53, </w:t>
            </w:r>
            <w:r w:rsidR="00A0302A"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hAnsi="Times New Roman" w:cs="Times New Roman"/>
                <w:sz w:val="20"/>
                <w:szCs w:val="20"/>
              </w:rPr>
              <w:t>1.93</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37.57).</w:t>
            </w:r>
          </w:p>
          <w:p w14:paraId="6CE52CA0" w14:textId="73CE779C"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In model-building cohort, algorithm had area under the curve (AUC) at 82%</w:t>
            </w:r>
            <w:r w:rsidR="00A0302A">
              <w:rPr>
                <w:rFonts w:ascii="Times New Roman" w:hAnsi="Times New Roman" w:cs="Times New Roman"/>
                <w:sz w:val="20"/>
                <w:szCs w:val="20"/>
              </w:rPr>
              <w:t xml:space="preserve"> </w:t>
            </w:r>
            <w:r w:rsidRPr="003E0069">
              <w:rPr>
                <w:rFonts w:ascii="Times New Roman" w:hAnsi="Times New Roman" w:cs="Times New Roman"/>
                <w:sz w:val="20"/>
                <w:szCs w:val="20"/>
              </w:rPr>
              <w:t>.AUC for validation cohort was 59% (47%-72%)</w:t>
            </w:r>
          </w:p>
          <w:p w14:paraId="2EEDF787"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In insurance cohort, 44% expected to fully recover and </w:t>
            </w:r>
            <w:r w:rsidRPr="003E0069">
              <w:rPr>
                <w:rFonts w:ascii="Times New Roman" w:hAnsi="Times New Roman" w:cs="Times New Roman"/>
                <w:sz w:val="20"/>
                <w:szCs w:val="20"/>
              </w:rPr>
              <w:lastRenderedPageBreak/>
              <w:t xml:space="preserve">42% of these had recovered at 6 months. 21% of those not expecting to recover had recovered at 6 months. </w:t>
            </w:r>
          </w:p>
        </w:tc>
      </w:tr>
      <w:tr w:rsidR="001C1DC1" w:rsidRPr="003E0069" w14:paraId="3D0D1E1F"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30572309" w14:textId="1B0CD8FC"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lastRenderedPageBreak/>
              <w:t xml:space="preserve">Skillgate et al. 2016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Skillgate&lt;/Author&gt;&lt;Year&gt;2016&lt;/Year&gt;&lt;RecNum&gt;88&lt;/RecNum&gt;&lt;DisplayText&gt;[59]&lt;/DisplayText&gt;&lt;record&gt;&lt;rec-number&gt;88&lt;/rec-number&gt;&lt;foreign-keys&gt;&lt;key app="EN" db-id="0wazzzvdysf52be095wxrrr052tpr2xww5zt" timestamp="1516129688"&gt;88&lt;/key&gt;&lt;/foreign-keys&gt;&lt;ref-type name="Journal Article"&gt;17&lt;/ref-type&gt;&lt;contributors&gt;&lt;authors&gt;&lt;author&gt;Skillgate, E.&lt;/author&gt;&lt;author&gt;Côté, P.&lt;/author&gt;&lt;author&gt;Cassidy, J. D.&lt;/author&gt;&lt;author&gt;Boyle, E.&lt;/author&gt;&lt;author&gt;Carroll, L. J.&lt;/author&gt;&lt;author&gt;Holm, L. W.&lt;/author&gt;&lt;/authors&gt;&lt;/contributors&gt;&lt;titles&gt;&lt;title&gt;Effect of early intensive care on recovery from whiplash-associated disorders: results of a population-based cohort study&lt;/title&gt;&lt;secondary-title&gt;Archives of Physical Medicine and Rehabilitation&lt;/secondary-title&gt;&lt;/titles&gt;&lt;periodical&gt;&lt;full-title&gt;Archives of Physical Medicine and Rehabilitation&lt;/full-title&gt;&lt;/periodical&gt;&lt;pages&gt;739-746&lt;/pages&gt;&lt;volume&gt;97&lt;/volume&gt;&lt;dates&gt;&lt;year&gt;2016&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59]</w:t>
            </w:r>
            <w:r w:rsidRPr="003E0069">
              <w:rPr>
                <w:rFonts w:ascii="Times New Roman" w:hAnsi="Times New Roman" w:cs="Times New Roman"/>
                <w:sz w:val="20"/>
                <w:szCs w:val="20"/>
              </w:rPr>
              <w:fldChar w:fldCharType="end"/>
            </w:r>
          </w:p>
          <w:p w14:paraId="19E7CB8A"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II</w:t>
            </w:r>
          </w:p>
          <w:p w14:paraId="6C783A9B"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Canada</w:t>
            </w:r>
          </w:p>
          <w:p w14:paraId="5B6D4577" w14:textId="77777777" w:rsidR="001C1DC1" w:rsidRPr="003E0069" w:rsidRDefault="001C1DC1" w:rsidP="00FE10C3">
            <w:pPr>
              <w:spacing w:line="240" w:lineRule="auto"/>
              <w:rPr>
                <w:rFonts w:ascii="Times New Roman" w:hAnsi="Times New Roman" w:cs="Times New Roman"/>
                <w:sz w:val="20"/>
                <w:szCs w:val="20"/>
              </w:rPr>
            </w:pPr>
          </w:p>
        </w:tc>
        <w:tc>
          <w:tcPr>
            <w:tcW w:w="882" w:type="pct"/>
          </w:tcPr>
          <w:p w14:paraId="0A0EDB7F" w14:textId="6EFC6D6C"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hAnsi="Times New Roman" w:cs="Times New Roman"/>
                <w:sz w:val="20"/>
                <w:szCs w:val="20"/>
              </w:rPr>
              <w:t xml:space="preserve">Same as </w:t>
            </w:r>
            <w:r w:rsidRPr="003E0069">
              <w:rPr>
                <w:rFonts w:ascii="Times New Roman" w:eastAsiaTheme="minorEastAsia" w:hAnsi="Times New Roman" w:cs="Times New Roman"/>
                <w:bCs/>
                <w:color w:val="000000"/>
                <w:sz w:val="20"/>
                <w:szCs w:val="20"/>
                <w:lang w:eastAsia="en-CA"/>
              </w:rPr>
              <w:t xml:space="preserve">Carroll et al., 2009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3]</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except included only those responding to 6-week follow-up. </w:t>
            </w:r>
          </w:p>
          <w:p w14:paraId="770754E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5204</w:t>
            </w:r>
          </w:p>
          <w:p w14:paraId="6F5008FD"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905" w:type="pct"/>
          </w:tcPr>
          <w:p w14:paraId="6C75B63D"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Exposures were health care intensity across care patterns and health care intensity within care patterns at 6 weeks post-injury. Potential confounders were: demographic and socioeconomic factors, prior health, prior chiropractic and physiotherapy treatments in past 5 years, injury-related symptoms and pain, depressive symptoms, expectations of recovery, off job due to collision, job satisfaction, expectation to return to work, self-reported injury-related disability, comorbid health conditions</w:t>
            </w:r>
          </w:p>
        </w:tc>
        <w:tc>
          <w:tcPr>
            <w:tcW w:w="685" w:type="pct"/>
          </w:tcPr>
          <w:p w14:paraId="7ADD2463"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Time to recovery (1 year follow-up)</w:t>
            </w:r>
          </w:p>
        </w:tc>
        <w:tc>
          <w:tcPr>
            <w:cnfStyle w:val="000010000000" w:firstRow="0" w:lastRow="0" w:firstColumn="0" w:lastColumn="0" w:oddVBand="1" w:evenVBand="0" w:oddHBand="0" w:evenHBand="0" w:firstRowFirstColumn="0" w:firstRowLastColumn="0" w:lastRowFirstColumn="0" w:lastRowLastColumn="0"/>
            <w:tcW w:w="866" w:type="pct"/>
          </w:tcPr>
          <w:p w14:paraId="10C9EF44"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eastAsiaTheme="minorEastAsia" w:hAnsi="Times New Roman" w:cs="Times New Roman"/>
                <w:bCs/>
                <w:color w:val="000000"/>
                <w:sz w:val="20"/>
                <w:szCs w:val="20"/>
                <w:lang w:eastAsia="en-CA"/>
              </w:rPr>
              <w:t>Self-reported global recovery (all better or quite a bit of improvement vs. some improvement, no improvement or getting worse)</w:t>
            </w:r>
          </w:p>
        </w:tc>
        <w:tc>
          <w:tcPr>
            <w:tcW w:w="1054" w:type="pct"/>
          </w:tcPr>
          <w:p w14:paraId="2DECBC93"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 xml:space="preserve">In adjusted analysis, those with higher health care utilization recovered more slowly than those with low health care utilization. Reference group was low utilization of physician only. Those with slowed recovery included: high physician only utilization; any physician + high physiotherapy utilization; any physician + high chiropractor utilization; any physician + high massage; any physician = any massage + high physiotherapy; any physician + any massage + high chiropractic; high chiropractic usage alone. </w:t>
            </w:r>
          </w:p>
          <w:p w14:paraId="6E0B2812"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Within categories of health care utilization listed above, those with high health care utilization recovered more slowly than those with low health care utilization.</w:t>
            </w:r>
          </w:p>
        </w:tc>
      </w:tr>
      <w:tr w:rsidR="001C1DC1" w:rsidRPr="003E0069" w14:paraId="54809043"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3B494E2C" w14:textId="3C1A05BA"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öderlund et al. </w:t>
            </w:r>
            <w:r w:rsidRPr="003E0069">
              <w:rPr>
                <w:rFonts w:ascii="Times New Roman" w:eastAsiaTheme="minorEastAsia" w:hAnsi="Times New Roman" w:cs="Times New Roman"/>
                <w:bCs/>
                <w:color w:val="000000"/>
                <w:sz w:val="20"/>
                <w:szCs w:val="20"/>
                <w:lang w:eastAsia="en-CA"/>
              </w:rPr>
              <w:lastRenderedPageBreak/>
              <w:t xml:space="preserve">2002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0]</w:t>
            </w:r>
            <w:r w:rsidRPr="003E0069">
              <w:rPr>
                <w:rFonts w:ascii="Times New Roman" w:eastAsiaTheme="minorEastAsia" w:hAnsi="Times New Roman" w:cs="Times New Roman"/>
                <w:bCs/>
                <w:color w:val="000000"/>
                <w:sz w:val="20"/>
                <w:szCs w:val="20"/>
                <w:lang w:eastAsia="en-CA"/>
              </w:rPr>
              <w:fldChar w:fldCharType="end"/>
            </w:r>
          </w:p>
          <w:p w14:paraId="0648CFB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32548DB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Sweden</w:t>
            </w:r>
          </w:p>
        </w:tc>
        <w:tc>
          <w:tcPr>
            <w:tcW w:w="882" w:type="pct"/>
          </w:tcPr>
          <w:p w14:paraId="70CEA70F"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Convenience sample of patients with acute </w:t>
            </w:r>
            <w:r w:rsidRPr="003E0069">
              <w:rPr>
                <w:rFonts w:ascii="Times New Roman" w:eastAsiaTheme="minorEastAsia" w:hAnsi="Times New Roman" w:cs="Times New Roman"/>
                <w:bCs/>
                <w:color w:val="000000"/>
                <w:sz w:val="20"/>
                <w:szCs w:val="20"/>
                <w:lang w:eastAsia="en-CA"/>
              </w:rPr>
              <w:lastRenderedPageBreak/>
              <w:t>whiplash visiting the orthopaedic clinic at a University hospital; most injuries from MVC. N=59 enrolled</w:t>
            </w:r>
          </w:p>
        </w:tc>
        <w:tc>
          <w:tcPr>
            <w:cnfStyle w:val="000010000000" w:firstRow="0" w:lastRow="0" w:firstColumn="0" w:lastColumn="0" w:oddVBand="1" w:evenVBand="0" w:oddHBand="0" w:evenHBand="0" w:firstRowFirstColumn="0" w:firstRowLastColumn="0" w:lastRowFirstColumn="0" w:lastRowLastColumn="0"/>
            <w:tcW w:w="905" w:type="pct"/>
          </w:tcPr>
          <w:p w14:paraId="42EBE00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otential prognostic factors: self-efficacy (Self-</w:t>
            </w:r>
            <w:r w:rsidRPr="003E0069">
              <w:rPr>
                <w:rFonts w:ascii="Times New Roman" w:eastAsiaTheme="minorEastAsia" w:hAnsi="Times New Roman" w:cs="Times New Roman"/>
                <w:bCs/>
                <w:color w:val="000000"/>
                <w:sz w:val="20"/>
                <w:szCs w:val="20"/>
                <w:lang w:eastAsia="en-CA"/>
              </w:rPr>
              <w:lastRenderedPageBreak/>
              <w:t>Efficacy Scale: SES); coping (Coping Strategies Questionnaire: CSQ)</w:t>
            </w:r>
          </w:p>
        </w:tc>
        <w:tc>
          <w:tcPr>
            <w:tcW w:w="685" w:type="pct"/>
          </w:tcPr>
          <w:p w14:paraId="6DFDACC7"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Baseline at mean of 20 days post-</w:t>
            </w:r>
            <w:r w:rsidRPr="003E0069">
              <w:rPr>
                <w:rFonts w:ascii="Times New Roman" w:eastAsiaTheme="minorEastAsia" w:hAnsi="Times New Roman" w:cs="Times New Roman"/>
                <w:bCs/>
                <w:color w:val="000000"/>
                <w:sz w:val="20"/>
                <w:szCs w:val="20"/>
                <w:lang w:eastAsia="en-CA"/>
              </w:rPr>
              <w:lastRenderedPageBreak/>
              <w:t>injury; follow-up at 6 and 12 months. N=53 at three weeks, 50 at 6 months and 51 at 12 months.</w:t>
            </w:r>
          </w:p>
        </w:tc>
        <w:tc>
          <w:tcPr>
            <w:cnfStyle w:val="000010000000" w:firstRow="0" w:lastRow="0" w:firstColumn="0" w:lastColumn="0" w:oddVBand="1" w:evenVBand="0" w:oddHBand="0" w:evenHBand="0" w:firstRowFirstColumn="0" w:firstRowLastColumn="0" w:lastRowFirstColumn="0" w:lastRowLastColumn="0"/>
            <w:tcW w:w="866" w:type="pct"/>
          </w:tcPr>
          <w:p w14:paraId="37DA386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Disability (Pain </w:t>
            </w:r>
            <w:r w:rsidRPr="003E0069">
              <w:rPr>
                <w:rFonts w:ascii="Times New Roman" w:eastAsiaTheme="minorEastAsia" w:hAnsi="Times New Roman" w:cs="Times New Roman"/>
                <w:bCs/>
                <w:color w:val="000000"/>
                <w:sz w:val="20"/>
                <w:szCs w:val="20"/>
                <w:lang w:eastAsia="en-CA"/>
              </w:rPr>
              <w:lastRenderedPageBreak/>
              <w:t>Disability Index: PDI)</w:t>
            </w:r>
          </w:p>
        </w:tc>
        <w:tc>
          <w:tcPr>
            <w:tcW w:w="1054" w:type="pct"/>
          </w:tcPr>
          <w:p w14:paraId="49B235F6"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Effect of self-efficacy and coping on concurrent disability </w:t>
            </w:r>
            <w:r w:rsidRPr="003E0069">
              <w:rPr>
                <w:rFonts w:ascii="Times New Roman" w:eastAsiaTheme="minorEastAsia" w:hAnsi="Times New Roman" w:cs="Times New Roman"/>
                <w:bCs/>
                <w:color w:val="000000"/>
                <w:sz w:val="20"/>
                <w:szCs w:val="20"/>
                <w:lang w:eastAsia="en-CA"/>
              </w:rPr>
              <w:lastRenderedPageBreak/>
              <w:t xml:space="preserve">increased over the study period. The crucial type of coping strategy changes over time, with pain behaviors being the only significant coping strategy at 3 weeks, and at one year, catastrophizing was the only significant coping strategy at 1 year. The direct effect of self-efficacy was greatest at baseline and decreased over the year (direct effect was 97%, 93% and 67% of total (direct plus indirect) effect of self-efficacy at 3 weeks, and 6 and 12 months, respectively. The indirect effect of coping on disability increased from 3%, 7% to 33% during the first year after the accident. Self-efficacy may predict the use of different coping strategies, which may predict the extent to which persons with WAD become disabled. </w:t>
            </w:r>
          </w:p>
          <w:p w14:paraId="54CCEBD8"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000EA8AA"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632B4F87" w14:textId="1E34D1D3"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Spearing et al., 2012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1]</w:t>
            </w:r>
            <w:r w:rsidRPr="003E0069">
              <w:rPr>
                <w:rFonts w:ascii="Times New Roman" w:eastAsiaTheme="minorEastAsia" w:hAnsi="Times New Roman" w:cs="Times New Roman"/>
                <w:bCs/>
                <w:color w:val="000000"/>
                <w:sz w:val="20"/>
                <w:szCs w:val="20"/>
                <w:lang w:eastAsia="en-CA"/>
              </w:rPr>
              <w:fldChar w:fldCharType="end"/>
            </w:r>
          </w:p>
          <w:p w14:paraId="0F96CB2F"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26FD751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U.K.</w:t>
            </w:r>
          </w:p>
        </w:tc>
        <w:tc>
          <w:tcPr>
            <w:tcW w:w="882" w:type="pct"/>
          </w:tcPr>
          <w:p w14:paraId="64818A82"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ersons reporting WAD from a rear end collision over a 1 year period to police in Devon and Cornwall; aged 18 and older; WAD defined as neck pain lasting &gt; 7 days from crash; sought compensation at some point during the 2 years post-injury; fault-based insurance scheme. </w:t>
            </w:r>
            <w:r w:rsidRPr="003E0069">
              <w:rPr>
                <w:rFonts w:ascii="Times New Roman" w:eastAsiaTheme="minorEastAsia" w:hAnsi="Times New Roman" w:cs="Times New Roman"/>
                <w:bCs/>
                <w:color w:val="000000"/>
                <w:sz w:val="20"/>
                <w:szCs w:val="20"/>
                <w:lang w:eastAsia="en-CA"/>
              </w:rPr>
              <w:lastRenderedPageBreak/>
              <w:t>Excludes those not participating in 2-year follow-up (since exposure status assessed at follow-up). N=265</w:t>
            </w:r>
          </w:p>
          <w:p w14:paraId="58AB7BEF"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45BE707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Potential prognostic factor: claim closure (yes/no), assessed at 12 and 24 months.</w:t>
            </w:r>
          </w:p>
        </w:tc>
        <w:tc>
          <w:tcPr>
            <w:tcW w:w="685" w:type="pct"/>
          </w:tcPr>
          <w:p w14:paraId="35EC791E"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Baseline within 2 weeks of injury. Follow-up at 6 months, 12 months and 24 months.  </w:t>
            </w:r>
          </w:p>
        </w:tc>
        <w:tc>
          <w:tcPr>
            <w:cnfStyle w:val="000010000000" w:firstRow="0" w:lastRow="0" w:firstColumn="0" w:lastColumn="0" w:oddVBand="1" w:evenVBand="0" w:oddHBand="0" w:evenHBand="0" w:firstRowFirstColumn="0" w:firstRowLastColumn="0" w:lastRowFirstColumn="0" w:lastRowLastColumn="0"/>
            <w:tcW w:w="866" w:type="pct"/>
          </w:tcPr>
          <w:p w14:paraId="4BEF341D"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pain (100 mm VAS)</w:t>
            </w:r>
          </w:p>
        </w:tc>
        <w:tc>
          <w:tcPr>
            <w:tcW w:w="1054" w:type="pct"/>
          </w:tcPr>
          <w:p w14:paraId="32AF099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laim settlement in the study period prior to follow-up point did not predict lower neck pain. </w:t>
            </w:r>
          </w:p>
        </w:tc>
      </w:tr>
      <w:tr w:rsidR="001C1DC1" w:rsidRPr="003E0069" w14:paraId="18C7FE12"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4D6942F2" w14:textId="70B00328" w:rsidR="001C1DC1" w:rsidRPr="003E0069"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terling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3]</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p w14:paraId="5A3A18CD" w14:textId="3DAD7773"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terling et al., 2011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4]</w:t>
            </w:r>
            <w:r w:rsidRPr="003E0069">
              <w:rPr>
                <w:rFonts w:ascii="Times New Roman" w:eastAsiaTheme="minorEastAsia" w:hAnsi="Times New Roman" w:cs="Times New Roman"/>
                <w:bCs/>
                <w:color w:val="000000"/>
                <w:sz w:val="20"/>
                <w:szCs w:val="20"/>
                <w:lang w:eastAsia="en-CA"/>
              </w:rPr>
              <w:fldChar w:fldCharType="end"/>
            </w:r>
          </w:p>
          <w:p w14:paraId="01D6649E"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18DEA35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w:t>
            </w:r>
          </w:p>
        </w:tc>
        <w:tc>
          <w:tcPr>
            <w:tcW w:w="882" w:type="pct"/>
          </w:tcPr>
          <w:p w14:paraId="302D2550"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onvenience sample of patients in Queensland, Australia (fault-based system); with WAD I-III, recruited from ED and GP practices; WAD &lt; 1 month duration. Excluded were those with WAD IV; concussion or head injury; prior WAD, neck pain or headaches requiring treatment; those with a prior or current psychiatric or psychological condition. N=155 enrolled.</w:t>
            </w:r>
          </w:p>
        </w:tc>
        <w:tc>
          <w:tcPr>
            <w:cnfStyle w:val="000010000000" w:firstRow="0" w:lastRow="0" w:firstColumn="0" w:lastColumn="0" w:oddVBand="1" w:evenVBand="0" w:oddHBand="0" w:evenHBand="0" w:firstRowFirstColumn="0" w:firstRowLastColumn="0" w:lastRowFirstColumn="0" w:lastRowLastColumn="0"/>
            <w:tcW w:w="905" w:type="pct"/>
          </w:tcPr>
          <w:p w14:paraId="4EFD3D5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otential prognostic factors: lodging a claim (for Sterling 2010) and  age, gender, initial pain (11-point VAS), pressure pain thresholds (PPT), cold pain thresholds (CPT), sympathetic vasoconstrictor response (SVR: sympathetic reflex – SRF and quotient of integrals – QI) for Sterling 2010</w:t>
            </w:r>
          </w:p>
        </w:tc>
        <w:tc>
          <w:tcPr>
            <w:tcW w:w="685" w:type="pct"/>
          </w:tcPr>
          <w:p w14:paraId="6426ECD3"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t &lt; 1 month. Follow-up at 3, 6 and 12 months. N=155 with at least one data point and 94 with complete NDI and 91 with complete PDS)</w:t>
            </w:r>
          </w:p>
        </w:tc>
        <w:tc>
          <w:tcPr>
            <w:cnfStyle w:val="000010000000" w:firstRow="0" w:lastRow="0" w:firstColumn="0" w:lastColumn="0" w:oddVBand="1" w:evenVBand="0" w:oddHBand="0" w:evenHBand="0" w:firstRowFirstColumn="0" w:firstRowLastColumn="0" w:lastRowFirstColumn="0" w:lastRowLastColumn="0"/>
            <w:tcW w:w="866" w:type="pct"/>
          </w:tcPr>
          <w:p w14:paraId="445839A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Identification of Neck Disability Index recovery trajectories for Sterling 2010 ; and disability trajectories as outcomes for Sterling 2011  </w:t>
            </w:r>
          </w:p>
        </w:tc>
        <w:tc>
          <w:tcPr>
            <w:tcW w:w="1054" w:type="pct"/>
          </w:tcPr>
          <w:p w14:paraId="07A8EE87" w14:textId="77777777" w:rsidR="001C1DC1" w:rsidRPr="003E0069" w:rsidRDefault="001C1DC1"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There were 3 post-WAD trajectories of disability: mild - mild throughout (45% of the cases), Moderate - initially moderate decreasing to mild (39% of the cases), and chronic moderate/severe – severe pain/disability persisting at moderate/severe for 12 months (16% of the cases). Submitting a compensation claim had a detrimental effect on mild and moderate trajectories, but not on chronic-severe. </w:t>
            </w:r>
          </w:p>
          <w:p w14:paraId="76D35442" w14:textId="77777777" w:rsidR="001C1DC1" w:rsidRPr="003E0069" w:rsidRDefault="001C1DC1"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p w14:paraId="2454500E" w14:textId="1D11C148" w:rsidR="001C1DC1" w:rsidRPr="003E0069" w:rsidRDefault="001C1DC1"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oth disability and PTSD are predicted by similar factors.  In multivariable analyses, and with mild trajectory as reference category, membership in moderate and chronic severe NDI trajectory were predicted by CPT ≥ 13 degrees (OR=3.63, 95% CI 1.35</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9.98 and OR=26.32, 95% CI 4.98</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39.09); initial pain intensity (OR=1.99, 95% CI 1.42</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79 and OR=4.31, 95% CI 2.55</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7.28) and age (OR=1.06, 95% CI 1.02</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1.10 and 1.11, 95% CI 1.04</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1.18). </w:t>
            </w:r>
          </w:p>
          <w:p w14:paraId="518FE81A"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008B38EB"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4B6ABD19" w14:textId="009AB0D5"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 xml:space="preserve">Sterling et al. 2012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I8L1llYXI+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3MjctMzQ8L3BhZ2VzPjx2b2x1bWU+MTUzPC92b2x1bWU+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i4wNS4w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I8L1llYXI+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3MjctMzQ8L3BhZ2VzPjx2b2x1bWU+MTUzPC92b2x1bWU+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i4wNS4w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5]</w:t>
            </w:r>
            <w:r w:rsidRPr="003E0069">
              <w:rPr>
                <w:rFonts w:ascii="Times New Roman" w:eastAsiaTheme="minorEastAsia" w:hAnsi="Times New Roman" w:cs="Times New Roman"/>
                <w:bCs/>
                <w:color w:val="000000"/>
                <w:sz w:val="20"/>
                <w:szCs w:val="20"/>
                <w:lang w:eastAsia="en-CA"/>
              </w:rPr>
              <w:fldChar w:fldCharType="end"/>
            </w:r>
          </w:p>
          <w:p w14:paraId="58E549A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 cohort</w:t>
            </w:r>
          </w:p>
          <w:p w14:paraId="6F46DF15"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ustralia, Canada and Iceland</w:t>
            </w:r>
          </w:p>
        </w:tc>
        <w:tc>
          <w:tcPr>
            <w:tcW w:w="882" w:type="pct"/>
          </w:tcPr>
          <w:p w14:paraId="0CE925E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Recruitment at Brisbane, Melbourne, Montreal, Reykjavik; Convenience sample of attendees at a university research laboratory (recruited from primary care practices, EDs, advertisements); 2005-2008; WAD I, II or III &lt; 3 weeks duration. Excluded those with concussion, LOC or head injury, history of whiplash, neck pain or headaches requiring treatment. N=286 enrolled</w:t>
            </w:r>
          </w:p>
          <w:p w14:paraId="67602A18"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6F3BBB60"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ognostic factors: cervical range of motion to the left (ROML); cold pain thresholds at mid cervical spine (CPT); sympathetic vasoconstrictor response (quotient of integrals: QI); stress (Impact of Events Scale: IES); initial NDI; age. These were the factors significant in a disability prediction model by Sterling et al. 2005.</w:t>
            </w:r>
          </w:p>
        </w:tc>
        <w:tc>
          <w:tcPr>
            <w:tcW w:w="685" w:type="pct"/>
          </w:tcPr>
          <w:p w14:paraId="619037DA"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12 months. N=257.</w:t>
            </w:r>
          </w:p>
        </w:tc>
        <w:tc>
          <w:tcPr>
            <w:cnfStyle w:val="000010000000" w:firstRow="0" w:lastRow="0" w:firstColumn="0" w:lastColumn="0" w:oddVBand="1" w:evenVBand="0" w:oddHBand="0" w:evenHBand="0" w:firstRowFirstColumn="0" w:firstRowLastColumn="0" w:lastRowFirstColumn="0" w:lastRowLastColumn="0"/>
            <w:tcW w:w="866" w:type="pct"/>
          </w:tcPr>
          <w:p w14:paraId="74BB8846"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Disability Index (NDI), dichotomized into mild or no disability (scores 0-28) or moderate to severe disability (30-100)</w:t>
            </w:r>
          </w:p>
        </w:tc>
        <w:tc>
          <w:tcPr>
            <w:tcW w:w="1054" w:type="pct"/>
          </w:tcPr>
          <w:p w14:paraId="5967DCB7" w14:textId="5DEF5623" w:rsidR="001C1DC1" w:rsidRPr="003E0069" w:rsidRDefault="001C1DC1" w:rsidP="00A0302A">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Goal was to test a disability prediction model. In the current model, initial NDI and CPT predicted disability at 2 months (Area under the ROC curve was 0.89, 95% CI 0.84</w:t>
            </w:r>
            <w:r w:rsidR="00A0302A">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0.94). When site was adjusted for, IES and age also predicted disability </w:t>
            </w:r>
          </w:p>
        </w:tc>
      </w:tr>
      <w:tr w:rsidR="001C1DC1" w:rsidRPr="003E0069" w14:paraId="2134106E"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78133A14" w14:textId="5EE2D40F"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Sterling et al. 2013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Sterling&lt;/Author&gt;&lt;Year&gt;2013&lt;/Year&gt;&lt;RecNum&gt;79&lt;/RecNum&gt;&lt;DisplayText&gt;[66]&lt;/DisplayText&gt;&lt;record&gt;&lt;rec-number&gt;79&lt;/rec-number&gt;&lt;foreign-keys&gt;&lt;key app="EN" db-id="0wazzzvdysf52be095wxrrr052tpr2xww5zt" timestamp="1516129665"&gt;79&lt;/key&gt;&lt;/foreign-keys&gt;&lt;ref-type name="Journal Article"&gt;17&lt;/ref-type&gt;&lt;contributors&gt;&lt;authors&gt;&lt;author&gt;Sterling, M.&lt;/author&gt;&lt;author&gt;Elliott, J.M.&lt;/author&gt;&lt;author&gt;Cabot, P.J.&lt;/author&gt;&lt;/authors&gt;&lt;/contributors&gt;&lt;titles&gt;&lt;title&gt;The course of serum inflammatory biomarkers following whiplash injury and their relationship to sensory and muscle measures: a longitudinal cohort study&lt;/title&gt;&lt;secondary-title&gt;PLoS One&lt;/secondary-title&gt;&lt;/titles&gt;&lt;periodical&gt;&lt;full-title&gt;PLOS One&lt;/full-title&gt;&lt;/periodical&gt;&lt;pages&gt;e77903&lt;/pages&gt;&lt;volume&gt;8&lt;/volume&gt;&lt;number&gt;10&lt;/number&gt;&lt;dates&gt;&lt;year&gt;2013&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66]</w:t>
            </w:r>
            <w:r w:rsidRPr="003E0069">
              <w:rPr>
                <w:rFonts w:ascii="Times New Roman" w:hAnsi="Times New Roman" w:cs="Times New Roman"/>
                <w:sz w:val="20"/>
                <w:szCs w:val="20"/>
              </w:rPr>
              <w:fldChar w:fldCharType="end"/>
            </w:r>
          </w:p>
          <w:p w14:paraId="14A7FFA4"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 cohort</w:t>
            </w:r>
          </w:p>
          <w:p w14:paraId="0C06E4AA"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Australia</w:t>
            </w:r>
          </w:p>
        </w:tc>
        <w:tc>
          <w:tcPr>
            <w:tcW w:w="882" w:type="pct"/>
          </w:tcPr>
          <w:p w14:paraId="7F7EF611"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Volunteers recruited from local ED, primary care practices and print media advertisement; WAD II; injured in MVA within past three weeks. Excluded those WAD III/IV; concussion or TBI, prior WAD, neck pain or headaches requiring treatment; prior diagnosis of tension-type headache or migraine. (n=44). </w:t>
            </w:r>
          </w:p>
          <w:p w14:paraId="44B2DFBD"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eastAsiaTheme="minorEastAsia" w:hAnsi="Times New Roman" w:cs="Times New Roman"/>
                <w:bCs/>
                <w:color w:val="000000"/>
                <w:sz w:val="20"/>
                <w:szCs w:val="20"/>
                <w:lang w:eastAsia="en-CA"/>
              </w:rPr>
              <w:t xml:space="preserve">Asymptomatic control group; volunteers recruited from general community via print </w:t>
            </w:r>
            <w:r w:rsidRPr="003E0069">
              <w:rPr>
                <w:rFonts w:ascii="Times New Roman" w:eastAsiaTheme="minorEastAsia" w:hAnsi="Times New Roman" w:cs="Times New Roman"/>
                <w:bCs/>
                <w:color w:val="000000"/>
                <w:sz w:val="20"/>
                <w:szCs w:val="20"/>
                <w:lang w:eastAsia="en-CA"/>
              </w:rPr>
              <w:lastRenderedPageBreak/>
              <w:t>media advertisement; no prior cervical pain or trauma, head or upper quadrant requiring treatment. (n=18)</w:t>
            </w:r>
          </w:p>
        </w:tc>
        <w:tc>
          <w:tcPr>
            <w:cnfStyle w:val="000010000000" w:firstRow="0" w:lastRow="0" w:firstColumn="0" w:lastColumn="0" w:oddVBand="1" w:evenVBand="0" w:oddHBand="0" w:evenHBand="0" w:firstRowFirstColumn="0" w:firstRowLastColumn="0" w:lastRowFirstColumn="0" w:lastRowLastColumn="0"/>
            <w:tcW w:w="905" w:type="pct"/>
          </w:tcPr>
          <w:p w14:paraId="1D3E2F5A"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eastAsiaTheme="minorEastAsia" w:hAnsi="Times New Roman" w:cs="Times New Roman"/>
                <w:bCs/>
                <w:color w:val="000000"/>
                <w:sz w:val="20"/>
                <w:szCs w:val="20"/>
                <w:lang w:eastAsia="en-CA"/>
              </w:rPr>
              <w:lastRenderedPageBreak/>
              <w:t xml:space="preserve">Prognostic factors at baseline (&lt;3 weeks post-injury): inflammatory biomarkers: </w:t>
            </w:r>
            <w:r w:rsidRPr="003E0069">
              <w:rPr>
                <w:rFonts w:ascii="Times New Roman" w:eastAsia="ArialMT" w:hAnsi="Times New Roman" w:cs="Times New Roman"/>
                <w:sz w:val="20"/>
                <w:szCs w:val="20"/>
              </w:rPr>
              <w:t>IL-1β, TNF-α, CRP</w:t>
            </w:r>
          </w:p>
        </w:tc>
        <w:tc>
          <w:tcPr>
            <w:tcW w:w="685" w:type="pct"/>
          </w:tcPr>
          <w:p w14:paraId="75AB536D"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3 months post injury (WAD II, n=40; Controls, n=18)</w:t>
            </w:r>
          </w:p>
          <w:p w14:paraId="48AC8498" w14:textId="77777777" w:rsidR="001C1DC1" w:rsidRPr="003E0069"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66" w:type="pct"/>
          </w:tcPr>
          <w:p w14:paraId="1D6788C6"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eastAsiaTheme="minorEastAsia" w:hAnsi="Times New Roman" w:cs="Times New Roman"/>
                <w:bCs/>
                <w:color w:val="000000"/>
                <w:sz w:val="20"/>
                <w:szCs w:val="20"/>
                <w:lang w:eastAsia="en-CA"/>
              </w:rPr>
              <w:t>Disability at 3 months post-injury, classified as: Recovered/mild disability (≤ 8-28% NDI); ongoing moderate/severe pain (≥ 30% NDI).</w:t>
            </w:r>
          </w:p>
        </w:tc>
        <w:tc>
          <w:tcPr>
            <w:tcW w:w="1054" w:type="pct"/>
          </w:tcPr>
          <w:p w14:paraId="27F6C755"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Higher level of serum TNF-</w:t>
            </w:r>
            <w:r w:rsidRPr="003E0069">
              <w:rPr>
                <w:rFonts w:ascii="Times New Roman" w:eastAsia="Arial-BoldMT" w:hAnsi="Times New Roman" w:cs="Times New Roman"/>
                <w:bCs/>
                <w:sz w:val="20"/>
                <w:szCs w:val="20"/>
              </w:rPr>
              <w:t>α</w:t>
            </w:r>
            <w:r w:rsidRPr="003E0069">
              <w:rPr>
                <w:rFonts w:ascii="Times New Roman" w:eastAsiaTheme="minorEastAsia" w:hAnsi="Times New Roman" w:cs="Times New Roman"/>
                <w:bCs/>
                <w:color w:val="000000"/>
                <w:sz w:val="20"/>
                <w:szCs w:val="20"/>
                <w:lang w:eastAsia="en-CA"/>
              </w:rPr>
              <w:t xml:space="preserve"> at baseline was associated with better recovery at 3 months. </w:t>
            </w:r>
          </w:p>
          <w:p w14:paraId="4149D295"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Higher baseline level of serum CRP was associated with failure to recover at 3 months. </w:t>
            </w:r>
          </w:p>
          <w:p w14:paraId="48207BA4" w14:textId="54A02A7E" w:rsidR="001C1DC1" w:rsidRPr="003E0069" w:rsidRDefault="001C1DC1" w:rsidP="00D9311B">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0069">
              <w:rPr>
                <w:rFonts w:ascii="Times New Roman" w:eastAsiaTheme="minorEastAsia" w:hAnsi="Times New Roman" w:cs="Times New Roman"/>
                <w:bCs/>
                <w:color w:val="000000"/>
                <w:sz w:val="20"/>
                <w:szCs w:val="20"/>
                <w:lang w:eastAsia="en-CA"/>
              </w:rPr>
              <w:t xml:space="preserve">IL-1β at baseline was </w:t>
            </w:r>
            <w:r w:rsidR="00D9311B">
              <w:rPr>
                <w:rFonts w:ascii="Times New Roman" w:eastAsiaTheme="minorEastAsia" w:hAnsi="Times New Roman" w:cs="Times New Roman"/>
                <w:bCs/>
                <w:color w:val="000000"/>
                <w:sz w:val="20"/>
                <w:szCs w:val="20"/>
                <w:lang w:eastAsia="en-CA"/>
              </w:rPr>
              <w:t xml:space="preserve">not </w:t>
            </w:r>
            <w:r w:rsidRPr="003E0069">
              <w:rPr>
                <w:rFonts w:ascii="Times New Roman" w:eastAsiaTheme="minorEastAsia" w:hAnsi="Times New Roman" w:cs="Times New Roman"/>
                <w:bCs/>
                <w:color w:val="000000"/>
                <w:sz w:val="20"/>
                <w:szCs w:val="20"/>
                <w:lang w:eastAsia="en-CA"/>
              </w:rPr>
              <w:t xml:space="preserve">associated with recovery status at three months and </w:t>
            </w:r>
            <w:r w:rsidR="00D9311B">
              <w:rPr>
                <w:rFonts w:ascii="Times New Roman" w:eastAsiaTheme="minorEastAsia" w:hAnsi="Times New Roman" w:cs="Times New Roman"/>
                <w:bCs/>
                <w:color w:val="000000"/>
                <w:sz w:val="20"/>
                <w:szCs w:val="20"/>
                <w:lang w:eastAsia="en-CA"/>
              </w:rPr>
              <w:t xml:space="preserve">not </w:t>
            </w:r>
            <w:r w:rsidRPr="003E0069">
              <w:rPr>
                <w:rFonts w:ascii="Times New Roman" w:eastAsiaTheme="minorEastAsia" w:hAnsi="Times New Roman" w:cs="Times New Roman"/>
                <w:bCs/>
                <w:color w:val="000000"/>
                <w:sz w:val="20"/>
                <w:szCs w:val="20"/>
                <w:lang w:eastAsia="en-CA"/>
              </w:rPr>
              <w:t xml:space="preserve">associated with WAD vs control status. </w:t>
            </w:r>
          </w:p>
        </w:tc>
      </w:tr>
      <w:tr w:rsidR="001C1DC1" w:rsidRPr="003E0069" w14:paraId="2D55A73F"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65671B3C" w14:textId="48EA1972"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lastRenderedPageBreak/>
              <w:t xml:space="preserve">Tournier et al., 2016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Tournier&lt;/Author&gt;&lt;Year&gt;2016&lt;/Year&gt;&lt;RecNum&gt;6832&lt;/RecNum&gt;&lt;DisplayText&gt;[70]&lt;/DisplayText&gt;&lt;record&gt;&lt;rec-number&gt;6832&lt;/rec-number&gt;&lt;foreign-keys&gt;&lt;key app="EN" db-id="sv09effrkaw2see02tlpd0t8tvaa2d5ea5p2" timestamp="1491343555"&gt;6832&lt;/key&gt;&lt;/foreign-keys&gt;&lt;ref-type name="Journal Article"&gt;17&lt;/ref-type&gt;&lt;contributors&gt;&lt;authors&gt;&lt;author&gt;Tournier, C.&lt;/author&gt;&lt;author&gt;Hours, M.&lt;/author&gt;&lt;author&gt;Chamay, P.&lt;/author&gt;&lt;author&gt;Chassegros, L.&lt;/author&gt;&lt;author&gt;Tardy, H.&lt;/author&gt;&lt;/authors&gt;&lt;/contributors&gt;&lt;titles&gt;&lt;title&gt;Five years after the accident, whiplash casualties still have poorer quality of life in the physical domain than other mildly injured casualties: analysis of the ESPARR cohort&lt;/title&gt;&lt;secondary-title&gt;BMC Public Health&lt;/secondary-title&gt;&lt;/titles&gt;&lt;periodical&gt;&lt;full-title&gt;BMC Public Health&lt;/full-title&gt;&lt;/periodical&gt;&lt;pages&gt;13&lt;/pages&gt;&lt;volume&gt;15&lt;/volume&gt;&lt;dates&gt;&lt;year&gt;2016&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70]</w:t>
            </w:r>
            <w:r w:rsidRPr="003E0069">
              <w:rPr>
                <w:rFonts w:ascii="Times New Roman" w:hAnsi="Times New Roman" w:cs="Times New Roman"/>
                <w:sz w:val="20"/>
                <w:szCs w:val="20"/>
              </w:rPr>
              <w:fldChar w:fldCharType="end"/>
            </w:r>
          </w:p>
          <w:p w14:paraId="3F8CAD61"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 Cohort (for relevant findings)</w:t>
            </w:r>
          </w:p>
          <w:p w14:paraId="12E44140"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France</w:t>
            </w:r>
          </w:p>
        </w:tc>
        <w:tc>
          <w:tcPr>
            <w:tcW w:w="882" w:type="pct"/>
          </w:tcPr>
          <w:p w14:paraId="59A7F403" w14:textId="5E126916"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Same as Hours et al., 2014 </w:t>
            </w:r>
            <w:r w:rsidRPr="003E0069">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Hours&lt;/Author&gt;&lt;Year&gt;2014&lt;/Year&gt;&lt;RecNum&gt;72&lt;/RecNum&gt;&lt;DisplayText&gt;[30]&lt;/DisplayText&gt;&lt;record&gt;&lt;rec-number&gt;72&lt;/rec-number&gt;&lt;foreign-keys&gt;&lt;key app="EN" db-id="0wazzzvdysf52be095wxrrr052tpr2xww5zt" timestamp="1516129655"&gt;72&lt;/key&gt;&lt;/foreign-keys&gt;&lt;ref-type name="Journal Article"&gt;17&lt;/ref-type&gt;&lt;contributors&gt;&lt;authors&gt;&lt;author&gt;Hours, M.&lt;/author&gt;&lt;author&gt;Khati, I.&lt;/author&gt;&lt;author&gt;Charnay, P.&lt;/author&gt;&lt;author&gt;Chossegros, L.&lt;/author&gt;&lt;author&gt;Tardy, H.&lt;/author&gt;&lt;author&gt;Tournier, C.&lt;/author&gt;&lt;author&gt;Perrine, A-L&lt;/author&gt;&lt;author&gt;Luaute, J.&lt;/author&gt;&lt;author&gt;Laumon, B.&lt;/author&gt;&lt;/authors&gt;&lt;/contributors&gt;&lt;titles&gt;&lt;title&gt;One year after mild injury: comparison of health status and quality of life between patients with whiplash versus other injuries&lt;/title&gt;&lt;secondary-title&gt;The Journal of Rheumatology&lt;/secondary-title&gt;&lt;/titles&gt;&lt;periodical&gt;&lt;full-title&gt;The Journal of Rheumatology&lt;/full-title&gt;&lt;/periodical&gt;&lt;pages&gt;528-538&lt;/pages&gt;&lt;volume&gt;42&lt;/volume&gt;&lt;number&gt;3&lt;/number&gt;&lt;dates&gt;&lt;year&gt;2014&lt;/year&gt;&lt;/dates&gt;&lt;urls&gt;&lt;/urls&gt;&lt;/record&gt;&lt;/Cite&gt;&lt;/EndNote&gt;</w:instrText>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0]</w:t>
            </w:r>
            <w:r w:rsidRPr="003E0069">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t xml:space="preserve"> </w:t>
            </w:r>
          </w:p>
          <w:p w14:paraId="1B490709"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255 with WAD</w:t>
            </w:r>
          </w:p>
          <w:p w14:paraId="5B9FA5FB"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905" w:type="pct"/>
          </w:tcPr>
          <w:p w14:paraId="16AF737D"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WAD I vs. WAD II</w:t>
            </w:r>
          </w:p>
        </w:tc>
        <w:tc>
          <w:tcPr>
            <w:tcW w:w="685" w:type="pct"/>
          </w:tcPr>
          <w:p w14:paraId="63EE4C10"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at 1 and 5 years post-injury. N=63 for WAD I and 104 for WAD II for pain outcomes and 50 and 83, respectively, for HRQoL outcomes</w:t>
            </w:r>
          </w:p>
        </w:tc>
        <w:tc>
          <w:tcPr>
            <w:cnfStyle w:val="000010000000" w:firstRow="0" w:lastRow="0" w:firstColumn="0" w:lastColumn="0" w:oddVBand="1" w:evenVBand="0" w:oddHBand="0" w:evenHBand="0" w:firstRowFirstColumn="0" w:firstRowLastColumn="0" w:lastRowFirstColumn="0" w:lastRowLastColumn="0"/>
            <w:tcW w:w="866" w:type="pct"/>
          </w:tcPr>
          <w:p w14:paraId="47E8F0DB" w14:textId="77777777" w:rsidR="001C1DC1" w:rsidRPr="003E0069" w:rsidRDefault="001C1DC1" w:rsidP="00FE10C3">
            <w:pPr>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t 1 year: PTSD. At 5 years: Health-related quality of life (HRQoL: WHOQoL-Bref – physical, psychological, social and environmental domains), satisfaction with neck pain presence, non-neck spinal pain presence and headache presence</w:t>
            </w:r>
          </w:p>
        </w:tc>
        <w:tc>
          <w:tcPr>
            <w:tcW w:w="1054" w:type="pct"/>
          </w:tcPr>
          <w:p w14:paraId="4E6CE2BD"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t 1 year, no association between WAD grade and PTSD</w:t>
            </w:r>
          </w:p>
          <w:p w14:paraId="42435D0E" w14:textId="77777777" w:rsidR="001C1DC1" w:rsidRPr="003E0069"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5-year follow-up: WAD grade I vs grade II predicted neck pain (22.7% vs. 33.7%), non-neck spinal pain (12.7% vs 20.2%), satisfactory health status (76.0% vs. 62.7%). No association between WAD grade and HRQoL at 1 and 5 years. </w:t>
            </w:r>
          </w:p>
        </w:tc>
      </w:tr>
      <w:tr w:rsidR="001C1DC1" w:rsidRPr="003E0069" w14:paraId="07FC180B"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49FDE877" w14:textId="18E8F490" w:rsidR="001C1DC1" w:rsidRPr="003E0069"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Vetti et al. 2010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WZXR0aTwvQXV0aG9yPjxZZWFyPjIwMTA8L1llYXI+PFJl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WZXR0aTwvQXV0aG9yPjxZZWFyPjIwMTA8L1llYXI+PFJl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71]</w:t>
            </w:r>
            <w:r w:rsidRPr="003E0069">
              <w:rPr>
                <w:rFonts w:ascii="Times New Roman" w:eastAsiaTheme="minorEastAsia" w:hAnsi="Times New Roman" w:cs="Times New Roman"/>
                <w:bCs/>
                <w:color w:val="000000"/>
                <w:sz w:val="20"/>
                <w:szCs w:val="20"/>
                <w:lang w:eastAsia="en-CA"/>
              </w:rPr>
              <w:fldChar w:fldCharType="end"/>
            </w:r>
          </w:p>
          <w:p w14:paraId="2CCBE922" w14:textId="0916085A"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Vetti et al. 2011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WZXR0aTwvQXV0aG9yPjxZZWFyPjIwMTE8L1llYXI+PFJl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zE3NCUy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WZXR0aTwvQXV0aG9yPjxZZWFyPjIwMTE8L1llYXI+PFJl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zE3NCUy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02]</w:t>
            </w:r>
            <w:r w:rsidRPr="003E0069">
              <w:rPr>
                <w:rFonts w:ascii="Times New Roman" w:eastAsiaTheme="minorEastAsia" w:hAnsi="Times New Roman" w:cs="Times New Roman"/>
                <w:bCs/>
                <w:color w:val="000000"/>
                <w:sz w:val="20"/>
                <w:szCs w:val="20"/>
                <w:lang w:eastAsia="en-CA"/>
              </w:rPr>
              <w:fldChar w:fldCharType="end"/>
            </w:r>
          </w:p>
          <w:p w14:paraId="25BB9744"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 cohort</w:t>
            </w:r>
          </w:p>
          <w:p w14:paraId="28A6E458"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orway</w:t>
            </w:r>
          </w:p>
        </w:tc>
        <w:tc>
          <w:tcPr>
            <w:tcW w:w="882" w:type="pct"/>
          </w:tcPr>
          <w:p w14:paraId="2592D93D"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Consecutive WAD 1-2 patients from ED and from a hospital clinic; May 2007-March 2009; Norwegian speaking drivers or passengers; aged 18-80; injury &lt; 7 days with pain onset within 48 hours. Controls with chronic neck pain recruited from outpatient clinic. Excluded: prior neck injury or WAD, prior neck pain lasting more than 30 days or requiring treatment; prior severe head injury; prior cervical spine surgery; rheumatic disease, cancer or other serious somatic </w:t>
            </w:r>
            <w:r w:rsidRPr="003E0069">
              <w:rPr>
                <w:rFonts w:ascii="Times New Roman" w:eastAsiaTheme="minorEastAsia" w:hAnsi="Times New Roman" w:cs="Times New Roman"/>
                <w:bCs/>
                <w:color w:val="000000"/>
                <w:sz w:val="20"/>
                <w:szCs w:val="20"/>
                <w:lang w:eastAsia="en-CA"/>
              </w:rPr>
              <w:lastRenderedPageBreak/>
              <w:t>or psychiatric conditions, pregnancy. N=114 WAD and 52 controls</w:t>
            </w:r>
          </w:p>
        </w:tc>
        <w:tc>
          <w:tcPr>
            <w:cnfStyle w:val="000010000000" w:firstRow="0" w:lastRow="0" w:firstColumn="0" w:lastColumn="0" w:oddVBand="1" w:evenVBand="0" w:oddHBand="0" w:evenHBand="0" w:firstRowFirstColumn="0" w:firstRowLastColumn="0" w:lastRowFirstColumn="0" w:lastRowLastColumn="0"/>
            <w:tcW w:w="905" w:type="pct"/>
          </w:tcPr>
          <w:p w14:paraId="0DA4C7C3"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lastRenderedPageBreak/>
              <w:t>For Vetti et al. 2010: High signal changes of the alar ligaments (on high-resolution proton-weight MRI; graded 0-3); post-traumatic stress (Impact of Event Scale: IES, dichotomized at score of 26); expectations for recovery (high/low). For Vetti et al. 2011: High signal changes of alar ligaments; WAD vs. control</w:t>
            </w:r>
          </w:p>
        </w:tc>
        <w:tc>
          <w:tcPr>
            <w:tcW w:w="685" w:type="pct"/>
          </w:tcPr>
          <w:p w14:paraId="05904C13"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Baseline at 0-13 days; follow-up at 12 months. N=111 for Vetti et al. 2010 and N=91 for Vetti et al. 2011. Controls tested once.</w:t>
            </w:r>
          </w:p>
        </w:tc>
        <w:tc>
          <w:tcPr>
            <w:cnfStyle w:val="000010000000" w:firstRow="0" w:lastRow="0" w:firstColumn="0" w:lastColumn="0" w:oddVBand="1" w:evenVBand="0" w:oddHBand="0" w:evenHBand="0" w:firstRowFirstColumn="0" w:firstRowLastColumn="0" w:lastRowFirstColumn="0" w:lastRowLastColumn="0"/>
            <w:tcW w:w="866" w:type="pct"/>
          </w:tcPr>
          <w:p w14:paraId="0BC32C47"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Neck Disability Index (NDI); neck pain intensity (11-point NRS); High signal changes of alar ligaments.</w:t>
            </w:r>
          </w:p>
        </w:tc>
        <w:tc>
          <w:tcPr>
            <w:tcW w:w="1054" w:type="pct"/>
          </w:tcPr>
          <w:p w14:paraId="0A6945DB" w14:textId="77777777" w:rsidR="0031685C"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Predictors of NDI &gt;8: </w:t>
            </w:r>
          </w:p>
          <w:p w14:paraId="6B8A6FD3" w14:textId="77777777" w:rsidR="0031685C"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itial neck pain (OR=1.27</w:t>
            </w:r>
            <w:r w:rsidR="0031685C">
              <w:rPr>
                <w:rFonts w:ascii="Times New Roman" w:eastAsiaTheme="minorEastAsia" w:hAnsi="Times New Roman" w:cs="Times New Roman"/>
                <w:bCs/>
                <w:color w:val="000000"/>
                <w:sz w:val="20"/>
                <w:szCs w:val="20"/>
                <w:lang w:eastAsia="en-CA"/>
              </w:rPr>
              <w:t>, p=0.02</w:t>
            </w:r>
            <w:r w:rsidRPr="003E0069">
              <w:rPr>
                <w:rFonts w:ascii="Times New Roman" w:eastAsiaTheme="minorEastAsia" w:hAnsi="Times New Roman" w:cs="Times New Roman"/>
                <w:bCs/>
                <w:color w:val="000000"/>
                <w:sz w:val="20"/>
                <w:szCs w:val="20"/>
                <w:lang w:eastAsia="en-CA"/>
              </w:rPr>
              <w:t>)</w:t>
            </w:r>
            <w:r w:rsidR="0031685C">
              <w:rPr>
                <w:rFonts w:ascii="Times New Roman" w:eastAsiaTheme="minorEastAsia" w:hAnsi="Times New Roman" w:cs="Times New Roman"/>
                <w:bCs/>
                <w:color w:val="000000"/>
                <w:sz w:val="20"/>
                <w:szCs w:val="20"/>
                <w:lang w:eastAsia="en-CA"/>
              </w:rPr>
              <w:t>;</w:t>
            </w:r>
          </w:p>
          <w:p w14:paraId="3C14A60B" w14:textId="1A60E8E5" w:rsidR="0031685C"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ost-traumatic stress (OR=1.53 for each 10 point increment</w:t>
            </w:r>
            <w:r w:rsidR="0031685C">
              <w:rPr>
                <w:rFonts w:ascii="Times New Roman" w:eastAsiaTheme="minorEastAsia" w:hAnsi="Times New Roman" w:cs="Times New Roman"/>
                <w:bCs/>
                <w:color w:val="000000"/>
                <w:sz w:val="20"/>
                <w:szCs w:val="20"/>
                <w:lang w:eastAsia="en-CA"/>
              </w:rPr>
              <w:t xml:space="preserve">, </w:t>
            </w:r>
            <w:r w:rsidR="00BD0602">
              <w:rPr>
                <w:rFonts w:ascii="Times New Roman" w:eastAsiaTheme="minorEastAsia" w:hAnsi="Times New Roman" w:cs="Times New Roman"/>
                <w:bCs/>
                <w:color w:val="000000"/>
                <w:sz w:val="20"/>
                <w:szCs w:val="20"/>
                <w:lang w:eastAsia="en-CA"/>
              </w:rPr>
              <w:t>p=0.001</w:t>
            </w:r>
            <w:r w:rsidRPr="003E0069">
              <w:rPr>
                <w:rFonts w:ascii="Times New Roman" w:eastAsiaTheme="minorEastAsia" w:hAnsi="Times New Roman" w:cs="Times New Roman"/>
                <w:bCs/>
                <w:color w:val="000000"/>
                <w:sz w:val="20"/>
                <w:szCs w:val="20"/>
                <w:lang w:eastAsia="en-CA"/>
              </w:rPr>
              <w:t>); low expectations for recovery (OR=5.53</w:t>
            </w:r>
            <w:r w:rsidR="00BD0602">
              <w:rPr>
                <w:rFonts w:ascii="Times New Roman" w:eastAsiaTheme="minorEastAsia" w:hAnsi="Times New Roman" w:cs="Times New Roman"/>
                <w:bCs/>
                <w:color w:val="000000"/>
                <w:sz w:val="20"/>
                <w:szCs w:val="20"/>
                <w:lang w:eastAsia="en-CA"/>
              </w:rPr>
              <w:t>, p=0.001</w:t>
            </w:r>
            <w:r w:rsidRPr="003E0069">
              <w:rPr>
                <w:rFonts w:ascii="Times New Roman" w:eastAsiaTheme="minorEastAsia" w:hAnsi="Times New Roman" w:cs="Times New Roman"/>
                <w:bCs/>
                <w:color w:val="000000"/>
                <w:sz w:val="20"/>
                <w:szCs w:val="20"/>
                <w:lang w:eastAsia="en-CA"/>
              </w:rPr>
              <w:t xml:space="preserve">). </w:t>
            </w:r>
          </w:p>
          <w:p w14:paraId="5E01D783" w14:textId="77777777" w:rsidR="00BC7186" w:rsidRDefault="00BC7186"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p w14:paraId="4CEF1339" w14:textId="484DA9BF" w:rsidR="00BC7186"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redictors of neck pain &gt; 4: Female gender (OR=3.44</w:t>
            </w:r>
            <w:r w:rsidR="00BD0602">
              <w:rPr>
                <w:rFonts w:ascii="Times New Roman" w:eastAsiaTheme="minorEastAsia" w:hAnsi="Times New Roman" w:cs="Times New Roman"/>
                <w:bCs/>
                <w:color w:val="000000"/>
                <w:sz w:val="20"/>
                <w:szCs w:val="20"/>
                <w:lang w:eastAsia="en-CA"/>
              </w:rPr>
              <w:t>, p=0.02</w:t>
            </w:r>
            <w:r w:rsidRPr="003E0069">
              <w:rPr>
                <w:rFonts w:ascii="Times New Roman" w:eastAsiaTheme="minorEastAsia" w:hAnsi="Times New Roman" w:cs="Times New Roman"/>
                <w:bCs/>
                <w:color w:val="000000"/>
                <w:sz w:val="20"/>
                <w:szCs w:val="20"/>
                <w:lang w:eastAsia="en-CA"/>
              </w:rPr>
              <w:t xml:space="preserve">); </w:t>
            </w:r>
          </w:p>
          <w:p w14:paraId="128C2F52" w14:textId="77777777" w:rsidR="00BC7186"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initial pain (OR=1.50</w:t>
            </w:r>
            <w:r w:rsidR="00BC7186">
              <w:rPr>
                <w:rFonts w:ascii="Times New Roman" w:eastAsiaTheme="minorEastAsia" w:hAnsi="Times New Roman" w:cs="Times New Roman"/>
                <w:bCs/>
                <w:color w:val="000000"/>
                <w:sz w:val="20"/>
                <w:szCs w:val="20"/>
                <w:lang w:eastAsia="en-CA"/>
              </w:rPr>
              <w:t>, p=0.001</w:t>
            </w:r>
            <w:r w:rsidRPr="003E0069">
              <w:rPr>
                <w:rFonts w:ascii="Times New Roman" w:eastAsiaTheme="minorEastAsia" w:hAnsi="Times New Roman" w:cs="Times New Roman"/>
                <w:bCs/>
                <w:color w:val="000000"/>
                <w:sz w:val="20"/>
                <w:szCs w:val="20"/>
                <w:lang w:eastAsia="en-CA"/>
              </w:rPr>
              <w:t xml:space="preserve">); </w:t>
            </w:r>
          </w:p>
          <w:p w14:paraId="402A3BDD" w14:textId="4C1EB49B" w:rsidR="00BC7186"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ost-traumatic stress (OR=1.65 per 10 point increment</w:t>
            </w:r>
            <w:r w:rsidR="00BD0602">
              <w:rPr>
                <w:rFonts w:ascii="Times New Roman" w:eastAsiaTheme="minorEastAsia" w:hAnsi="Times New Roman" w:cs="Times New Roman"/>
                <w:bCs/>
                <w:color w:val="000000"/>
                <w:sz w:val="20"/>
                <w:szCs w:val="20"/>
                <w:lang w:eastAsia="en-CA"/>
              </w:rPr>
              <w:t>, p=0.001</w:t>
            </w:r>
            <w:r w:rsidRPr="003E0069">
              <w:rPr>
                <w:rFonts w:ascii="Times New Roman" w:eastAsiaTheme="minorEastAsia" w:hAnsi="Times New Roman" w:cs="Times New Roman"/>
                <w:bCs/>
                <w:color w:val="000000"/>
                <w:sz w:val="20"/>
                <w:szCs w:val="20"/>
                <w:lang w:eastAsia="en-CA"/>
              </w:rPr>
              <w:t xml:space="preserve">); </w:t>
            </w:r>
          </w:p>
          <w:p w14:paraId="59865C2F" w14:textId="25A7FAB1" w:rsidR="001C1DC1" w:rsidRPr="003E0069" w:rsidRDefault="001C1DC1" w:rsidP="00496FA8">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low expectation for recovery (OR=4.07</w:t>
            </w:r>
            <w:r w:rsidR="00BD0602">
              <w:rPr>
                <w:rFonts w:ascii="Times New Roman" w:eastAsiaTheme="minorEastAsia" w:hAnsi="Times New Roman" w:cs="Times New Roman"/>
                <w:bCs/>
                <w:color w:val="000000"/>
                <w:sz w:val="20"/>
                <w:szCs w:val="20"/>
                <w:lang w:eastAsia="en-CA"/>
              </w:rPr>
              <w:t>, p=0.01</w:t>
            </w:r>
            <w:r w:rsidRPr="003E0069">
              <w:rPr>
                <w:rFonts w:ascii="Times New Roman" w:eastAsiaTheme="minorEastAsia" w:hAnsi="Times New Roman" w:cs="Times New Roman"/>
                <w:bCs/>
                <w:color w:val="000000"/>
                <w:sz w:val="20"/>
                <w:szCs w:val="20"/>
                <w:lang w:eastAsia="en-CA"/>
              </w:rPr>
              <w:t xml:space="preserve">), Grades 2-3 and transverse ligaments predicted pain &gt;4 (OR=2.07, </w:t>
            </w:r>
            <w:r w:rsidRPr="003E0069">
              <w:rPr>
                <w:rFonts w:ascii="Times New Roman" w:eastAsiaTheme="minorEastAsia" w:hAnsi="Times New Roman" w:cs="Times New Roman"/>
                <w:bCs/>
                <w:color w:val="000000"/>
                <w:sz w:val="20"/>
                <w:szCs w:val="20"/>
                <w:lang w:eastAsia="en-CA"/>
              </w:rPr>
              <w:lastRenderedPageBreak/>
              <w:t>p=0.12). No change in high signal alar ligament changes over 1 year; no difference in signal intensity between WAD and chronic neck pain.</w:t>
            </w:r>
          </w:p>
          <w:p w14:paraId="128B605A"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3E0069" w14:paraId="1332BAA0" w14:textId="77777777" w:rsidTr="00A0302A">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608" w:type="pct"/>
          </w:tcPr>
          <w:p w14:paraId="6D330C13" w14:textId="0E67C48E"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lastRenderedPageBreak/>
              <w:t xml:space="preserve">Williamson et al. 2015 </w:t>
            </w:r>
            <w:r w:rsidRPr="003E0069">
              <w:rPr>
                <w:rFonts w:ascii="Times New Roman" w:hAnsi="Times New Roman" w:cs="Times New Roman"/>
                <w:sz w:val="20"/>
                <w:szCs w:val="20"/>
              </w:rPr>
              <w:fldChar w:fldCharType="begin"/>
            </w:r>
            <w:r w:rsidR="0098703E">
              <w:rPr>
                <w:rFonts w:ascii="Times New Roman" w:hAnsi="Times New Roman" w:cs="Times New Roman"/>
                <w:sz w:val="20"/>
                <w:szCs w:val="20"/>
              </w:rPr>
              <w:instrText xml:space="preserve"> ADDIN EN.CITE &lt;EndNote&gt;&lt;Cite&gt;&lt;Author&gt;Williamson&lt;/Author&gt;&lt;Year&gt;2015&lt;/Year&gt;&lt;RecNum&gt;57&lt;/RecNum&gt;&lt;DisplayText&gt;[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3E0069">
              <w:rPr>
                <w:rFonts w:ascii="Times New Roman" w:hAnsi="Times New Roman" w:cs="Times New Roman"/>
                <w:sz w:val="20"/>
                <w:szCs w:val="20"/>
              </w:rPr>
              <w:fldChar w:fldCharType="separate"/>
            </w:r>
            <w:r w:rsidR="0098703E">
              <w:rPr>
                <w:rFonts w:ascii="Times New Roman" w:hAnsi="Times New Roman" w:cs="Times New Roman"/>
                <w:noProof/>
                <w:sz w:val="20"/>
                <w:szCs w:val="20"/>
              </w:rPr>
              <w:t>[103]</w:t>
            </w:r>
            <w:r w:rsidRPr="003E0069">
              <w:rPr>
                <w:rFonts w:ascii="Times New Roman" w:hAnsi="Times New Roman" w:cs="Times New Roman"/>
                <w:sz w:val="20"/>
                <w:szCs w:val="20"/>
              </w:rPr>
              <w:fldChar w:fldCharType="end"/>
            </w:r>
          </w:p>
          <w:p w14:paraId="5A6329F0"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Phase II Cohort</w:t>
            </w:r>
          </w:p>
          <w:p w14:paraId="294CD1E7"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United Kingdom</w:t>
            </w:r>
          </w:p>
        </w:tc>
        <w:tc>
          <w:tcPr>
            <w:tcW w:w="882" w:type="pct"/>
          </w:tcPr>
          <w:p w14:paraId="031D4C1C"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Participants attending NHS emergency departments following whiplash injury and self-referred to PT as part of an RCT, had acute whiplash injury and were experiencing pain at least 3 weeks after injury; January 2006 to November 2007. Participants with WAD grade I-III within last 6 weeks; neck symptoms within previous 24 hours; age ≥18. Excluded those with fractures or loss of consciousness at time of injury/ED presentation, hospitalised, contraindications to PT. N=599</w:t>
            </w:r>
          </w:p>
        </w:tc>
        <w:tc>
          <w:tcPr>
            <w:cnfStyle w:val="000010000000" w:firstRow="0" w:lastRow="0" w:firstColumn="0" w:lastColumn="0" w:oddVBand="1" w:evenVBand="0" w:oddHBand="0" w:evenHBand="0" w:firstRowFirstColumn="0" w:firstRowLastColumn="0" w:lastRowFirstColumn="0" w:lastRowLastColumn="0"/>
            <w:tcW w:w="905" w:type="pct"/>
            <w:shd w:val="clear" w:color="auto" w:fill="auto"/>
          </w:tcPr>
          <w:p w14:paraId="15FD82B3"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 xml:space="preserve">Prognostic factors: Neck Disability Index (NDI); pain intensity (single score reflecting current, average and worst pain in past week); physical symptoms subscale of the cervical spine outcome questionnaire; neck range of movement (cervical ROM device); active vs. passive coping strategies questionnaire (by combining CPQ subscales); pain catastrophizing scale (PCS); Fear Avoidance Beliefs Questionnaire (Physical Functioning); Impact of Events Scale (IES); WAD grade at ED; WAD grade at randomisation; endorsement of neck exercises following neck injury; self-efficacy; predicted time to recovery; expected benefit of treatment; treatment preferences; psychological distress (GHQ-12); age; gender; history of neck pain; history of chronic </w:t>
            </w:r>
            <w:r w:rsidRPr="003E0069">
              <w:rPr>
                <w:rFonts w:ascii="Times New Roman" w:hAnsi="Times New Roman" w:cs="Times New Roman"/>
                <w:sz w:val="20"/>
                <w:szCs w:val="20"/>
              </w:rPr>
              <w:lastRenderedPageBreak/>
              <w:t>widespread pain; social support; treatment allocation</w:t>
            </w:r>
          </w:p>
        </w:tc>
        <w:tc>
          <w:tcPr>
            <w:tcW w:w="685" w:type="pct"/>
          </w:tcPr>
          <w:p w14:paraId="398BCD2B"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lastRenderedPageBreak/>
              <w:t>Follow-up at 12 months after ED attendance (n=459)</w:t>
            </w:r>
          </w:p>
          <w:p w14:paraId="434AC7AF"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66" w:type="pct"/>
          </w:tcPr>
          <w:p w14:paraId="26DB4EFB" w14:textId="77777777" w:rsidR="001C1DC1" w:rsidRPr="003E0069" w:rsidRDefault="001C1DC1" w:rsidP="00FE10C3">
            <w:pPr>
              <w:spacing w:line="240" w:lineRule="auto"/>
              <w:rPr>
                <w:rFonts w:ascii="Times New Roman" w:hAnsi="Times New Roman" w:cs="Times New Roman"/>
                <w:sz w:val="20"/>
                <w:szCs w:val="20"/>
              </w:rPr>
            </w:pPr>
            <w:r w:rsidRPr="003E0069">
              <w:rPr>
                <w:rFonts w:ascii="Times New Roman" w:hAnsi="Times New Roman" w:cs="Times New Roman"/>
                <w:sz w:val="20"/>
                <w:szCs w:val="20"/>
              </w:rPr>
              <w:t>Chronic disability defined as Neck Disability Index (NDI) (0-100); NDI ≥30%</w:t>
            </w:r>
          </w:p>
        </w:tc>
        <w:tc>
          <w:tcPr>
            <w:tcW w:w="1054" w:type="pct"/>
          </w:tcPr>
          <w:p w14:paraId="4671B4D2" w14:textId="77777777" w:rsidR="001C1DC1" w:rsidRPr="003E0069" w:rsidRDefault="001C1DC1" w:rsidP="00FE10C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0069">
              <w:rPr>
                <w:rFonts w:ascii="Times New Roman" w:hAnsi="Times New Roman" w:cs="Times New Roman"/>
                <w:sz w:val="20"/>
                <w:szCs w:val="20"/>
              </w:rPr>
              <w:t>In adjusted analysis, baseline disability, predicted time to recovery (expectations), psychological distress, use of passive coping strategies and number of symptoms were associated with developing a chronic disability at 12 months.</w:t>
            </w:r>
          </w:p>
        </w:tc>
      </w:tr>
      <w:tr w:rsidR="001C1DC1" w:rsidRPr="003E0069" w14:paraId="49F22DBD" w14:textId="77777777" w:rsidTr="00A0302A">
        <w:trPr>
          <w:trHeight w:val="300"/>
        </w:trPr>
        <w:tc>
          <w:tcPr>
            <w:cnfStyle w:val="000010000000" w:firstRow="0" w:lastRow="0" w:firstColumn="0" w:lastColumn="0" w:oddVBand="1" w:evenVBand="0" w:oddHBand="0" w:evenHBand="0" w:firstRowFirstColumn="0" w:firstRowLastColumn="0" w:lastRowFirstColumn="0" w:lastRowLastColumn="0"/>
            <w:tcW w:w="608" w:type="pct"/>
          </w:tcPr>
          <w:p w14:paraId="1C2E59E7" w14:textId="4F9DF870"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Yang et al. 2007 </w:t>
            </w:r>
            <w:r w:rsidRPr="003E0069">
              <w:rPr>
                <w:rFonts w:ascii="Times New Roman" w:eastAsiaTheme="minorEastAsia" w:hAnsi="Times New Roman" w:cs="Times New Roman"/>
                <w:bCs/>
                <w:color w:val="000000"/>
                <w:sz w:val="20"/>
                <w:szCs w:val="20"/>
                <w:lang w:eastAsia="en-CA"/>
              </w:rPr>
              <w:fldChar w:fldCharType="begin">
                <w:fldData xml:space="preserve">PEVuZE5vdGU+PENpdGU+PEF1dGhvcj5ZYW5nPC9BdXRob3I+PFllYXI+MjAwNzwvWWVhcj48UmVj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zI4OTc3NSZhbXA7cmZ0Lmlzc249MDAwMi05MjYy
JmFtcDtyZnQudm9sdW1lPTE2NSZhbXA7cmZ0Lmlzc3VlPTkmYW1wO3JmdC5zcGFnZT0xMDYzJmFt
cDtyZnQucGFnZXM9MTA2My05JmFtcDtyZnQuZGF0ZT0yMDA3JmFtcDtyZnQuanRpdGxlPUFtZXJp
Y2FuK0pvdXJuYWwrb2YrRXBpZGVtaW9sb2d5JmFtcDtyZnQuYXRpdGxlPUFzc29jaWF0aW9uK2Jl
dHdlZW4rYm9keSttYXNzK2luZGV4K2FuZCtyZWNvdmVyeStmcm9tK3doaXBsYXNoK2luanVyaWVz
JTNBK2ErY29ob3J0K3N0dWR5LiZhbXA7cmZ0LmF1bGFzdD1ZYW5n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ZYW5nPC9BdXRob3I+PFllYXI+MjAwNzwvWWVhcj48UmVj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zI4OTc3NSZhbXA7cmZ0Lmlzc249MDAwMi05MjYy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3E0069">
              <w:rPr>
                <w:rFonts w:ascii="Times New Roman" w:eastAsiaTheme="minorEastAsia" w:hAnsi="Times New Roman" w:cs="Times New Roman"/>
                <w:bCs/>
                <w:color w:val="000000"/>
                <w:sz w:val="20"/>
                <w:szCs w:val="20"/>
                <w:lang w:eastAsia="en-CA"/>
              </w:rPr>
            </w:r>
            <w:r w:rsidRPr="003E0069">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04]</w:t>
            </w:r>
            <w:r w:rsidRPr="003E0069">
              <w:rPr>
                <w:rFonts w:ascii="Times New Roman" w:eastAsiaTheme="minorEastAsia" w:hAnsi="Times New Roman" w:cs="Times New Roman"/>
                <w:bCs/>
                <w:color w:val="000000"/>
                <w:sz w:val="20"/>
                <w:szCs w:val="20"/>
                <w:lang w:eastAsia="en-CA"/>
              </w:rPr>
              <w:fldChar w:fldCharType="end"/>
            </w:r>
          </w:p>
          <w:p w14:paraId="393BBB3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Phase III cohort</w:t>
            </w:r>
          </w:p>
          <w:p w14:paraId="438A5E69"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Canada</w:t>
            </w:r>
          </w:p>
        </w:tc>
        <w:tc>
          <w:tcPr>
            <w:tcW w:w="882" w:type="pct"/>
          </w:tcPr>
          <w:p w14:paraId="2E54C0C8"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dults making a traffic injury claim or treated for traffic injuries; injury occurred between July 1, 1994 and December 31, 1995; aged 18 and older; self-reported post-collision neck pain; reported height and weight. Excluded those hospitalized &gt; 2 days and those with baseline data &gt; 30 days post-crash; those who reopened their claims. N=4,395</w:t>
            </w:r>
          </w:p>
        </w:tc>
        <w:tc>
          <w:tcPr>
            <w:cnfStyle w:val="000010000000" w:firstRow="0" w:lastRow="0" w:firstColumn="0" w:lastColumn="0" w:oddVBand="1" w:evenVBand="0" w:oddHBand="0" w:evenHBand="0" w:firstRowFirstColumn="0" w:firstRowLastColumn="0" w:lastRowFirstColumn="0" w:lastRowLastColumn="0"/>
            <w:tcW w:w="905" w:type="pct"/>
          </w:tcPr>
          <w:p w14:paraId="04747BF2"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Exposure: body mass index (BMI: underweight BMI&lt;18.5 kg/m</w:t>
            </w:r>
            <w:r w:rsidRPr="003E0069">
              <w:rPr>
                <w:rFonts w:ascii="Times New Roman" w:eastAsiaTheme="minorEastAsia" w:hAnsi="Times New Roman" w:cs="Times New Roman"/>
                <w:bCs/>
                <w:color w:val="000000"/>
                <w:sz w:val="20"/>
                <w:szCs w:val="20"/>
                <w:vertAlign w:val="superscript"/>
                <w:lang w:eastAsia="en-CA"/>
              </w:rPr>
              <w:t>2</w:t>
            </w:r>
            <w:r w:rsidRPr="003E0069">
              <w:rPr>
                <w:rFonts w:ascii="Times New Roman" w:eastAsiaTheme="minorEastAsia" w:hAnsi="Times New Roman" w:cs="Times New Roman"/>
                <w:bCs/>
                <w:color w:val="000000"/>
                <w:sz w:val="20"/>
                <w:szCs w:val="20"/>
                <w:lang w:eastAsia="en-CA"/>
              </w:rPr>
              <w:t>; normal BMI 18.5-24.9; overweight BMI25-29.9; obese BMI≥30). Adjusted for sociodemographic variables; early post-collision health care utilization; prior general health; post collision pain intensity; post-collision injury severity (corresponding to WAD grades); % of body in pain.</w:t>
            </w:r>
          </w:p>
        </w:tc>
        <w:tc>
          <w:tcPr>
            <w:tcW w:w="685" w:type="pct"/>
          </w:tcPr>
          <w:p w14:paraId="03C3AABD"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Follow-up to November 1, 1997. N=4,395</w:t>
            </w:r>
          </w:p>
        </w:tc>
        <w:tc>
          <w:tcPr>
            <w:cnfStyle w:val="000010000000" w:firstRow="0" w:lastRow="0" w:firstColumn="0" w:lastColumn="0" w:oddVBand="1" w:evenVBand="0" w:oddHBand="0" w:evenHBand="0" w:firstRowFirstColumn="0" w:firstRowLastColumn="0" w:lastRowFirstColumn="0" w:lastRowLastColumn="0"/>
            <w:tcW w:w="866" w:type="pct"/>
          </w:tcPr>
          <w:p w14:paraId="0479D481" w14:textId="77777777" w:rsidR="001C1DC1" w:rsidRPr="003E0069"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Recovery as indicated by claim closure (validated as a marker of recovery through its relationship with clinically important levels of improvement in neck pain, physical functioning and depressive symptoms). </w:t>
            </w:r>
          </w:p>
        </w:tc>
        <w:tc>
          <w:tcPr>
            <w:tcW w:w="1054" w:type="pct"/>
          </w:tcPr>
          <w:p w14:paraId="28607C7F" w14:textId="47B9E479" w:rsidR="00BD0602" w:rsidRDefault="001C1DC1"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 xml:space="preserve">Median days and 95% CI to recovery was highest for underweight group (315, </w:t>
            </w:r>
            <w:r w:rsidR="00380085"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22</w:t>
            </w:r>
            <w:r w:rsidR="00BD0602">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54); then obese (270, </w:t>
            </w:r>
            <w:r w:rsidR="00380085"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44</w:t>
            </w:r>
            <w:r w:rsidR="00380085">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304); overweight (250, </w:t>
            </w:r>
            <w:r w:rsidR="00380085" w:rsidRPr="003E0069">
              <w:rPr>
                <w:rFonts w:ascii="Times New Roman" w:eastAsiaTheme="minorEastAsia" w:hAnsi="Times New Roman" w:cs="Times New Roman"/>
                <w:bCs/>
                <w:color w:val="000000"/>
                <w:sz w:val="20"/>
                <w:szCs w:val="20"/>
                <w:lang w:eastAsia="en-CA"/>
              </w:rPr>
              <w:t xml:space="preserve">95% CI </w:t>
            </w:r>
            <w:r w:rsidRPr="003E0069">
              <w:rPr>
                <w:rFonts w:ascii="Times New Roman" w:eastAsiaTheme="minorEastAsia" w:hAnsi="Times New Roman" w:cs="Times New Roman"/>
                <w:bCs/>
                <w:color w:val="000000"/>
                <w:sz w:val="20"/>
                <w:szCs w:val="20"/>
                <w:lang w:eastAsia="en-CA"/>
              </w:rPr>
              <w:t>229</w:t>
            </w:r>
            <w:r w:rsidR="00380085">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78) and normal BMI (244</w:t>
            </w:r>
            <w:r w:rsidR="00380085">
              <w:rPr>
                <w:rFonts w:ascii="Times New Roman" w:eastAsiaTheme="minorEastAsia" w:hAnsi="Times New Roman" w:cs="Times New Roman"/>
                <w:bCs/>
                <w:color w:val="000000"/>
                <w:sz w:val="20"/>
                <w:szCs w:val="20"/>
                <w:lang w:eastAsia="en-CA"/>
              </w:rPr>
              <w:t xml:space="preserve">, </w:t>
            </w:r>
            <w:r w:rsidR="00380085" w:rsidRPr="003E0069">
              <w:rPr>
                <w:rFonts w:ascii="Times New Roman" w:eastAsiaTheme="minorEastAsia" w:hAnsi="Times New Roman" w:cs="Times New Roman"/>
                <w:bCs/>
                <w:color w:val="000000"/>
                <w:sz w:val="20"/>
                <w:szCs w:val="20"/>
                <w:lang w:eastAsia="en-CA"/>
              </w:rPr>
              <w:t>95% CI</w:t>
            </w:r>
            <w:r w:rsidR="00380085">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229</w:t>
            </w:r>
            <w:r w:rsidR="00380085">
              <w:rPr>
                <w:rFonts w:ascii="Times New Roman" w:eastAsiaTheme="minorEastAsia" w:hAnsi="Times New Roman" w:cs="Times New Roman"/>
                <w:bCs/>
                <w:color w:val="000000"/>
                <w:sz w:val="20"/>
                <w:szCs w:val="20"/>
                <w:lang w:eastAsia="en-CA"/>
              </w:rPr>
              <w:t xml:space="preserve">, </w:t>
            </w:r>
            <w:r w:rsidRPr="003E0069">
              <w:rPr>
                <w:rFonts w:ascii="Times New Roman" w:eastAsiaTheme="minorEastAsia" w:hAnsi="Times New Roman" w:cs="Times New Roman"/>
                <w:bCs/>
                <w:color w:val="000000"/>
                <w:sz w:val="20"/>
                <w:szCs w:val="20"/>
                <w:lang w:eastAsia="en-CA"/>
              </w:rPr>
              <w:t xml:space="preserve">266). </w:t>
            </w:r>
          </w:p>
          <w:p w14:paraId="4C294FC5" w14:textId="77777777" w:rsidR="00BD0602" w:rsidRDefault="00BD0602"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p w14:paraId="52B6B62E" w14:textId="6E6932B5" w:rsidR="00BD0602" w:rsidRDefault="001C1DC1"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Adjusted HRR suggest no association between BMI and recovery. Compared with normal BMI, HRR and 95% CI for</w:t>
            </w:r>
            <w:r w:rsidR="00BD0602">
              <w:rPr>
                <w:rFonts w:ascii="Times New Roman" w:eastAsiaTheme="minorEastAsia" w:hAnsi="Times New Roman" w:cs="Times New Roman"/>
                <w:bCs/>
                <w:color w:val="000000"/>
                <w:sz w:val="20"/>
                <w:szCs w:val="20"/>
                <w:lang w:eastAsia="en-CA"/>
              </w:rPr>
              <w:t xml:space="preserve">: </w:t>
            </w:r>
          </w:p>
          <w:p w14:paraId="08126BD0" w14:textId="2DCE8B38" w:rsidR="00BD0602" w:rsidRDefault="00BD0602"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U</w:t>
            </w:r>
            <w:r w:rsidR="001C1DC1" w:rsidRPr="003E0069">
              <w:rPr>
                <w:rFonts w:ascii="Times New Roman" w:eastAsiaTheme="minorEastAsia" w:hAnsi="Times New Roman" w:cs="Times New Roman"/>
                <w:bCs/>
                <w:color w:val="000000"/>
                <w:sz w:val="20"/>
                <w:szCs w:val="20"/>
                <w:lang w:eastAsia="en-CA"/>
              </w:rPr>
              <w:t>nderweight</w:t>
            </w:r>
            <w:r>
              <w:rPr>
                <w:rFonts w:ascii="Times New Roman" w:eastAsiaTheme="minorEastAsia" w:hAnsi="Times New Roman" w:cs="Times New Roman"/>
                <w:bCs/>
                <w:color w:val="000000"/>
                <w:sz w:val="20"/>
                <w:szCs w:val="20"/>
                <w:lang w:eastAsia="en-CA"/>
              </w:rPr>
              <w:t>: HRR</w:t>
            </w:r>
            <w:r w:rsidR="001C1DC1" w:rsidRPr="003E0069">
              <w:rPr>
                <w:rFonts w:ascii="Times New Roman" w:eastAsiaTheme="minorEastAsia" w:hAnsi="Times New Roman" w:cs="Times New Roman"/>
                <w:bCs/>
                <w:color w:val="000000"/>
                <w:sz w:val="20"/>
                <w:szCs w:val="20"/>
                <w:lang w:eastAsia="en-CA"/>
              </w:rPr>
              <w:t>=0.88, 0.73</w:t>
            </w:r>
            <w:r>
              <w:rPr>
                <w:rFonts w:ascii="Times New Roman" w:eastAsiaTheme="minorEastAsia" w:hAnsi="Times New Roman" w:cs="Times New Roman"/>
                <w:bCs/>
                <w:color w:val="000000"/>
                <w:sz w:val="20"/>
                <w:szCs w:val="20"/>
                <w:lang w:eastAsia="en-CA"/>
              </w:rPr>
              <w:t xml:space="preserve">, </w:t>
            </w:r>
            <w:r w:rsidR="001C1DC1" w:rsidRPr="003E0069">
              <w:rPr>
                <w:rFonts w:ascii="Times New Roman" w:eastAsiaTheme="minorEastAsia" w:hAnsi="Times New Roman" w:cs="Times New Roman"/>
                <w:bCs/>
                <w:color w:val="000000"/>
                <w:sz w:val="20"/>
                <w:szCs w:val="20"/>
                <w:lang w:eastAsia="en-CA"/>
              </w:rPr>
              <w:t xml:space="preserve">1.06; </w:t>
            </w:r>
          </w:p>
          <w:p w14:paraId="130EA8D3" w14:textId="2B3466B1" w:rsidR="00BD0602" w:rsidRDefault="00BD0602"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O</w:t>
            </w:r>
            <w:r w:rsidR="001C1DC1" w:rsidRPr="003E0069">
              <w:rPr>
                <w:rFonts w:ascii="Times New Roman" w:eastAsiaTheme="minorEastAsia" w:hAnsi="Times New Roman" w:cs="Times New Roman"/>
                <w:bCs/>
                <w:color w:val="000000"/>
                <w:sz w:val="20"/>
                <w:szCs w:val="20"/>
                <w:lang w:eastAsia="en-CA"/>
              </w:rPr>
              <w:t>verweight</w:t>
            </w:r>
            <w:r>
              <w:rPr>
                <w:rFonts w:ascii="Times New Roman" w:eastAsiaTheme="minorEastAsia" w:hAnsi="Times New Roman" w:cs="Times New Roman"/>
                <w:bCs/>
                <w:color w:val="000000"/>
                <w:sz w:val="20"/>
                <w:szCs w:val="20"/>
                <w:lang w:eastAsia="en-CA"/>
              </w:rPr>
              <w:t>: HRR</w:t>
            </w:r>
            <w:r w:rsidR="001C1DC1" w:rsidRPr="003E0069">
              <w:rPr>
                <w:rFonts w:ascii="Times New Roman" w:eastAsiaTheme="minorEastAsia" w:hAnsi="Times New Roman" w:cs="Times New Roman"/>
                <w:bCs/>
                <w:color w:val="000000"/>
                <w:sz w:val="20"/>
                <w:szCs w:val="20"/>
                <w:lang w:eastAsia="en-CA"/>
              </w:rPr>
              <w:t>=1.01, 0.94</w:t>
            </w:r>
            <w:r>
              <w:rPr>
                <w:rFonts w:ascii="Times New Roman" w:eastAsiaTheme="minorEastAsia" w:hAnsi="Times New Roman" w:cs="Times New Roman"/>
                <w:bCs/>
                <w:color w:val="000000"/>
                <w:sz w:val="20"/>
                <w:szCs w:val="20"/>
                <w:lang w:eastAsia="en-CA"/>
              </w:rPr>
              <w:t xml:space="preserve">, </w:t>
            </w:r>
            <w:r w:rsidR="001C1DC1" w:rsidRPr="003E0069">
              <w:rPr>
                <w:rFonts w:ascii="Times New Roman" w:eastAsiaTheme="minorEastAsia" w:hAnsi="Times New Roman" w:cs="Times New Roman"/>
                <w:bCs/>
                <w:color w:val="000000"/>
                <w:sz w:val="20"/>
                <w:szCs w:val="20"/>
                <w:lang w:eastAsia="en-CA"/>
              </w:rPr>
              <w:t xml:space="preserve">1.09; </w:t>
            </w:r>
          </w:p>
          <w:p w14:paraId="2B1444EF" w14:textId="3D7EF08C" w:rsidR="00BD0602" w:rsidRDefault="00BD0602"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O</w:t>
            </w:r>
            <w:r w:rsidR="001C1DC1" w:rsidRPr="003E0069">
              <w:rPr>
                <w:rFonts w:ascii="Times New Roman" w:eastAsiaTheme="minorEastAsia" w:hAnsi="Times New Roman" w:cs="Times New Roman"/>
                <w:bCs/>
                <w:color w:val="000000"/>
                <w:sz w:val="20"/>
                <w:szCs w:val="20"/>
                <w:lang w:eastAsia="en-CA"/>
              </w:rPr>
              <w:t>bese</w:t>
            </w:r>
            <w:r>
              <w:rPr>
                <w:rFonts w:ascii="Times New Roman" w:eastAsiaTheme="minorEastAsia" w:hAnsi="Times New Roman" w:cs="Times New Roman"/>
                <w:bCs/>
                <w:color w:val="000000"/>
                <w:sz w:val="20"/>
                <w:szCs w:val="20"/>
                <w:lang w:eastAsia="en-CA"/>
              </w:rPr>
              <w:t>: HRR</w:t>
            </w:r>
            <w:r w:rsidR="001C1DC1" w:rsidRPr="003E0069">
              <w:rPr>
                <w:rFonts w:ascii="Times New Roman" w:eastAsiaTheme="minorEastAsia" w:hAnsi="Times New Roman" w:cs="Times New Roman"/>
                <w:bCs/>
                <w:color w:val="000000"/>
                <w:sz w:val="20"/>
                <w:szCs w:val="20"/>
                <w:lang w:eastAsia="en-CA"/>
              </w:rPr>
              <w:t>=0.99, 0.90</w:t>
            </w:r>
            <w:r>
              <w:rPr>
                <w:rFonts w:ascii="Times New Roman" w:eastAsiaTheme="minorEastAsia" w:hAnsi="Times New Roman" w:cs="Times New Roman"/>
                <w:bCs/>
                <w:color w:val="000000"/>
                <w:sz w:val="20"/>
                <w:szCs w:val="20"/>
                <w:lang w:eastAsia="en-CA"/>
              </w:rPr>
              <w:t xml:space="preserve">, </w:t>
            </w:r>
            <w:r w:rsidR="001C1DC1" w:rsidRPr="003E0069">
              <w:rPr>
                <w:rFonts w:ascii="Times New Roman" w:eastAsiaTheme="minorEastAsia" w:hAnsi="Times New Roman" w:cs="Times New Roman"/>
                <w:bCs/>
                <w:color w:val="000000"/>
                <w:sz w:val="20"/>
                <w:szCs w:val="20"/>
                <w:lang w:eastAsia="en-CA"/>
              </w:rPr>
              <w:t xml:space="preserve">1.08. </w:t>
            </w:r>
          </w:p>
          <w:p w14:paraId="50DA030C" w14:textId="4E3D91EE" w:rsidR="001C1DC1" w:rsidRPr="003E0069" w:rsidRDefault="001C1DC1" w:rsidP="00496FA8">
            <w:pPr>
              <w:widowControl w:val="0"/>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E0069">
              <w:rPr>
                <w:rFonts w:ascii="Times New Roman" w:eastAsiaTheme="minorEastAsia" w:hAnsi="Times New Roman" w:cs="Times New Roman"/>
                <w:bCs/>
                <w:color w:val="000000"/>
                <w:sz w:val="20"/>
                <w:szCs w:val="20"/>
                <w:lang w:eastAsia="en-CA"/>
              </w:rPr>
              <w:t>Results were similar when reopened cases were included.</w:t>
            </w:r>
          </w:p>
          <w:p w14:paraId="56B3C750" w14:textId="77777777" w:rsidR="001C1DC1" w:rsidRPr="003E0069"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bl>
    <w:p w14:paraId="6AD19827" w14:textId="77777777" w:rsidR="001C1DC1" w:rsidRPr="003E0069" w:rsidRDefault="001C1DC1" w:rsidP="001C1DC1">
      <w:pPr>
        <w:spacing w:after="0" w:line="240" w:lineRule="auto"/>
        <w:rPr>
          <w:rFonts w:ascii="Times New Roman" w:hAnsi="Times New Roman" w:cs="Times New Roman"/>
          <w:sz w:val="20"/>
          <w:szCs w:val="20"/>
        </w:rPr>
      </w:pPr>
    </w:p>
    <w:p w14:paraId="05C710F9" w14:textId="5A375D00" w:rsidR="001C1DC1" w:rsidRPr="00AF52F1" w:rsidRDefault="00872CE3" w:rsidP="001C1DC1">
      <w:pPr>
        <w:spacing w:after="160" w:line="259" w:lineRule="auto"/>
        <w:rPr>
          <w:rFonts w:ascii="Times New Roman" w:hAnsi="Times New Roman" w:cs="Times New Roman"/>
          <w:noProof/>
          <w:sz w:val="20"/>
          <w:szCs w:val="20"/>
          <w:lang w:val="en-US"/>
        </w:rPr>
      </w:pPr>
      <w:r w:rsidRPr="00AF52F1">
        <w:rPr>
          <w:rFonts w:ascii="Times New Roman" w:hAnsi="Times New Roman" w:cs="Times New Roman"/>
          <w:sz w:val="20"/>
          <w:szCs w:val="20"/>
        </w:rPr>
        <w:t xml:space="preserve">Acronyms: </w:t>
      </w:r>
      <w:r w:rsidR="00AF52F1">
        <w:rPr>
          <w:rFonts w:ascii="Times New Roman" w:hAnsi="Times New Roman" w:cs="Times New Roman"/>
          <w:sz w:val="20"/>
          <w:szCs w:val="20"/>
        </w:rPr>
        <w:t xml:space="preserve">BMI-Body Mass Index; </w:t>
      </w:r>
      <w:r w:rsidR="00130B76">
        <w:rPr>
          <w:rFonts w:ascii="Times New Roman" w:hAnsi="Times New Roman" w:cs="Times New Roman"/>
          <w:sz w:val="20"/>
          <w:szCs w:val="20"/>
        </w:rPr>
        <w:t xml:space="preserve">CI- Confidence Interval; </w:t>
      </w:r>
      <w:r w:rsidRPr="00AF52F1">
        <w:rPr>
          <w:rFonts w:ascii="Times New Roman" w:hAnsi="Times New Roman" w:cs="Times New Roman"/>
          <w:sz w:val="20"/>
          <w:szCs w:val="20"/>
        </w:rPr>
        <w:t xml:space="preserve">ED-Emergency Department; </w:t>
      </w:r>
      <w:r w:rsidR="00AF52F1">
        <w:rPr>
          <w:rFonts w:ascii="Times New Roman" w:hAnsi="Times New Roman" w:cs="Times New Roman"/>
          <w:sz w:val="20"/>
          <w:szCs w:val="20"/>
        </w:rPr>
        <w:t xml:space="preserve">HRR- </w:t>
      </w:r>
      <w:r w:rsidRPr="00AF52F1">
        <w:rPr>
          <w:rFonts w:ascii="Times New Roman" w:hAnsi="Times New Roman" w:cs="Times New Roman"/>
          <w:sz w:val="20"/>
          <w:szCs w:val="20"/>
        </w:rPr>
        <w:t>WAD-Whiplash Associated Disorder</w:t>
      </w:r>
    </w:p>
    <w:p w14:paraId="40E2DD39" w14:textId="77777777" w:rsidR="001C1DC1" w:rsidRPr="003E0069" w:rsidRDefault="001C1DC1" w:rsidP="001C1DC1">
      <w:pPr>
        <w:pStyle w:val="EndNoteBibliographyTitle"/>
      </w:pPr>
      <w:r w:rsidRPr="003E0069">
        <w:fldChar w:fldCharType="begin"/>
      </w:r>
      <w:r w:rsidRPr="003E0069">
        <w:instrText xml:space="preserve"> ADDIN EN.REFLIST </w:instrText>
      </w:r>
      <w:r w:rsidRPr="003E0069">
        <w:fldChar w:fldCharType="separate"/>
      </w:r>
      <w:r w:rsidRPr="003E0069">
        <w:t>References</w:t>
      </w:r>
    </w:p>
    <w:p w14:paraId="5A4DB975" w14:textId="77777777" w:rsidR="001C1DC1" w:rsidRPr="003E0069" w:rsidRDefault="001C1DC1" w:rsidP="001C1DC1">
      <w:pPr>
        <w:pStyle w:val="EndNoteBibliographyTitle"/>
      </w:pPr>
    </w:p>
    <w:p w14:paraId="72D0B0F7" w14:textId="77777777" w:rsidR="001C1DC1" w:rsidRPr="003E0069" w:rsidRDefault="001C1DC1" w:rsidP="001C1DC1">
      <w:pPr>
        <w:pStyle w:val="EndNoteBibliography"/>
        <w:spacing w:after="0"/>
      </w:pPr>
      <w:r w:rsidRPr="003E0069">
        <w:t>1.</w:t>
      </w:r>
      <w:r w:rsidRPr="003E0069">
        <w:tab/>
        <w:t>Andersen TE, Karstoft K-I, Brink O, Elklit A. Pain-catastrophizing and fear-avoidance beliefs as mediators between post-traumatis stress symptoms and pain following whiplash injury - a prospective cohort study. European Journal of Pain. 2016;20:1241-52.</w:t>
      </w:r>
    </w:p>
    <w:p w14:paraId="4B21F069" w14:textId="77777777" w:rsidR="001C1DC1" w:rsidRPr="003E0069" w:rsidRDefault="001C1DC1" w:rsidP="001C1DC1">
      <w:pPr>
        <w:pStyle w:val="EndNoteBibliography"/>
        <w:spacing w:after="0"/>
      </w:pPr>
      <w:r w:rsidRPr="003E0069">
        <w:t>2.</w:t>
      </w:r>
      <w:r w:rsidRPr="003E0069">
        <w:tab/>
        <w:t>Asenlof P, Bring A, Soderlund A. The clinical course over the first year of whiplash associated disorders (WAD): pain-related disability predicts outcome in a mildly affected sample. BMC Musculoskeletal Disorders. 2013;14:361.</w:t>
      </w:r>
    </w:p>
    <w:p w14:paraId="7010CF92" w14:textId="77777777" w:rsidR="001C1DC1" w:rsidRPr="003E0069" w:rsidRDefault="001C1DC1" w:rsidP="001C1DC1">
      <w:pPr>
        <w:pStyle w:val="EndNoteBibliography"/>
        <w:spacing w:after="0"/>
      </w:pPr>
      <w:r w:rsidRPr="003E0069">
        <w:lastRenderedPageBreak/>
        <w:t>3.</w:t>
      </w:r>
      <w:r w:rsidRPr="003E0069">
        <w:tab/>
        <w:t>Atherton K, Wiles NJ, Lecky FE, Hawes SJ, Silman AJ, Macfarlane GJ, Jones GT. Predictors of persistent neck pain after whiplash injury. Emergency Medicine Journal. 2006;23:195-201.</w:t>
      </w:r>
    </w:p>
    <w:p w14:paraId="4FF815AA" w14:textId="77777777" w:rsidR="001C1DC1" w:rsidRPr="003E0069" w:rsidRDefault="001C1DC1" w:rsidP="001C1DC1">
      <w:pPr>
        <w:pStyle w:val="EndNoteBibliography"/>
        <w:spacing w:after="0"/>
      </w:pPr>
      <w:r w:rsidRPr="003E0069">
        <w:t>4.</w:t>
      </w:r>
      <w:r w:rsidRPr="003E0069">
        <w:tab/>
        <w:t xml:space="preserve">Bohman T, </w:t>
      </w:r>
      <w:r w:rsidRPr="003E0069">
        <w:rPr>
          <w:rFonts w:ascii="Arial" w:hAnsi="Arial" w:cs="Arial"/>
          <w:sz w:val="20"/>
        </w:rPr>
        <w:t>Côté</w:t>
      </w:r>
      <w:r w:rsidRPr="003E0069">
        <w:t>,  P, Boyle E, Cassidy JD, Carroll LJ, Skillgate E. Prognosis of patients with whiplash-associated disorders consulting physiotherapy: Development of a predictive model for recovery. BMC Musculoskeletal Disorders. 2012;13.</w:t>
      </w:r>
    </w:p>
    <w:p w14:paraId="7B63FDE2" w14:textId="77777777" w:rsidR="001C1DC1" w:rsidRPr="003E0069" w:rsidRDefault="001C1DC1" w:rsidP="001C1DC1">
      <w:pPr>
        <w:pStyle w:val="EndNoteBibliography"/>
        <w:spacing w:after="0"/>
      </w:pPr>
      <w:r w:rsidRPr="003E0069">
        <w:t>5.</w:t>
      </w:r>
      <w:r w:rsidRPr="003E0069">
        <w:tab/>
        <w:t>Bostick GP, Carroll LJ, Brown CA, Harley D, Gross DP. Predictive capacity of pain beliefs and catastrophizing in whiplash associated disorder. Injury. 2013;44:1465-71.</w:t>
      </w:r>
    </w:p>
    <w:p w14:paraId="460FD338" w14:textId="77777777" w:rsidR="001C1DC1" w:rsidRPr="003E0069" w:rsidRDefault="001C1DC1" w:rsidP="001C1DC1">
      <w:pPr>
        <w:pStyle w:val="EndNoteBibliography"/>
        <w:spacing w:after="0"/>
      </w:pPr>
      <w:r w:rsidRPr="003E0069">
        <w:t>6.</w:t>
      </w:r>
      <w:r w:rsidRPr="003E0069">
        <w:tab/>
        <w:t>Buitenhuis J, de Jong PJ, Jaspers JP, Groothoff JW. Relationship between posttraumatic stress disorder symptoms and the course of whiplash complaints. Journal of Psychosomatic Research. 2006;61:681-9.</w:t>
      </w:r>
    </w:p>
    <w:p w14:paraId="6826D898" w14:textId="77777777" w:rsidR="001C1DC1" w:rsidRPr="003E0069" w:rsidRDefault="001C1DC1" w:rsidP="001C1DC1">
      <w:pPr>
        <w:pStyle w:val="EndNoteBibliography"/>
        <w:spacing w:after="0"/>
      </w:pPr>
      <w:r w:rsidRPr="003E0069">
        <w:t>7.</w:t>
      </w:r>
      <w:r w:rsidRPr="003E0069">
        <w:tab/>
        <w:t>Buitenhuis J, Jaspers JP, Fidler V. Can kinesiophobia predict the duration of neck symptoms in acute whiplash? Clinical Journal of Pain. 2006;22:272-7.</w:t>
      </w:r>
    </w:p>
    <w:p w14:paraId="35502379" w14:textId="77777777" w:rsidR="001C1DC1" w:rsidRPr="003E0069" w:rsidRDefault="001C1DC1" w:rsidP="001C1DC1">
      <w:pPr>
        <w:pStyle w:val="EndNoteBibliography"/>
        <w:spacing w:after="0"/>
      </w:pPr>
      <w:r w:rsidRPr="003E0069">
        <w:t>8.</w:t>
      </w:r>
      <w:r w:rsidRPr="003E0069">
        <w:tab/>
        <w:t>Buitenhuis J, de Jong PJ, Jaspers JP, Groothoff JW. Catastrophizing and causal beliefs in whiplash. Spine. 2008;33:2427-33; discussion 34.</w:t>
      </w:r>
    </w:p>
    <w:p w14:paraId="5E6DB425" w14:textId="77777777" w:rsidR="001C1DC1" w:rsidRPr="003E0069" w:rsidRDefault="001C1DC1" w:rsidP="001C1DC1">
      <w:pPr>
        <w:pStyle w:val="EndNoteBibliography"/>
        <w:spacing w:after="0"/>
      </w:pPr>
      <w:r w:rsidRPr="003E0069">
        <w:t>9.</w:t>
      </w:r>
      <w:r w:rsidRPr="003E0069">
        <w:tab/>
        <w:t>Buitenhuis J, de Jong PJ, Jaspers JP, Groothoff JW. Work disability after whiplash: a prospective cohort study. Spine. 2009;34:262-7.</w:t>
      </w:r>
    </w:p>
    <w:p w14:paraId="31A4CB74" w14:textId="77777777" w:rsidR="001C1DC1" w:rsidRPr="003E0069" w:rsidRDefault="001C1DC1" w:rsidP="001C1DC1">
      <w:pPr>
        <w:pStyle w:val="EndNoteBibliography"/>
        <w:spacing w:after="0"/>
      </w:pPr>
      <w:r w:rsidRPr="003E0069">
        <w:t>10.</w:t>
      </w:r>
      <w:r w:rsidRPr="003E0069">
        <w:tab/>
        <w:t>Carroll LJ, Holm LW, Ferrari R, Ozegovic D, Cassidy JD. Recovery in whiplash-associated disorders: do you get what you expect? Journal of Rheumatology. 2009;36:1063-70.</w:t>
      </w:r>
    </w:p>
    <w:p w14:paraId="1A1DFD15" w14:textId="77777777" w:rsidR="001C1DC1" w:rsidRPr="003E0069" w:rsidRDefault="001C1DC1" w:rsidP="001C1DC1">
      <w:pPr>
        <w:pStyle w:val="EndNoteBibliography"/>
        <w:spacing w:after="0"/>
      </w:pPr>
      <w:r w:rsidRPr="003E0069">
        <w:t>11.</w:t>
      </w:r>
      <w:r w:rsidRPr="003E0069">
        <w:tab/>
        <w:t>Carroll LJ, Liu Y, Holm LW, Cassidy JD, Côté P. Pain-related emotions in early stages of recovery in whiplash-associated disorders: Their presence, intensity, and association with pain recovery. Psychosomatic Medicine. 2011;73:708-15.</w:t>
      </w:r>
    </w:p>
    <w:p w14:paraId="0B82BD3D" w14:textId="77777777" w:rsidR="001C1DC1" w:rsidRPr="003E0069" w:rsidRDefault="001C1DC1" w:rsidP="001C1DC1">
      <w:pPr>
        <w:pStyle w:val="EndNoteBibliography"/>
        <w:spacing w:after="0"/>
      </w:pPr>
      <w:r w:rsidRPr="003E0069">
        <w:t>12.</w:t>
      </w:r>
      <w:r w:rsidRPr="003E0069">
        <w:tab/>
        <w:t>Carroll LJ, Ferrari R, Cassidy JD, Côté P. Coping and recovery in whiplash-associated disorders. Early use of passive coping strategies is associated with slower recovery of neck pain and pain-related disability. Clinical Journal of Pain. 2014;30:1-8.</w:t>
      </w:r>
    </w:p>
    <w:p w14:paraId="31A27FE3" w14:textId="77777777" w:rsidR="001C1DC1" w:rsidRPr="003E0069" w:rsidRDefault="001C1DC1" w:rsidP="001C1DC1">
      <w:pPr>
        <w:pStyle w:val="EndNoteBibliography"/>
        <w:spacing w:after="0"/>
      </w:pPr>
      <w:r w:rsidRPr="003E0069">
        <w:t>13.</w:t>
      </w:r>
      <w:r w:rsidRPr="003E0069">
        <w:tab/>
        <w:t>Carstensen TB, Frostholm L, Oernboel E, Kongsted A, Kasch H, Jensen TS, Fink P. Post-trauma ratings of pre-collision pain and psychological distress predict poor outcome following acute whiplash trauma: a 12-month follow-up study. Pain. 2009;139:248-59.</w:t>
      </w:r>
    </w:p>
    <w:p w14:paraId="4211002E" w14:textId="77777777" w:rsidR="001C1DC1" w:rsidRPr="003E0069" w:rsidRDefault="001C1DC1" w:rsidP="001C1DC1">
      <w:pPr>
        <w:pStyle w:val="EndNoteBibliography"/>
        <w:spacing w:after="0"/>
      </w:pPr>
      <w:r w:rsidRPr="003E0069">
        <w:t>14.</w:t>
      </w:r>
      <w:r w:rsidRPr="003E0069">
        <w:tab/>
        <w:t>Kongsted A, Qerama E, Kasch H, Bendix T, Bach FW, Korsholm L, Jensen TS. Neck collar, "act-as-usual" or active mobilization for whiplash injury? A randomized parallel-group trial. Spine. 2007;32:618-26.</w:t>
      </w:r>
    </w:p>
    <w:p w14:paraId="2140C0F3" w14:textId="77777777" w:rsidR="001C1DC1" w:rsidRPr="003E0069" w:rsidRDefault="001C1DC1" w:rsidP="001C1DC1">
      <w:pPr>
        <w:pStyle w:val="EndNoteBibliography"/>
        <w:spacing w:after="0"/>
      </w:pPr>
      <w:r w:rsidRPr="003E0069">
        <w:t>15.</w:t>
      </w:r>
      <w:r w:rsidRPr="003E0069">
        <w:tab/>
        <w:t>Carstensen TB, Frostholm L, Oernboel E, Kongsted A, Kasch H, Jensen TS, Fink P. Are there gender differences in coping with neck pain following acute whiplash trauma? A 12-month follow-up study. European Journal of Pain. 2012;16:49-60.</w:t>
      </w:r>
    </w:p>
    <w:p w14:paraId="4C36F4C1" w14:textId="77777777" w:rsidR="001C1DC1" w:rsidRPr="003E0069" w:rsidRDefault="001C1DC1" w:rsidP="001C1DC1">
      <w:pPr>
        <w:pStyle w:val="EndNoteBibliography"/>
        <w:spacing w:after="0"/>
      </w:pPr>
      <w:r w:rsidRPr="003E0069">
        <w:t>16.</w:t>
      </w:r>
      <w:r w:rsidRPr="003E0069">
        <w:tab/>
        <w:t>Carstensen TBW, Fink P, Oernboel E, Kasch H, Jensen TS, Frostholm L. Sick leave within 5 years of whiplash trauma predicts recovery: a prospective cohort and register-based study. PLOS One. 2015;10:e0130298.</w:t>
      </w:r>
    </w:p>
    <w:p w14:paraId="73587F14" w14:textId="77777777" w:rsidR="001C1DC1" w:rsidRPr="003E0069" w:rsidRDefault="001C1DC1" w:rsidP="001C1DC1">
      <w:pPr>
        <w:pStyle w:val="EndNoteBibliography"/>
        <w:spacing w:after="0"/>
      </w:pPr>
      <w:r w:rsidRPr="003E0069">
        <w:t>17.</w:t>
      </w:r>
      <w:r w:rsidRPr="003E0069">
        <w:tab/>
        <w:t>Casey PP, Feyer AM, Cameron ID. Associations with legal representation in a compensation setting 12 months after injury. Injury 2015;46:918-25.</w:t>
      </w:r>
    </w:p>
    <w:p w14:paraId="251022D8" w14:textId="77777777" w:rsidR="001C1DC1" w:rsidRPr="003E0069" w:rsidRDefault="001C1DC1" w:rsidP="001C1DC1">
      <w:pPr>
        <w:pStyle w:val="EndNoteBibliography"/>
        <w:spacing w:after="0"/>
      </w:pPr>
      <w:r w:rsidRPr="003E0069">
        <w:t>18.</w:t>
      </w:r>
      <w:r w:rsidRPr="003E0069">
        <w:tab/>
        <w:t>Casey PP, Feyer AM, Camerion ID. Course of recovery for whiplash associated disorders in a compensation setting. Injury International Journal of the Care of the Injured. 2015;46:2118-29.</w:t>
      </w:r>
    </w:p>
    <w:p w14:paraId="7715869E" w14:textId="77777777" w:rsidR="001C1DC1" w:rsidRPr="003E0069" w:rsidRDefault="001C1DC1" w:rsidP="001C1DC1">
      <w:pPr>
        <w:pStyle w:val="EndNoteBibliography"/>
        <w:spacing w:after="0"/>
      </w:pPr>
      <w:r w:rsidRPr="003E0069">
        <w:lastRenderedPageBreak/>
        <w:t>19.</w:t>
      </w:r>
      <w:r w:rsidRPr="003E0069">
        <w:tab/>
        <w:t>Casey PP, Freyer AM, Cameron ID. Associations with duration of compensation following whiplash sustained in a motor vehicle crash. Injury International Journal of the Care of the Injured. 2015;46:1848-55.</w:t>
      </w:r>
    </w:p>
    <w:p w14:paraId="0FDA468D" w14:textId="77777777" w:rsidR="001C1DC1" w:rsidRPr="003E0069" w:rsidRDefault="001C1DC1" w:rsidP="001C1DC1">
      <w:pPr>
        <w:pStyle w:val="EndNoteBibliography"/>
        <w:spacing w:after="0"/>
      </w:pPr>
      <w:r w:rsidRPr="003E0069">
        <w:t>20.</w:t>
      </w:r>
      <w:r w:rsidRPr="003E0069">
        <w:tab/>
        <w:t>Cobo EP, Mesquida ME, Fanegas EP, Atanasio EM, Pastor MB, Pont CP, Prieto CM, Gomez GR, Cano LG. What factors have influence on persistence of neck pain after a whiplash? Spine. 2010;35:E338-43.</w:t>
      </w:r>
    </w:p>
    <w:p w14:paraId="43D1391C" w14:textId="77777777" w:rsidR="001C1DC1" w:rsidRPr="003E0069" w:rsidRDefault="001C1DC1" w:rsidP="001C1DC1">
      <w:pPr>
        <w:pStyle w:val="EndNoteBibliography"/>
        <w:spacing w:after="0"/>
      </w:pPr>
      <w:r w:rsidRPr="003E0069">
        <w:t>21.</w:t>
      </w:r>
      <w:r w:rsidRPr="003E0069">
        <w:tab/>
        <w:t>Crutebo S, Nilsson C, Skillgate E, Holm LW. The course of symptoms for whiplash-associated disorders in Sweden: 6-month followup study. Journal of Rheumatology. 2010;37:1527-33.</w:t>
      </w:r>
    </w:p>
    <w:p w14:paraId="4C88AF41" w14:textId="77777777" w:rsidR="001C1DC1" w:rsidRPr="003E0069" w:rsidRDefault="001C1DC1" w:rsidP="001C1DC1">
      <w:pPr>
        <w:pStyle w:val="EndNoteBibliography"/>
        <w:spacing w:after="0"/>
      </w:pPr>
      <w:r w:rsidRPr="003E0069">
        <w:t>22.</w:t>
      </w:r>
      <w:r w:rsidRPr="003E0069">
        <w:tab/>
        <w:t>Elliott JM, Courtney DM, Rademaker A, Pinto D, Sterling MS, Parrish TB. The rapid and progressive degeneration of the cervical multifidus in whiplash: a MRI study of fatty infiltration. Spine. 2015;40:E694-E700.</w:t>
      </w:r>
    </w:p>
    <w:p w14:paraId="32B8206A" w14:textId="77777777" w:rsidR="001C1DC1" w:rsidRPr="003E0069" w:rsidRDefault="001C1DC1" w:rsidP="001C1DC1">
      <w:pPr>
        <w:pStyle w:val="EndNoteBibliography"/>
        <w:spacing w:after="0"/>
      </w:pPr>
      <w:r w:rsidRPr="003E0069">
        <w:t>23.</w:t>
      </w:r>
      <w:r w:rsidRPr="003E0069">
        <w:tab/>
        <w:t>Ferrari A. Predicting recovery from whiplash injury in the primary care setting. Australian Family Physician. 2014;43:559-62.</w:t>
      </w:r>
    </w:p>
    <w:p w14:paraId="5CC04724" w14:textId="77777777" w:rsidR="001C1DC1" w:rsidRPr="003E0069" w:rsidRDefault="001C1DC1" w:rsidP="001C1DC1">
      <w:pPr>
        <w:pStyle w:val="EndNoteBibliography"/>
        <w:spacing w:after="0"/>
      </w:pPr>
      <w:r w:rsidRPr="003E0069">
        <w:t>24.</w:t>
      </w:r>
      <w:r w:rsidRPr="003E0069">
        <w:tab/>
        <w:t>Ferrari R. A prospective study of perceived injustice in whiplash victims and its relationship to recovery. Clinical Rheumatology. 2015;34:975-9.</w:t>
      </w:r>
    </w:p>
    <w:p w14:paraId="5776189A" w14:textId="77777777" w:rsidR="001C1DC1" w:rsidRPr="003E0069" w:rsidRDefault="001C1DC1" w:rsidP="001C1DC1">
      <w:pPr>
        <w:pStyle w:val="EndNoteBibliography"/>
        <w:spacing w:after="0"/>
      </w:pPr>
      <w:r w:rsidRPr="003E0069">
        <w:t>25.</w:t>
      </w:r>
      <w:r w:rsidRPr="003E0069">
        <w:tab/>
        <w:t>Gehrt TB, Carstensen TBW, Ornbol E, Fink PK, Kasch H, Frostholm L. The role of illness perceptions in predicting outcome after acute whiplash trauma. A multicenter 12-month follow-up study. Clinical Journal of Pain. 2015;31:14-20.</w:t>
      </w:r>
    </w:p>
    <w:p w14:paraId="689AB4B1" w14:textId="1258FD10" w:rsidR="001C1DC1" w:rsidRPr="003E0069" w:rsidRDefault="001C1DC1" w:rsidP="001C1DC1">
      <w:pPr>
        <w:pStyle w:val="EndNoteBibliography"/>
        <w:spacing w:after="0"/>
      </w:pPr>
      <w:r w:rsidRPr="003E0069">
        <w:t>26.</w:t>
      </w:r>
      <w:r w:rsidRPr="003E0069">
        <w:tab/>
        <w:t>Holm LW, Carroll LJ, Cassidy JD, Skillgate E, Ahlbom A. Expectations for recovery important in the prognosis of whiplash injuries. PLoS Medicine / Public Library of Science. 2008;5:e105.</w:t>
      </w:r>
    </w:p>
    <w:p w14:paraId="1212E7F5" w14:textId="77777777" w:rsidR="001C1DC1" w:rsidRPr="003E0069" w:rsidRDefault="001C1DC1" w:rsidP="001C1DC1">
      <w:pPr>
        <w:pStyle w:val="EndNoteBibliography"/>
        <w:spacing w:after="0"/>
      </w:pPr>
      <w:r w:rsidRPr="003E0069">
        <w:t>27.</w:t>
      </w:r>
      <w:r w:rsidRPr="003E0069">
        <w:tab/>
        <w:t>Hours M, Khati I, Charnay P, Chossegros L, Tardy H, Tournier C, Perrine A-L, Luaute J, Laumon B. One year after mild injury: comparison of health status and quality of life between patients with whiplash versus other injuries. The Journal of Rheumatology. 2014;42:528-38.</w:t>
      </w:r>
    </w:p>
    <w:p w14:paraId="7A596CEE" w14:textId="77777777" w:rsidR="001C1DC1" w:rsidRPr="003E0069" w:rsidRDefault="001C1DC1" w:rsidP="001C1DC1">
      <w:pPr>
        <w:pStyle w:val="EndNoteBibliography"/>
        <w:spacing w:after="0"/>
      </w:pPr>
      <w:r w:rsidRPr="003E0069">
        <w:t>28.</w:t>
      </w:r>
      <w:r w:rsidRPr="003E0069">
        <w:tab/>
        <w:t>Johansson MP, Baann Liane MS, Bendix T, Kasch H, Kongsted A. Does cervical kyphosis relate to symptoms following whiplash injury? Manual Therapy. 2011;16:378-83.</w:t>
      </w:r>
    </w:p>
    <w:p w14:paraId="53B4D8E0" w14:textId="77777777" w:rsidR="001C1DC1" w:rsidRPr="003E0069" w:rsidRDefault="001C1DC1" w:rsidP="001C1DC1">
      <w:pPr>
        <w:pStyle w:val="EndNoteBibliography"/>
        <w:spacing w:after="0"/>
      </w:pPr>
      <w:r w:rsidRPr="003E0069">
        <w:t>29.</w:t>
      </w:r>
      <w:r w:rsidRPr="003E0069">
        <w:tab/>
        <w:t>Kongsted A, Sorensen JS, Andersen H, Keseler B, Jensen TS, Bendix T. Are early MRI findings correlated with long-lasting symptoms following whiplash injury? A prospective trial with 1-year follow-up. European Spine Journal. 2008;17:996-1005.</w:t>
      </w:r>
    </w:p>
    <w:p w14:paraId="5BF0F14D" w14:textId="77777777" w:rsidR="001C1DC1" w:rsidRPr="003E0069" w:rsidRDefault="001C1DC1" w:rsidP="001C1DC1">
      <w:pPr>
        <w:pStyle w:val="EndNoteBibliography"/>
        <w:spacing w:after="0"/>
      </w:pPr>
      <w:r w:rsidRPr="003E0069">
        <w:t>30.</w:t>
      </w:r>
      <w:r w:rsidRPr="003E0069">
        <w:tab/>
        <w:t>Kamper SJ, Maher CG, Menezes Costa Lda C, McAuley JH, Hush JM, Sterling M. Does fear of movement mediate the relationship between pain intensity and disability in patients following whiplash injury? A prospective longitudinal study. Pain. 2012;153:113-9.</w:t>
      </w:r>
    </w:p>
    <w:p w14:paraId="4565EE57" w14:textId="77777777" w:rsidR="001C1DC1" w:rsidRPr="003E0069" w:rsidRDefault="001C1DC1" w:rsidP="001C1DC1">
      <w:pPr>
        <w:pStyle w:val="EndNoteBibliography"/>
        <w:spacing w:after="0"/>
      </w:pPr>
      <w:r w:rsidRPr="003E0069">
        <w:t>31.</w:t>
      </w:r>
      <w:r w:rsidRPr="003E0069">
        <w:tab/>
        <w:t>Kasch H, Qerama E, Kongsted A, Bendix T, Jensen TS, Bach FW. Clinical assessment of prognostic factors for long-term pain and handicap after whiplash injury: a 1-year prospective study. European Journal of Neurology. 2008;15:1222-30.</w:t>
      </w:r>
    </w:p>
    <w:p w14:paraId="72755180" w14:textId="77777777" w:rsidR="001C1DC1" w:rsidRPr="003E0069" w:rsidRDefault="001C1DC1" w:rsidP="001C1DC1">
      <w:pPr>
        <w:pStyle w:val="EndNoteBibliography"/>
        <w:spacing w:after="0"/>
      </w:pPr>
      <w:r w:rsidRPr="003E0069">
        <w:t>32.</w:t>
      </w:r>
      <w:r w:rsidRPr="003E0069">
        <w:tab/>
        <w:t>Kongsted A, Bendix T, Qerama E, Kasch H, Bach FW, Korsholm L, Jensen TS. Acute stress response and recovery after whiplash injuries. A one-year prospective study. European Journal of Pain. 2008;12:455-63.</w:t>
      </w:r>
    </w:p>
    <w:p w14:paraId="19C489CC" w14:textId="77777777" w:rsidR="001C1DC1" w:rsidRPr="003E0069" w:rsidRDefault="001C1DC1" w:rsidP="001C1DC1">
      <w:pPr>
        <w:pStyle w:val="EndNoteBibliography"/>
        <w:spacing w:after="0"/>
      </w:pPr>
      <w:r w:rsidRPr="003E0069">
        <w:t>33.</w:t>
      </w:r>
      <w:r w:rsidRPr="003E0069">
        <w:tab/>
        <w:t>Kasch H, Kongsted A, Qerama E, Bach FW, Bendix T, Jensen TS. A new stratified risk assessment tool for whiplash injuries developed from a prospective observational study. BMJ Open. 2013;3.</w:t>
      </w:r>
    </w:p>
    <w:p w14:paraId="23E718F9" w14:textId="77777777" w:rsidR="001C1DC1" w:rsidRPr="003E0069" w:rsidRDefault="001C1DC1" w:rsidP="001C1DC1">
      <w:pPr>
        <w:pStyle w:val="EndNoteBibliography"/>
        <w:spacing w:after="0"/>
      </w:pPr>
      <w:r w:rsidRPr="003E0069">
        <w:lastRenderedPageBreak/>
        <w:t>34.</w:t>
      </w:r>
      <w:r w:rsidRPr="003E0069">
        <w:tab/>
        <w:t xml:space="preserve">Kongsted A, Qerama E, Kasch H, Bendix T, Bach FW, Korsholm L, Jensen TS. Whiplash associated disorders. Does early intervention matter? . Eur Spine J [Internet]. 2006; 15. Available from: </w:t>
      </w:r>
      <w:hyperlink r:id="rId10" w:history="1">
        <w:r w:rsidRPr="003E0069">
          <w:rPr>
            <w:rStyle w:val="Hyperlink"/>
          </w:rPr>
          <w:t>http://onlinelibrary.wiley.com/o/cochrane/clcentral/articles/662/CN-00623662/frame.html</w:t>
        </w:r>
      </w:hyperlink>
      <w:r w:rsidRPr="003E0069">
        <w:t>.</w:t>
      </w:r>
    </w:p>
    <w:p w14:paraId="73B5D555" w14:textId="77777777" w:rsidR="001C1DC1" w:rsidRPr="003E0069" w:rsidRDefault="001C1DC1" w:rsidP="001C1DC1">
      <w:pPr>
        <w:pStyle w:val="EndNoteBibliography"/>
        <w:spacing w:after="0"/>
      </w:pPr>
      <w:r w:rsidRPr="003E0069">
        <w:t>35.</w:t>
      </w:r>
      <w:r w:rsidRPr="003E0069">
        <w:tab/>
        <w:t>Kivioja J, Jensen I, Lindgren U. Neither the WAD-classification nor the Quebec Task Force follow-up regimen seems to be important for the outcome after a whiplash injury. A prospective study on 186 consecutive patients. European Spine Journal. 2008;17:930-5.</w:t>
      </w:r>
    </w:p>
    <w:p w14:paraId="21C605A8" w14:textId="77777777" w:rsidR="001C1DC1" w:rsidRPr="003E0069" w:rsidRDefault="001C1DC1" w:rsidP="001C1DC1">
      <w:pPr>
        <w:pStyle w:val="EndNoteBibliography"/>
        <w:spacing w:after="0"/>
      </w:pPr>
      <w:r w:rsidRPr="003E0069">
        <w:t>36.</w:t>
      </w:r>
      <w:r w:rsidRPr="003E0069">
        <w:tab/>
        <w:t>Kongsted A, Jorgensen LV, Leboeuf-Yde C, Qerama E, Korsholm L, Bendix T. Are altered smooth pursuit eye movements related to chronic pain and disability following whiplash injuries? A prospective trial with one-year follow-up. Clinical Rehabilitation. 2008;22:469-79.</w:t>
      </w:r>
    </w:p>
    <w:p w14:paraId="44D3C789" w14:textId="77777777" w:rsidR="001C1DC1" w:rsidRPr="003E0069" w:rsidRDefault="001C1DC1" w:rsidP="001C1DC1">
      <w:pPr>
        <w:pStyle w:val="EndNoteBibliography"/>
        <w:spacing w:after="0"/>
      </w:pPr>
      <w:r w:rsidRPr="003E0069">
        <w:t>37.</w:t>
      </w:r>
      <w:r w:rsidRPr="003E0069">
        <w:tab/>
        <w:t>Matsumoto M, Okada E, Ichihara D, Chiba K, Toyama Y, Fujiwara H, Momoshima S, Nishiwaki Y, Hashimoto T, Inoue T, Watanabe M, Takahata T. Prospective ten-year follow-up study comparing patients with whiplash-associated disorders and asymptomatic subjects using magnetic resonance imaging. Spine. 2010;35:1684-90.</w:t>
      </w:r>
    </w:p>
    <w:p w14:paraId="0B9AB3E1" w14:textId="77777777" w:rsidR="001C1DC1" w:rsidRPr="003E0069" w:rsidRDefault="001C1DC1" w:rsidP="001C1DC1">
      <w:pPr>
        <w:pStyle w:val="EndNoteBibliography"/>
        <w:spacing w:after="0"/>
      </w:pPr>
      <w:r w:rsidRPr="003E0069">
        <w:t>38.</w:t>
      </w:r>
      <w:r w:rsidRPr="003E0069">
        <w:tab/>
        <w:t>McLean SA, Ulirsch JC, Slade GD, Soward AC, Swor RA, Peak DA, Jones JS, Rathlev NK, Lee DC, Domeir RM, Hendry PL, Bortsov AV, Bair E. Incidence and predictors of neck and widespread pain after motor vehicle collision among US litigants and non-litigants. Pain. 2014;155:309-21.</w:t>
      </w:r>
    </w:p>
    <w:p w14:paraId="48F381CD" w14:textId="77777777" w:rsidR="001C1DC1" w:rsidRPr="003E0069" w:rsidRDefault="001C1DC1" w:rsidP="001C1DC1">
      <w:pPr>
        <w:pStyle w:val="EndNoteBibliography"/>
        <w:spacing w:after="0"/>
      </w:pPr>
      <w:r w:rsidRPr="003E0069">
        <w:t>39.</w:t>
      </w:r>
      <w:r w:rsidRPr="003E0069">
        <w:tab/>
        <w:t>Myrtveit SM, Carstensen T, Kasch H, Ǿrnbǿl E, Frostholm L. Initial healthcare and coping preferences are associated with outcome 1 year after whiplash trauma: a multicentre 1-year follow-up study. BMJ Open. 2015;5:e007239.</w:t>
      </w:r>
    </w:p>
    <w:p w14:paraId="40C75EC1" w14:textId="77777777" w:rsidR="001C1DC1" w:rsidRPr="003E0069" w:rsidRDefault="001C1DC1" w:rsidP="001C1DC1">
      <w:pPr>
        <w:pStyle w:val="EndNoteBibliography"/>
        <w:spacing w:after="0"/>
      </w:pPr>
      <w:r w:rsidRPr="003E0069">
        <w:t>40.</w:t>
      </w:r>
      <w:r w:rsidRPr="003E0069">
        <w:tab/>
        <w:t>Nieto R, Miro J, Huguet A. Pain-related fear of movement and catastrophizing in whiplash-associated disorders. Rehabilitation Psychology. 2013;58:361-8.</w:t>
      </w:r>
    </w:p>
    <w:p w14:paraId="3B8ADE51" w14:textId="77777777" w:rsidR="001C1DC1" w:rsidRPr="003E0069" w:rsidRDefault="001C1DC1" w:rsidP="001C1DC1">
      <w:pPr>
        <w:pStyle w:val="EndNoteBibliography"/>
        <w:spacing w:after="0"/>
      </w:pPr>
      <w:r w:rsidRPr="003E0069">
        <w:t>41.</w:t>
      </w:r>
      <w:r w:rsidRPr="003E0069">
        <w:tab/>
        <w:t xml:space="preserve">Nolet PS, </w:t>
      </w:r>
      <w:r w:rsidRPr="003E0069">
        <w:rPr>
          <w:rFonts w:ascii="Arial" w:hAnsi="Arial" w:cs="Arial"/>
          <w:sz w:val="20"/>
        </w:rPr>
        <w:t>Côté</w:t>
      </w:r>
      <w:r w:rsidRPr="003E0069">
        <w:t>,  P, Cassidy JD, Carroll LJ. The association between a lifetime history of a neck injury in a motor vehicle collision and future neck pain: a population-based cohort study. European Spine Journal. 2010;19:972-81.</w:t>
      </w:r>
    </w:p>
    <w:p w14:paraId="597F98D9" w14:textId="77777777" w:rsidR="001C1DC1" w:rsidRPr="003E0069" w:rsidRDefault="001C1DC1" w:rsidP="001C1DC1">
      <w:pPr>
        <w:pStyle w:val="EndNoteBibliography"/>
        <w:spacing w:after="0"/>
      </w:pPr>
      <w:r w:rsidRPr="003E0069">
        <w:t>42.</w:t>
      </w:r>
      <w:r w:rsidRPr="003E0069">
        <w:tab/>
        <w:t>Ozegovic D, Carroll LJ, Cassidy JD. Does expecting mean achieving? The association between expecting to return to work and recovery in whiplash associated disorders: a population-based prospective cohort study. European Spine Journal. 2009;18:893-9.</w:t>
      </w:r>
    </w:p>
    <w:p w14:paraId="0F17AB5B" w14:textId="77777777" w:rsidR="001C1DC1" w:rsidRPr="003E0069" w:rsidRDefault="001C1DC1" w:rsidP="001C1DC1">
      <w:pPr>
        <w:pStyle w:val="EndNoteBibliography"/>
        <w:spacing w:after="0"/>
      </w:pPr>
      <w:r w:rsidRPr="003E0069">
        <w:t>43.</w:t>
      </w:r>
      <w:r w:rsidRPr="003E0069">
        <w:tab/>
        <w:t>Palmöf L, Côté P, Carroll LJ, Cassidy JD, Skillgate E. Are prevalence self-reported cardiovascular disorders associated with delayed recovery from whiplash-associated disorders: a population-based cohort study. Clinical Journal of Pain. 2015;31:247-53.</w:t>
      </w:r>
    </w:p>
    <w:p w14:paraId="1A157277" w14:textId="77777777" w:rsidR="001C1DC1" w:rsidRPr="003E0069" w:rsidRDefault="001C1DC1" w:rsidP="001C1DC1">
      <w:pPr>
        <w:pStyle w:val="EndNoteBibliography"/>
        <w:spacing w:after="0"/>
      </w:pPr>
      <w:r w:rsidRPr="003E0069">
        <w:t>44.</w:t>
      </w:r>
      <w:r w:rsidRPr="003E0069">
        <w:tab/>
        <w:t>Pedler A, Sterling M. Assessing fear-avoidance beliefs in patients with whiplash-associated disorders: a comparison of 2 measures. Clinical Journal of Pain. 2011;27:502-7.</w:t>
      </w:r>
    </w:p>
    <w:p w14:paraId="43D4FFBE" w14:textId="77777777" w:rsidR="001C1DC1" w:rsidRPr="003E0069" w:rsidRDefault="001C1DC1" w:rsidP="001C1DC1">
      <w:pPr>
        <w:pStyle w:val="EndNoteBibliography"/>
        <w:spacing w:after="0"/>
      </w:pPr>
      <w:r w:rsidRPr="003E0069">
        <w:t>45.</w:t>
      </w:r>
      <w:r w:rsidRPr="003E0069">
        <w:tab/>
        <w:t>Pettersson K, Brandstrom S, Toolanen G, Hildingsson C, Nylander PO. Temperament and character: prognostic factors in whiplash patients? European Spine Journal. 2004;13:408-14.</w:t>
      </w:r>
    </w:p>
    <w:p w14:paraId="5D6404EC" w14:textId="77777777" w:rsidR="001C1DC1" w:rsidRPr="003E0069" w:rsidRDefault="001C1DC1" w:rsidP="001C1DC1">
      <w:pPr>
        <w:pStyle w:val="EndNoteBibliography"/>
        <w:spacing w:after="0"/>
      </w:pPr>
      <w:r w:rsidRPr="003E0069">
        <w:t>46.</w:t>
      </w:r>
      <w:r w:rsidRPr="003E0069">
        <w:tab/>
        <w:t>Pieske O, Weinhold T, Buck J, Piltz S. Seniority of the first-treating doctor does not influence the outcome of acute whiplash injury: a prospective cohort study. European Spine Journal. 2010;19:1627-34.</w:t>
      </w:r>
    </w:p>
    <w:p w14:paraId="611DB6F6" w14:textId="77777777" w:rsidR="001C1DC1" w:rsidRPr="003E0069" w:rsidRDefault="001C1DC1" w:rsidP="001C1DC1">
      <w:pPr>
        <w:pStyle w:val="EndNoteBibliography"/>
        <w:spacing w:after="0"/>
      </w:pPr>
      <w:r w:rsidRPr="003E0069">
        <w:t>47.</w:t>
      </w:r>
      <w:r w:rsidRPr="003E0069">
        <w:tab/>
        <w:t>Ritchie C, Hendrikz J, Kenardy J, Sterling M. Derivation of a clinical prediction rule to identify both chronic moderate/severe disability and full recovery following whiplash injury. Pain. 2013;154:2198-206.</w:t>
      </w:r>
    </w:p>
    <w:p w14:paraId="4C00E46B" w14:textId="77777777" w:rsidR="001C1DC1" w:rsidRPr="003E0069" w:rsidRDefault="001C1DC1" w:rsidP="001C1DC1">
      <w:pPr>
        <w:pStyle w:val="EndNoteBibliography"/>
        <w:spacing w:after="0"/>
      </w:pPr>
      <w:r w:rsidRPr="003E0069">
        <w:lastRenderedPageBreak/>
        <w:t>48.</w:t>
      </w:r>
      <w:r w:rsidRPr="003E0069">
        <w:tab/>
        <w:t>Ritchie C, Hendrikz J, Jull G, Elliott J, Sterling M. External validation of a clinical prediction rule to predict full recovery and ongoing moderate/severe disability following acute whiplash injury. Journal of Orthopaedic &amp; Sports Physical Therapy. 2015;45:242-50.</w:t>
      </w:r>
    </w:p>
    <w:p w14:paraId="5947A9AC" w14:textId="77777777" w:rsidR="001C1DC1" w:rsidRPr="003E0069" w:rsidRDefault="001C1DC1" w:rsidP="001C1DC1">
      <w:pPr>
        <w:pStyle w:val="EndNoteBibliography"/>
        <w:spacing w:after="0"/>
      </w:pPr>
      <w:r w:rsidRPr="003E0069">
        <w:t>49.</w:t>
      </w:r>
      <w:r w:rsidRPr="003E0069">
        <w:tab/>
        <w:t>Rydman E, Ponzer S, Ottosson C, Jarnbert-Pettersson H. Predicting non-recovery among whiplash patients in the emergency room and in an insurance company setting. European Spine Journal. 2016. Epub July 12, 2016.</w:t>
      </w:r>
    </w:p>
    <w:p w14:paraId="2D450C4B" w14:textId="77777777" w:rsidR="001C1DC1" w:rsidRPr="003E0069" w:rsidRDefault="001C1DC1" w:rsidP="001C1DC1">
      <w:pPr>
        <w:pStyle w:val="EndNoteBibliography"/>
        <w:spacing w:after="0"/>
      </w:pPr>
      <w:r w:rsidRPr="003E0069">
        <w:t>50.</w:t>
      </w:r>
      <w:r w:rsidRPr="003E0069">
        <w:tab/>
        <w:t>Skillgate E, Côté P, Cassidy JD, Boyle E, Carroll LJ, Holm LW. Effect of early intensive care on recovery from whiplash-associated disorders: results of a population-based cohort study. Archives of Physical Medicine and Rehabilitation. 2016;97:739-46.</w:t>
      </w:r>
    </w:p>
    <w:p w14:paraId="4CF566CC" w14:textId="77777777" w:rsidR="001C1DC1" w:rsidRPr="003E0069" w:rsidRDefault="001C1DC1" w:rsidP="001C1DC1">
      <w:pPr>
        <w:pStyle w:val="EndNoteBibliography"/>
        <w:spacing w:after="0"/>
      </w:pPr>
      <w:r w:rsidRPr="003E0069">
        <w:t>51.</w:t>
      </w:r>
      <w:r w:rsidRPr="003E0069">
        <w:tab/>
        <w:t>Söderlund A, Lindberg P. Coping as a mediating factor between self-efficacy and disability in whiplash associated disorders (WAD). Journal of Whiplash &amp; Related Disorders. 2002;1:25-37.</w:t>
      </w:r>
    </w:p>
    <w:p w14:paraId="7D7579DF" w14:textId="77777777" w:rsidR="001C1DC1" w:rsidRPr="003E0069" w:rsidRDefault="001C1DC1" w:rsidP="001C1DC1">
      <w:pPr>
        <w:pStyle w:val="EndNoteBibliography"/>
        <w:spacing w:after="0"/>
      </w:pPr>
      <w:r w:rsidRPr="003E0069">
        <w:t>52.</w:t>
      </w:r>
      <w:r w:rsidRPr="003E0069">
        <w:tab/>
        <w:t>Spearing NM, Gyrd-Hansen D, Pobereskin LH, Rowell DS, Connelly LB. Are people who claim compensation "cured by a verdict"? A longitudinal study of health outcomes after whiplash. Journal of Law &amp; Medicine. 2012;20:82-92.</w:t>
      </w:r>
    </w:p>
    <w:p w14:paraId="1ED15115" w14:textId="77777777" w:rsidR="001C1DC1" w:rsidRPr="003E0069" w:rsidRDefault="001C1DC1" w:rsidP="001C1DC1">
      <w:pPr>
        <w:pStyle w:val="EndNoteBibliography"/>
        <w:spacing w:after="0"/>
      </w:pPr>
      <w:r w:rsidRPr="003E0069">
        <w:t>53.</w:t>
      </w:r>
      <w:r w:rsidRPr="003E0069">
        <w:tab/>
        <w:t>Sterling M, Hendrikz J, Kenardy J. Compensation claim lodgement and health outcome developmental trajectories following whiplash injury: A prospective study. Pain. 2010;150:22-8.</w:t>
      </w:r>
    </w:p>
    <w:p w14:paraId="5F2049D9" w14:textId="77777777" w:rsidR="001C1DC1" w:rsidRPr="003E0069" w:rsidRDefault="001C1DC1" w:rsidP="001C1DC1">
      <w:pPr>
        <w:pStyle w:val="EndNoteBibliography"/>
        <w:spacing w:after="0"/>
      </w:pPr>
      <w:r w:rsidRPr="003E0069">
        <w:t>54.</w:t>
      </w:r>
      <w:r w:rsidRPr="003E0069">
        <w:tab/>
        <w:t>Sterling M, Hendrikz J, Kenardy J. Similar factors predict disability and posttraumatic stress disorder trajectories after whiplash injury. Pain. 2011;152:1272-8.</w:t>
      </w:r>
    </w:p>
    <w:p w14:paraId="74BE0503" w14:textId="77777777" w:rsidR="001C1DC1" w:rsidRPr="003E0069" w:rsidRDefault="001C1DC1" w:rsidP="001C1DC1">
      <w:pPr>
        <w:pStyle w:val="EndNoteBibliography"/>
        <w:spacing w:after="0"/>
      </w:pPr>
      <w:r w:rsidRPr="003E0069">
        <w:t>55.</w:t>
      </w:r>
      <w:r w:rsidRPr="003E0069">
        <w:tab/>
        <w:t xml:space="preserve">Sterling M, Hendrikz J, Kenardy J, Kristjansson E, Dumas JP, Niere K, </w:t>
      </w:r>
      <w:r w:rsidRPr="003E0069">
        <w:rPr>
          <w:rFonts w:ascii="Arial" w:hAnsi="Arial" w:cs="Arial"/>
          <w:sz w:val="20"/>
        </w:rPr>
        <w:t>Côté</w:t>
      </w:r>
      <w:r w:rsidRPr="003E0069">
        <w:t>,  J, Deserres S, Rivest K, Jull G. Assessment and validation of prognostic models for poor functional recovery 12 months after whiplash injury: a multicentre inception cohort study. Pain. 2012;153:1727-34.</w:t>
      </w:r>
    </w:p>
    <w:p w14:paraId="38D3359B" w14:textId="77777777" w:rsidR="001C1DC1" w:rsidRPr="003E0069" w:rsidRDefault="001C1DC1" w:rsidP="001C1DC1">
      <w:pPr>
        <w:pStyle w:val="EndNoteBibliography"/>
        <w:spacing w:after="0"/>
      </w:pPr>
      <w:r w:rsidRPr="003E0069">
        <w:t>56.</w:t>
      </w:r>
      <w:r w:rsidRPr="003E0069">
        <w:tab/>
        <w:t>Sterling M, Elliott JM, Cabot PJ. The course of serum inflammatory biomarkers following whiplash injury and their relationship to sensory and muscle measures: a longitudinal cohort study. PLoS One. 2013;8:e77903.</w:t>
      </w:r>
    </w:p>
    <w:p w14:paraId="19BC5C58" w14:textId="77777777" w:rsidR="001C1DC1" w:rsidRPr="003E0069" w:rsidRDefault="001C1DC1" w:rsidP="001C1DC1">
      <w:pPr>
        <w:pStyle w:val="EndNoteBibliography"/>
        <w:spacing w:after="0"/>
      </w:pPr>
      <w:r w:rsidRPr="003E0069">
        <w:t>57.</w:t>
      </w:r>
      <w:r w:rsidRPr="003E0069">
        <w:tab/>
        <w:t>Tournier C, Hours M, Chamay P, Chassegros L, Tardy H. Five years after the accident, whiplash casualties still have poorer quality of life in the physical domain than other mildly injured casualties: analysis of the ESPARR cohort. BMC Public Health. 2016;15:13.</w:t>
      </w:r>
    </w:p>
    <w:p w14:paraId="6A2F580F" w14:textId="77777777" w:rsidR="001C1DC1" w:rsidRPr="003E0069" w:rsidRDefault="001C1DC1" w:rsidP="001C1DC1">
      <w:pPr>
        <w:pStyle w:val="EndNoteBibliography"/>
        <w:spacing w:after="0"/>
      </w:pPr>
      <w:r w:rsidRPr="003E0069">
        <w:t>58.</w:t>
      </w:r>
      <w:r w:rsidRPr="003E0069">
        <w:tab/>
        <w:t>Vetti N, Krakenes J, Eide GE, Rorvik J, Gilhus NE, Espeland A. Are MRI high-signal changes of alar and transverse ligaments in acute whiplash injury related to outcome? BMC Musculoskeletal Disorders. 2010;11:260.</w:t>
      </w:r>
    </w:p>
    <w:p w14:paraId="35522B37" w14:textId="77777777" w:rsidR="001C1DC1" w:rsidRPr="003E0069" w:rsidRDefault="001C1DC1" w:rsidP="001C1DC1">
      <w:pPr>
        <w:pStyle w:val="EndNoteBibliography"/>
        <w:spacing w:after="0"/>
      </w:pPr>
      <w:r w:rsidRPr="003E0069">
        <w:t>59.</w:t>
      </w:r>
      <w:r w:rsidRPr="003E0069">
        <w:tab/>
        <w:t>Vetti N, Krakenes J, Ask T, Erdal KA, Torkildsen MD, Rorvik J, Gilhus NE, Espeland A. Follow-up MR imaging of the alar and transverse ligaments after whiplash injury: a prospective controlled study. Ajnr: American Journal of Neuroradiology. 2011;32:1836-41.</w:t>
      </w:r>
    </w:p>
    <w:p w14:paraId="2C50A8CF" w14:textId="77777777" w:rsidR="001C1DC1" w:rsidRPr="003E0069" w:rsidRDefault="001C1DC1" w:rsidP="001C1DC1">
      <w:pPr>
        <w:pStyle w:val="EndNoteBibliography"/>
        <w:spacing w:after="0"/>
      </w:pPr>
      <w:r w:rsidRPr="003E0069">
        <w:t>60.</w:t>
      </w:r>
      <w:r w:rsidRPr="003E0069">
        <w:tab/>
        <w:t>Williamson E, Williams MS, Gates S, Lamb SE. Risk factors for chronic disability in a cohort of patients with acute whiplash associated disorders seeking physiotherapy treatment for persisting symptoms. Physiotherapy 2015;101:34-43.</w:t>
      </w:r>
    </w:p>
    <w:p w14:paraId="2D68E025" w14:textId="77777777" w:rsidR="001C1DC1" w:rsidRPr="003E0069" w:rsidRDefault="001C1DC1" w:rsidP="001C1DC1">
      <w:pPr>
        <w:pStyle w:val="EndNoteBibliography"/>
      </w:pPr>
      <w:r w:rsidRPr="003E0069">
        <w:t>61.</w:t>
      </w:r>
      <w:r w:rsidRPr="003E0069">
        <w:tab/>
        <w:t xml:space="preserve">Yang X, </w:t>
      </w:r>
      <w:r w:rsidRPr="003E0069">
        <w:rPr>
          <w:rFonts w:ascii="Arial" w:hAnsi="Arial" w:cs="Arial"/>
          <w:sz w:val="20"/>
        </w:rPr>
        <w:t>Côté</w:t>
      </w:r>
      <w:r w:rsidRPr="003E0069">
        <w:t>,  P, Cassidy JD, Carroll L. Association between body mass index and recovery from whiplash injuries: a cohort study. American Journal of Epidemiology. 2007;165:1063-9.</w:t>
      </w:r>
    </w:p>
    <w:p w14:paraId="2B6BC834" w14:textId="77777777" w:rsidR="001C1DC1" w:rsidRPr="000F1551" w:rsidRDefault="001C1DC1" w:rsidP="001C1DC1">
      <w:pPr>
        <w:spacing w:after="0" w:line="240" w:lineRule="auto"/>
        <w:rPr>
          <w:rFonts w:ascii="Times New Roman" w:hAnsi="Times New Roman" w:cs="Times New Roman"/>
          <w:sz w:val="20"/>
          <w:szCs w:val="20"/>
        </w:rPr>
      </w:pPr>
      <w:r w:rsidRPr="003E0069">
        <w:rPr>
          <w:rFonts w:ascii="Times New Roman" w:hAnsi="Times New Roman" w:cs="Times New Roman"/>
          <w:sz w:val="20"/>
          <w:szCs w:val="20"/>
        </w:rPr>
        <w:fldChar w:fldCharType="end"/>
      </w:r>
    </w:p>
    <w:p w14:paraId="60EC47C8" w14:textId="77777777" w:rsidR="001C1DC1" w:rsidRDefault="001C1DC1">
      <w:pPr>
        <w:spacing w:after="160" w:line="259" w:lineRule="auto"/>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638ABC24" w14:textId="4881A03F" w:rsidR="001C1DC1" w:rsidRPr="00C52371" w:rsidRDefault="002F4441" w:rsidP="001C1DC1">
      <w:pPr>
        <w:spacing w:line="240" w:lineRule="auto"/>
        <w:ind w:left="360"/>
        <w:jc w:val="center"/>
        <w:rPr>
          <w:rFonts w:ascii="Times New Roman" w:hAnsi="Times New Roman" w:cs="Times New Roman"/>
          <w:b/>
          <w:sz w:val="20"/>
          <w:szCs w:val="20"/>
          <w:lang w:val="en-US"/>
        </w:rPr>
      </w:pPr>
      <w:r>
        <w:rPr>
          <w:rFonts w:ascii="Times New Roman" w:hAnsi="Times New Roman" w:cs="Times New Roman"/>
          <w:b/>
          <w:sz w:val="24"/>
          <w:szCs w:val="24"/>
        </w:rPr>
        <w:lastRenderedPageBreak/>
        <w:t>Appendix 5:</w:t>
      </w:r>
      <w:r w:rsidR="001C1DC1">
        <w:rPr>
          <w:rFonts w:ascii="Times New Roman" w:hAnsi="Times New Roman" w:cs="Times New Roman"/>
          <w:b/>
          <w:sz w:val="24"/>
          <w:szCs w:val="24"/>
        </w:rPr>
        <w:t xml:space="preserve"> </w:t>
      </w:r>
      <w:r w:rsidR="00FE10C3">
        <w:rPr>
          <w:rFonts w:ascii="Times New Roman" w:hAnsi="Times New Roman" w:cs="Times New Roman"/>
          <w:b/>
          <w:sz w:val="24"/>
          <w:szCs w:val="24"/>
        </w:rPr>
        <w:t xml:space="preserve">Table </w:t>
      </w:r>
      <w:r>
        <w:rPr>
          <w:rFonts w:ascii="Times New Roman" w:hAnsi="Times New Roman" w:cs="Times New Roman"/>
          <w:b/>
          <w:sz w:val="24"/>
          <w:szCs w:val="24"/>
        </w:rPr>
        <w:t>1.</w:t>
      </w:r>
      <w:r w:rsidR="001C1DC1">
        <w:rPr>
          <w:rFonts w:ascii="Times New Roman" w:hAnsi="Times New Roman" w:cs="Times New Roman"/>
          <w:b/>
          <w:sz w:val="24"/>
          <w:szCs w:val="24"/>
        </w:rPr>
        <w:t xml:space="preserve"> Evidence Table of Studies Relating to WAD Outcomes Other Than Recovery (n=16)</w:t>
      </w:r>
    </w:p>
    <w:tbl>
      <w:tblPr>
        <w:tblStyle w:val="LightList"/>
        <w:tblW w:w="5000" w:type="pct"/>
        <w:tblLook w:val="0000" w:firstRow="0" w:lastRow="0" w:firstColumn="0" w:lastColumn="0" w:noHBand="0" w:noVBand="0"/>
      </w:tblPr>
      <w:tblGrid>
        <w:gridCol w:w="2025"/>
        <w:gridCol w:w="2260"/>
        <w:gridCol w:w="2071"/>
        <w:gridCol w:w="2260"/>
        <w:gridCol w:w="2259"/>
        <w:gridCol w:w="2065"/>
      </w:tblGrid>
      <w:tr w:rsidR="001C1DC1" w:rsidRPr="00C52371" w14:paraId="50C0DF93"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5C608DEA" w14:textId="77777777" w:rsidR="001C1DC1" w:rsidRPr="00C52371" w:rsidRDefault="001C1DC1" w:rsidP="00FE10C3">
            <w:pPr>
              <w:widowControl w:val="0"/>
              <w:autoSpaceDE w:val="0"/>
              <w:autoSpaceDN w:val="0"/>
              <w:adjustRightInd w:val="0"/>
              <w:spacing w:line="240" w:lineRule="auto"/>
              <w:jc w:val="center"/>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Author(s), Year, Phase of Study and Study Design, Location of Study</w:t>
            </w:r>
          </w:p>
        </w:tc>
        <w:tc>
          <w:tcPr>
            <w:tcW w:w="873" w:type="pct"/>
          </w:tcPr>
          <w:p w14:paraId="7F3125DE" w14:textId="77777777" w:rsidR="001C1DC1" w:rsidRPr="00C52371" w:rsidRDefault="001C1DC1" w:rsidP="00FE10C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Setting and Subjects Number (N) Enrolled</w:t>
            </w:r>
          </w:p>
        </w:tc>
        <w:tc>
          <w:tcPr>
            <w:cnfStyle w:val="000010000000" w:firstRow="0" w:lastRow="0" w:firstColumn="0" w:lastColumn="0" w:oddVBand="1" w:evenVBand="0" w:oddHBand="0" w:evenHBand="0" w:firstRowFirstColumn="0" w:firstRowLastColumn="0" w:lastRowFirstColumn="0" w:lastRowLastColumn="0"/>
            <w:tcW w:w="800" w:type="pct"/>
          </w:tcPr>
          <w:p w14:paraId="1B86AA04" w14:textId="77777777" w:rsidR="001C1DC1" w:rsidRPr="00C52371" w:rsidRDefault="001C1DC1" w:rsidP="00FE10C3">
            <w:pPr>
              <w:widowControl w:val="0"/>
              <w:autoSpaceDE w:val="0"/>
              <w:autoSpaceDN w:val="0"/>
              <w:adjustRightInd w:val="0"/>
              <w:spacing w:line="240" w:lineRule="auto"/>
              <w:jc w:val="center"/>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rognostic Factors/ Exposures</w:t>
            </w:r>
          </w:p>
        </w:tc>
        <w:tc>
          <w:tcPr>
            <w:tcW w:w="873" w:type="pct"/>
          </w:tcPr>
          <w:p w14:paraId="18351261" w14:textId="77777777" w:rsidR="001C1DC1" w:rsidRPr="00C52371" w:rsidRDefault="001C1DC1" w:rsidP="00FE10C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Follow-up point(s) and Number (N) Subjects at Follow-up(s)</w:t>
            </w:r>
          </w:p>
        </w:tc>
        <w:tc>
          <w:tcPr>
            <w:cnfStyle w:val="000010000000" w:firstRow="0" w:lastRow="0" w:firstColumn="0" w:lastColumn="0" w:oddVBand="1" w:evenVBand="0" w:oddHBand="0" w:evenHBand="0" w:firstRowFirstColumn="0" w:firstRowLastColumn="0" w:lastRowFirstColumn="0" w:lastRowLastColumn="0"/>
            <w:tcW w:w="873" w:type="pct"/>
          </w:tcPr>
          <w:p w14:paraId="470ECC2F" w14:textId="77777777" w:rsidR="001C1DC1" w:rsidRPr="00C52371" w:rsidRDefault="001C1DC1" w:rsidP="00FE10C3">
            <w:pPr>
              <w:widowControl w:val="0"/>
              <w:autoSpaceDE w:val="0"/>
              <w:autoSpaceDN w:val="0"/>
              <w:adjustRightInd w:val="0"/>
              <w:spacing w:line="240" w:lineRule="auto"/>
              <w:jc w:val="center"/>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Outcomes Assessed</w:t>
            </w:r>
          </w:p>
        </w:tc>
        <w:tc>
          <w:tcPr>
            <w:tcW w:w="798" w:type="pct"/>
          </w:tcPr>
          <w:p w14:paraId="1DBC02B7" w14:textId="77777777" w:rsidR="001C1DC1" w:rsidRPr="00C52371" w:rsidRDefault="001C1DC1" w:rsidP="00FE10C3">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Key Findings</w:t>
            </w:r>
          </w:p>
        </w:tc>
      </w:tr>
      <w:tr w:rsidR="001C1DC1" w:rsidRPr="00C52371" w14:paraId="2346CA71"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124DF3FB" w14:textId="77EBA445" w:rsidR="001C1DC1" w:rsidRPr="003F6A16"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Borenstein et al. 2010</w:t>
            </w:r>
            <w:r w:rsidRPr="003F6A16">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Borenstein&lt;/Author&gt;&lt;Year&gt;2010&lt;/Year&gt;&lt;RecNum&gt;6762&lt;/RecNum&gt;&lt;DisplayText&gt;[5]&lt;/DisplayText&gt;&lt;record&gt;&lt;rec-number&gt;6762&lt;/rec-number&gt;&lt;foreign-keys&gt;&lt;key app="EN" db-id="sv09effrkaw2see02tlpd0t8tvaa2d5ea5p2" timestamp="0"&gt;6762&lt;/key&gt;&lt;/foreign-keys&gt;&lt;ref-type name="Journal Article"&gt;17&lt;/ref-type&gt;&lt;contributors&gt;&lt;authors&gt;&lt;author&gt;Borenstein, P.&lt;/author&gt;&lt;author&gt;Rosenfeld, M.&lt;/author&gt;&lt;author&gt;Gunnarsson, R.&lt;/author&gt;&lt;/authors&gt;&lt;/contributors&gt;&lt;auth-address&gt;The Stroke Unit, Department of Internal Medicine, Sahlgrenska University Hospital/Ostra, Goteborg, Sweden. peter.borenstein@vgregion.se&lt;/auth-address&gt;&lt;titles&gt;&lt;title&gt;Cognitive symptoms, cervical range of motion and pain as prognostic factors after whiplash trauma&lt;/title&gt;&lt;secondary-title&gt;Acta Neurol Scand&lt;/secondary-title&gt;&lt;alt-title&gt;Acta neurologica Scandinavica&lt;/alt-title&gt;&lt;/titles&gt;&lt;pages&gt;278-85&lt;/pages&gt;&lt;volume&gt;122&lt;/volume&gt;&lt;number&gt;4&lt;/number&gt;&lt;edition&gt;2009/12/17&lt;/edition&gt;&lt;keywords&gt;&lt;keyword&gt;Attention&lt;/keyword&gt;&lt;keyword&gt;Cognition Disorders/ diagnosis/etiology/physiopathology&lt;/keyword&gt;&lt;keyword&gt;Disability Evaluation&lt;/keyword&gt;&lt;keyword&gt;Humans&lt;/keyword&gt;&lt;keyword&gt;Logistic Models&lt;/keyword&gt;&lt;keyword&gt;Neck Pain/ diagnosis/etiology/physiopathology&lt;/keyword&gt;&lt;keyword&gt;Prognosis&lt;/keyword&gt;&lt;keyword&gt;Range of Motion, Articular/ physiology&lt;/keyword&gt;&lt;keyword&gt;Sick Leave&lt;/keyword&gt;&lt;keyword&gt;Whiplash Injuries/complications/ diagnosis/ physiopathology&lt;/keyword&gt;&lt;/keywords&gt;&lt;dates&gt;&lt;year&gt;2010&lt;/year&gt;&lt;pub-dates&gt;&lt;date&gt;Oct&lt;/date&gt;&lt;/pub-dates&gt;&lt;/dates&gt;&lt;isbn&gt;1600-0404 (Electronic)&amp;#xD;0001-6314 (Linking)&lt;/isbn&gt;&lt;accession-num&gt;20003080&lt;/accession-num&gt;&lt;urls&gt;&lt;/urls&gt;&lt;electronic-resource-num&gt;10.1111/j.1600-0404.2009.01305.x&lt;/electronic-resource-num&gt;&lt;remote-database-provider&gt;NLM&lt;/remote-database-provider&gt;&lt;language&gt;eng&lt;/language&gt;&lt;/record&gt;&lt;/Cite&gt;&lt;/EndNote&gt;</w:instrText>
            </w:r>
            <w:r w:rsidRPr="003F6A16">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w:t>
            </w:r>
            <w:r w:rsidRPr="003F6A16">
              <w:rPr>
                <w:rFonts w:ascii="Times New Roman" w:eastAsiaTheme="minorEastAsia" w:hAnsi="Times New Roman" w:cs="Times New Roman"/>
                <w:bCs/>
                <w:color w:val="000000"/>
                <w:sz w:val="20"/>
                <w:szCs w:val="20"/>
                <w:lang w:eastAsia="en-CA"/>
              </w:rPr>
              <w:fldChar w:fldCharType="end"/>
            </w:r>
          </w:p>
          <w:p w14:paraId="53959509" w14:textId="77777777" w:rsidR="001C1DC1" w:rsidRPr="003F6A16"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F6A16">
              <w:rPr>
                <w:rFonts w:ascii="Times New Roman" w:eastAsiaTheme="minorEastAsia" w:hAnsi="Times New Roman" w:cs="Times New Roman"/>
                <w:bCs/>
                <w:color w:val="000000"/>
                <w:sz w:val="20"/>
                <w:szCs w:val="20"/>
                <w:lang w:eastAsia="en-CA"/>
              </w:rPr>
              <w:t>Phase I</w:t>
            </w:r>
          </w:p>
          <w:p w14:paraId="2C836498" w14:textId="77777777" w:rsidR="001C1DC1" w:rsidRPr="003F6A16" w:rsidRDefault="001C1DC1" w:rsidP="00FE10C3">
            <w:pPr>
              <w:widowControl w:val="0"/>
              <w:autoSpaceDE w:val="0"/>
              <w:autoSpaceDN w:val="0"/>
              <w:adjustRightInd w:val="0"/>
              <w:rPr>
                <w:rFonts w:ascii="Times New Roman" w:eastAsiaTheme="minorEastAsia" w:hAnsi="Times New Roman" w:cs="Times New Roman"/>
                <w:bCs/>
                <w:color w:val="000000"/>
                <w:sz w:val="20"/>
                <w:szCs w:val="20"/>
                <w:lang w:eastAsia="en-CA"/>
              </w:rPr>
            </w:pPr>
            <w:r w:rsidRPr="003F6A16">
              <w:rPr>
                <w:rFonts w:ascii="Times New Roman" w:eastAsiaTheme="minorEastAsia" w:hAnsi="Times New Roman" w:cs="Times New Roman"/>
                <w:bCs/>
                <w:color w:val="000000"/>
                <w:sz w:val="20"/>
                <w:szCs w:val="20"/>
                <w:lang w:eastAsia="en-CA"/>
              </w:rPr>
              <w:t>Sweden</w:t>
            </w:r>
          </w:p>
          <w:p w14:paraId="47B6EB64" w14:textId="77777777" w:rsidR="001C1DC1" w:rsidRPr="003F6A16"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73" w:type="pct"/>
          </w:tcPr>
          <w:p w14:paraId="4F7142CE" w14:textId="77777777" w:rsidR="001C1DC1" w:rsidRPr="003F6A16"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F6A16">
              <w:rPr>
                <w:rFonts w:ascii="Times New Roman" w:eastAsiaTheme="minorEastAsia" w:hAnsi="Times New Roman" w:cs="Times New Roman"/>
                <w:bCs/>
                <w:color w:val="000000"/>
                <w:sz w:val="20"/>
                <w:szCs w:val="20"/>
                <w:lang w:eastAsia="en-CA"/>
              </w:rPr>
              <w:t>Patients in southwest Sweden (Elfsborg County) with acute WAD seen in primary care units, emergency wards and private clinics; referred for enrollment in an intervention trial; WAD I and II. N=97.</w:t>
            </w:r>
          </w:p>
        </w:tc>
        <w:tc>
          <w:tcPr>
            <w:cnfStyle w:val="000010000000" w:firstRow="0" w:lastRow="0" w:firstColumn="0" w:lastColumn="0" w:oddVBand="1" w:evenVBand="0" w:oddHBand="0" w:evenHBand="0" w:firstRowFirstColumn="0" w:firstRowLastColumn="0" w:lastRowFirstColumn="0" w:lastRowLastColumn="0"/>
            <w:tcW w:w="800" w:type="pct"/>
          </w:tcPr>
          <w:p w14:paraId="471CACC1" w14:textId="77777777" w:rsidR="001C1DC1" w:rsidRPr="003F6A16"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73" w:type="pct"/>
          </w:tcPr>
          <w:p w14:paraId="321C52BD" w14:textId="77777777" w:rsidR="001C1DC1" w:rsidRPr="003F6A16" w:rsidRDefault="001C1DC1" w:rsidP="00FE10C3">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F6A16">
              <w:rPr>
                <w:rFonts w:ascii="Times New Roman" w:eastAsiaTheme="minorEastAsia" w:hAnsi="Times New Roman" w:cs="Times New Roman"/>
                <w:bCs/>
                <w:color w:val="000000"/>
                <w:sz w:val="20"/>
                <w:szCs w:val="20"/>
                <w:lang w:eastAsia="en-CA"/>
              </w:rPr>
              <w:t>Baseline within 96 hours of injury (pre-collision cognitive symptoms assessed at this point). Follow-up at 6 months (n=88) and 3 years (n=71)</w:t>
            </w:r>
          </w:p>
          <w:p w14:paraId="039EE259" w14:textId="77777777" w:rsidR="001C1DC1" w:rsidRPr="003F6A16"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873" w:type="pct"/>
          </w:tcPr>
          <w:p w14:paraId="015E20F7" w14:textId="77777777" w:rsidR="001C1DC1" w:rsidRPr="003F6A16"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3F6A16">
              <w:rPr>
                <w:rFonts w:ascii="Times New Roman" w:eastAsiaTheme="minorEastAsia" w:hAnsi="Times New Roman" w:cs="Times New Roman"/>
                <w:bCs/>
                <w:color w:val="000000"/>
                <w:sz w:val="20"/>
                <w:szCs w:val="20"/>
                <w:lang w:eastAsia="en-CA"/>
              </w:rPr>
              <w:t>Self-reported cognitive symptoms (fatigue, forgetfulness, irritability, excessive emotionality and distractibility; yes/no responses)</w:t>
            </w:r>
          </w:p>
        </w:tc>
        <w:tc>
          <w:tcPr>
            <w:tcW w:w="798" w:type="pct"/>
          </w:tcPr>
          <w:p w14:paraId="132352CA" w14:textId="77777777" w:rsidR="001C1DC1" w:rsidRPr="003F6A16" w:rsidRDefault="001C1DC1" w:rsidP="00FE10C3">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3F6A16">
              <w:rPr>
                <w:rFonts w:ascii="Times New Roman" w:eastAsiaTheme="minorEastAsia" w:hAnsi="Times New Roman" w:cs="Times New Roman"/>
                <w:bCs/>
                <w:color w:val="000000"/>
                <w:sz w:val="20"/>
                <w:szCs w:val="20"/>
                <w:lang w:eastAsia="en-CA"/>
              </w:rPr>
              <w:t>Cognitive symptoms at: pre-crash; within 96 hours; 6 months and 3 years as follows (% reporting symptoms): fatigue (8.6, 42, 31 and 27); forgetfulness (5.4, 13, 24 and 28); easily irritated (8.6, 28, 33 and 27); emotional (13, 33, 24, 18); and distractibility (4.3, 15, 23, 19).</w:t>
            </w:r>
          </w:p>
          <w:p w14:paraId="4D2BC58F" w14:textId="77777777" w:rsidR="001C1DC1" w:rsidRPr="003F6A16"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C52371" w14:paraId="3696F786"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6DD117C8" w14:textId="2FF2C68C"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Carroll et al. 2007</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2]</w:t>
            </w:r>
            <w:r w:rsidRPr="00C52371">
              <w:rPr>
                <w:rFonts w:ascii="Times New Roman" w:eastAsiaTheme="minorEastAsia" w:hAnsi="Times New Roman" w:cs="Times New Roman"/>
                <w:bCs/>
                <w:color w:val="000000"/>
                <w:sz w:val="20"/>
                <w:szCs w:val="20"/>
                <w:lang w:eastAsia="en-CA"/>
              </w:rPr>
              <w:fldChar w:fldCharType="end"/>
            </w:r>
          </w:p>
          <w:p w14:paraId="098A3F7B"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17B213D9"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Canada</w:t>
            </w:r>
          </w:p>
        </w:tc>
        <w:tc>
          <w:tcPr>
            <w:tcW w:w="873" w:type="pct"/>
          </w:tcPr>
          <w:p w14:paraId="25B02E38" w14:textId="77777777" w:rsidR="001C1DC1" w:rsidRPr="00C52371" w:rsidRDefault="001C1DC1" w:rsidP="00FE10C3">
            <w:pPr>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Persons making a personal injury claim or being treated for neck pain after MVC-related injury aged 18 and above; between July 1994 and Dec 1995; excluded those hospitalized for &gt; 2 days; serious associated or unassociated health problem; inability to understand English; injured as </w:t>
            </w:r>
            <w:r w:rsidRPr="00C52371">
              <w:rPr>
                <w:rFonts w:ascii="Times New Roman" w:hAnsi="Times New Roman" w:cs="Times New Roman"/>
                <w:sz w:val="20"/>
                <w:szCs w:val="20"/>
                <w:lang w:val="en-US"/>
              </w:rPr>
              <w:t xml:space="preserve">pedestrian, </w:t>
            </w:r>
            <w:r w:rsidRPr="00C52371">
              <w:rPr>
                <w:rFonts w:ascii="Times New Roman" w:hAnsi="Times New Roman" w:cs="Times New Roman"/>
                <w:sz w:val="20"/>
                <w:szCs w:val="20"/>
                <w:lang w:val="en-US"/>
              </w:rPr>
              <w:lastRenderedPageBreak/>
              <w:t>bicyclist or motorcyclist</w:t>
            </w:r>
            <w:r w:rsidRPr="00C52371">
              <w:rPr>
                <w:rFonts w:ascii="Times New Roman" w:eastAsiaTheme="minorEastAsia" w:hAnsi="Times New Roman" w:cs="Times New Roman"/>
                <w:bCs/>
                <w:color w:val="000000"/>
                <w:sz w:val="20"/>
                <w:szCs w:val="20"/>
                <w:lang w:eastAsia="en-CA"/>
              </w:rPr>
              <w:t>. All injuries: N=8109; 7763 with no self-reported prior jaw pain. WAD: N=7452; 7127 with self-reported prior jaw pain</w:t>
            </w:r>
          </w:p>
        </w:tc>
        <w:tc>
          <w:tcPr>
            <w:cnfStyle w:val="000010000000" w:firstRow="0" w:lastRow="0" w:firstColumn="0" w:lastColumn="0" w:oddVBand="1" w:evenVBand="0" w:oddHBand="0" w:evenHBand="0" w:firstRowFirstColumn="0" w:firstRowLastColumn="0" w:lastRowFirstColumn="0" w:lastRowLastColumn="0"/>
            <w:tcW w:w="800" w:type="pct"/>
          </w:tcPr>
          <w:p w14:paraId="72E9F1A2"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Prognostic factors: WAD vs. non-WAD; prior jaw pain; demographics; prior health; post-crash pain intensity; post-crash symptoms; crash characteristics.</w:t>
            </w:r>
          </w:p>
        </w:tc>
        <w:tc>
          <w:tcPr>
            <w:tcW w:w="873" w:type="pct"/>
          </w:tcPr>
          <w:p w14:paraId="13E7C525"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Follow-up at 6 weeks, 4, 8 and 12 months. Of 1128 WAD participants with incident jaw pain, 497 participated in at least one follow-up. </w:t>
            </w:r>
          </w:p>
        </w:tc>
        <w:tc>
          <w:tcPr>
            <w:cnfStyle w:val="000010000000" w:firstRow="0" w:lastRow="0" w:firstColumn="0" w:lastColumn="0" w:oddVBand="1" w:evenVBand="0" w:oddHBand="0" w:evenHBand="0" w:firstRowFirstColumn="0" w:firstRowLastColumn="0" w:lastRowFirstColumn="0" w:lastRowLastColumn="0"/>
            <w:tcW w:w="873" w:type="pct"/>
          </w:tcPr>
          <w:p w14:paraId="3D82E87E"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Self-reported jaw pain; time to resolution of incident jaw pain.</w:t>
            </w:r>
          </w:p>
        </w:tc>
        <w:tc>
          <w:tcPr>
            <w:tcW w:w="798" w:type="pct"/>
          </w:tcPr>
          <w:p w14:paraId="73CF7DE8" w14:textId="5808FE35" w:rsidR="00380085" w:rsidRDefault="001C1DC1" w:rsidP="00496FA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C52371">
              <w:rPr>
                <w:rFonts w:ascii="Times New Roman" w:hAnsi="Times New Roman" w:cs="Times New Roman"/>
                <w:sz w:val="20"/>
                <w:szCs w:val="20"/>
                <w:lang w:val="en-US"/>
              </w:rPr>
              <w:t>In all injuries with no prior jaw pain, post-crash incidence of jaw pain was 14.9 % (95% CI 14.1</w:t>
            </w:r>
            <w:r w:rsidR="00380085">
              <w:rPr>
                <w:rFonts w:ascii="Times New Roman" w:hAnsi="Times New Roman" w:cs="Times New Roman"/>
                <w:sz w:val="20"/>
                <w:szCs w:val="20"/>
                <w:lang w:val="en-US"/>
              </w:rPr>
              <w:t xml:space="preserve">, </w:t>
            </w:r>
            <w:r w:rsidRPr="00C52371">
              <w:rPr>
                <w:rFonts w:ascii="Times New Roman" w:hAnsi="Times New Roman" w:cs="Times New Roman"/>
                <w:sz w:val="20"/>
                <w:szCs w:val="20"/>
                <w:lang w:val="en-US"/>
              </w:rPr>
              <w:t>15.7). Incidence in women was 17.2% and 11.6% in men. In WAD with no prior jaw pain, incidence was 15.8% (95% CI 15.0</w:t>
            </w:r>
            <w:r w:rsidR="00380085">
              <w:rPr>
                <w:rFonts w:ascii="Times New Roman" w:hAnsi="Times New Roman" w:cs="Times New Roman"/>
                <w:sz w:val="20"/>
                <w:szCs w:val="20"/>
                <w:lang w:val="en-US"/>
              </w:rPr>
              <w:t xml:space="preserve">, </w:t>
            </w:r>
            <w:r w:rsidRPr="00C52371">
              <w:rPr>
                <w:rFonts w:ascii="Times New Roman" w:hAnsi="Times New Roman" w:cs="Times New Roman"/>
                <w:sz w:val="20"/>
                <w:szCs w:val="20"/>
                <w:lang w:val="en-US"/>
              </w:rPr>
              <w:t xml:space="preserve">16.7%); 18.4% in women and 12.4% in men. RR in </w:t>
            </w:r>
            <w:r w:rsidRPr="00C52371">
              <w:rPr>
                <w:rFonts w:ascii="Times New Roman" w:hAnsi="Times New Roman" w:cs="Times New Roman"/>
                <w:sz w:val="20"/>
                <w:szCs w:val="20"/>
                <w:lang w:val="en-US"/>
              </w:rPr>
              <w:lastRenderedPageBreak/>
              <w:t>WAD was 3.36 (95% CI 2.36</w:t>
            </w:r>
            <w:r w:rsidR="00380085">
              <w:rPr>
                <w:rFonts w:ascii="Times New Roman" w:hAnsi="Times New Roman" w:cs="Times New Roman"/>
                <w:sz w:val="20"/>
                <w:szCs w:val="20"/>
                <w:lang w:val="en-US"/>
              </w:rPr>
              <w:t xml:space="preserve">, </w:t>
            </w:r>
            <w:r w:rsidRPr="00C52371">
              <w:rPr>
                <w:rFonts w:ascii="Times New Roman" w:hAnsi="Times New Roman" w:cs="Times New Roman"/>
                <w:sz w:val="20"/>
                <w:szCs w:val="20"/>
                <w:lang w:val="en-US"/>
              </w:rPr>
              <w:t xml:space="preserve">4.78). </w:t>
            </w:r>
          </w:p>
          <w:p w14:paraId="5265F62D" w14:textId="77777777" w:rsidR="00380085" w:rsidRDefault="00380085" w:rsidP="00496FA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p w14:paraId="4FEF94FD" w14:textId="38D15992" w:rsidR="00380085" w:rsidRDefault="001C1DC1" w:rsidP="00496FA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C52371">
              <w:rPr>
                <w:rFonts w:ascii="Times New Roman" w:hAnsi="Times New Roman" w:cs="Times New Roman"/>
                <w:sz w:val="20"/>
                <w:szCs w:val="20"/>
                <w:lang w:val="en-US"/>
              </w:rPr>
              <w:t>Factors associated with incidence jaw pain in WAD were (adjusted ORs and 95% CI presented)</w:t>
            </w:r>
            <w:r w:rsidR="00380085">
              <w:rPr>
                <w:rFonts w:ascii="Times New Roman" w:hAnsi="Times New Roman" w:cs="Times New Roman"/>
                <w:sz w:val="20"/>
                <w:szCs w:val="20"/>
                <w:lang w:val="en-US"/>
              </w:rPr>
              <w:t>:</w:t>
            </w:r>
          </w:p>
          <w:p w14:paraId="621E119F" w14:textId="6DB0FAC0" w:rsidR="001C1DC1" w:rsidRPr="00C52371" w:rsidRDefault="00380085" w:rsidP="00496FA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F</w:t>
            </w:r>
            <w:r w:rsidR="001C1DC1" w:rsidRPr="00C52371">
              <w:rPr>
                <w:rFonts w:ascii="Times New Roman" w:hAnsi="Times New Roman" w:cs="Times New Roman"/>
                <w:sz w:val="20"/>
                <w:szCs w:val="20"/>
                <w:lang w:val="en-US"/>
              </w:rPr>
              <w:t>emale sex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46, 1.25</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70); age over 50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0.65, 0.51</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0.83); hit head in collision</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 xml:space="preserve">(uncertain: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44, 1.17</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 xml:space="preserve">1.76; yes: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38, 1.17</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62); prior bodily discomfort sometimes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26, 1.04</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54); post-crash numbness, tingling in arms, hands,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18, 1.01</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37) dizziness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22, 1.03</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44), nausea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25, 1.07</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47), difficulty swallowing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3.75, 3.10</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4.54), ringing in ears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2.00, 1.70</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2.36), visual difficulties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47, 1.21</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78); % of body in pain (</w:t>
            </w:r>
            <w:r>
              <w:rPr>
                <w:rFonts w:ascii="Times New Roman" w:hAnsi="Times New Roman" w:cs="Times New Roman"/>
                <w:sz w:val="20"/>
                <w:szCs w:val="20"/>
                <w:lang w:val="en-US"/>
              </w:rPr>
              <w:t xml:space="preserve">OR= </w:t>
            </w:r>
            <w:r w:rsidR="001C1DC1" w:rsidRPr="00C52371">
              <w:rPr>
                <w:rFonts w:ascii="Times New Roman" w:hAnsi="Times New Roman" w:cs="Times New Roman"/>
                <w:sz w:val="20"/>
                <w:szCs w:val="20"/>
                <w:lang w:val="en-US"/>
              </w:rPr>
              <w:t>1.0</w:t>
            </w:r>
            <w:r>
              <w:rPr>
                <w:rFonts w:ascii="Times New Roman" w:hAnsi="Times New Roman" w:cs="Times New Roman"/>
                <w:sz w:val="20"/>
                <w:szCs w:val="20"/>
                <w:lang w:val="en-US"/>
              </w:rPr>
              <w:t>2</w:t>
            </w:r>
            <w:r w:rsidR="001C1DC1" w:rsidRPr="00C52371">
              <w:rPr>
                <w:rFonts w:ascii="Times New Roman" w:hAnsi="Times New Roman" w:cs="Times New Roman"/>
                <w:sz w:val="20"/>
                <w:szCs w:val="20"/>
                <w:lang w:val="en-US"/>
              </w:rPr>
              <w:t>, 1.01</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02); neck pain intensity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004, 1.000-1.0</w:t>
            </w:r>
            <w:r>
              <w:rPr>
                <w:rFonts w:ascii="Times New Roman" w:hAnsi="Times New Roman" w:cs="Times New Roman"/>
                <w:sz w:val="20"/>
                <w:szCs w:val="20"/>
                <w:lang w:val="en-US"/>
              </w:rPr>
              <w:t>1</w:t>
            </w:r>
            <w:r w:rsidR="001C1DC1" w:rsidRPr="00C52371">
              <w:rPr>
                <w:rFonts w:ascii="Times New Roman" w:hAnsi="Times New Roman" w:cs="Times New Roman"/>
                <w:sz w:val="20"/>
                <w:szCs w:val="20"/>
                <w:lang w:val="en-US"/>
              </w:rPr>
              <w:t>); headache intensity (</w:t>
            </w:r>
            <w:r>
              <w:rPr>
                <w:rFonts w:ascii="Times New Roman" w:hAnsi="Times New Roman" w:cs="Times New Roman"/>
                <w:sz w:val="20"/>
                <w:szCs w:val="20"/>
                <w:lang w:val="en-US"/>
              </w:rPr>
              <w:t>OR=</w:t>
            </w:r>
            <w:r w:rsidR="001C1DC1" w:rsidRPr="00C52371">
              <w:rPr>
                <w:rFonts w:ascii="Times New Roman" w:hAnsi="Times New Roman" w:cs="Times New Roman"/>
                <w:sz w:val="20"/>
                <w:szCs w:val="20"/>
                <w:lang w:val="en-US"/>
              </w:rPr>
              <w:t>1.</w:t>
            </w:r>
            <w:r w:rsidRPr="00C52371">
              <w:rPr>
                <w:rFonts w:ascii="Times New Roman" w:hAnsi="Times New Roman" w:cs="Times New Roman"/>
                <w:sz w:val="20"/>
                <w:szCs w:val="20"/>
                <w:lang w:val="en-US"/>
              </w:rPr>
              <w:t>0</w:t>
            </w:r>
            <w:r>
              <w:rPr>
                <w:rFonts w:ascii="Times New Roman" w:hAnsi="Times New Roman" w:cs="Times New Roman"/>
                <w:sz w:val="20"/>
                <w:szCs w:val="20"/>
                <w:lang w:val="en-US"/>
              </w:rPr>
              <w:t>1</w:t>
            </w:r>
            <w:r w:rsidR="001C1DC1" w:rsidRPr="00C52371">
              <w:rPr>
                <w:rFonts w:ascii="Times New Roman" w:hAnsi="Times New Roman" w:cs="Times New Roman"/>
                <w:sz w:val="20"/>
                <w:szCs w:val="20"/>
                <w:lang w:val="en-US"/>
              </w:rPr>
              <w:t>, 1.004</w:t>
            </w:r>
            <w:r>
              <w:rPr>
                <w:rFonts w:ascii="Times New Roman" w:hAnsi="Times New Roman" w:cs="Times New Roman"/>
                <w:sz w:val="20"/>
                <w:szCs w:val="20"/>
                <w:lang w:val="en-US"/>
              </w:rPr>
              <w:t xml:space="preserve">, </w:t>
            </w:r>
            <w:r w:rsidR="001C1DC1" w:rsidRPr="00C52371">
              <w:rPr>
                <w:rFonts w:ascii="Times New Roman" w:hAnsi="Times New Roman" w:cs="Times New Roman"/>
                <w:sz w:val="20"/>
                <w:szCs w:val="20"/>
                <w:lang w:val="en-US"/>
              </w:rPr>
              <w:t>1.</w:t>
            </w:r>
            <w:r w:rsidRPr="00C52371">
              <w:rPr>
                <w:rFonts w:ascii="Times New Roman" w:hAnsi="Times New Roman" w:cs="Times New Roman"/>
                <w:sz w:val="20"/>
                <w:szCs w:val="20"/>
                <w:lang w:val="en-US"/>
              </w:rPr>
              <w:t>0</w:t>
            </w:r>
            <w:r>
              <w:rPr>
                <w:rFonts w:ascii="Times New Roman" w:hAnsi="Times New Roman" w:cs="Times New Roman"/>
                <w:sz w:val="20"/>
                <w:szCs w:val="20"/>
                <w:lang w:val="en-US"/>
              </w:rPr>
              <w:t>1</w:t>
            </w:r>
            <w:r w:rsidR="001C1DC1" w:rsidRPr="00C52371">
              <w:rPr>
                <w:rFonts w:ascii="Times New Roman" w:hAnsi="Times New Roman" w:cs="Times New Roman"/>
                <w:sz w:val="20"/>
                <w:szCs w:val="20"/>
                <w:lang w:val="en-US"/>
              </w:rPr>
              <w:t xml:space="preserve">). </w:t>
            </w:r>
          </w:p>
        </w:tc>
      </w:tr>
      <w:tr w:rsidR="001C1DC1" w:rsidRPr="00C52371" w14:paraId="327FF799"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58A2A5B2" w14:textId="7A408EA8"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Carroll et al. 2011</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4]</w:t>
            </w:r>
            <w:r w:rsidRPr="00C52371">
              <w:rPr>
                <w:rFonts w:ascii="Times New Roman" w:eastAsiaTheme="minorEastAsia" w:hAnsi="Times New Roman" w:cs="Times New Roman"/>
                <w:bCs/>
                <w:color w:val="000000"/>
                <w:sz w:val="20"/>
                <w:szCs w:val="20"/>
                <w:lang w:eastAsia="en-CA"/>
              </w:rPr>
              <w:fldChar w:fldCharType="end"/>
            </w:r>
          </w:p>
          <w:p w14:paraId="72BB8B95"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Phase I cohort study</w:t>
            </w:r>
          </w:p>
          <w:p w14:paraId="1FE6BEE1"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Canada</w:t>
            </w:r>
          </w:p>
        </w:tc>
        <w:tc>
          <w:tcPr>
            <w:tcW w:w="873" w:type="pct"/>
          </w:tcPr>
          <w:p w14:paraId="72357901" w14:textId="010E6E9E" w:rsidR="001C1DC1" w:rsidRPr="00C52371" w:rsidRDefault="001C1DC1" w:rsidP="0098703E">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Persons making a personal injury claim or being treated after MVC-</w:t>
            </w:r>
            <w:r w:rsidRPr="00C52371">
              <w:rPr>
                <w:rFonts w:ascii="Times New Roman" w:eastAsiaTheme="minorEastAsia" w:hAnsi="Times New Roman" w:cs="Times New Roman"/>
                <w:bCs/>
                <w:color w:val="000000"/>
                <w:sz w:val="20"/>
                <w:szCs w:val="20"/>
                <w:lang w:eastAsia="en-CA"/>
              </w:rPr>
              <w:lastRenderedPageBreak/>
              <w:t xml:space="preserve">related injury; WAD (neck pain after collision); aged 18 and above; between July 1994 and Dec 1995; excluded those hospitalized for &gt; 2 days; serious associated or unassociated health problem; inability to understand English; injured as </w:t>
            </w:r>
            <w:r w:rsidRPr="00C52371">
              <w:rPr>
                <w:rFonts w:ascii="Times New Roman" w:hAnsi="Times New Roman" w:cs="Times New Roman"/>
                <w:sz w:val="20"/>
                <w:szCs w:val="20"/>
                <w:lang w:val="en-US"/>
              </w:rPr>
              <w:t>pedestrian, bicyclist or Motorcyclist.</w:t>
            </w:r>
            <w:r w:rsidRPr="00C52371">
              <w:rPr>
                <w:rFonts w:ascii="Times New Roman" w:eastAsiaTheme="minorEastAsia" w:hAnsi="Times New Roman" w:cs="Times New Roman"/>
                <w:bCs/>
                <w:color w:val="000000"/>
                <w:sz w:val="20"/>
                <w:szCs w:val="20"/>
                <w:lang w:eastAsia="en-CA"/>
              </w:rPr>
              <w:t xml:space="preserve"> N=7462. Same cohort as Carroll et al. 2007 </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DYXJyb2xsPC9BdXRob3I+PFllYXI+MjAwNzwvWWVhcj48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JmFtcDtyZnRfaWQ9aW5mbzpwbWlk
LzE3MTk3NDA3JmFtcDtyZnQuaXNzbj0wMDAyLTgxNzcmYW1wO3JmdC52b2x1bWU9MTM4JmFtcDty
ZnQuaXNzdWU9MSZhbXA7cmZ0LnNwYWdlPTg2JmFtcDtyZnQucGFnZXM9ODYtOTMmYW1wO3JmdC5k
YXRlPTIwMDcmYW1wO3JmdC5qdGl0bGU9Sm91cm5hbCtvZit0aGUrQW1lcmljYW4rRGVudGFsK0Fz
c29jaWF0aW9uJmFtcDtyZnQuYXRpdGxlPVJlZHVjZWQrb3IrcGFpbmZ1bCtqYXcrbW92ZW1lbnQr
YWZ0ZXIrY29sbGlzaW9uLXJlbGF0ZWQraW5qdXJpZXMlM0ErYStwb3B1bGF0aW9uLWJhc2VkK3N0
dWR5LiZhbXA7cmZ0LmF1bGFzdD1DYXJyb2xs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2]</w:t>
            </w:r>
            <w:r w:rsidRPr="00C52371">
              <w:rPr>
                <w:rFonts w:ascii="Times New Roman" w:eastAsiaTheme="minorEastAsia" w:hAnsi="Times New Roman" w:cs="Times New Roman"/>
                <w:bCs/>
                <w:color w:val="000000"/>
                <w:sz w:val="20"/>
                <w:szCs w:val="20"/>
                <w:lang w:eastAsia="en-CA"/>
              </w:rPr>
              <w:fldChar w:fldCharType="end"/>
            </w:r>
          </w:p>
        </w:tc>
        <w:tc>
          <w:tcPr>
            <w:cnfStyle w:val="000010000000" w:firstRow="0" w:lastRow="0" w:firstColumn="0" w:lastColumn="0" w:oddVBand="1" w:evenVBand="0" w:oddHBand="0" w:evenHBand="0" w:firstRowFirstColumn="0" w:firstRowLastColumn="0" w:lastRowFirstColumn="0" w:lastRowLastColumn="0"/>
            <w:tcW w:w="800" w:type="pct"/>
          </w:tcPr>
          <w:p w14:paraId="08700F35"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rognostic factors: pre-collision depression, anxiety, </w:t>
            </w:r>
            <w:r w:rsidRPr="00C52371">
              <w:rPr>
                <w:rFonts w:ascii="Times New Roman" w:eastAsiaTheme="minorEastAsia" w:hAnsi="Times New Roman" w:cs="Times New Roman"/>
                <w:bCs/>
                <w:color w:val="000000"/>
                <w:sz w:val="20"/>
                <w:szCs w:val="20"/>
                <w:lang w:eastAsia="en-CA"/>
              </w:rPr>
              <w:lastRenderedPageBreak/>
              <w:t>fear, anger and frustration (never/almost never; sometimes; very often; every day); neck pain intensity (100 mm VAS).</w:t>
            </w:r>
          </w:p>
        </w:tc>
        <w:tc>
          <w:tcPr>
            <w:tcW w:w="873" w:type="pct"/>
          </w:tcPr>
          <w:p w14:paraId="4E0410D6"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Follow-up at 6 weeks post-collision. N=2986.</w:t>
            </w:r>
          </w:p>
        </w:tc>
        <w:tc>
          <w:tcPr>
            <w:cnfStyle w:val="000010000000" w:firstRow="0" w:lastRow="0" w:firstColumn="0" w:lastColumn="0" w:oddVBand="1" w:evenVBand="0" w:oddHBand="0" w:evenHBand="0" w:firstRowFirstColumn="0" w:firstRowLastColumn="0" w:lastRowFirstColumn="0" w:lastRowLastColumn="0"/>
            <w:tcW w:w="873" w:type="pct"/>
          </w:tcPr>
          <w:p w14:paraId="0D06BE82"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Pain-related depression, anxiety, fear, anger and frustration (100 mm </w:t>
            </w:r>
            <w:r w:rsidRPr="00C52371">
              <w:rPr>
                <w:rFonts w:ascii="Times New Roman" w:eastAsiaTheme="minorEastAsia" w:hAnsi="Times New Roman" w:cs="Times New Roman"/>
                <w:bCs/>
                <w:color w:val="000000"/>
                <w:sz w:val="20"/>
                <w:szCs w:val="20"/>
                <w:lang w:eastAsia="en-CA"/>
              </w:rPr>
              <w:lastRenderedPageBreak/>
              <w:t>VAS).</w:t>
            </w:r>
          </w:p>
        </w:tc>
        <w:tc>
          <w:tcPr>
            <w:tcW w:w="798" w:type="pct"/>
          </w:tcPr>
          <w:p w14:paraId="56C72FC2"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Each pain-related emotion at 6 weeks was associated with its </w:t>
            </w:r>
            <w:r w:rsidRPr="00C52371">
              <w:rPr>
                <w:rFonts w:ascii="Times New Roman" w:eastAsiaTheme="minorEastAsia" w:hAnsi="Times New Roman" w:cs="Times New Roman"/>
                <w:bCs/>
                <w:color w:val="000000"/>
                <w:sz w:val="20"/>
                <w:szCs w:val="20"/>
                <w:lang w:eastAsia="en-CA"/>
              </w:rPr>
              <w:lastRenderedPageBreak/>
              <w:t>corresponding prior emotion. Mean pain-related emotion intensity for never/every day prior to collision: depression from 30.1/66.9; anxiety 36.1/54.4; fear 31.4/73.8; anger 40.5/70.2; frustration 49.8/82.0. Correlation between baseline neck pain intensity and depression r=0.32; anxiety r=0.37; fear r=0.31; anger r=0.35 and frustration r=0.36.</w:t>
            </w:r>
          </w:p>
        </w:tc>
      </w:tr>
      <w:tr w:rsidR="001C1DC1" w:rsidRPr="00C52371" w14:paraId="6BCDDF01"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724A856A" w14:textId="447E9FB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Casey et al. 2015</w:t>
            </w:r>
            <w:r>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Cite&gt;&lt;Author&gt;Casey&lt;/Author&gt;&lt;Year&gt;2015&lt;/Year&gt;&lt;RecNum&gt;43&lt;/RecNum&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19]</w:t>
            </w:r>
            <w:r>
              <w:rPr>
                <w:rFonts w:ascii="Times New Roman" w:eastAsiaTheme="minorEastAsia" w:hAnsi="Times New Roman" w:cs="Times New Roman"/>
                <w:bCs/>
                <w:color w:val="000000"/>
                <w:sz w:val="20"/>
                <w:szCs w:val="20"/>
                <w:lang w:eastAsia="en-CA"/>
              </w:rPr>
              <w:fldChar w:fldCharType="end"/>
            </w:r>
          </w:p>
          <w:p w14:paraId="2FED35BC"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3A333B73"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Australia</w:t>
            </w:r>
          </w:p>
          <w:p w14:paraId="5A7C6F8F" w14:textId="77777777" w:rsidR="001C1DC1" w:rsidRPr="00C52371"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p>
        </w:tc>
        <w:tc>
          <w:tcPr>
            <w:tcW w:w="873" w:type="pct"/>
          </w:tcPr>
          <w:p w14:paraId="72D0B768"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Traffic-related WAD injury claim for compensation (fault-based insurance system); injury had occurred no longer than 3 months previously; 18 years or older; no concurrent workers compensation claim; did not require the services of an interpreter (n=246).</w:t>
            </w:r>
          </w:p>
          <w:p w14:paraId="4C1917A7"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800" w:type="pct"/>
          </w:tcPr>
          <w:p w14:paraId="79AD39B5" w14:textId="77777777" w:rsidR="001C1DC1" w:rsidRPr="00C52371" w:rsidRDefault="001C1DC1" w:rsidP="00FE10C3">
            <w:pPr>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Age, gender, employment status, type of work, claim status, prior claim, education, language, income, SES (Index of Relative Social Disadvantage),  lawyer involvement, days from injury to questionnaire, BMI, WAD Grade II or III, attended hospital, baseline health (Functional Rating Index), Catastrophizing (PCS; overall, rumination, magnification and helplessness scales); SF-36 (MCS, PCS); </w:t>
            </w:r>
          </w:p>
        </w:tc>
        <w:tc>
          <w:tcPr>
            <w:tcW w:w="873" w:type="pct"/>
          </w:tcPr>
          <w:p w14:paraId="058BBF02" w14:textId="77777777"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12 months (n=212)</w:t>
            </w:r>
          </w:p>
        </w:tc>
        <w:tc>
          <w:tcPr>
            <w:cnfStyle w:val="000010000000" w:firstRow="0" w:lastRow="0" w:firstColumn="0" w:lastColumn="0" w:oddVBand="1" w:evenVBand="0" w:oddHBand="0" w:evenHBand="0" w:firstRowFirstColumn="0" w:firstRowLastColumn="0" w:lastRowFirstColumn="0" w:lastRowLastColumn="0"/>
            <w:tcW w:w="873" w:type="pct"/>
          </w:tcPr>
          <w:p w14:paraId="5D2B52B7" w14:textId="77777777" w:rsidR="001C1DC1" w:rsidRPr="00C52371" w:rsidRDefault="001C1DC1" w:rsidP="00FE10C3">
            <w:pPr>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Lawyer involvement (defined as participant with legal representation)</w:t>
            </w:r>
          </w:p>
        </w:tc>
        <w:tc>
          <w:tcPr>
            <w:tcW w:w="798" w:type="pct"/>
          </w:tcPr>
          <w:p w14:paraId="62113003" w14:textId="558E1790"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52371">
              <w:rPr>
                <w:rFonts w:ascii="Times New Roman" w:eastAsiaTheme="minorEastAsia" w:hAnsi="Times New Roman" w:cs="Times New Roman"/>
                <w:bCs/>
                <w:color w:val="000000"/>
                <w:sz w:val="20"/>
                <w:szCs w:val="20"/>
                <w:lang w:eastAsia="en-CA"/>
              </w:rPr>
              <w:t>Baseline predictors of lawyer involvement at 12 months were: greater dis</w:t>
            </w:r>
            <w:r w:rsidRPr="00C52371">
              <w:rPr>
                <w:rFonts w:ascii="Times New Roman" w:hAnsi="Times New Roman" w:cs="Times New Roman"/>
                <w:sz w:val="20"/>
                <w:szCs w:val="20"/>
              </w:rPr>
              <w:t>ability (OR for each point on FRI score, 1.38, 95%</w:t>
            </w:r>
            <w:r w:rsidR="00380085">
              <w:rPr>
                <w:rFonts w:ascii="Times New Roman" w:hAnsi="Times New Roman" w:cs="Times New Roman"/>
                <w:sz w:val="20"/>
                <w:szCs w:val="20"/>
              </w:rPr>
              <w:t xml:space="preserve"> </w:t>
            </w:r>
            <w:r w:rsidRPr="00C52371">
              <w:rPr>
                <w:rFonts w:ascii="Times New Roman" w:hAnsi="Times New Roman" w:cs="Times New Roman"/>
                <w:sz w:val="20"/>
                <w:szCs w:val="20"/>
              </w:rPr>
              <w:t>CI, 1.13</w:t>
            </w:r>
            <w:r w:rsidR="00380085">
              <w:rPr>
                <w:rFonts w:ascii="Times New Roman" w:hAnsi="Times New Roman" w:cs="Times New Roman"/>
                <w:sz w:val="20"/>
                <w:szCs w:val="20"/>
              </w:rPr>
              <w:t xml:space="preserve">, </w:t>
            </w:r>
            <w:r w:rsidRPr="00C52371">
              <w:rPr>
                <w:rFonts w:ascii="Times New Roman" w:hAnsi="Times New Roman" w:cs="Times New Roman"/>
                <w:sz w:val="20"/>
                <w:szCs w:val="20"/>
              </w:rPr>
              <w:t>1.68); work disability (OR</w:t>
            </w:r>
            <w:r w:rsidR="00380085">
              <w:rPr>
                <w:rFonts w:ascii="Times New Roman" w:hAnsi="Times New Roman" w:cs="Times New Roman"/>
                <w:sz w:val="20"/>
                <w:szCs w:val="20"/>
              </w:rPr>
              <w:t>=</w:t>
            </w:r>
            <w:r w:rsidRPr="00C52371">
              <w:rPr>
                <w:rFonts w:ascii="Times New Roman" w:hAnsi="Times New Roman" w:cs="Times New Roman"/>
                <w:sz w:val="20"/>
                <w:szCs w:val="20"/>
              </w:rPr>
              <w:t>4.93, 95%</w:t>
            </w:r>
            <w:r w:rsidR="00380085">
              <w:rPr>
                <w:rFonts w:ascii="Times New Roman" w:hAnsi="Times New Roman" w:cs="Times New Roman"/>
                <w:sz w:val="20"/>
                <w:szCs w:val="20"/>
              </w:rPr>
              <w:t xml:space="preserve"> </w:t>
            </w:r>
            <w:r w:rsidRPr="00C52371">
              <w:rPr>
                <w:rFonts w:ascii="Times New Roman" w:hAnsi="Times New Roman" w:cs="Times New Roman"/>
                <w:sz w:val="20"/>
                <w:szCs w:val="20"/>
              </w:rPr>
              <w:t>CI 2.00</w:t>
            </w:r>
            <w:r w:rsidR="00755A36">
              <w:rPr>
                <w:rFonts w:ascii="Times New Roman" w:hAnsi="Times New Roman" w:cs="Times New Roman"/>
                <w:sz w:val="20"/>
                <w:szCs w:val="20"/>
              </w:rPr>
              <w:t xml:space="preserve">, </w:t>
            </w:r>
            <w:r w:rsidRPr="00C52371">
              <w:rPr>
                <w:rFonts w:ascii="Times New Roman" w:hAnsi="Times New Roman" w:cs="Times New Roman"/>
                <w:sz w:val="20"/>
                <w:szCs w:val="20"/>
              </w:rPr>
              <w:t>12.17); speaking a language other than English at home (OR</w:t>
            </w:r>
            <w:r w:rsidR="00755A36">
              <w:rPr>
                <w:rFonts w:ascii="Times New Roman" w:hAnsi="Times New Roman" w:cs="Times New Roman"/>
                <w:sz w:val="20"/>
                <w:szCs w:val="20"/>
              </w:rPr>
              <w:t>=</w:t>
            </w:r>
            <w:r w:rsidRPr="00C52371">
              <w:rPr>
                <w:rFonts w:ascii="Times New Roman" w:hAnsi="Times New Roman" w:cs="Times New Roman"/>
                <w:sz w:val="20"/>
                <w:szCs w:val="20"/>
              </w:rPr>
              <w:t>1.12, 95% CI 1.12</w:t>
            </w:r>
            <w:r w:rsidR="00755A36">
              <w:rPr>
                <w:rFonts w:ascii="Times New Roman" w:hAnsi="Times New Roman" w:cs="Times New Roman"/>
                <w:sz w:val="20"/>
                <w:szCs w:val="20"/>
              </w:rPr>
              <w:t xml:space="preserve">, </w:t>
            </w:r>
            <w:r w:rsidRPr="00C52371">
              <w:rPr>
                <w:rFonts w:ascii="Times New Roman" w:hAnsi="Times New Roman" w:cs="Times New Roman"/>
                <w:sz w:val="20"/>
                <w:szCs w:val="20"/>
              </w:rPr>
              <w:t>4.74); having poorer levels of mental health (OR for each point on MCS</w:t>
            </w:r>
            <w:r w:rsidR="00755A36">
              <w:rPr>
                <w:rFonts w:ascii="Times New Roman" w:hAnsi="Times New Roman" w:cs="Times New Roman"/>
                <w:sz w:val="20"/>
                <w:szCs w:val="20"/>
              </w:rPr>
              <w:t xml:space="preserve"> =</w:t>
            </w:r>
            <w:r w:rsidRPr="00C52371">
              <w:rPr>
                <w:rFonts w:ascii="Times New Roman" w:hAnsi="Times New Roman" w:cs="Times New Roman"/>
                <w:sz w:val="20"/>
                <w:szCs w:val="20"/>
              </w:rPr>
              <w:t>0.96, 95% CI 0.94</w:t>
            </w:r>
            <w:r w:rsidR="00755A36">
              <w:rPr>
                <w:rFonts w:ascii="Times New Roman" w:hAnsi="Times New Roman" w:cs="Times New Roman"/>
                <w:sz w:val="20"/>
                <w:szCs w:val="20"/>
              </w:rPr>
              <w:t xml:space="preserve">, </w:t>
            </w:r>
            <w:r w:rsidRPr="00C52371">
              <w:rPr>
                <w:rFonts w:ascii="Times New Roman" w:hAnsi="Times New Roman" w:cs="Times New Roman"/>
                <w:sz w:val="20"/>
                <w:szCs w:val="20"/>
              </w:rPr>
              <w:t xml:space="preserve">1.00) (age, gender, profession, hospital admission, IRSD score, income, PCS, </w:t>
            </w:r>
            <w:r w:rsidRPr="00C52371">
              <w:rPr>
                <w:rFonts w:ascii="Times New Roman" w:hAnsi="Times New Roman" w:cs="Times New Roman"/>
                <w:sz w:val="20"/>
                <w:szCs w:val="20"/>
              </w:rPr>
              <w:lastRenderedPageBreak/>
              <w:t>catastrophization not associated with lawyer involvement).</w:t>
            </w:r>
          </w:p>
          <w:p w14:paraId="486BD4C2" w14:textId="77777777"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C52371" w14:paraId="177CD966"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53F122F9" w14:textId="03A052CC"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Ferrari et al. 2011</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GZXJyYXJpPC9BdXRob3I+PFllYXI+MjAxMTwvWWVhcj48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GZXJyYXJpPC9BdXRob3I+PFllYXI+MjAxMTwvWWVhcj48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25]</w:t>
            </w:r>
            <w:r w:rsidRPr="00C52371">
              <w:rPr>
                <w:rFonts w:ascii="Times New Roman" w:eastAsiaTheme="minorEastAsia" w:hAnsi="Times New Roman" w:cs="Times New Roman"/>
                <w:bCs/>
                <w:color w:val="000000"/>
                <w:sz w:val="20"/>
                <w:szCs w:val="20"/>
                <w:lang w:eastAsia="en-CA"/>
              </w:rPr>
              <w:fldChar w:fldCharType="end"/>
            </w:r>
          </w:p>
          <w:p w14:paraId="64D77CCD"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 cohort study</w:t>
            </w:r>
          </w:p>
          <w:p w14:paraId="39DBB637"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Canada</w:t>
            </w:r>
          </w:p>
        </w:tc>
        <w:tc>
          <w:tcPr>
            <w:tcW w:w="873" w:type="pct"/>
          </w:tcPr>
          <w:p w14:paraId="3CEA2B7B" w14:textId="77777777" w:rsidR="001C1DC1" w:rsidRPr="00C52371" w:rsidRDefault="001C1DC1" w:rsidP="00FE10C3">
            <w:pPr>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Routine referrals to a specialist consultant from GPs at an urban walk in clinic; WAD I-II injured in a motor vehicle; aged &gt; 18; no LOC; presented within 7 days of crash. Excluded if WAD III; objective neurological signs; prior WAD; prior spine pain requiring treatment; admitted to hospital. N=60</w:t>
            </w:r>
          </w:p>
        </w:tc>
        <w:tc>
          <w:tcPr>
            <w:cnfStyle w:val="000010000000" w:firstRow="0" w:lastRow="0" w:firstColumn="0" w:lastColumn="0" w:oddVBand="1" w:evenVBand="0" w:oddHBand="0" w:evenHBand="0" w:firstRowFirstColumn="0" w:firstRowLastColumn="0" w:lastRowFirstColumn="0" w:lastRowLastColumn="0"/>
            <w:tcW w:w="800" w:type="pct"/>
          </w:tcPr>
          <w:p w14:paraId="7E92DCCE"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rognostic factor: coping style (high active/low passive; high active/high passive; low active/high passive; low active/low passive; using the Vanderbilt Pain Management Inventory)</w:t>
            </w:r>
          </w:p>
        </w:tc>
        <w:tc>
          <w:tcPr>
            <w:tcW w:w="873" w:type="pct"/>
          </w:tcPr>
          <w:p w14:paraId="632DC3D8"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Follow-up at 3 weeks either in person or by telephone. (48 in person and 12 by telephone).</w:t>
            </w:r>
          </w:p>
        </w:tc>
        <w:tc>
          <w:tcPr>
            <w:cnfStyle w:val="000010000000" w:firstRow="0" w:lastRow="0" w:firstColumn="0" w:lastColumn="0" w:oddVBand="1" w:evenVBand="0" w:oddHBand="0" w:evenHBand="0" w:firstRowFirstColumn="0" w:firstRowLastColumn="0" w:lastRowFirstColumn="0" w:lastRowLastColumn="0"/>
            <w:tcW w:w="873" w:type="pct"/>
          </w:tcPr>
          <w:p w14:paraId="6DBF1CCB"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Self-reported attendance at an active rehabilitation program; use of prescription medications for the injury</w:t>
            </w:r>
          </w:p>
        </w:tc>
        <w:tc>
          <w:tcPr>
            <w:tcW w:w="798" w:type="pct"/>
          </w:tcPr>
          <w:p w14:paraId="57C08417" w14:textId="0DEBFD4D" w:rsidR="001C1DC1" w:rsidRPr="00C52371" w:rsidRDefault="00755A36"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One quarter (15/60)</w:t>
            </w:r>
            <w:r w:rsidR="001C1DC1" w:rsidRPr="00C52371">
              <w:rPr>
                <w:rFonts w:ascii="Times New Roman" w:eastAsiaTheme="minorEastAsia" w:hAnsi="Times New Roman" w:cs="Times New Roman"/>
                <w:bCs/>
                <w:color w:val="000000"/>
                <w:sz w:val="20"/>
                <w:szCs w:val="20"/>
                <w:lang w:eastAsia="en-CA"/>
              </w:rPr>
              <w:t xml:space="preserve"> were non-compliant with referral to treatment; 29/60 used prescription medications for pain. </w:t>
            </w:r>
          </w:p>
          <w:p w14:paraId="0F985960" w14:textId="4563DDC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Reanalysis of crude findings using high active/low passive as the reference group (theoretically most likely to be compliant and least likely to use prescription meds). For compliance: RR for high active/high passive =0.59, 95% CI 0.39</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 xml:space="preserve">0.92; RR for low active/low passive = 0.95, </w:t>
            </w:r>
            <w:r w:rsidR="00755A36" w:rsidRPr="003E0069">
              <w:rPr>
                <w:rFonts w:ascii="Times New Roman" w:eastAsiaTheme="minorEastAsia" w:hAnsi="Times New Roman" w:cs="Times New Roman"/>
                <w:bCs/>
                <w:color w:val="000000"/>
                <w:sz w:val="20"/>
                <w:szCs w:val="20"/>
                <w:lang w:eastAsia="en-CA"/>
              </w:rPr>
              <w:t xml:space="preserve">95% CI </w:t>
            </w:r>
            <w:r w:rsidRPr="00C52371">
              <w:rPr>
                <w:rFonts w:ascii="Times New Roman" w:eastAsiaTheme="minorEastAsia" w:hAnsi="Times New Roman" w:cs="Times New Roman"/>
                <w:bCs/>
                <w:color w:val="000000"/>
                <w:sz w:val="20"/>
                <w:szCs w:val="20"/>
                <w:lang w:eastAsia="en-CA"/>
              </w:rPr>
              <w:t>0.73</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 xml:space="preserve">1.24; RR for low active/high passive=0.48, </w:t>
            </w:r>
            <w:r w:rsidR="00755A36" w:rsidRPr="003E0069">
              <w:rPr>
                <w:rFonts w:ascii="Times New Roman" w:eastAsiaTheme="minorEastAsia" w:hAnsi="Times New Roman" w:cs="Times New Roman"/>
                <w:bCs/>
                <w:color w:val="000000"/>
                <w:sz w:val="20"/>
                <w:szCs w:val="20"/>
                <w:lang w:eastAsia="en-CA"/>
              </w:rPr>
              <w:t xml:space="preserve">95% CI </w:t>
            </w:r>
            <w:r w:rsidRPr="00C52371">
              <w:rPr>
                <w:rFonts w:ascii="Times New Roman" w:eastAsiaTheme="minorEastAsia" w:hAnsi="Times New Roman" w:cs="Times New Roman"/>
                <w:bCs/>
                <w:color w:val="000000"/>
                <w:sz w:val="20"/>
                <w:szCs w:val="20"/>
                <w:lang w:eastAsia="en-CA"/>
              </w:rPr>
              <w:t>0.28</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 xml:space="preserve">0.81. For medication use: RR for high active/high passive=1.5, </w:t>
            </w:r>
            <w:r w:rsidR="00755A36" w:rsidRPr="003E0069">
              <w:rPr>
                <w:rFonts w:ascii="Times New Roman" w:eastAsiaTheme="minorEastAsia" w:hAnsi="Times New Roman" w:cs="Times New Roman"/>
                <w:bCs/>
                <w:color w:val="000000"/>
                <w:sz w:val="20"/>
                <w:szCs w:val="20"/>
                <w:lang w:eastAsia="en-CA"/>
              </w:rPr>
              <w:t xml:space="preserve">95% CI </w:t>
            </w:r>
            <w:r w:rsidRPr="00C52371">
              <w:rPr>
                <w:rFonts w:ascii="Times New Roman" w:eastAsiaTheme="minorEastAsia" w:hAnsi="Times New Roman" w:cs="Times New Roman"/>
                <w:bCs/>
                <w:color w:val="000000"/>
                <w:sz w:val="20"/>
                <w:szCs w:val="20"/>
                <w:lang w:eastAsia="en-CA"/>
              </w:rPr>
              <w:t>0.64</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 xml:space="preserve">3.5; RR for low active/low passive = 0.33, </w:t>
            </w:r>
            <w:r w:rsidR="00755A36" w:rsidRPr="003E0069">
              <w:rPr>
                <w:rFonts w:ascii="Times New Roman" w:eastAsiaTheme="minorEastAsia" w:hAnsi="Times New Roman" w:cs="Times New Roman"/>
                <w:bCs/>
                <w:color w:val="000000"/>
                <w:sz w:val="20"/>
                <w:szCs w:val="20"/>
                <w:lang w:eastAsia="en-CA"/>
              </w:rPr>
              <w:t xml:space="preserve">95% CI </w:t>
            </w:r>
            <w:r w:rsidRPr="00C52371">
              <w:rPr>
                <w:rFonts w:ascii="Times New Roman" w:eastAsiaTheme="minorEastAsia" w:hAnsi="Times New Roman" w:cs="Times New Roman"/>
                <w:bCs/>
                <w:color w:val="000000"/>
                <w:sz w:val="20"/>
                <w:szCs w:val="20"/>
                <w:lang w:eastAsia="en-CA"/>
              </w:rPr>
              <w:t>0.05</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2.42; RR for low active/high passive=2.67, 1.28</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 xml:space="preserve">5.56. </w:t>
            </w:r>
          </w:p>
          <w:p w14:paraId="62A96461"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C52371" w14:paraId="4FF03E3A"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2BACD0B5" w14:textId="78EF6801"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Jöud et al. 2013</w:t>
            </w:r>
            <w:r w:rsidRPr="00C52371">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Jöud&lt;/Author&gt;&lt;Year&gt;2013&lt;/Year&gt;&lt;RecNum&gt;97&lt;/RecNum&gt;&lt;DisplayText&gt;[32]&lt;/DisplayText&gt;&lt;record&gt;&lt;rec-number&gt;97&lt;/rec-number&gt;&lt;foreign-keys&gt;&lt;key app="EN" db-id="0wazzzvdysf52be095wxrrr052tpr2xww5zt" timestamp="1516129702"&gt;97&lt;/key&gt;&lt;/foreign-keys&gt;&lt;ref-type name="Journal Article"&gt;17&lt;/ref-type&gt;&lt;contributors&gt;&lt;authors&gt;&lt;author&gt;Jöud, A.&lt;/author&gt;&lt;author&gt;Stjerna, J.&lt;/author&gt;&lt;author&gt;Malmstrom, E-M&lt;/author&gt;&lt;author&gt;Westergren, H.&lt;/author&gt;&lt;author&gt;Petersson, I.F.&lt;/author&gt;&lt;author&gt;Englund, M. &lt;/author&gt;&lt;/authors&gt;&lt;/contributors&gt;&lt;titles&gt;&lt;title&gt;Healthcare consultation and sick leave before and after neck injury: a cohort study with matched population-based references&lt;/title&gt;&lt;secondary-title&gt;BMJ Open&lt;/secondary-title&gt;&lt;/titles&gt;&lt;periodical&gt;&lt;full-title&gt;BMJ Open&lt;/full-title&gt;&lt;/periodical&gt;&lt;pages&gt;e003172&lt;/pages&gt;&lt;volume&gt;3&lt;/volume&gt;&lt;dates&gt;&lt;year&gt;2013&lt;/year&gt;&lt;/dates&gt;&lt;urls&gt;&lt;/urls&gt;&lt;/record&gt;&lt;/Cite&gt;&lt;/EndNote&gt;</w:instrText>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32]</w:t>
            </w:r>
            <w:r w:rsidRPr="00C52371">
              <w:rPr>
                <w:rFonts w:ascii="Times New Roman" w:eastAsiaTheme="minorEastAsia" w:hAnsi="Times New Roman" w:cs="Times New Roman"/>
                <w:bCs/>
                <w:color w:val="000000"/>
                <w:sz w:val="20"/>
                <w:szCs w:val="20"/>
                <w:lang w:eastAsia="en-CA"/>
              </w:rPr>
              <w:fldChar w:fldCharType="end"/>
            </w:r>
          </w:p>
          <w:p w14:paraId="1FCF8181"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76A7EBDB"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Sweden</w:t>
            </w:r>
          </w:p>
          <w:p w14:paraId="23102107" w14:textId="77777777" w:rsidR="001C1DC1" w:rsidRPr="00C52371"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p>
        </w:tc>
        <w:tc>
          <w:tcPr>
            <w:tcW w:w="873" w:type="pct"/>
          </w:tcPr>
          <w:p w14:paraId="3CCFD5BF" w14:textId="77777777" w:rsidR="001C1DC1" w:rsidRPr="00C52371" w:rsidRDefault="001C1DC1" w:rsidP="00FE10C3">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atients included in Skåne Healthcare Register; aged 18 or older; coded with neck injury, Whiplash, ICD-10-SE code S13.4*, by a physician in an acute setting (emergency ward, acute non-planned visit to physician in either specialist or primary care) between 2007 and 2008. Excluded those with records of head/neck injury between 1998 and 2007. N=1443. Age, sex and area of residence matched each WAD patient with 4 reference participants randomly selected from the Swedish population N=5772. Reference cohort 2: additionally matched for education. N=5772. Reference 3: additionally required participant to have had at least one healthcare consultation in the same year as the case had neck-injury diagnosis. N=5770</w:t>
            </w:r>
          </w:p>
        </w:tc>
        <w:tc>
          <w:tcPr>
            <w:cnfStyle w:val="000010000000" w:firstRow="0" w:lastRow="0" w:firstColumn="0" w:lastColumn="0" w:oddVBand="1" w:evenVBand="0" w:oddHBand="0" w:evenHBand="0" w:firstRowFirstColumn="0" w:firstRowLastColumn="0" w:lastRowFirstColumn="0" w:lastRowLastColumn="0"/>
            <w:tcW w:w="800" w:type="pct"/>
          </w:tcPr>
          <w:p w14:paraId="0C47CFD0" w14:textId="77777777" w:rsidR="001C1DC1" w:rsidRPr="00C52371"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WAD vs. Reference (control)  population; Pre-injury health care consultations, pre-injury sick days, pre-injury disability pension</w:t>
            </w:r>
          </w:p>
        </w:tc>
        <w:tc>
          <w:tcPr>
            <w:tcW w:w="873" w:type="pct"/>
          </w:tcPr>
          <w:p w14:paraId="39FC26B8" w14:textId="77777777"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6 year study period, 3 years before injury and three years after injury.</w:t>
            </w:r>
          </w:p>
          <w:p w14:paraId="1966379D" w14:textId="77777777"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3 year follow-up: </w:t>
            </w:r>
          </w:p>
          <w:p w14:paraId="0170428D" w14:textId="77777777"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Cases: 45, of which 3.12% died or relocated</w:t>
            </w:r>
          </w:p>
          <w:p w14:paraId="4AB5DDC2" w14:textId="77777777" w:rsidR="001C1DC1" w:rsidRPr="00C52371" w:rsidRDefault="001C1DC1" w:rsidP="00FE10C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Reference (controls) 1: 262, 4.54% died or relocated </w:t>
            </w:r>
          </w:p>
          <w:p w14:paraId="3E0940B5"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873" w:type="pct"/>
          </w:tcPr>
          <w:p w14:paraId="04042DE8" w14:textId="77777777" w:rsidR="001C1DC1" w:rsidRPr="00C52371" w:rsidRDefault="001C1DC1" w:rsidP="00FE10C3">
            <w:pPr>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Healthcare consultations (Skåne Healthcare Register, overall and number to physician and physiotherapist). Categorized into low-frequent (≤ 1 consultation), frequent (2-8 consultations) and high-frequent (≥ 9 consultations).</w:t>
            </w:r>
          </w:p>
          <w:p w14:paraId="2F61E211" w14:textId="77777777" w:rsidR="001C1DC1" w:rsidRPr="00C52371" w:rsidRDefault="001C1DC1" w:rsidP="00FE10C3">
            <w:pPr>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Specific consultations for: </w:t>
            </w:r>
            <w:r w:rsidRPr="00C52371">
              <w:rPr>
                <w:rFonts w:ascii="Times New Roman" w:hAnsi="Times New Roman" w:cs="Times New Roman"/>
                <w:sz w:val="20"/>
                <w:szCs w:val="20"/>
              </w:rPr>
              <w:t>musculoskeletal disorders, headache, dizziness and tinnitus.</w:t>
            </w:r>
          </w:p>
        </w:tc>
        <w:tc>
          <w:tcPr>
            <w:tcW w:w="798" w:type="pct"/>
          </w:tcPr>
          <w:p w14:paraId="592A7646" w14:textId="4C31229E"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Pre-injury health care use predicted post-injury health care use. On average those with WAD had more pre- and post-injury consultations, were more likely to be on disability pension (for musculoskeletal and mental disorders) at the time of injury, to have more sick days both before and after the injury. WAD group was more likely to change from low to high consultation frequency (RR=2.27, </w:t>
            </w:r>
            <w:r w:rsidR="00755A36" w:rsidRPr="00755A36">
              <w:rPr>
                <w:rFonts w:ascii="Times New Roman" w:eastAsiaTheme="minorEastAsia" w:hAnsi="Times New Roman" w:cs="Times New Roman"/>
                <w:bCs/>
                <w:color w:val="000000"/>
                <w:sz w:val="20"/>
                <w:szCs w:val="20"/>
                <w:lang w:eastAsia="en-CA"/>
              </w:rPr>
              <w:t xml:space="preserve">95% CI </w:t>
            </w:r>
            <w:r w:rsidRPr="00C52371">
              <w:rPr>
                <w:rFonts w:ascii="Times New Roman" w:eastAsiaTheme="minorEastAsia" w:hAnsi="Times New Roman" w:cs="Times New Roman"/>
                <w:bCs/>
                <w:color w:val="000000"/>
                <w:sz w:val="20"/>
                <w:szCs w:val="20"/>
                <w:lang w:eastAsia="en-CA"/>
              </w:rPr>
              <w:t>1.63</w:t>
            </w:r>
            <w:r w:rsidR="00755A36">
              <w:rPr>
                <w:rFonts w:ascii="Times New Roman" w:eastAsiaTheme="minorEastAsia" w:hAnsi="Times New Roman" w:cs="Times New Roman"/>
                <w:bCs/>
                <w:color w:val="000000"/>
                <w:sz w:val="20"/>
                <w:szCs w:val="20"/>
                <w:lang w:eastAsia="en-CA"/>
              </w:rPr>
              <w:t xml:space="preserve">, </w:t>
            </w:r>
            <w:r w:rsidRPr="00C52371">
              <w:rPr>
                <w:rFonts w:ascii="Times New Roman" w:eastAsiaTheme="minorEastAsia" w:hAnsi="Times New Roman" w:cs="Times New Roman"/>
                <w:bCs/>
                <w:color w:val="000000"/>
                <w:sz w:val="20"/>
                <w:szCs w:val="20"/>
                <w:lang w:eastAsia="en-CA"/>
              </w:rPr>
              <w:t xml:space="preserve">3.15). Risk attributable to WAD injury for increasing from low or frequent to high frequent consulter was 16% (most of the increase in consultation was to physical therapists). The low to high frequency cases experienced the greatest increase in sick days. </w:t>
            </w:r>
          </w:p>
          <w:p w14:paraId="4D083BF0"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r>
      <w:tr w:rsidR="001C1DC1" w:rsidRPr="00C52371" w14:paraId="0B4BDA90"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4E902151" w14:textId="18985018"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Matsumoto et al. 2013</w:t>
            </w:r>
            <w:r w:rsidRPr="00C52371">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Matsumoto&lt;/Author&gt;&lt;Year&gt;2013&lt;/Year&gt;&lt;RecNum&gt;98&lt;/RecNum&gt;&lt;DisplayText&gt;[42]&lt;/DisplayText&gt;&lt;record&gt;&lt;rec-number&gt;98&lt;/rec-number&gt;&lt;foreign-keys&gt;&lt;key app="EN" db-id="0wazzzvdysf52be095wxrrr052tpr2xww5zt" timestamp="1516129704"&gt;98&lt;/key&gt;&lt;/foreign-keys&gt;&lt;ref-type name="Journal Article"&gt;17&lt;/ref-type&gt;&lt;contributors&gt;&lt;authors&gt;&lt;author&gt;Matsumoto, M.&lt;/author&gt;&lt;author&gt;Ichihara, D.&lt;/author&gt;&lt;author&gt;Okada, E.&lt;/author&gt;&lt;author&gt;Toyama, Y.&lt;/author&gt;&lt;author&gt;Fujiwara, H.&lt;/author&gt;&lt;author&gt;Momoshima, S.&lt;/author&gt;&lt;author&gt;Nishiwaki, Y.&lt;/author&gt;&lt;author&gt;Takahata, T.&lt;/author&gt;&lt;/authors&gt;&lt;/contributors&gt;&lt;titles&gt;&lt;title&gt;Modic changes of the cervical spin in patients with whiplash injury: a prospective 11-year follow-up study&lt;/title&gt;&lt;secondary-title&gt;Injury&lt;/secondary-title&gt;&lt;/titles&gt;&lt;periodical&gt;&lt;full-title&gt;Injury&lt;/full-title&gt;&lt;/periodical&gt;&lt;pages&gt;819-824&lt;/pages&gt;&lt;volume&gt;44&lt;/volume&gt;&lt;dates&gt;&lt;year&gt;2013&lt;/year&gt;&lt;/dates&gt;&lt;urls&gt;&lt;/urls&gt;&lt;/record&gt;&lt;/Cite&gt;&lt;/EndNote&gt;</w:instrText>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2]</w:t>
            </w:r>
            <w:r w:rsidRPr="00C52371">
              <w:rPr>
                <w:rFonts w:ascii="Times New Roman" w:eastAsiaTheme="minorEastAsia" w:hAnsi="Times New Roman" w:cs="Times New Roman"/>
                <w:bCs/>
                <w:color w:val="000000"/>
                <w:sz w:val="20"/>
                <w:szCs w:val="20"/>
                <w:lang w:eastAsia="en-CA"/>
              </w:rPr>
              <w:fldChar w:fldCharType="end"/>
            </w:r>
          </w:p>
          <w:p w14:paraId="0A5B0FFF"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 cohort study</w:t>
            </w:r>
          </w:p>
          <w:p w14:paraId="62816EDE" w14:textId="77777777" w:rsidR="001C1DC1" w:rsidRPr="00C52371" w:rsidRDefault="001C1DC1" w:rsidP="00FE10C3">
            <w:pPr>
              <w:spacing w:line="240" w:lineRule="auto"/>
              <w:rPr>
                <w:rFonts w:ascii="Times New Roman" w:hAnsi="Times New Roman" w:cs="Times New Roman"/>
                <w:sz w:val="20"/>
                <w:szCs w:val="20"/>
              </w:rPr>
            </w:pPr>
            <w:r w:rsidRPr="00C52371">
              <w:rPr>
                <w:rFonts w:ascii="Times New Roman" w:eastAsiaTheme="minorEastAsia" w:hAnsi="Times New Roman" w:cs="Times New Roman"/>
                <w:bCs/>
                <w:color w:val="000000"/>
                <w:sz w:val="20"/>
                <w:szCs w:val="20"/>
                <w:lang w:eastAsia="en-CA"/>
              </w:rPr>
              <w:t>Japan</w:t>
            </w:r>
          </w:p>
        </w:tc>
        <w:tc>
          <w:tcPr>
            <w:tcW w:w="873" w:type="pct"/>
          </w:tcPr>
          <w:p w14:paraId="1A87348F"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Recruited from patients attending hospital after a car crash injury; WAD between 1993 and 1996; seen within 2 weeks of injury; no prior history of cervical spinal disease or trauma; excluded those with fracture/dislocation of cervical spine or other severe injuries. Controls were volunteers recruited 1993-1996, (acquaintances of investigators, medical students, high school students). N=506 with WAD and 497 controls at baseline</w:t>
            </w:r>
          </w:p>
          <w:p w14:paraId="4FF819BB" w14:textId="77777777" w:rsidR="001C1DC1" w:rsidRPr="00C52371"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800" w:type="pct"/>
          </w:tcPr>
          <w:p w14:paraId="7BFFF538" w14:textId="77777777" w:rsidR="001C1DC1" w:rsidRPr="00C52371" w:rsidRDefault="001C1DC1" w:rsidP="00FE10C3">
            <w:pPr>
              <w:spacing w:line="240" w:lineRule="auto"/>
              <w:rPr>
                <w:rFonts w:ascii="Times New Roman" w:hAnsi="Times New Roman" w:cs="Times New Roman"/>
                <w:sz w:val="20"/>
                <w:szCs w:val="20"/>
              </w:rPr>
            </w:pPr>
            <w:r w:rsidRPr="00C52371">
              <w:rPr>
                <w:rFonts w:ascii="Times New Roman" w:eastAsiaTheme="minorEastAsia" w:hAnsi="Times New Roman" w:cs="Times New Roman"/>
                <w:bCs/>
                <w:color w:val="000000"/>
                <w:sz w:val="20"/>
                <w:szCs w:val="20"/>
                <w:lang w:eastAsia="en-CA"/>
              </w:rPr>
              <w:t>Prognostic factors for Modic changes of the cervical spine: whiplash injury, details of collision (vehicle collision points, seat location, extent of damage to the vehicle, seatbelt use) age, gender, regular participation in sports, smoking occupation, BMI, degenerative changes at initial investigation.</w:t>
            </w:r>
          </w:p>
        </w:tc>
        <w:tc>
          <w:tcPr>
            <w:tcW w:w="873" w:type="pct"/>
          </w:tcPr>
          <w:p w14:paraId="256F60D4" w14:textId="77777777" w:rsidR="001C1DC1" w:rsidRPr="00C52371" w:rsidRDefault="001C1DC1" w:rsidP="00FE10C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2371">
              <w:rPr>
                <w:rFonts w:ascii="Times New Roman" w:eastAsiaTheme="minorEastAsia" w:hAnsi="Times New Roman" w:cs="Times New Roman"/>
                <w:bCs/>
                <w:color w:val="000000"/>
                <w:sz w:val="20"/>
                <w:szCs w:val="20"/>
                <w:lang w:eastAsia="en-CA"/>
              </w:rPr>
              <w:t>Follow-up at 10 years. N=133 WAD and 223 controls.</w:t>
            </w:r>
          </w:p>
        </w:tc>
        <w:tc>
          <w:tcPr>
            <w:cnfStyle w:val="000010000000" w:firstRow="0" w:lastRow="0" w:firstColumn="0" w:lastColumn="0" w:oddVBand="1" w:evenVBand="0" w:oddHBand="0" w:evenHBand="0" w:firstRowFirstColumn="0" w:firstRowLastColumn="0" w:lastRowFirstColumn="0" w:lastRowLastColumn="0"/>
            <w:tcW w:w="873" w:type="pct"/>
          </w:tcPr>
          <w:p w14:paraId="3CE265AE" w14:textId="77777777" w:rsidR="001C1DC1" w:rsidRPr="00C52371" w:rsidRDefault="001C1DC1" w:rsidP="00FE10C3">
            <w:pPr>
              <w:spacing w:line="240" w:lineRule="auto"/>
              <w:rPr>
                <w:rFonts w:ascii="Times New Roman" w:hAnsi="Times New Roman" w:cs="Times New Roman"/>
                <w:sz w:val="20"/>
                <w:szCs w:val="20"/>
              </w:rPr>
            </w:pPr>
            <w:r w:rsidRPr="00C52371">
              <w:rPr>
                <w:rFonts w:ascii="Times New Roman" w:eastAsiaTheme="minorEastAsia" w:hAnsi="Times New Roman" w:cs="Times New Roman"/>
                <w:bCs/>
                <w:color w:val="000000"/>
                <w:sz w:val="20"/>
                <w:szCs w:val="20"/>
                <w:lang w:eastAsia="en-CA"/>
              </w:rPr>
              <w:t>Modic changes of cervical spine (none, Type 1, 2 or 3) at C2-3 to C7-T1.</w:t>
            </w:r>
          </w:p>
        </w:tc>
        <w:tc>
          <w:tcPr>
            <w:tcW w:w="798" w:type="pct"/>
          </w:tcPr>
          <w:p w14:paraId="546394AF" w14:textId="37FC6A2A" w:rsidR="001C1DC1" w:rsidRPr="00C52371" w:rsidRDefault="001C1DC1" w:rsidP="00755A36">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2371">
              <w:rPr>
                <w:rFonts w:ascii="Times New Roman" w:eastAsiaTheme="minorEastAsia" w:hAnsi="Times New Roman" w:cs="Times New Roman"/>
                <w:bCs/>
                <w:color w:val="000000"/>
                <w:sz w:val="20"/>
                <w:szCs w:val="20"/>
                <w:lang w:eastAsia="en-CA"/>
              </w:rPr>
              <w:t xml:space="preserve">No difference in modic changes in WAD vs. controls. Age, heavy labour and pre-existing posterior disc protrusion were associated with development of </w:t>
            </w:r>
            <w:r w:rsidR="00755A36">
              <w:rPr>
                <w:rFonts w:ascii="Times New Roman" w:eastAsiaTheme="minorEastAsia" w:hAnsi="Times New Roman" w:cs="Times New Roman"/>
                <w:bCs/>
                <w:color w:val="000000"/>
                <w:sz w:val="20"/>
                <w:szCs w:val="20"/>
                <w:lang w:eastAsia="en-CA"/>
              </w:rPr>
              <w:t>m</w:t>
            </w:r>
            <w:r w:rsidR="00755A36" w:rsidRPr="00C52371">
              <w:rPr>
                <w:rFonts w:ascii="Times New Roman" w:eastAsiaTheme="minorEastAsia" w:hAnsi="Times New Roman" w:cs="Times New Roman"/>
                <w:bCs/>
                <w:color w:val="000000"/>
                <w:sz w:val="20"/>
                <w:szCs w:val="20"/>
                <w:lang w:eastAsia="en-CA"/>
              </w:rPr>
              <w:t xml:space="preserve">odic </w:t>
            </w:r>
            <w:r w:rsidRPr="00C52371">
              <w:rPr>
                <w:rFonts w:ascii="Times New Roman" w:eastAsiaTheme="minorEastAsia" w:hAnsi="Times New Roman" w:cs="Times New Roman"/>
                <w:bCs/>
                <w:color w:val="000000"/>
                <w:sz w:val="20"/>
                <w:szCs w:val="20"/>
                <w:lang w:eastAsia="en-CA"/>
              </w:rPr>
              <w:t xml:space="preserve">changes of cervical spine. </w:t>
            </w:r>
          </w:p>
        </w:tc>
      </w:tr>
      <w:tr w:rsidR="001C1DC1" w:rsidRPr="00C52371" w14:paraId="02429F6E"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780C89BF" w14:textId="63E94A66"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McLean et al., 2014</w:t>
            </w:r>
            <w:r w:rsidRPr="00C52371">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3]</w:t>
            </w:r>
            <w:r w:rsidRPr="00C52371">
              <w:rPr>
                <w:rFonts w:ascii="Times New Roman" w:eastAsiaTheme="minorEastAsia" w:hAnsi="Times New Roman" w:cs="Times New Roman"/>
                <w:bCs/>
                <w:color w:val="000000"/>
                <w:sz w:val="20"/>
                <w:szCs w:val="20"/>
                <w:lang w:eastAsia="en-CA"/>
              </w:rPr>
              <w:fldChar w:fldCharType="end"/>
            </w:r>
          </w:p>
          <w:p w14:paraId="140D5083"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5DD66943"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USA</w:t>
            </w:r>
          </w:p>
        </w:tc>
        <w:tc>
          <w:tcPr>
            <w:tcW w:w="873" w:type="pct"/>
          </w:tcPr>
          <w:p w14:paraId="0591079C"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Patients presenting with WAD within 24 hours of MVC, to one of 8 EDs in 4 no-fault states; February 2009-October 2011, aged 18-65; unlikely to require hospitalization; non-Hispanic whites. Excluded those with fractures other than phalangeal, have &gt; 4 lacerations requiring sutures or single laceration &gt; 20 cm, intracranial or spinal injuries. N=948 at </w:t>
            </w:r>
            <w:r w:rsidRPr="00C52371">
              <w:rPr>
                <w:rFonts w:ascii="Times New Roman" w:eastAsiaTheme="minorEastAsia" w:hAnsi="Times New Roman" w:cs="Times New Roman"/>
                <w:bCs/>
                <w:color w:val="000000"/>
                <w:sz w:val="20"/>
                <w:szCs w:val="20"/>
                <w:lang w:eastAsia="en-CA"/>
              </w:rPr>
              <w:lastRenderedPageBreak/>
              <w:t>baseline and 859 at follow-up.</w:t>
            </w:r>
          </w:p>
        </w:tc>
        <w:tc>
          <w:tcPr>
            <w:cnfStyle w:val="000010000000" w:firstRow="0" w:lastRow="0" w:firstColumn="0" w:lastColumn="0" w:oddVBand="1" w:evenVBand="0" w:oddHBand="0" w:evenHBand="0" w:firstRowFirstColumn="0" w:firstRowLastColumn="0" w:lastRowFirstColumn="0" w:lastRowLastColumn="0"/>
            <w:tcW w:w="800" w:type="pct"/>
          </w:tcPr>
          <w:p w14:paraId="27DD9E1A" w14:textId="77777777" w:rsidR="001C1DC1" w:rsidRPr="00C52371"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Age, gender, income, height, weight, education, employment status, smoking status, health insurance coverage, collision characteristics (seat belt, air bag, location in vehicle, vehicle speed, direction of impact, extent of vehicle damage), perceived fault for collision, prior pain, pain at presentation, pain extent, pain </w:t>
            </w:r>
            <w:r w:rsidRPr="00C52371">
              <w:rPr>
                <w:rFonts w:ascii="Times New Roman" w:eastAsiaTheme="minorEastAsia" w:hAnsi="Times New Roman" w:cs="Times New Roman"/>
                <w:bCs/>
                <w:color w:val="000000"/>
                <w:sz w:val="20"/>
                <w:szCs w:val="20"/>
                <w:lang w:eastAsia="en-CA"/>
              </w:rPr>
              <w:lastRenderedPageBreak/>
              <w:t>catastrophizing (PCS), distress, dissociation, depressive symptoms, physical and mental health status, generalized optimism, trait and state anxiety, confidence (expectations) in recovery, symptoms, litigation status.</w:t>
            </w:r>
          </w:p>
        </w:tc>
        <w:tc>
          <w:tcPr>
            <w:tcW w:w="873" w:type="pct"/>
          </w:tcPr>
          <w:p w14:paraId="7C070849"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Follow-up at 6 weeks</w:t>
            </w:r>
          </w:p>
        </w:tc>
        <w:tc>
          <w:tcPr>
            <w:cnfStyle w:val="000010000000" w:firstRow="0" w:lastRow="0" w:firstColumn="0" w:lastColumn="0" w:oddVBand="1" w:evenVBand="0" w:oddHBand="0" w:evenHBand="0" w:firstRowFirstColumn="0" w:firstRowLastColumn="0" w:lastRowFirstColumn="0" w:lastRowLastColumn="0"/>
            <w:tcW w:w="873" w:type="pct"/>
          </w:tcPr>
          <w:p w14:paraId="34D5C53E" w14:textId="77777777" w:rsidR="001C1DC1" w:rsidRPr="00C52371"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Widespread pain (≥ 7 body regions of pain)</w:t>
            </w:r>
          </w:p>
        </w:tc>
        <w:tc>
          <w:tcPr>
            <w:tcW w:w="798" w:type="pct"/>
          </w:tcPr>
          <w:p w14:paraId="07FCA495" w14:textId="77777777" w:rsidR="001C1DC1" w:rsidRPr="00C52371" w:rsidRDefault="001C1DC1" w:rsidP="00FE10C3">
            <w:pPr>
              <w:widowControl w:val="0"/>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According to the Lasso analysis, in litigants, prior neck pain, prior widespread pain, widespread pain in the ED, rear-end collision and not having health insurance predicted widespread pain. In non-litigants, severe neck pain in ED, widespread pain in ED, expectation that it will take longer to recover and high pain catastrophizing </w:t>
            </w:r>
            <w:r w:rsidRPr="00C52371">
              <w:rPr>
                <w:rFonts w:ascii="Times New Roman" w:eastAsiaTheme="minorEastAsia" w:hAnsi="Times New Roman" w:cs="Times New Roman"/>
                <w:bCs/>
                <w:color w:val="000000"/>
                <w:sz w:val="20"/>
                <w:szCs w:val="20"/>
                <w:lang w:eastAsia="en-CA"/>
              </w:rPr>
              <w:lastRenderedPageBreak/>
              <w:t>predicted widespread pain at 6 weeks.</w:t>
            </w:r>
          </w:p>
        </w:tc>
      </w:tr>
      <w:tr w:rsidR="001C1DC1" w:rsidRPr="00C52371" w14:paraId="7A9D8305"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50EAF462" w14:textId="144EF5BB"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Nederhand et al. 2006</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45]</w:t>
            </w:r>
            <w:r w:rsidRPr="00C52371">
              <w:rPr>
                <w:rFonts w:ascii="Times New Roman" w:eastAsiaTheme="minorEastAsia" w:hAnsi="Times New Roman" w:cs="Times New Roman"/>
                <w:bCs/>
                <w:color w:val="000000"/>
                <w:sz w:val="20"/>
                <w:szCs w:val="20"/>
                <w:lang w:eastAsia="en-CA"/>
              </w:rPr>
              <w:fldChar w:fldCharType="end"/>
            </w:r>
          </w:p>
          <w:p w14:paraId="60AE40FF"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18006EF9"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The Netherlands</w:t>
            </w:r>
          </w:p>
        </w:tc>
        <w:tc>
          <w:tcPr>
            <w:tcW w:w="873" w:type="pct"/>
          </w:tcPr>
          <w:p w14:paraId="63AE155B"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atients admitted to ER of a Dutch general hospital after MVC; July 1999-December 2001; aged 18-70; pain in neck or head starting within 48 hours of a collision; WAD grade 1 or 2; excluded those with concussion, amnesia; serious injuries or neurological signs. N=100 (from Nederhand 2003</w:t>
            </w:r>
            <w:r>
              <w:rPr>
                <w:rFonts w:ascii="Times New Roman" w:eastAsiaTheme="minorEastAsia" w:hAnsi="Times New Roman" w:cs="Times New Roman"/>
                <w:bCs/>
                <w:color w:val="000000"/>
                <w:sz w:val="20"/>
                <w:szCs w:val="20"/>
                <w:lang w:eastAsia="en-CA"/>
              </w:rPr>
              <w:t>, included in NPTF</w:t>
            </w:r>
            <w:r w:rsidRPr="00C52371">
              <w:rPr>
                <w:rFonts w:ascii="Times New Roman" w:eastAsiaTheme="minorEastAsia" w:hAnsi="Times New Roman" w:cs="Times New Roman"/>
                <w:bCs/>
                <w:color w:val="000000"/>
                <w:sz w:val="20"/>
                <w:szCs w:val="20"/>
                <w:lang w:eastAsia="en-CA"/>
              </w:rPr>
              <w:t xml:space="preserve">) </w:t>
            </w:r>
          </w:p>
        </w:tc>
        <w:tc>
          <w:tcPr>
            <w:cnfStyle w:val="000010000000" w:firstRow="0" w:lastRow="0" w:firstColumn="0" w:lastColumn="0" w:oddVBand="1" w:evenVBand="0" w:oddHBand="0" w:evenHBand="0" w:firstRowFirstColumn="0" w:firstRowLastColumn="0" w:lastRowFirstColumn="0" w:lastRowLastColumn="0"/>
            <w:tcW w:w="800" w:type="pct"/>
          </w:tcPr>
          <w:p w14:paraId="2876282A"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rognostic factors measured at 1 week: Tampa Scale of Kinesophobia (TSK) BMI; Neck Disability Index (NDI, scored as 0-50); pain intensity (VAS 100 mm)</w:t>
            </w:r>
          </w:p>
        </w:tc>
        <w:tc>
          <w:tcPr>
            <w:tcW w:w="873" w:type="pct"/>
          </w:tcPr>
          <w:p w14:paraId="57EFA082"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Follow-up at 4, 8, 12 and 24 weeks post MVC. Follow-up until recovered (0=NDI ≤ 5; 1=NDI &gt; 5). N=92. </w:t>
            </w:r>
          </w:p>
        </w:tc>
        <w:tc>
          <w:tcPr>
            <w:cnfStyle w:val="000010000000" w:firstRow="0" w:lastRow="0" w:firstColumn="0" w:lastColumn="0" w:oddVBand="1" w:evenVBand="0" w:oddHBand="0" w:evenHBand="0" w:firstRowFirstColumn="0" w:firstRowLastColumn="0" w:lastRowFirstColumn="0" w:lastRowLastColumn="0"/>
            <w:tcW w:w="873" w:type="pct"/>
          </w:tcPr>
          <w:p w14:paraId="1EED7F7C"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Muscle activity (EMG) of trapezius muscle.</w:t>
            </w:r>
          </w:p>
        </w:tc>
        <w:tc>
          <w:tcPr>
            <w:tcW w:w="798" w:type="pct"/>
          </w:tcPr>
          <w:p w14:paraId="18406CE0"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At any follow-up point, pain and fear of movement were both associated with level of muscle activation. Higher levels of pain intensity result in stronger effect of fear of movement on decreased muscle activity</w:t>
            </w:r>
          </w:p>
        </w:tc>
      </w:tr>
      <w:tr w:rsidR="001C1DC1" w:rsidRPr="00C52371" w14:paraId="235B85D5"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07B8591F" w14:textId="4259E563"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Phillips et al. 2010</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QaGlsbGlwczwvQXV0aG9yPjxZZWFyPjIwMTA8L1llYXI+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5NDUtNTY8L3BhZ2VzPjx2b2x1bWU+MTk8L3ZvbHVtZT48bnVtYmVyPjY8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yNzYt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QaGlsbGlwczwvQXV0aG9yPjxZZWFyPjIwMTA8L1llYXI+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5NDUtNTY8L3BhZ2VzPjx2b2x1bWU+MTk8L3ZvbHVtZT48bnVtYmVyPjY8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yNzYt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2]</w:t>
            </w:r>
            <w:r w:rsidRPr="00C52371">
              <w:rPr>
                <w:rFonts w:ascii="Times New Roman" w:eastAsiaTheme="minorEastAsia" w:hAnsi="Times New Roman" w:cs="Times New Roman"/>
                <w:bCs/>
                <w:color w:val="000000"/>
                <w:sz w:val="20"/>
                <w:szCs w:val="20"/>
                <w:lang w:eastAsia="en-CA"/>
              </w:rPr>
              <w:fldChar w:fldCharType="end"/>
            </w:r>
          </w:p>
          <w:p w14:paraId="463FA8F1"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1341059D"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Canada</w:t>
            </w:r>
          </w:p>
        </w:tc>
        <w:tc>
          <w:tcPr>
            <w:tcW w:w="873" w:type="pct"/>
          </w:tcPr>
          <w:p w14:paraId="40810644"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Population-based sample of persons claiming for or being treated for a MVC-related injury; WAD; aged 18 or older; injury between Dec 1, 1997 and Nov 30, 1999; Exclusions were &gt; 2 days in hospital; serious associated or unassociated health condition; inability to understand English; N=5845 met inclusion </w:t>
            </w:r>
            <w:r w:rsidRPr="00C52371">
              <w:rPr>
                <w:rFonts w:ascii="Times New Roman" w:eastAsiaTheme="minorEastAsia" w:hAnsi="Times New Roman" w:cs="Times New Roman"/>
                <w:bCs/>
                <w:color w:val="000000"/>
                <w:sz w:val="20"/>
                <w:szCs w:val="20"/>
                <w:lang w:eastAsia="en-CA"/>
              </w:rPr>
              <w:lastRenderedPageBreak/>
              <w:t>criteria and completed baseline depression questionnaire.</w:t>
            </w:r>
          </w:p>
        </w:tc>
        <w:tc>
          <w:tcPr>
            <w:cnfStyle w:val="000010000000" w:firstRow="0" w:lastRow="0" w:firstColumn="0" w:lastColumn="0" w:oddVBand="1" w:evenVBand="0" w:oddHBand="0" w:evenHBand="0" w:firstRowFirstColumn="0" w:firstRowLastColumn="0" w:lastRowFirstColumn="0" w:lastRowLastColumn="0"/>
            <w:tcW w:w="800" w:type="pct"/>
          </w:tcPr>
          <w:p w14:paraId="30DA3B51"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rognostic factors: demographic and socioeconomic characteristics (gender, age, marital status, income, education); prior health factors (general health, comorbid health conditions including prior mental health); crash-related factors (position in vehicle, direction of impact, </w:t>
            </w:r>
            <w:r w:rsidRPr="00C52371">
              <w:rPr>
                <w:rFonts w:ascii="Times New Roman" w:eastAsiaTheme="minorEastAsia" w:hAnsi="Times New Roman" w:cs="Times New Roman"/>
                <w:bCs/>
                <w:color w:val="000000"/>
                <w:sz w:val="20"/>
                <w:szCs w:val="20"/>
                <w:lang w:eastAsia="en-CA"/>
              </w:rPr>
              <w:lastRenderedPageBreak/>
              <w:t>whether head was struck in crash, fractures); post-crash pain symptoms (% of body in pain, pain intensity on 11-point NRS, numbness, tingling or pain in arms/hands or legs/feet, dizziness, memory problems, concentration problems, irritability, vision problems, sleep problems, fatigue, anxiety, painful or reduced neck movement sore jaw)</w:t>
            </w:r>
          </w:p>
        </w:tc>
        <w:tc>
          <w:tcPr>
            <w:tcW w:w="873" w:type="pct"/>
          </w:tcPr>
          <w:p w14:paraId="3F225962"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Follow-up: 6 weeks, 3, 6, 9 and 12 months. For course of depression analyses, only those responding at all follow-ups were included. N=3452</w:t>
            </w:r>
          </w:p>
        </w:tc>
        <w:tc>
          <w:tcPr>
            <w:cnfStyle w:val="000010000000" w:firstRow="0" w:lastRow="0" w:firstColumn="0" w:lastColumn="0" w:oddVBand="1" w:evenVBand="0" w:oddHBand="0" w:evenHBand="0" w:firstRowFirstColumn="0" w:firstRowLastColumn="0" w:lastRowFirstColumn="0" w:lastRowLastColumn="0"/>
            <w:tcW w:w="873" w:type="pct"/>
          </w:tcPr>
          <w:p w14:paraId="23CBDEF8"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Depression (CES-D ≥ 16 at baseline); course of depression (never depressed, depression which resolved, recurrent depression, persistent depression, later onset depression)</w:t>
            </w:r>
          </w:p>
        </w:tc>
        <w:tc>
          <w:tcPr>
            <w:tcW w:w="798" w:type="pct"/>
          </w:tcPr>
          <w:p w14:paraId="5F3585D1" w14:textId="6BC7B167" w:rsidR="001C1DC1" w:rsidRPr="00C52371" w:rsidRDefault="00755A36" w:rsidP="006B119E">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At baseline, </w:t>
            </w:r>
            <w:r w:rsidR="001C1DC1" w:rsidRPr="00C52371">
              <w:rPr>
                <w:rFonts w:ascii="Times New Roman" w:eastAsiaTheme="minorEastAsia" w:hAnsi="Times New Roman" w:cs="Times New Roman"/>
                <w:bCs/>
                <w:color w:val="000000"/>
                <w:sz w:val="20"/>
                <w:szCs w:val="20"/>
                <w:lang w:eastAsia="en-CA"/>
              </w:rPr>
              <w:t xml:space="preserve">44.9% had depressive symptomatology (median 11 days post-crash). Course of depression: never depressed – 48.3%; initial depression with resolution – 25.9%; recurrent depression – 10.0%; persistent depression – 4.7%; onset of depression at some point during </w:t>
            </w:r>
            <w:r w:rsidR="001C1DC1" w:rsidRPr="00C52371">
              <w:rPr>
                <w:rFonts w:ascii="Times New Roman" w:eastAsiaTheme="minorEastAsia" w:hAnsi="Times New Roman" w:cs="Times New Roman"/>
                <w:bCs/>
                <w:color w:val="000000"/>
                <w:sz w:val="20"/>
                <w:szCs w:val="20"/>
                <w:lang w:eastAsia="en-CA"/>
              </w:rPr>
              <w:lastRenderedPageBreak/>
              <w:t>follow-up – 11.2%. Key baseline factors associated with course of depression (partial findings only reported here; never depressed was reference category): neck pain intensity – for resolved course OR=1.16 (95% CI 1.10</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22); recurrent OR=1.24, 95% CI 1.15</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33; persistent OR=1.30, 95% CI 1.17</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45; late onset OR=1.08, 95% CI 1.02</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15. Dizziness – for resolved course OR=1.92, 95% CI 1.57</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2.35; recurrent OR=1.63, 95% CI 1.23</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2.17; persistent OR=3.65, 95% CI 2.37</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5.61; late onset OR=1.31, 95% CI 1.01</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72. Prior severe mental health problems – for resolved OR=3.38, 95% CI 1.54</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7.42; recurrent OR=6.26, 95% CI 2.67</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4.69; persistent OR=16.78, 95% CI 6.73</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41.83; late onset OR=2.11, 95% CI 0.78</w:t>
            </w:r>
            <w:r w:rsidR="006B119E">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5.70 n.s.)</w:t>
            </w:r>
          </w:p>
        </w:tc>
      </w:tr>
      <w:tr w:rsidR="001C1DC1" w:rsidRPr="00C52371" w14:paraId="7A2CFD69"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092A0D3B" w14:textId="6A28916C" w:rsidR="001C1DC1" w:rsidRPr="00C52371" w:rsidRDefault="001C1DC1" w:rsidP="00FE10C3">
            <w:pPr>
              <w:widowControl w:val="0"/>
              <w:autoSpaceDE w:val="0"/>
              <w:autoSpaceDN w:val="0"/>
              <w:adjustRightInd w:val="0"/>
              <w:spacing w:after="0"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Salé et al., 2007</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TYWxlPC9BdXRob3I+PFllYXI+MjAwNzwvWWVhcj48UmVj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zY3MDg3NSZhbXA7cmZ0Lmlz
c249MDAwMi04MTc3JmFtcDtyZnQudm9sdW1lPTEzOCZhbXA7cmZ0Lmlzc3VlPTgmYW1wO3JmdC5z
cGFnZT0xMDg0JmFtcDtyZnQucGFnZXM9MTA4NC05MSZhbXA7cmZ0LmRhdGU9MjAwNyZhbXA7cmZ0
Lmp0aXRsZT1Kb3VybmFsK29mK3RoZStBbWVyaWNhbitEZW50YWwrQXNzb2NpYXRpb24mYW1wO3Jm
dC5hdGl0bGU9RGVsYXllZCt0ZW1wb3JvbWFuZGlidWxhcitqb2ludCtwYWluK2FuZCtkeXNmdW5j
dGlvbitpbmR1Y2VkK2J5K3doaXBsYXNoK3RyYXVtYSUzQSthK2NvbnRyb2xsZWQrcHJvc3BlY3Rp
dmUrc3R1ZHkuJmFtcDtyZnQuYXVsYXN0PVNhbG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YWxlPC9BdXRob3I+PFllYXI+MjAwNzwvWWVhcj48UmVj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zY3MDg3NSZhbXA7cmZ0Lmlz
c249MDAwMi04MTc3JmFtcDtyZnQudm9sdW1lPTEzOCZhbXA7cmZ0Lmlzc3VlPTgmYW1wO3JmdC5z
cGFnZT0xMDg0JmFtcDtyZnQucGFnZXM9MTA4NC05MSZhbXA7cmZ0LmRhdGU9MjAwNyZhbXA7cmZ0
Lmp0aXRsZT1Kb3VybmFsK29mK3RoZStBbWVyaWNhbitEZW50YWwrQXNzb2NpYXRpb24mYW1wO3Jm
dC5hdGl0bGU9RGVsYXllZCt0ZW1wb3JvbWFuZGlidWxhcitqb2ludCtwYWluK2FuZCtkeXNmdW5j
dGlvbitpbmR1Y2VkK2J5K3doaXBsYXNoK3RyYXVtYSUzQSthK2NvbnRyb2xsZWQrcHJvc3BlY3Rp
dmUrc3R1ZHkuJmFtcDtyZnQuYXVsYXN0PVNhbG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8]</w:t>
            </w:r>
            <w:r w:rsidRPr="00C52371">
              <w:rPr>
                <w:rFonts w:ascii="Times New Roman" w:eastAsiaTheme="minorEastAsia" w:hAnsi="Times New Roman" w:cs="Times New Roman"/>
                <w:bCs/>
                <w:color w:val="000000"/>
                <w:sz w:val="20"/>
                <w:szCs w:val="20"/>
                <w:lang w:eastAsia="en-CA"/>
              </w:rPr>
              <w:fldChar w:fldCharType="end"/>
            </w:r>
          </w:p>
          <w:p w14:paraId="2D4A4389" w14:textId="68C50D62"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Salé et al., 2014</w:t>
            </w:r>
            <w:r w:rsidRPr="00C52371">
              <w:rPr>
                <w:rFonts w:ascii="Times New Roman" w:eastAsiaTheme="minorEastAsia" w:hAnsi="Times New Roman" w:cs="Times New Roman"/>
                <w:bCs/>
                <w:color w:val="000000"/>
                <w:sz w:val="20"/>
                <w:szCs w:val="20"/>
                <w:lang w:eastAsia="en-CA"/>
              </w:rPr>
              <w:fldChar w:fldCharType="begin"/>
            </w:r>
            <w:r w:rsidR="0098703E">
              <w:rPr>
                <w:rFonts w:ascii="Times New Roman" w:eastAsiaTheme="minorEastAsia" w:hAnsi="Times New Roman" w:cs="Times New Roman"/>
                <w:bCs/>
                <w:color w:val="000000"/>
                <w:sz w:val="20"/>
                <w:szCs w:val="20"/>
                <w:lang w:eastAsia="en-CA"/>
              </w:rPr>
              <w:instrText xml:space="preserve"> ADDIN EN.CITE &lt;EndNote&gt;&lt;Cite&gt;&lt;Author&gt;Sale&lt;/Author&gt;&lt;Year&gt;2014&lt;/Year&gt;&lt;RecNum&gt;94&lt;/RecNum&gt;&lt;DisplayText&gt;[57]&lt;/DisplayText&gt;&lt;record&gt;&lt;rec-number&gt;94&lt;/rec-number&gt;&lt;foreign-keys&gt;&lt;key app="EN" db-id="0wazzzvdysf52be095wxrrr052tpr2xww5zt" timestamp="1516129697"&gt;94&lt;/key&gt;&lt;/foreign-keys&gt;&lt;ref-type name="Journal Article"&gt;17&lt;/ref-type&gt;&lt;contributors&gt;&lt;authors&gt;&lt;author&gt;Sale, H.&lt;/author&gt;&lt;author&gt;Bryndahl, F.&lt;/author&gt;&lt;author&gt;Isberg, A.&lt;/author&gt;&lt;/authors&gt;&lt;/contributors&gt;&lt;titles&gt;&lt;title&gt;A 15-year follow-up of temporomandibular joint symptoms and magnetic resonance imaging findings in whiplash patients: a prospective, controlled study&lt;/title&gt;&lt;secondary-title&gt;Oral Surgery Oral Medicine Oral Pathology Oral Radiology &amp;amp; Endodontics&lt;/secondary-title&gt;&lt;/titles&gt;&lt;periodical&gt;&lt;full-title&gt;Oral Surgery Oral Medicine Oral Pathology Oral Radiology &amp;amp; Endodontics&lt;/full-title&gt;&lt;/periodical&gt;&lt;pages&gt;522-532&lt;/pages&gt;&lt;volume&gt;117&lt;/volume&gt;&lt;number&gt;4&lt;/number&gt;&lt;dates&gt;&lt;year&gt;2014&lt;/year&gt;&lt;/dates&gt;&lt;urls&gt;&lt;/urls&gt;&lt;/record&gt;&lt;/Cite&gt;&lt;/EndNote&gt;</w:instrText>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57]</w:t>
            </w:r>
            <w:r w:rsidRPr="00C52371">
              <w:rPr>
                <w:rFonts w:ascii="Times New Roman" w:eastAsiaTheme="minorEastAsia" w:hAnsi="Times New Roman" w:cs="Times New Roman"/>
                <w:bCs/>
                <w:color w:val="000000"/>
                <w:sz w:val="20"/>
                <w:szCs w:val="20"/>
                <w:lang w:eastAsia="en-CA"/>
              </w:rPr>
              <w:fldChar w:fldCharType="end"/>
            </w:r>
          </w:p>
          <w:p w14:paraId="150DB3F7"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49BDD25D"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Sweden</w:t>
            </w:r>
          </w:p>
          <w:p w14:paraId="123C0624"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p>
        </w:tc>
        <w:tc>
          <w:tcPr>
            <w:tcW w:w="873" w:type="pct"/>
          </w:tcPr>
          <w:p w14:paraId="23C44A14"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Consecutive </w:t>
            </w:r>
            <w:r w:rsidRPr="00C52371">
              <w:rPr>
                <w:rFonts w:ascii="Times New Roman" w:eastAsiaTheme="minorEastAsia" w:hAnsi="Times New Roman" w:cs="Times New Roman"/>
                <w:bCs/>
                <w:color w:val="000000"/>
                <w:sz w:val="20"/>
                <w:szCs w:val="20"/>
                <w:lang w:eastAsia="en-CA"/>
              </w:rPr>
              <w:lastRenderedPageBreak/>
              <w:t>presentations to ER (Sundsvall); WAD I-III from rear-end car collision; no direct trauma to head or neck. N=60 enrolled. Controls; frequency age and sex matched volunteers from the same geographic region, no history of trauma to head or neck. N=53.</w:t>
            </w:r>
          </w:p>
        </w:tc>
        <w:tc>
          <w:tcPr>
            <w:cnfStyle w:val="000010000000" w:firstRow="0" w:lastRow="0" w:firstColumn="0" w:lastColumn="0" w:oddVBand="1" w:evenVBand="0" w:oddHBand="0" w:evenHBand="0" w:firstRowFirstColumn="0" w:firstRowLastColumn="0" w:lastRowFirstColumn="0" w:lastRowLastColumn="0"/>
            <w:tcW w:w="800" w:type="pct"/>
          </w:tcPr>
          <w:p w14:paraId="3C5AA12E"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rognostic factors: </w:t>
            </w:r>
            <w:r w:rsidRPr="00C52371">
              <w:rPr>
                <w:rFonts w:ascii="Times New Roman" w:eastAsiaTheme="minorEastAsia" w:hAnsi="Times New Roman" w:cs="Times New Roman"/>
                <w:bCs/>
                <w:color w:val="000000"/>
                <w:sz w:val="20"/>
                <w:szCs w:val="20"/>
                <w:lang w:eastAsia="en-CA"/>
              </w:rPr>
              <w:lastRenderedPageBreak/>
              <w:t>WAD vs. control. WAD grade (determined by orthopedic surgeon in ER); MR imaging; health and medication history, head and neck symptoms</w:t>
            </w:r>
          </w:p>
        </w:tc>
        <w:tc>
          <w:tcPr>
            <w:tcW w:w="873" w:type="pct"/>
          </w:tcPr>
          <w:p w14:paraId="7BE63939"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Baseline at 3-15 days; </w:t>
            </w:r>
            <w:r w:rsidRPr="00C52371">
              <w:rPr>
                <w:rFonts w:ascii="Times New Roman" w:eastAsiaTheme="minorEastAsia" w:hAnsi="Times New Roman" w:cs="Times New Roman"/>
                <w:bCs/>
                <w:color w:val="000000"/>
                <w:sz w:val="20"/>
                <w:szCs w:val="20"/>
                <w:lang w:eastAsia="en-CA"/>
              </w:rPr>
              <w:lastRenderedPageBreak/>
              <w:t>follow-up at least 1 year post-examination (median 13 months). N=59 WAD and 53 controls.</w:t>
            </w:r>
          </w:p>
          <w:p w14:paraId="4A2E45E7"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For 15 year follow-up, N=57 WAD and 51 controls. </w:t>
            </w:r>
          </w:p>
        </w:tc>
        <w:tc>
          <w:tcPr>
            <w:cnfStyle w:val="000010000000" w:firstRow="0" w:lastRow="0" w:firstColumn="0" w:lastColumn="0" w:oddVBand="1" w:evenVBand="0" w:oddHBand="0" w:evenHBand="0" w:firstRowFirstColumn="0" w:firstRowLastColumn="0" w:lastRowFirstColumn="0" w:lastRowLastColumn="0"/>
            <w:tcW w:w="873" w:type="pct"/>
          </w:tcPr>
          <w:p w14:paraId="6C3C950B"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TMJ symptoms at </w:t>
            </w:r>
            <w:r w:rsidRPr="00C52371">
              <w:rPr>
                <w:rFonts w:ascii="Times New Roman" w:eastAsiaTheme="minorEastAsia" w:hAnsi="Times New Roman" w:cs="Times New Roman"/>
                <w:bCs/>
                <w:color w:val="000000"/>
                <w:sz w:val="20"/>
                <w:szCs w:val="20"/>
                <w:lang w:eastAsia="en-CA"/>
              </w:rPr>
              <w:lastRenderedPageBreak/>
              <w:t>baseline and delayed (not present during baseline but evolved during follow-up).</w:t>
            </w:r>
          </w:p>
        </w:tc>
        <w:tc>
          <w:tcPr>
            <w:tcW w:w="798" w:type="pct"/>
          </w:tcPr>
          <w:p w14:paraId="6B2EB6F0" w14:textId="0736A3E9" w:rsidR="001C1DC1" w:rsidRPr="00C52371" w:rsidRDefault="002D6BD3" w:rsidP="002D6BD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 xml:space="preserve">In the WAD group, </w:t>
            </w:r>
            <w:r w:rsidR="001C1DC1" w:rsidRPr="00C52371">
              <w:rPr>
                <w:rFonts w:ascii="Times New Roman" w:eastAsiaTheme="minorEastAsia" w:hAnsi="Times New Roman" w:cs="Times New Roman"/>
                <w:bCs/>
                <w:color w:val="000000"/>
                <w:sz w:val="20"/>
                <w:szCs w:val="20"/>
                <w:lang w:eastAsia="en-CA"/>
              </w:rPr>
              <w:lastRenderedPageBreak/>
              <w:t>15% (9/59) had new TMJ symptom onset at baseline. In WAD group, another 34% (11/32) developed TMJ symptoms by 1 year; compared with 3/43 (7%) in controls. In WAD, 5% at baseline vs. 19% at 1-year follow-up had TMJ symptoms as main complaint (increase was in females, only). At 15 year follow-up, prevalence of TMJ symptoms and prevalence of TMJ pain decreased but was still above baseline and greater than controls.</w:t>
            </w:r>
          </w:p>
        </w:tc>
      </w:tr>
      <w:tr w:rsidR="001C1DC1" w:rsidRPr="00C52371" w14:paraId="65D3E0E8"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2B029876" w14:textId="108A6540"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Sterling et al., 2010</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A8L1llYXI+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AxLTY8L3BhZ2VzPjx2b2x1bWU+MTUwPC92b2x1bWU+PG51bWJlcj4z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C4wNi4w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A8L1llYXI+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AxLTY8L3BhZ2VzPjx2b2x1bWU+MTUwPC92b2x1bWU+PG51bWJlcj4z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C4wNi4w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2]</w:t>
            </w:r>
            <w:r w:rsidRPr="00C52371">
              <w:rPr>
                <w:rFonts w:ascii="Times New Roman" w:eastAsiaTheme="minorEastAsia" w:hAnsi="Times New Roman" w:cs="Times New Roman"/>
                <w:bCs/>
                <w:color w:val="000000"/>
                <w:sz w:val="20"/>
                <w:szCs w:val="20"/>
                <w:lang w:eastAsia="en-CA"/>
              </w:rPr>
              <w:fldChar w:fldCharType="end"/>
            </w:r>
          </w:p>
          <w:p w14:paraId="1D9FAF53"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1215CF6F"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Australia</w:t>
            </w:r>
          </w:p>
        </w:tc>
        <w:tc>
          <w:tcPr>
            <w:tcW w:w="873" w:type="pct"/>
          </w:tcPr>
          <w:p w14:paraId="69C3855A"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Volunteers; WAD II or III; recruited up to 3 weeks post-MVC; exclusions were concussion; prior WAD, neck pain or headaches requiring treatment. Controls were healthy community volunteers; exclusions were prior pain or cervical, head or upper quadrant trauma. N=62 WAD; 22 controls.</w:t>
            </w:r>
          </w:p>
        </w:tc>
        <w:tc>
          <w:tcPr>
            <w:cnfStyle w:val="000010000000" w:firstRow="0" w:lastRow="0" w:firstColumn="0" w:lastColumn="0" w:oddVBand="1" w:evenVBand="0" w:oddHBand="0" w:evenHBand="0" w:firstRowFirstColumn="0" w:firstRowLastColumn="0" w:lastRowFirstColumn="0" w:lastRowLastColumn="0"/>
            <w:tcW w:w="800" w:type="pct"/>
          </w:tcPr>
          <w:p w14:paraId="0CDFB819"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Exposure: WAD vs. healthy controls. Prognostic factors: NDI</w:t>
            </w:r>
          </w:p>
        </w:tc>
        <w:tc>
          <w:tcPr>
            <w:tcW w:w="873" w:type="pct"/>
          </w:tcPr>
          <w:p w14:paraId="7DA647DB"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Baseline at 3 weeks; follow-up at 3 months post-injury. N=64 at three months.</w:t>
            </w:r>
          </w:p>
        </w:tc>
        <w:tc>
          <w:tcPr>
            <w:cnfStyle w:val="000010000000" w:firstRow="0" w:lastRow="0" w:firstColumn="0" w:lastColumn="0" w:oddVBand="1" w:evenVBand="0" w:oddHBand="0" w:evenHBand="0" w:firstRowFirstColumn="0" w:firstRowLastColumn="0" w:lastRowFirstColumn="0" w:lastRowLastColumn="0"/>
            <w:tcW w:w="873" w:type="pct"/>
          </w:tcPr>
          <w:p w14:paraId="6F1FA646"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i/>
                <w:color w:val="000000"/>
                <w:sz w:val="20"/>
                <w:szCs w:val="20"/>
                <w:lang w:eastAsia="en-CA"/>
              </w:rPr>
            </w:pPr>
            <w:r w:rsidRPr="00C52371">
              <w:rPr>
                <w:rFonts w:ascii="Times New Roman" w:eastAsiaTheme="minorEastAsia" w:hAnsi="Times New Roman" w:cs="Times New Roman"/>
                <w:bCs/>
                <w:color w:val="000000"/>
                <w:sz w:val="20"/>
                <w:szCs w:val="20"/>
                <w:lang w:eastAsia="en-CA"/>
              </w:rPr>
              <w:t>Spinal cord hyper</w:t>
            </w:r>
            <w:r>
              <w:rPr>
                <w:rFonts w:ascii="Times New Roman" w:eastAsiaTheme="minorEastAsia" w:hAnsi="Times New Roman" w:cs="Times New Roman"/>
                <w:bCs/>
                <w:color w:val="000000"/>
                <w:sz w:val="20"/>
                <w:szCs w:val="20"/>
                <w:lang w:eastAsia="en-CA"/>
              </w:rPr>
              <w:t>-</w:t>
            </w:r>
            <w:r w:rsidRPr="00C52371">
              <w:rPr>
                <w:rFonts w:ascii="Times New Roman" w:eastAsiaTheme="minorEastAsia" w:hAnsi="Times New Roman" w:cs="Times New Roman"/>
                <w:bCs/>
                <w:color w:val="000000"/>
                <w:sz w:val="20"/>
                <w:szCs w:val="20"/>
                <w:lang w:eastAsia="en-CA"/>
              </w:rPr>
              <w:t xml:space="preserve">excitability at 3 months. </w:t>
            </w:r>
          </w:p>
        </w:tc>
        <w:tc>
          <w:tcPr>
            <w:tcW w:w="798" w:type="pct"/>
          </w:tcPr>
          <w:p w14:paraId="2C3AC63D" w14:textId="71A16518" w:rsidR="001C1DC1" w:rsidRPr="00C52371" w:rsidRDefault="001C1DC1" w:rsidP="002D6BD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Greater baseline NDI predicted spinal cord hyper</w:t>
            </w:r>
            <w:r>
              <w:rPr>
                <w:rFonts w:ascii="Times New Roman" w:eastAsiaTheme="minorEastAsia" w:hAnsi="Times New Roman" w:cs="Times New Roman"/>
                <w:bCs/>
                <w:color w:val="000000"/>
                <w:sz w:val="20"/>
                <w:szCs w:val="20"/>
                <w:lang w:eastAsia="en-CA"/>
              </w:rPr>
              <w:t>-</w:t>
            </w:r>
            <w:r w:rsidRPr="00C52371">
              <w:rPr>
                <w:rFonts w:ascii="Times New Roman" w:eastAsiaTheme="minorEastAsia" w:hAnsi="Times New Roman" w:cs="Times New Roman"/>
                <w:bCs/>
                <w:color w:val="000000"/>
                <w:sz w:val="20"/>
                <w:szCs w:val="20"/>
                <w:lang w:eastAsia="en-CA"/>
              </w:rPr>
              <w:t>excitability at 3 months (adjusted β= -0.</w:t>
            </w:r>
            <w:r w:rsidR="002D6BD3" w:rsidRPr="00C52371">
              <w:rPr>
                <w:rFonts w:ascii="Times New Roman" w:eastAsiaTheme="minorEastAsia" w:hAnsi="Times New Roman" w:cs="Times New Roman"/>
                <w:bCs/>
                <w:color w:val="000000"/>
                <w:sz w:val="20"/>
                <w:szCs w:val="20"/>
                <w:lang w:eastAsia="en-CA"/>
              </w:rPr>
              <w:t>1</w:t>
            </w:r>
            <w:r w:rsidR="002D6BD3">
              <w:rPr>
                <w:rFonts w:ascii="Times New Roman" w:eastAsiaTheme="minorEastAsia" w:hAnsi="Times New Roman" w:cs="Times New Roman"/>
                <w:bCs/>
                <w:color w:val="000000"/>
                <w:sz w:val="20"/>
                <w:szCs w:val="20"/>
                <w:lang w:eastAsia="en-CA"/>
              </w:rPr>
              <w:t>1</w:t>
            </w:r>
            <w:r w:rsidRPr="00C52371">
              <w:rPr>
                <w:rFonts w:ascii="Times New Roman" w:eastAsiaTheme="minorEastAsia" w:hAnsi="Times New Roman" w:cs="Times New Roman"/>
                <w:bCs/>
                <w:color w:val="000000"/>
                <w:sz w:val="20"/>
                <w:szCs w:val="20"/>
                <w:lang w:eastAsia="en-CA"/>
              </w:rPr>
              <w:t>, p=.003)</w:t>
            </w:r>
          </w:p>
        </w:tc>
      </w:tr>
      <w:tr w:rsidR="001C1DC1" w:rsidRPr="00C52371" w14:paraId="2A4731B0"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0C6820D1" w14:textId="7BCD5B06" w:rsidR="001C1DC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Sterling et al., </w:t>
            </w:r>
            <w:r>
              <w:rPr>
                <w:rFonts w:ascii="Times New Roman" w:eastAsiaTheme="minorEastAsia" w:hAnsi="Times New Roman" w:cs="Times New Roman"/>
                <w:bCs/>
                <w:color w:val="000000"/>
                <w:sz w:val="20"/>
                <w:szCs w:val="20"/>
                <w:lang w:eastAsia="en-CA"/>
              </w:rPr>
              <w:lastRenderedPageBreak/>
              <w:t>2011</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4]</w:t>
            </w:r>
            <w:r w:rsidRPr="00C52371">
              <w:rPr>
                <w:rFonts w:ascii="Times New Roman" w:eastAsiaTheme="minorEastAsia" w:hAnsi="Times New Roman" w:cs="Times New Roman"/>
                <w:bCs/>
                <w:color w:val="000000"/>
                <w:sz w:val="20"/>
                <w:szCs w:val="20"/>
                <w:lang w:eastAsia="en-CA"/>
              </w:rPr>
              <w:fldChar w:fldCharType="end"/>
            </w:r>
          </w:p>
          <w:p w14:paraId="11BFA10F"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study</w:t>
            </w:r>
          </w:p>
          <w:p w14:paraId="7F927996"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Australia</w:t>
            </w:r>
          </w:p>
        </w:tc>
        <w:tc>
          <w:tcPr>
            <w:tcW w:w="873" w:type="pct"/>
          </w:tcPr>
          <w:p w14:paraId="314F7816"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Convenience sample of patients in Queensland, </w:t>
            </w:r>
            <w:r w:rsidRPr="00C52371">
              <w:rPr>
                <w:rFonts w:ascii="Times New Roman" w:eastAsiaTheme="minorEastAsia" w:hAnsi="Times New Roman" w:cs="Times New Roman"/>
                <w:bCs/>
                <w:color w:val="000000"/>
                <w:sz w:val="20"/>
                <w:szCs w:val="20"/>
                <w:lang w:eastAsia="en-CA"/>
              </w:rPr>
              <w:lastRenderedPageBreak/>
              <w:t>Australia (fault-based system); with WAD I-III, recruited from ER and GP practices; WAD &lt; 1 month duration. Excluded were those with WAD IV; concussion or head injury; prior WAD, neck pain or headaches requiring treatment; those with a prior or current psychiatric or psychological condition. N=155 enrolled.</w:t>
            </w:r>
          </w:p>
        </w:tc>
        <w:tc>
          <w:tcPr>
            <w:cnfStyle w:val="000010000000" w:firstRow="0" w:lastRow="0" w:firstColumn="0" w:lastColumn="0" w:oddVBand="1" w:evenVBand="0" w:oddHBand="0" w:evenHBand="0" w:firstRowFirstColumn="0" w:firstRowLastColumn="0" w:lastRowFirstColumn="0" w:lastRowLastColumn="0"/>
            <w:tcW w:w="800" w:type="pct"/>
          </w:tcPr>
          <w:p w14:paraId="50BEC2ED"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otential prognostic factors: age, gender, </w:t>
            </w:r>
            <w:r w:rsidRPr="00C52371">
              <w:rPr>
                <w:rFonts w:ascii="Times New Roman" w:eastAsiaTheme="minorEastAsia" w:hAnsi="Times New Roman" w:cs="Times New Roman"/>
                <w:bCs/>
                <w:color w:val="000000"/>
                <w:sz w:val="20"/>
                <w:szCs w:val="20"/>
                <w:lang w:eastAsia="en-CA"/>
              </w:rPr>
              <w:lastRenderedPageBreak/>
              <w:t>initial pain (11-point VAS), pressure pain thresholds (PPT), cold pain thresholds (CPT), sympathetic vasoconstrictor response (SVR: sympathetic reflex – SRF and quotient of integrals – QI)</w:t>
            </w:r>
          </w:p>
        </w:tc>
        <w:tc>
          <w:tcPr>
            <w:tcW w:w="873" w:type="pct"/>
          </w:tcPr>
          <w:p w14:paraId="4148DD42"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Baseline at &lt; 1 month. Follow-up at 3, 6 and 12 </w:t>
            </w:r>
            <w:r w:rsidRPr="00C52371">
              <w:rPr>
                <w:rFonts w:ascii="Times New Roman" w:eastAsiaTheme="minorEastAsia" w:hAnsi="Times New Roman" w:cs="Times New Roman"/>
                <w:bCs/>
                <w:color w:val="000000"/>
                <w:sz w:val="20"/>
                <w:szCs w:val="20"/>
                <w:lang w:eastAsia="en-CA"/>
              </w:rPr>
              <w:lastRenderedPageBreak/>
              <w:t>months. N=155 with at least one data point and 94 with complete NDI and 91 with complete PDS)</w:t>
            </w:r>
          </w:p>
        </w:tc>
        <w:tc>
          <w:tcPr>
            <w:cnfStyle w:val="000010000000" w:firstRow="0" w:lastRow="0" w:firstColumn="0" w:lastColumn="0" w:oddVBand="1" w:evenVBand="0" w:oddHBand="0" w:evenHBand="0" w:firstRowFirstColumn="0" w:firstRowLastColumn="0" w:lastRowFirstColumn="0" w:lastRowLastColumn="0"/>
            <w:tcW w:w="873" w:type="pct"/>
          </w:tcPr>
          <w:p w14:paraId="235CFAAE"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osttraumatic Stress (Posttraumatic Stress </w:t>
            </w:r>
            <w:r w:rsidRPr="00C52371">
              <w:rPr>
                <w:rFonts w:ascii="Times New Roman" w:eastAsiaTheme="minorEastAsia" w:hAnsi="Times New Roman" w:cs="Times New Roman"/>
                <w:bCs/>
                <w:color w:val="000000"/>
                <w:sz w:val="20"/>
                <w:szCs w:val="20"/>
                <w:lang w:eastAsia="en-CA"/>
              </w:rPr>
              <w:lastRenderedPageBreak/>
              <w:t>Diagnostic Scale: PDS). Trajectories as reported in Sterling 2010(a) (1) Resilient: mild symptoms throughout, (2) Recovering: initial moderate symptoms declining to mild levels by 3 months and (3) Chronic moderate-severe: persistent moderate/severe symptoms throughout 12 months</w:t>
            </w:r>
          </w:p>
        </w:tc>
        <w:tc>
          <w:tcPr>
            <w:tcW w:w="798" w:type="pct"/>
          </w:tcPr>
          <w:p w14:paraId="190CF418" w14:textId="77777777" w:rsidR="00622EEF" w:rsidRDefault="001C1DC1" w:rsidP="002D6BD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In multivariable analyses, and with </w:t>
            </w:r>
            <w:r w:rsidRPr="00C52371">
              <w:rPr>
                <w:rFonts w:ascii="Times New Roman" w:eastAsiaTheme="minorEastAsia" w:hAnsi="Times New Roman" w:cs="Times New Roman"/>
                <w:bCs/>
                <w:color w:val="000000"/>
                <w:sz w:val="20"/>
                <w:szCs w:val="20"/>
                <w:lang w:eastAsia="en-CA"/>
              </w:rPr>
              <w:lastRenderedPageBreak/>
              <w:t>resilient trajectory as reference category, membership in</w:t>
            </w:r>
            <w:r w:rsidR="00622EEF">
              <w:rPr>
                <w:rFonts w:ascii="Times New Roman" w:eastAsiaTheme="minorEastAsia" w:hAnsi="Times New Roman" w:cs="Times New Roman"/>
                <w:bCs/>
                <w:color w:val="000000"/>
                <w:sz w:val="20"/>
                <w:szCs w:val="20"/>
                <w:lang w:eastAsia="en-CA"/>
              </w:rPr>
              <w:t>:</w:t>
            </w:r>
          </w:p>
          <w:p w14:paraId="0B8314A2" w14:textId="71C8380B" w:rsidR="001C1DC1" w:rsidRDefault="00622EEF" w:rsidP="002D6BD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a)</w:t>
            </w:r>
            <w:r w:rsidR="001C1DC1" w:rsidRPr="00C52371">
              <w:rPr>
                <w:rFonts w:ascii="Times New Roman" w:eastAsiaTheme="minorEastAsia" w:hAnsi="Times New Roman" w:cs="Times New Roman"/>
                <w:bCs/>
                <w:color w:val="000000"/>
                <w:sz w:val="20"/>
                <w:szCs w:val="20"/>
                <w:lang w:eastAsia="en-CA"/>
              </w:rPr>
              <w:t xml:space="preserve"> moderate PDS trajectory were predicted by</w:t>
            </w:r>
            <w:r>
              <w:rPr>
                <w:rFonts w:ascii="Times New Roman" w:eastAsiaTheme="minorEastAsia" w:hAnsi="Times New Roman" w:cs="Times New Roman"/>
                <w:bCs/>
                <w:color w:val="000000"/>
                <w:sz w:val="20"/>
                <w:szCs w:val="20"/>
                <w:lang w:eastAsia="en-CA"/>
              </w:rPr>
              <w:t>:</w:t>
            </w:r>
            <w:r w:rsidR="001C1DC1" w:rsidRPr="00C52371">
              <w:rPr>
                <w:rFonts w:ascii="Times New Roman" w:eastAsiaTheme="minorEastAsia" w:hAnsi="Times New Roman" w:cs="Times New Roman"/>
                <w:bCs/>
                <w:color w:val="000000"/>
                <w:sz w:val="20"/>
                <w:szCs w:val="20"/>
                <w:lang w:eastAsia="en-CA"/>
              </w:rPr>
              <w:t xml:space="preserve"> CPT ≥ 13 degrees (OR=3.54, 95% CI 1.22</w:t>
            </w:r>
            <w:r w:rsidR="002D6BD3">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0.30</w:t>
            </w:r>
            <w:r>
              <w:rPr>
                <w:rFonts w:ascii="Times New Roman" w:eastAsiaTheme="minorEastAsia" w:hAnsi="Times New Roman" w:cs="Times New Roman"/>
                <w:bCs/>
                <w:color w:val="000000"/>
                <w:sz w:val="20"/>
                <w:szCs w:val="20"/>
                <w:lang w:eastAsia="en-CA"/>
              </w:rPr>
              <w:t>)</w:t>
            </w:r>
            <w:r w:rsidR="001C1DC1" w:rsidRPr="00C52371">
              <w:rPr>
                <w:rFonts w:ascii="Times New Roman" w:eastAsiaTheme="minorEastAsia" w:hAnsi="Times New Roman" w:cs="Times New Roman"/>
                <w:bCs/>
                <w:color w:val="000000"/>
                <w:sz w:val="20"/>
                <w:szCs w:val="20"/>
                <w:lang w:eastAsia="en-CA"/>
              </w:rPr>
              <w:t>; initial pain intensity (OR=1.84, 95% CI 1.32</w:t>
            </w:r>
            <w:r w:rsidR="002D6BD3">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2.56), age (OR=1.05, 95% CI 1.01</w:t>
            </w:r>
            <w:r w:rsidR="002D6BD3">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1.09), age</w:t>
            </w:r>
            <w:r w:rsidR="001C1DC1" w:rsidRPr="00C52371">
              <w:rPr>
                <w:rFonts w:ascii="Times New Roman" w:eastAsiaTheme="minorEastAsia" w:hAnsi="Times New Roman" w:cs="Times New Roman"/>
                <w:bCs/>
                <w:color w:val="000000"/>
                <w:sz w:val="20"/>
                <w:szCs w:val="20"/>
                <w:vertAlign w:val="superscript"/>
                <w:lang w:eastAsia="en-CA"/>
              </w:rPr>
              <w:t xml:space="preserve">2 </w:t>
            </w:r>
            <w:r w:rsidR="001C1DC1" w:rsidRPr="00C52371">
              <w:rPr>
                <w:rFonts w:ascii="Times New Roman" w:eastAsiaTheme="minorEastAsia" w:hAnsi="Times New Roman" w:cs="Times New Roman"/>
                <w:bCs/>
                <w:color w:val="000000"/>
                <w:sz w:val="20"/>
                <w:szCs w:val="20"/>
                <w:lang w:eastAsia="en-CA"/>
              </w:rPr>
              <w:t>(OR=1.00, 95% CI 0.99</w:t>
            </w:r>
            <w:r w:rsidR="002D6BD3">
              <w:rPr>
                <w:rFonts w:ascii="Times New Roman" w:eastAsiaTheme="minorEastAsia" w:hAnsi="Times New Roman" w:cs="Times New Roman"/>
                <w:bCs/>
                <w:color w:val="000000"/>
                <w:sz w:val="20"/>
                <w:szCs w:val="20"/>
                <w:lang w:eastAsia="en-CA"/>
              </w:rPr>
              <w:t>,</w:t>
            </w:r>
            <w:r w:rsidR="001C1DC1" w:rsidRPr="00C52371">
              <w:rPr>
                <w:rFonts w:ascii="Times New Roman" w:eastAsiaTheme="minorEastAsia" w:hAnsi="Times New Roman" w:cs="Times New Roman"/>
                <w:bCs/>
                <w:color w:val="000000"/>
                <w:sz w:val="20"/>
                <w:szCs w:val="20"/>
                <w:lang w:eastAsia="en-CA"/>
              </w:rPr>
              <w:t>1.00) and PPT neck (n.s. for recovery group and OR=0.99, 95%</w:t>
            </w:r>
            <w:r w:rsidR="002D6BD3">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CI 0.98</w:t>
            </w:r>
            <w:r w:rsidR="002D6BD3">
              <w:rPr>
                <w:rFonts w:ascii="Times New Roman" w:eastAsiaTheme="minorEastAsia" w:hAnsi="Times New Roman" w:cs="Times New Roman"/>
                <w:bCs/>
                <w:color w:val="000000"/>
                <w:sz w:val="20"/>
                <w:szCs w:val="20"/>
                <w:lang w:eastAsia="en-CA"/>
              </w:rPr>
              <w:t xml:space="preserve">, </w:t>
            </w:r>
            <w:r w:rsidR="001C1DC1" w:rsidRPr="00C52371">
              <w:rPr>
                <w:rFonts w:ascii="Times New Roman" w:eastAsiaTheme="minorEastAsia" w:hAnsi="Times New Roman" w:cs="Times New Roman"/>
                <w:bCs/>
                <w:color w:val="000000"/>
                <w:sz w:val="20"/>
                <w:szCs w:val="20"/>
                <w:lang w:eastAsia="en-CA"/>
              </w:rPr>
              <w:t xml:space="preserve">1.00). </w:t>
            </w:r>
          </w:p>
          <w:p w14:paraId="4109A68C" w14:textId="24C92315" w:rsidR="00622EEF" w:rsidRPr="00C52371" w:rsidRDefault="00622EEF" w:rsidP="00622EEF">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 xml:space="preserve">b) chronic severe PDS </w:t>
            </w:r>
            <w:r w:rsidRPr="00622EEF">
              <w:rPr>
                <w:rFonts w:ascii="Times New Roman" w:eastAsiaTheme="minorEastAsia" w:hAnsi="Times New Roman" w:cs="Times New Roman"/>
                <w:bCs/>
                <w:color w:val="000000"/>
                <w:sz w:val="20"/>
                <w:szCs w:val="20"/>
                <w:lang w:eastAsia="en-CA"/>
              </w:rPr>
              <w:t>trajectory were predicted by: CPT ≥ 13 degrees (OR=9.70, 95% CI 2.22, 42.44); initial pain intensity (OR=2.13, 95% CI 1.43, 3.17), age (OR= 1.07, 95% CI 1.01, 1.14), age</w:t>
            </w:r>
            <w:r w:rsidRPr="00622EEF">
              <w:rPr>
                <w:rFonts w:ascii="Times New Roman" w:eastAsiaTheme="minorEastAsia" w:hAnsi="Times New Roman" w:cs="Times New Roman"/>
                <w:bCs/>
                <w:color w:val="000000"/>
                <w:sz w:val="20"/>
                <w:szCs w:val="20"/>
                <w:vertAlign w:val="superscript"/>
                <w:lang w:eastAsia="en-CA"/>
              </w:rPr>
              <w:t xml:space="preserve">2 </w:t>
            </w:r>
            <w:r w:rsidRPr="00622EEF">
              <w:rPr>
                <w:rFonts w:ascii="Times New Roman" w:eastAsiaTheme="minorEastAsia" w:hAnsi="Times New Roman" w:cs="Times New Roman"/>
                <w:bCs/>
                <w:color w:val="000000"/>
                <w:sz w:val="20"/>
                <w:szCs w:val="20"/>
                <w:lang w:eastAsia="en-CA"/>
              </w:rPr>
              <w:t>(OR= 0.99, 95% CI 0.99, 1.00) and PPT neck (n.s. for recovery group and OR=0.99, 95% CI 0.98, 1.00).</w:t>
            </w:r>
          </w:p>
        </w:tc>
      </w:tr>
      <w:tr w:rsidR="001C1DC1" w:rsidRPr="00C52371" w14:paraId="6928D85A" w14:textId="77777777" w:rsidTr="00FE10C3">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782" w:type="pct"/>
          </w:tcPr>
          <w:p w14:paraId="0849E4D6" w14:textId="2A0C4F7E"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Stovner et al. 2008</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TdG92bmVyPC9BdXRob3I+PFllYXI+MjAwODwvWWVhcj48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TdG92bmVyPC9BdXRob3I+PFllYXI+MjAwODwvWWVhcj48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7]</w:t>
            </w:r>
            <w:r w:rsidRPr="00C52371">
              <w:rPr>
                <w:rFonts w:ascii="Times New Roman" w:eastAsiaTheme="minorEastAsia" w:hAnsi="Times New Roman" w:cs="Times New Roman"/>
                <w:bCs/>
                <w:color w:val="000000"/>
                <w:sz w:val="20"/>
                <w:szCs w:val="20"/>
                <w:lang w:eastAsia="en-CA"/>
              </w:rPr>
              <w:fldChar w:fldCharType="end"/>
            </w:r>
          </w:p>
          <w:p w14:paraId="15DCAC8D"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I cohort study</w:t>
            </w:r>
          </w:p>
          <w:p w14:paraId="4DD469A6"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Lithuania</w:t>
            </w:r>
          </w:p>
        </w:tc>
        <w:tc>
          <w:tcPr>
            <w:tcW w:w="873" w:type="pct"/>
          </w:tcPr>
          <w:p w14:paraId="68E5E9A2"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ersons in MVC hit from the rear; recorded by traffic police in Kaunas, Lithuania; no prior </w:t>
            </w:r>
            <w:r w:rsidRPr="00C52371">
              <w:rPr>
                <w:rFonts w:ascii="Times New Roman" w:eastAsiaTheme="minorEastAsia" w:hAnsi="Times New Roman" w:cs="Times New Roman"/>
                <w:bCs/>
                <w:color w:val="000000"/>
                <w:sz w:val="20"/>
                <w:szCs w:val="20"/>
                <w:lang w:eastAsia="en-CA"/>
              </w:rPr>
              <w:lastRenderedPageBreak/>
              <w:t>history of jaw, head, facial or neck injury; Controls were sex and age matched randomly drawn from the population register of the Kaunas region. Excluded from this group were any one who had previously been in an accident.</w:t>
            </w:r>
          </w:p>
          <w:p w14:paraId="5740CE02"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N=210</w:t>
            </w:r>
          </w:p>
        </w:tc>
        <w:tc>
          <w:tcPr>
            <w:cnfStyle w:val="000010000000" w:firstRow="0" w:lastRow="0" w:firstColumn="0" w:lastColumn="0" w:oddVBand="1" w:evenVBand="0" w:oddHBand="0" w:evenHBand="0" w:firstRowFirstColumn="0" w:firstRowLastColumn="0" w:lastRowFirstColumn="0" w:lastRowLastColumn="0"/>
            <w:tcW w:w="800" w:type="pct"/>
          </w:tcPr>
          <w:p w14:paraId="6C2BFA9D"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Prognostic factors: Rear end collision vs. healthy control; WAD </w:t>
            </w:r>
            <w:r w:rsidRPr="00C52371">
              <w:rPr>
                <w:rFonts w:ascii="Times New Roman" w:eastAsiaTheme="minorEastAsia" w:hAnsi="Times New Roman" w:cs="Times New Roman"/>
                <w:bCs/>
                <w:color w:val="000000"/>
                <w:sz w:val="20"/>
                <w:szCs w:val="20"/>
                <w:lang w:eastAsia="en-CA"/>
              </w:rPr>
              <w:lastRenderedPageBreak/>
              <w:t>vs. healthy control</w:t>
            </w:r>
          </w:p>
        </w:tc>
        <w:tc>
          <w:tcPr>
            <w:tcW w:w="873" w:type="pct"/>
          </w:tcPr>
          <w:p w14:paraId="6E3A5BB5" w14:textId="77777777" w:rsidR="001C1DC1" w:rsidRPr="00C52371" w:rsidRDefault="001C1DC1" w:rsidP="00FE10C3">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 xml:space="preserve">Follow-up at 2 and 12 months. N=208 WAD at 2 months and 200 WAD and 193 controls at 12 </w:t>
            </w:r>
            <w:r w:rsidRPr="00C52371">
              <w:rPr>
                <w:rFonts w:ascii="Times New Roman" w:eastAsiaTheme="minorEastAsia" w:hAnsi="Times New Roman" w:cs="Times New Roman"/>
                <w:bCs/>
                <w:color w:val="000000"/>
                <w:sz w:val="20"/>
                <w:szCs w:val="20"/>
                <w:lang w:eastAsia="en-CA"/>
              </w:rPr>
              <w:lastRenderedPageBreak/>
              <w:t>months.</w:t>
            </w:r>
          </w:p>
        </w:tc>
        <w:tc>
          <w:tcPr>
            <w:cnfStyle w:val="000010000000" w:firstRow="0" w:lastRow="0" w:firstColumn="0" w:lastColumn="0" w:oddVBand="1" w:evenVBand="0" w:oddHBand="0" w:evenHBand="0" w:firstRowFirstColumn="0" w:firstRowLastColumn="0" w:lastRowFirstColumn="0" w:lastRowLastColumn="0"/>
            <w:tcW w:w="873" w:type="pct"/>
          </w:tcPr>
          <w:p w14:paraId="4FDD2690"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Headache presence, diagnosis, frequency and features</w:t>
            </w:r>
          </w:p>
        </w:tc>
        <w:tc>
          <w:tcPr>
            <w:tcW w:w="798" w:type="pct"/>
          </w:tcPr>
          <w:p w14:paraId="721D4D3C" w14:textId="6A07A064" w:rsidR="001C1DC1" w:rsidRPr="00C52371" w:rsidRDefault="001563EA" w:rsidP="001563EA">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t>Thirty-six percernt (</w:t>
            </w:r>
            <w:r w:rsidR="001C1DC1" w:rsidRPr="00C52371">
              <w:rPr>
                <w:rFonts w:ascii="Times New Roman" w:eastAsiaTheme="minorEastAsia" w:hAnsi="Times New Roman" w:cs="Times New Roman"/>
                <w:bCs/>
                <w:color w:val="000000"/>
                <w:sz w:val="20"/>
                <w:szCs w:val="20"/>
                <w:lang w:eastAsia="en-CA"/>
              </w:rPr>
              <w:t xml:space="preserve">75/210) of those in rear end collisions reported developing </w:t>
            </w:r>
            <w:r w:rsidR="001C1DC1" w:rsidRPr="00C52371">
              <w:rPr>
                <w:rFonts w:ascii="Times New Roman" w:eastAsiaTheme="minorEastAsia" w:hAnsi="Times New Roman" w:cs="Times New Roman"/>
                <w:bCs/>
                <w:color w:val="000000"/>
                <w:sz w:val="20"/>
                <w:szCs w:val="20"/>
                <w:lang w:eastAsia="en-CA"/>
              </w:rPr>
              <w:lastRenderedPageBreak/>
              <w:t xml:space="preserve">headaches (HA) within 7 days post-crash. Of these, 37/75 (49%) also reported having experienced neck pain (NP) after the crash. There were no differences between those with HA + NP and those with HA only at 2 or 12 months. At 2 weeks, more of those with both HA + NP had a history of prior NP than those with HA only. This difference was no longer present at 2 or 12 months. Those with prior HA had a 6-10 time increased risk for short and long-term HA after the crash. Being in a crash did not increase the risk of HA at 2 or 12 months. </w:t>
            </w:r>
          </w:p>
        </w:tc>
      </w:tr>
      <w:tr w:rsidR="001C1DC1" w:rsidRPr="00C52371" w14:paraId="55189B6A" w14:textId="77777777" w:rsidTr="00FE10C3">
        <w:trPr>
          <w:trHeight w:val="300"/>
        </w:trPr>
        <w:tc>
          <w:tcPr>
            <w:cnfStyle w:val="000010000000" w:firstRow="0" w:lastRow="0" w:firstColumn="0" w:lastColumn="0" w:oddVBand="1" w:evenVBand="0" w:oddHBand="0" w:evenHBand="0" w:firstRowFirstColumn="0" w:firstRowLastColumn="0" w:lastRowFirstColumn="0" w:lastRowLastColumn="0"/>
            <w:tcW w:w="782" w:type="pct"/>
          </w:tcPr>
          <w:p w14:paraId="5F00E1B7" w14:textId="70405BD4"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Pr>
                <w:rFonts w:ascii="Times New Roman" w:eastAsiaTheme="minorEastAsia" w:hAnsi="Times New Roman" w:cs="Times New Roman"/>
                <w:bCs/>
                <w:color w:val="000000"/>
                <w:sz w:val="20"/>
                <w:szCs w:val="20"/>
                <w:lang w:eastAsia="en-CA"/>
              </w:rPr>
              <w:lastRenderedPageBreak/>
              <w:t>Tishler et al. 2006</w:t>
            </w:r>
            <w:r w:rsidRPr="00C52371">
              <w:rPr>
                <w:rFonts w:ascii="Times New Roman" w:eastAsiaTheme="minorEastAsia" w:hAnsi="Times New Roman" w:cs="Times New Roman"/>
                <w:bCs/>
                <w:color w:val="000000"/>
                <w:sz w:val="20"/>
                <w:szCs w:val="20"/>
                <w:lang w:eastAsia="en-CA"/>
              </w:rPr>
              <w:fldChar w:fldCharType="begin">
                <w:fldData xml:space="preserve">PEVuZE5vdGU+PENpdGU+PEF1dGhvcj5UaXNobGVyPC9BdXRob3I+PFllYXI+MjAwNjwvWWVhcj48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jY1MjQzNCZhbXA7cmZ0Lmlz
c249MDMxNS0xNjJYJmFtcDtyZnQudm9sdW1lPTMzJmFtcDtyZnQuaXNzdWU9NiZhbXA7cmZ0LnNw
YWdlPTExODMmYW1wO3JmdC5wYWdlcz0xMTgzLTUmYW1wO3JmdC5kYXRlPTIwMDYmYW1wO3JmdC5q
dGl0bGU9Sm91cm5hbCtvZitSaGV1bWF0b2xvZ3kmYW1wO3JmdC5hdGl0bGU9TmVjaytpbmp1cnkr
YW5kK2ZpYnJvbXlhbGdpYS0tK2FyZSt0aGV5K3JlYWxseSthc3NvY2lhdGVkJTNGLiZhbXA7cmZ0
LmF1bGFzdD1UaXNobGVy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 </w:instrText>
            </w:r>
            <w:r w:rsidR="0098703E">
              <w:rPr>
                <w:rFonts w:ascii="Times New Roman" w:eastAsiaTheme="minorEastAsia" w:hAnsi="Times New Roman" w:cs="Times New Roman"/>
                <w:bCs/>
                <w:color w:val="000000"/>
                <w:sz w:val="20"/>
                <w:szCs w:val="20"/>
                <w:lang w:eastAsia="en-CA"/>
              </w:rPr>
              <w:fldChar w:fldCharType="begin">
                <w:fldData xml:space="preserve">PEVuZE5vdGU+PENpdGU+PEF1dGhvcj5UaXNobGVyPC9BdXRob3I+PFllYXI+MjAwNjwvWWVhcj48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jY1MjQzNCZhbXA7cmZ0Lmlz
c249MDMxNS0xNjJYJmFtcDtyZnQudm9sdW1lPTMzJmFtcDtyZnQuaXNzdWU9NiZhbXA7cmZ0LnNw
YWdlPTExODMmYW1wO3JmdC5wYWdlcz0xMTgzLTUmYW1wO3JmdC5kYXRlPTIwMDYmYW1wO3JmdC5q
dGl0bGU9Sm91cm5hbCtvZitSaGV1bWF0b2xvZ3kmYW1wO3JmdC5hdGl0bGU9TmVjaytpbmp1cnkr
YW5kK2ZpYnJvbXlhbGdpYS0tK2FyZSt0aGV5K3JlYWxseSthc3NvY2lhdGVkJTNGLiZhbXA7cmZ0
LmF1bGFzdD1UaXNobGVyPC91cmw+PC9yZWxhdGVkLXVybHM+PC91cmxz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eastAsiaTheme="minorEastAsia" w:hAnsi="Times New Roman" w:cs="Times New Roman"/>
                <w:bCs/>
                <w:color w:val="000000"/>
                <w:sz w:val="20"/>
                <w:szCs w:val="20"/>
                <w:lang w:eastAsia="en-CA"/>
              </w:rPr>
              <w:instrText xml:space="preserve"> ADDIN EN.CITE.DATA </w:instrText>
            </w:r>
            <w:r w:rsidR="0098703E">
              <w:rPr>
                <w:rFonts w:ascii="Times New Roman" w:eastAsiaTheme="minorEastAsia" w:hAnsi="Times New Roman" w:cs="Times New Roman"/>
                <w:bCs/>
                <w:color w:val="000000"/>
                <w:sz w:val="20"/>
                <w:szCs w:val="20"/>
                <w:lang w:eastAsia="en-CA"/>
              </w:rPr>
            </w:r>
            <w:r w:rsidR="0098703E">
              <w:rPr>
                <w:rFonts w:ascii="Times New Roman" w:eastAsiaTheme="minorEastAsia" w:hAnsi="Times New Roman" w:cs="Times New Roman"/>
                <w:bCs/>
                <w:color w:val="000000"/>
                <w:sz w:val="20"/>
                <w:szCs w:val="20"/>
                <w:lang w:eastAsia="en-CA"/>
              </w:rPr>
              <w:fldChar w:fldCharType="end"/>
            </w:r>
            <w:r w:rsidRPr="00C52371">
              <w:rPr>
                <w:rFonts w:ascii="Times New Roman" w:eastAsiaTheme="minorEastAsia" w:hAnsi="Times New Roman" w:cs="Times New Roman"/>
                <w:bCs/>
                <w:color w:val="000000"/>
                <w:sz w:val="20"/>
                <w:szCs w:val="20"/>
                <w:lang w:eastAsia="en-CA"/>
              </w:rPr>
            </w:r>
            <w:r w:rsidRPr="00C52371">
              <w:rPr>
                <w:rFonts w:ascii="Times New Roman" w:eastAsiaTheme="minorEastAsia" w:hAnsi="Times New Roman" w:cs="Times New Roman"/>
                <w:bCs/>
                <w:color w:val="000000"/>
                <w:sz w:val="20"/>
                <w:szCs w:val="20"/>
                <w:lang w:eastAsia="en-CA"/>
              </w:rPr>
              <w:fldChar w:fldCharType="separate"/>
            </w:r>
            <w:r w:rsidR="0098703E">
              <w:rPr>
                <w:rFonts w:ascii="Times New Roman" w:eastAsiaTheme="minorEastAsia" w:hAnsi="Times New Roman" w:cs="Times New Roman"/>
                <w:bCs/>
                <w:noProof/>
                <w:color w:val="000000"/>
                <w:sz w:val="20"/>
                <w:szCs w:val="20"/>
                <w:lang w:eastAsia="en-CA"/>
              </w:rPr>
              <w:t>[68]</w:t>
            </w:r>
            <w:r w:rsidRPr="00C52371">
              <w:rPr>
                <w:rFonts w:ascii="Times New Roman" w:eastAsiaTheme="minorEastAsia" w:hAnsi="Times New Roman" w:cs="Times New Roman"/>
                <w:bCs/>
                <w:color w:val="000000"/>
                <w:sz w:val="20"/>
                <w:szCs w:val="20"/>
                <w:lang w:eastAsia="en-CA"/>
              </w:rPr>
              <w:fldChar w:fldCharType="end"/>
            </w:r>
          </w:p>
          <w:p w14:paraId="3FE00E56"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Phase I cohort study</w:t>
            </w:r>
          </w:p>
          <w:p w14:paraId="1192BF74"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Israel</w:t>
            </w:r>
          </w:p>
        </w:tc>
        <w:tc>
          <w:tcPr>
            <w:tcW w:w="873" w:type="pct"/>
          </w:tcPr>
          <w:p w14:paraId="45C7802F"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Patients seen in ER at Asaf-Harofe Medical Center (Israel); August 2003-Jan 2004; MVC-related WAD. Excluded those with fractures, dislocations, spinal subluxations on radiograph; concussion or head injury. Controls were hospitalized in orthopedic, surgery or </w:t>
            </w:r>
            <w:r w:rsidRPr="00C52371">
              <w:rPr>
                <w:rFonts w:ascii="Times New Roman" w:eastAsiaTheme="minorEastAsia" w:hAnsi="Times New Roman" w:cs="Times New Roman"/>
                <w:bCs/>
                <w:color w:val="000000"/>
                <w:sz w:val="20"/>
                <w:szCs w:val="20"/>
                <w:lang w:eastAsia="en-CA"/>
              </w:rPr>
              <w:lastRenderedPageBreak/>
              <w:t>neurosurgery wards due to MVC. N=153 WAD and 48 controls.</w:t>
            </w:r>
          </w:p>
          <w:p w14:paraId="118D6A03"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p>
        </w:tc>
        <w:tc>
          <w:tcPr>
            <w:cnfStyle w:val="000010000000" w:firstRow="0" w:lastRow="0" w:firstColumn="0" w:lastColumn="0" w:oddVBand="1" w:evenVBand="0" w:oddHBand="0" w:evenHBand="0" w:firstRowFirstColumn="0" w:firstRowLastColumn="0" w:lastRowFirstColumn="0" w:lastRowLastColumn="0"/>
            <w:tcW w:w="800" w:type="pct"/>
          </w:tcPr>
          <w:p w14:paraId="7928ADE2"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Prognostic factor: WAD vs. non-WAD traumatic injury</w:t>
            </w:r>
          </w:p>
        </w:tc>
        <w:tc>
          <w:tcPr>
            <w:tcW w:w="873" w:type="pct"/>
          </w:tcPr>
          <w:p w14:paraId="28A3AB2B"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Follow-up by telephone after the 1</w:t>
            </w:r>
            <w:r w:rsidRPr="00C52371">
              <w:rPr>
                <w:rFonts w:ascii="Times New Roman" w:eastAsiaTheme="minorEastAsia" w:hAnsi="Times New Roman" w:cs="Times New Roman"/>
                <w:bCs/>
                <w:color w:val="000000"/>
                <w:sz w:val="20"/>
                <w:szCs w:val="20"/>
                <w:vertAlign w:val="superscript"/>
                <w:lang w:eastAsia="en-CA"/>
              </w:rPr>
              <w:t>st</w:t>
            </w:r>
            <w:r w:rsidRPr="00C52371">
              <w:rPr>
                <w:rFonts w:ascii="Times New Roman" w:eastAsiaTheme="minorEastAsia" w:hAnsi="Times New Roman" w:cs="Times New Roman"/>
                <w:bCs/>
                <w:color w:val="000000"/>
                <w:sz w:val="20"/>
                <w:szCs w:val="20"/>
                <w:lang w:eastAsia="en-CA"/>
              </w:rPr>
              <w:t xml:space="preserve"> week and every 5 months thereafter for up to 18 months for WAD, up to 14 months for controls; only those self-reporting symptoms or signs suggestive of fibromyalgia were invited for further evaluation. In WAD </w:t>
            </w:r>
            <w:r w:rsidRPr="00C52371">
              <w:rPr>
                <w:rFonts w:ascii="Times New Roman" w:eastAsiaTheme="minorEastAsia" w:hAnsi="Times New Roman" w:cs="Times New Roman"/>
                <w:bCs/>
                <w:color w:val="000000"/>
                <w:sz w:val="20"/>
                <w:szCs w:val="20"/>
                <w:lang w:eastAsia="en-CA"/>
              </w:rPr>
              <w:lastRenderedPageBreak/>
              <w:t>group, N=153; in controls, N=48</w:t>
            </w:r>
          </w:p>
          <w:p w14:paraId="29EA5209"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Second follow-up at 3 years. Same process for follow-up. N=126 (WAD) and 33 (controls).</w:t>
            </w:r>
          </w:p>
        </w:tc>
        <w:tc>
          <w:tcPr>
            <w:cnfStyle w:val="000010000000" w:firstRow="0" w:lastRow="0" w:firstColumn="0" w:lastColumn="0" w:oddVBand="1" w:evenVBand="0" w:oddHBand="0" w:evenHBand="0" w:firstRowFirstColumn="0" w:firstRowLastColumn="0" w:lastRowFirstColumn="0" w:lastRowLastColumn="0"/>
            <w:tcW w:w="873" w:type="pct"/>
          </w:tcPr>
          <w:p w14:paraId="1D59ECB4" w14:textId="77777777" w:rsidR="001C1DC1" w:rsidRPr="00C52371" w:rsidRDefault="001C1DC1" w:rsidP="00FE10C3">
            <w:pPr>
              <w:widowControl w:val="0"/>
              <w:autoSpaceDE w:val="0"/>
              <w:autoSpaceDN w:val="0"/>
              <w:adjustRightInd w:val="0"/>
              <w:spacing w:line="240" w:lineRule="auto"/>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lastRenderedPageBreak/>
              <w:t>Physical exam including 18 tender points as per 1990 American College of Rheumatology (ACR) criteria for fibromyalgia</w:t>
            </w:r>
          </w:p>
        </w:tc>
        <w:tc>
          <w:tcPr>
            <w:tcW w:w="798" w:type="pct"/>
          </w:tcPr>
          <w:p w14:paraId="1DDA692B"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At first follow-up, 12 patients in all were recalled for examination. One WAD patient was diagnosed with fibromyalgia; no controls were diagnosed. </w:t>
            </w:r>
          </w:p>
          <w:p w14:paraId="527870BE"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 xml:space="preserve">At 3 years, 12 WAD and 6 control </w:t>
            </w:r>
            <w:r w:rsidRPr="00C52371">
              <w:rPr>
                <w:rFonts w:ascii="Times New Roman" w:eastAsiaTheme="minorEastAsia" w:hAnsi="Times New Roman" w:cs="Times New Roman"/>
                <w:bCs/>
                <w:color w:val="000000"/>
                <w:sz w:val="20"/>
                <w:szCs w:val="20"/>
                <w:lang w:eastAsia="en-CA"/>
              </w:rPr>
              <w:lastRenderedPageBreak/>
              <w:t xml:space="preserve">participants were recalled for evaluation. Of these 3 WAD (2.4%) and 1 control (3%) participants diagnosed with fibromyalgia. </w:t>
            </w:r>
          </w:p>
          <w:p w14:paraId="7189F8BF" w14:textId="77777777" w:rsidR="001C1DC1" w:rsidRPr="00C52371" w:rsidRDefault="001C1DC1" w:rsidP="00FE10C3">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color w:val="000000"/>
                <w:sz w:val="20"/>
                <w:szCs w:val="20"/>
                <w:lang w:eastAsia="en-CA"/>
              </w:rPr>
            </w:pPr>
            <w:r w:rsidRPr="00C52371">
              <w:rPr>
                <w:rFonts w:ascii="Times New Roman" w:eastAsiaTheme="minorEastAsia" w:hAnsi="Times New Roman" w:cs="Times New Roman"/>
                <w:bCs/>
                <w:color w:val="000000"/>
                <w:sz w:val="20"/>
                <w:szCs w:val="20"/>
                <w:lang w:eastAsia="en-CA"/>
              </w:rPr>
              <w:t>This does not support a link between WAD and onset of fibromyalgia.</w:t>
            </w:r>
          </w:p>
        </w:tc>
      </w:tr>
    </w:tbl>
    <w:p w14:paraId="2C0F1E3B" w14:textId="77777777" w:rsidR="001C1DC1" w:rsidRPr="00C52371" w:rsidRDefault="001C1DC1" w:rsidP="001C1DC1">
      <w:pPr>
        <w:spacing w:line="240" w:lineRule="auto"/>
        <w:rPr>
          <w:rFonts w:ascii="Times New Roman" w:hAnsi="Times New Roman" w:cs="Times New Roman"/>
          <w:sz w:val="20"/>
          <w:szCs w:val="20"/>
          <w:lang w:val="en-US"/>
        </w:rPr>
      </w:pPr>
    </w:p>
    <w:p w14:paraId="5B07866A" w14:textId="77777777" w:rsidR="001C1DC1" w:rsidRPr="00C52371" w:rsidRDefault="001C1DC1" w:rsidP="001C1DC1">
      <w:pPr>
        <w:spacing w:line="240" w:lineRule="auto"/>
        <w:rPr>
          <w:rFonts w:ascii="Times New Roman" w:hAnsi="Times New Roman" w:cs="Times New Roman"/>
          <w:sz w:val="20"/>
          <w:szCs w:val="20"/>
        </w:rPr>
      </w:pPr>
    </w:p>
    <w:p w14:paraId="4ABC6733" w14:textId="77777777" w:rsidR="001C1DC1" w:rsidRPr="00C52371" w:rsidRDefault="001C1DC1" w:rsidP="001C1DC1">
      <w:pPr>
        <w:spacing w:after="160" w:line="240" w:lineRule="auto"/>
        <w:rPr>
          <w:rFonts w:ascii="Times New Roman" w:hAnsi="Times New Roman" w:cs="Times New Roman"/>
          <w:noProof/>
          <w:sz w:val="20"/>
          <w:szCs w:val="20"/>
          <w:lang w:val="en-US"/>
        </w:rPr>
      </w:pPr>
      <w:r w:rsidRPr="00C52371">
        <w:rPr>
          <w:rFonts w:ascii="Times New Roman" w:hAnsi="Times New Roman" w:cs="Times New Roman"/>
          <w:sz w:val="20"/>
          <w:szCs w:val="20"/>
        </w:rPr>
        <w:br w:type="page"/>
      </w:r>
    </w:p>
    <w:p w14:paraId="38CFEF70" w14:textId="77777777" w:rsidR="001C1DC1" w:rsidRDefault="001C1DC1" w:rsidP="001C1DC1">
      <w:pPr>
        <w:pStyle w:val="EndNoteBibliographyTitle"/>
        <w:sectPr w:rsidR="001C1DC1" w:rsidSect="00FE10C3">
          <w:pgSz w:w="15840" w:h="12240" w:orient="landscape"/>
          <w:pgMar w:top="1440" w:right="1440" w:bottom="1440" w:left="1440" w:header="720" w:footer="720" w:gutter="0"/>
          <w:cols w:space="720"/>
          <w:docGrid w:linePitch="360"/>
        </w:sectPr>
      </w:pPr>
    </w:p>
    <w:p w14:paraId="1C216259" w14:textId="77777777" w:rsidR="001C1DC1" w:rsidRPr="00EF7DBB" w:rsidRDefault="001C1DC1" w:rsidP="001C1DC1">
      <w:pPr>
        <w:pStyle w:val="EndNoteBibliographyTitle"/>
      </w:pPr>
      <w:r w:rsidRPr="00C52371">
        <w:lastRenderedPageBreak/>
        <w:fldChar w:fldCharType="begin"/>
      </w:r>
      <w:r w:rsidRPr="00C52371">
        <w:instrText xml:space="preserve"> ADDIN EN.REFLIST </w:instrText>
      </w:r>
      <w:r w:rsidRPr="00C52371">
        <w:fldChar w:fldCharType="separate"/>
      </w:r>
      <w:r w:rsidRPr="00EF7DBB">
        <w:t>References</w:t>
      </w:r>
    </w:p>
    <w:p w14:paraId="47C6AED2" w14:textId="77777777" w:rsidR="001C1DC1" w:rsidRPr="00EF7DBB" w:rsidRDefault="001C1DC1" w:rsidP="001C1DC1">
      <w:pPr>
        <w:pStyle w:val="EndNoteBibliographyTitle"/>
      </w:pPr>
    </w:p>
    <w:p w14:paraId="2C2D9ADD" w14:textId="77777777" w:rsidR="001C1DC1" w:rsidRPr="00EF7DBB" w:rsidRDefault="001C1DC1" w:rsidP="001C1DC1">
      <w:pPr>
        <w:pStyle w:val="EndNoteBibliography"/>
        <w:spacing w:after="0"/>
      </w:pPr>
      <w:r w:rsidRPr="00EF7DBB">
        <w:t>1.</w:t>
      </w:r>
      <w:r w:rsidRPr="00EF7DBB">
        <w:tab/>
        <w:t>Borenstein P, Rosenfeld M, Gunnarsson R. Cognitive symptoms, cervical range of motion and pain as prognostic factors after whiplash trauma. Acta Neurol Scand. 2010;122(4):278-85.</w:t>
      </w:r>
    </w:p>
    <w:p w14:paraId="6C9ACB54" w14:textId="77777777" w:rsidR="001C1DC1" w:rsidRPr="00EF7DBB" w:rsidRDefault="001C1DC1" w:rsidP="001C1DC1">
      <w:pPr>
        <w:pStyle w:val="EndNoteBibliography"/>
        <w:spacing w:after="0"/>
      </w:pPr>
      <w:r w:rsidRPr="00EF7DBB">
        <w:t>2.</w:t>
      </w:r>
      <w:r w:rsidRPr="00EF7DBB">
        <w:tab/>
        <w:t>Carroll LJ, Ferrari R, Cassidy JD. Reduced or painful jaw movement after collision-related injuries: a population-based study. Journal of the American Dental Association. 2007;138(1):86-93.</w:t>
      </w:r>
    </w:p>
    <w:p w14:paraId="09773474" w14:textId="77777777" w:rsidR="001C1DC1" w:rsidRPr="00EF7DBB" w:rsidRDefault="001C1DC1" w:rsidP="001C1DC1">
      <w:pPr>
        <w:pStyle w:val="EndNoteBibliography"/>
        <w:spacing w:after="0"/>
      </w:pPr>
      <w:r w:rsidRPr="00EF7DBB">
        <w:t>3.</w:t>
      </w:r>
      <w:r w:rsidRPr="00EF7DBB">
        <w:tab/>
        <w:t>Carroll LJ, Liu Y, Holm LW, Cassidy JD, Côté P. Pain-related emotions in early stages of recovery in whiplash-associated disorders: Their presence, intensity, and association with pain recovery. Psychosomatic Medicine. 2011;73(8):708-15.</w:t>
      </w:r>
    </w:p>
    <w:p w14:paraId="3D23FF03" w14:textId="77777777" w:rsidR="001C1DC1" w:rsidRPr="00EF7DBB" w:rsidRDefault="001C1DC1" w:rsidP="001C1DC1">
      <w:pPr>
        <w:pStyle w:val="EndNoteBibliography"/>
        <w:spacing w:after="0"/>
      </w:pPr>
      <w:r w:rsidRPr="00EF7DBB">
        <w:t>4.</w:t>
      </w:r>
      <w:r w:rsidRPr="00EF7DBB">
        <w:tab/>
        <w:t>Casey PP, Feyer AM, Cameron ID. Associations with legal representation in a compensation setting 12 months after injury. Injury 2015;46:918-25.</w:t>
      </w:r>
    </w:p>
    <w:p w14:paraId="28FAEAC3" w14:textId="77777777" w:rsidR="001C1DC1" w:rsidRPr="00EF7DBB" w:rsidRDefault="001C1DC1" w:rsidP="001C1DC1">
      <w:pPr>
        <w:pStyle w:val="EndNoteBibliography"/>
        <w:spacing w:after="0"/>
      </w:pPr>
      <w:r w:rsidRPr="00EF7DBB">
        <w:t>5.</w:t>
      </w:r>
      <w:r w:rsidRPr="00EF7DBB">
        <w:tab/>
        <w:t>Ferrari R, Louw D. Coping style as a predictor of compliance with referral to active rehabilitation in whiplash patients. Clinical Rheumatology. 2011;30(9):1221-5.</w:t>
      </w:r>
    </w:p>
    <w:p w14:paraId="3D0CF80F" w14:textId="77777777" w:rsidR="001C1DC1" w:rsidRPr="00EF7DBB" w:rsidRDefault="001C1DC1" w:rsidP="001C1DC1">
      <w:pPr>
        <w:pStyle w:val="EndNoteBibliography"/>
        <w:spacing w:after="0"/>
      </w:pPr>
      <w:r w:rsidRPr="00EF7DBB">
        <w:t>6.</w:t>
      </w:r>
      <w:r w:rsidRPr="00EF7DBB">
        <w:tab/>
        <w:t>Jöud A, Stjerna J, Malmstrom E-M, Westergren H, Petersson IF, Englund M. Healthcare consultation and sick leave before and after neck injury: a cohort study with matched population-based references. BMJ Open. 2013;3:e003172.</w:t>
      </w:r>
    </w:p>
    <w:p w14:paraId="35951A49" w14:textId="77777777" w:rsidR="001C1DC1" w:rsidRPr="00EF7DBB" w:rsidRDefault="001C1DC1" w:rsidP="001C1DC1">
      <w:pPr>
        <w:pStyle w:val="EndNoteBibliography"/>
        <w:spacing w:after="0"/>
      </w:pPr>
      <w:r w:rsidRPr="00EF7DBB">
        <w:t>7.</w:t>
      </w:r>
      <w:r w:rsidRPr="00EF7DBB">
        <w:tab/>
        <w:t>Matsumoto M, Ichihara D, Okada E, Toyama Y, Fujiwara H, Momoshima S, et al. Modic changes of the cervical spin in patients with whiplash injury: a prospective 11-year follow-up study. Injury. 2013;44:819-24.</w:t>
      </w:r>
    </w:p>
    <w:p w14:paraId="341E3D42" w14:textId="77777777" w:rsidR="001C1DC1" w:rsidRPr="00EF7DBB" w:rsidRDefault="001C1DC1" w:rsidP="001C1DC1">
      <w:pPr>
        <w:pStyle w:val="EndNoteBibliography"/>
        <w:spacing w:after="0"/>
      </w:pPr>
      <w:r w:rsidRPr="00EF7DBB">
        <w:t>8.</w:t>
      </w:r>
      <w:r w:rsidRPr="00EF7DBB">
        <w:tab/>
        <w:t>McLean SA, Ulirsch JC, Slade GD, Soward AC, Swor RA, Peak DA, et al. Incidence and predictors of neck and widespread pain after motor vehicle collision among US litigants and non-litigants. Pain. 2014;155(2):309-21.</w:t>
      </w:r>
    </w:p>
    <w:p w14:paraId="0720E58C" w14:textId="77777777" w:rsidR="001C1DC1" w:rsidRPr="00EF7DBB" w:rsidRDefault="001C1DC1" w:rsidP="001C1DC1">
      <w:pPr>
        <w:pStyle w:val="EndNoteBibliography"/>
        <w:spacing w:after="0"/>
      </w:pPr>
      <w:r w:rsidRPr="00EF7DBB">
        <w:t>9.</w:t>
      </w:r>
      <w:r w:rsidRPr="00EF7DBB">
        <w:tab/>
        <w:t>Nederhand MJ, Hermens HJ, Ijzerman MJ, Groothuis KG, Turk DC. The effect of fear of movement on muscle activation in posttraumatic neck pain disability. Clinical Journal of Pain. 2006;22(6):519-25.</w:t>
      </w:r>
    </w:p>
    <w:p w14:paraId="1412D3CD" w14:textId="77777777" w:rsidR="001C1DC1" w:rsidRPr="00EF7DBB" w:rsidRDefault="001C1DC1" w:rsidP="001C1DC1">
      <w:pPr>
        <w:pStyle w:val="EndNoteBibliography"/>
        <w:spacing w:after="0"/>
      </w:pPr>
      <w:r w:rsidRPr="00EF7DBB">
        <w:t>10.</w:t>
      </w:r>
      <w:r w:rsidRPr="00EF7DBB">
        <w:tab/>
        <w:t>Nederhand MJ, Hermens HJ, Ijzerman MJ, Turk DC, Zilvold G. Chronic neck pain disability due to an acute whiplash injury. Pain. 2003;102(1-2):63-71.</w:t>
      </w:r>
    </w:p>
    <w:p w14:paraId="31540BD5" w14:textId="77777777" w:rsidR="001C1DC1" w:rsidRPr="00EF7DBB" w:rsidRDefault="001C1DC1" w:rsidP="001C1DC1">
      <w:pPr>
        <w:pStyle w:val="EndNoteBibliography"/>
        <w:spacing w:after="0"/>
      </w:pPr>
      <w:r w:rsidRPr="00EF7DBB">
        <w:t>11.</w:t>
      </w:r>
      <w:r w:rsidRPr="00EF7DBB">
        <w:tab/>
        <w:t xml:space="preserve">Phillips LA, Carroll LJ, Cassidy JD, </w:t>
      </w:r>
      <w:r w:rsidRPr="00EF7DBB">
        <w:rPr>
          <w:rFonts w:ascii="Arial" w:hAnsi="Arial" w:cs="Arial"/>
          <w:sz w:val="20"/>
        </w:rPr>
        <w:t>Côté</w:t>
      </w:r>
      <w:r w:rsidRPr="00EF7DBB">
        <w:t>,  P. Whiplash-associated disorders: who gets depressed? Who stays depressed? European Spine Journal. 2010;19(6):945-56.</w:t>
      </w:r>
    </w:p>
    <w:p w14:paraId="0056B23D" w14:textId="77777777" w:rsidR="001C1DC1" w:rsidRPr="00EF7DBB" w:rsidRDefault="001C1DC1" w:rsidP="001C1DC1">
      <w:pPr>
        <w:pStyle w:val="EndNoteBibliography"/>
        <w:spacing w:after="0"/>
      </w:pPr>
      <w:r w:rsidRPr="00EF7DBB">
        <w:t>12.</w:t>
      </w:r>
      <w:r w:rsidRPr="00EF7DBB">
        <w:tab/>
        <w:t>Sale H, Isberg A. Delayed temporomandibular joint pain and dysfunction induced by whiplash trauma: a controlled prospective study. Journal of the American Dental Association. 2007;138(8):1084-91.</w:t>
      </w:r>
    </w:p>
    <w:p w14:paraId="1900890E" w14:textId="77777777" w:rsidR="001C1DC1" w:rsidRPr="00EF7DBB" w:rsidRDefault="001C1DC1" w:rsidP="001C1DC1">
      <w:pPr>
        <w:pStyle w:val="EndNoteBibliography"/>
        <w:spacing w:after="0"/>
      </w:pPr>
      <w:r w:rsidRPr="00EF7DBB">
        <w:t>13.</w:t>
      </w:r>
      <w:r w:rsidRPr="00EF7DBB">
        <w:tab/>
        <w:t>Sale H, Bryndahl F, Isberg A. A 15-year follow-up of temporomandibular joint symptoms and magnetic resonance imaging findings in whiplash patients: a prospective, controlled study. Oral Surgery Oral Medicine Oral Pathology Oral Radiology &amp; Endodontics. 2014;117(4):522-32.</w:t>
      </w:r>
    </w:p>
    <w:p w14:paraId="4496AF16" w14:textId="77777777" w:rsidR="001C1DC1" w:rsidRPr="00EF7DBB" w:rsidRDefault="001C1DC1" w:rsidP="001C1DC1">
      <w:pPr>
        <w:pStyle w:val="EndNoteBibliography"/>
        <w:spacing w:after="0"/>
      </w:pPr>
      <w:r w:rsidRPr="00EF7DBB">
        <w:t>14.</w:t>
      </w:r>
      <w:r w:rsidRPr="00EF7DBB">
        <w:tab/>
        <w:t>Sterling M. Differential development of sensory hypersensitivity and a measure of spinal cord hyperexcitability following whiplash injury. Pain. 2010;150(3):501-6.</w:t>
      </w:r>
    </w:p>
    <w:p w14:paraId="63C7AE65" w14:textId="77777777" w:rsidR="001C1DC1" w:rsidRPr="00EF7DBB" w:rsidRDefault="001C1DC1" w:rsidP="001C1DC1">
      <w:pPr>
        <w:pStyle w:val="EndNoteBibliography"/>
        <w:spacing w:after="0"/>
      </w:pPr>
      <w:r w:rsidRPr="00EF7DBB">
        <w:t>15.</w:t>
      </w:r>
      <w:r w:rsidRPr="00EF7DBB">
        <w:tab/>
        <w:t>Sterling M, Hendrikz J, Kenardy J. Similar factors predict disability and posttraumatic stress disorder trajectories after whiplash injury. Pain. 2011;152(6):1272-8.</w:t>
      </w:r>
    </w:p>
    <w:p w14:paraId="7E7A4F13" w14:textId="77777777" w:rsidR="001C1DC1" w:rsidRPr="00EF7DBB" w:rsidRDefault="001C1DC1" w:rsidP="001C1DC1">
      <w:pPr>
        <w:pStyle w:val="EndNoteBibliography"/>
        <w:spacing w:after="0"/>
      </w:pPr>
      <w:r w:rsidRPr="00EF7DBB">
        <w:lastRenderedPageBreak/>
        <w:t>16.</w:t>
      </w:r>
      <w:r w:rsidRPr="00EF7DBB">
        <w:tab/>
        <w:t>Stovner L, Obelieniene D. Whiplash headache is transitory worsening of a pre-existing primary headache. Cephalalgia. 2008;28(Suppl1):28-31.</w:t>
      </w:r>
    </w:p>
    <w:p w14:paraId="35388BCE" w14:textId="77777777" w:rsidR="001C1DC1" w:rsidRPr="00EF7DBB" w:rsidRDefault="001C1DC1" w:rsidP="001C1DC1">
      <w:pPr>
        <w:pStyle w:val="EndNoteBibliography"/>
      </w:pPr>
      <w:r w:rsidRPr="00EF7DBB">
        <w:t>17.</w:t>
      </w:r>
      <w:r w:rsidRPr="00EF7DBB">
        <w:tab/>
        <w:t>Tishler M, Levy O, Maslakov I, Bar-Chaim S, Amit-Vazina M. Neck injury and fibromyalgia-- are they really associated? Journal of Rheumatology. 2006;33(6):1183-5.</w:t>
      </w:r>
    </w:p>
    <w:p w14:paraId="55583A12" w14:textId="77777777" w:rsidR="001C1DC1" w:rsidRPr="002E794A" w:rsidRDefault="001C1DC1" w:rsidP="001C1DC1">
      <w:pPr>
        <w:spacing w:line="240" w:lineRule="auto"/>
        <w:rPr>
          <w:rFonts w:ascii="Times New Roman" w:hAnsi="Times New Roman" w:cs="Times New Roman"/>
          <w:sz w:val="20"/>
          <w:szCs w:val="20"/>
        </w:rPr>
      </w:pPr>
      <w:r w:rsidRPr="00C52371">
        <w:rPr>
          <w:rFonts w:ascii="Times New Roman" w:hAnsi="Times New Roman" w:cs="Times New Roman"/>
          <w:sz w:val="20"/>
          <w:szCs w:val="20"/>
        </w:rPr>
        <w:fldChar w:fldCharType="end"/>
      </w:r>
    </w:p>
    <w:p w14:paraId="34B8B562" w14:textId="77777777" w:rsidR="001C1DC1" w:rsidRDefault="001C1DC1">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2D133935" w14:textId="77777777" w:rsidR="00BA10D3" w:rsidRDefault="00BA10D3" w:rsidP="001C1DC1">
      <w:pPr>
        <w:spacing w:after="0" w:line="480" w:lineRule="auto"/>
        <w:rPr>
          <w:rFonts w:ascii="Times New Roman" w:hAnsi="Times New Roman" w:cs="Times New Roman"/>
          <w:b/>
          <w:sz w:val="24"/>
          <w:szCs w:val="24"/>
        </w:rPr>
        <w:sectPr w:rsidR="00BA10D3" w:rsidSect="00FE10C3">
          <w:pgSz w:w="15840" w:h="12240" w:orient="landscape"/>
          <w:pgMar w:top="1440" w:right="1440" w:bottom="1440" w:left="1440" w:header="720" w:footer="720" w:gutter="0"/>
          <w:cols w:space="720"/>
          <w:docGrid w:linePitch="360"/>
        </w:sectPr>
      </w:pPr>
    </w:p>
    <w:p w14:paraId="55868077" w14:textId="70974B54" w:rsidR="001C1DC1" w:rsidRPr="00E037D2" w:rsidRDefault="00292B89" w:rsidP="001C1DC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w:t>
      </w:r>
      <w:r w:rsidR="00BA10D3">
        <w:rPr>
          <w:rFonts w:ascii="Times New Roman" w:hAnsi="Times New Roman" w:cs="Times New Roman"/>
          <w:b/>
          <w:sz w:val="24"/>
          <w:szCs w:val="24"/>
        </w:rPr>
        <w:t xml:space="preserve"> </w:t>
      </w:r>
      <w:r>
        <w:rPr>
          <w:rFonts w:ascii="Times New Roman" w:hAnsi="Times New Roman" w:cs="Times New Roman"/>
          <w:b/>
          <w:sz w:val="24"/>
          <w:szCs w:val="24"/>
        </w:rPr>
        <w:t>6</w:t>
      </w:r>
      <w:r w:rsidR="001C1DC1" w:rsidRPr="00E037D2">
        <w:rPr>
          <w:rFonts w:ascii="Times New Roman" w:hAnsi="Times New Roman" w:cs="Times New Roman"/>
          <w:b/>
          <w:sz w:val="24"/>
          <w:szCs w:val="24"/>
        </w:rPr>
        <w:t xml:space="preserve">: Detailed Results on Prognostic Factors for Recovery from WAD </w:t>
      </w:r>
    </w:p>
    <w:p w14:paraId="23FB49BF" w14:textId="77777777" w:rsidR="001C1DC1" w:rsidRPr="00E037D2" w:rsidRDefault="001C1DC1" w:rsidP="001C1DC1">
      <w:pPr>
        <w:spacing w:after="0" w:line="480" w:lineRule="auto"/>
        <w:rPr>
          <w:rFonts w:ascii="Times New Roman" w:hAnsi="Times New Roman" w:cs="Times New Roman"/>
          <w:sz w:val="24"/>
          <w:szCs w:val="24"/>
        </w:rPr>
      </w:pPr>
      <w:r w:rsidRPr="00E037D2">
        <w:rPr>
          <w:rFonts w:ascii="Times New Roman" w:hAnsi="Times New Roman" w:cs="Times New Roman"/>
          <w:b/>
          <w:sz w:val="24"/>
          <w:szCs w:val="24"/>
        </w:rPr>
        <w:t>Sociodemographic Factors</w:t>
      </w:r>
    </w:p>
    <w:p w14:paraId="7A48E92B" w14:textId="6C41B1DF" w:rsidR="001C1DC1" w:rsidRPr="00E037D2" w:rsidRDefault="0018704B" w:rsidP="001C1DC1">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Sex</w:t>
      </w:r>
      <w:r w:rsidR="001C1DC1" w:rsidRPr="00E037D2">
        <w:rPr>
          <w:rFonts w:ascii="Times New Roman" w:hAnsi="Times New Roman" w:cs="Times New Roman"/>
          <w:b/>
          <w:sz w:val="24"/>
          <w:szCs w:val="24"/>
        </w:rPr>
        <w:t>.</w:t>
      </w:r>
      <w:r w:rsidR="001C1DC1" w:rsidRPr="00E037D2">
        <w:rPr>
          <w:rFonts w:ascii="Times New Roman" w:hAnsi="Times New Roman" w:cs="Times New Roman"/>
          <w:sz w:val="24"/>
          <w:szCs w:val="24"/>
        </w:rPr>
        <w:t xml:space="preserve"> We combined evidence from 27 studies: 11 from the NPTF (</w:t>
      </w:r>
      <w:r w:rsidR="000B6FCD">
        <w:rPr>
          <w:rFonts w:ascii="Times New Roman" w:hAnsi="Times New Roman" w:cs="Times New Roman"/>
          <w:sz w:val="24"/>
          <w:szCs w:val="24"/>
        </w:rPr>
        <w:t>4</w:t>
      </w:r>
      <w:r w:rsidR="001C1DC1" w:rsidRPr="00E037D2">
        <w:rPr>
          <w:rFonts w:ascii="Times New Roman" w:hAnsi="Times New Roman" w:cs="Times New Roman"/>
          <w:sz w:val="24"/>
          <w:szCs w:val="24"/>
        </w:rPr>
        <w:t xml:space="preserve"> Phase I and </w:t>
      </w:r>
      <w:r w:rsidR="000B6FCD">
        <w:rPr>
          <w:rFonts w:ascii="Times New Roman" w:hAnsi="Times New Roman" w:cs="Times New Roman"/>
          <w:sz w:val="24"/>
          <w:szCs w:val="24"/>
        </w:rPr>
        <w:t>7</w:t>
      </w:r>
      <w:r w:rsidR="001C1DC1" w:rsidRPr="00E037D2">
        <w:rPr>
          <w:rFonts w:ascii="Times New Roman" w:hAnsi="Times New Roman" w:cs="Times New Roman"/>
          <w:sz w:val="24"/>
          <w:szCs w:val="24"/>
        </w:rPr>
        <w:t xml:space="preserve"> Phase II) </w:t>
      </w:r>
      <w:r w:rsidR="00161545">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00161545">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00161545">
        <w:rPr>
          <w:rFonts w:ascii="Times New Roman" w:hAnsi="Times New Roman" w:cs="Times New Roman"/>
          <w:sz w:val="24"/>
          <w:szCs w:val="24"/>
        </w:rPr>
        <w:fldChar w:fldCharType="end"/>
      </w:r>
      <w:r w:rsidR="00161545">
        <w:rPr>
          <w:rFonts w:ascii="Calibri" w:eastAsia="Times New Roman" w:hAnsi="Calibri" w:cs="Times New Roman"/>
        </w:rPr>
        <w:t xml:space="preserve"> </w:t>
      </w:r>
      <w:r w:rsidR="001C1DC1" w:rsidRPr="00E037D2">
        <w:rPr>
          <w:rFonts w:ascii="Times New Roman" w:hAnsi="Times New Roman" w:cs="Times New Roman"/>
          <w:sz w:val="24"/>
          <w:szCs w:val="24"/>
        </w:rPr>
        <w:t xml:space="preserve">and 21 (4 Phase I and 17 Phase II) from the update </w:t>
      </w:r>
      <w:r w:rsidR="001C1DC1" w:rsidRPr="00E037D2">
        <w:rPr>
          <w:rFonts w:ascii="Times New Roman" w:hAnsi="Times New Roman" w:cs="Times New Roman"/>
          <w:sz w:val="24"/>
          <w:szCs w:val="24"/>
        </w:rPr>
        <w:fldChar w:fldCharType="begin">
          <w:fldData xml:space="preserve">OyBodHRwOi8vYmY0ZHY3em4zdS5zZWFyY2guc2VyaWFsc3NvbHV0aW9ucy5jb20ubXlhY2Nlc3Mu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xMjwvWWVh
cj48UmVjTnVtPjQ3PC9SZWNOdW0+PERpc3BsYXlUZXh0PlsxLCAzLCA5LCAxMCwgMTYtMjIsIDI0
LCAyNiwgMjgsIDQwLCA0MywgNTAsIDU0LCA2NCwgNzEsIDEwM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ENpdGU+PEF1dGhvcj5Db2Jv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2NDk4MTU2JmFtcDtyZnQu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ODQ5OTM1MD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Ax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zEwLjEwOTclMkZCUlMuMGIwMTNlMzE4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MTI3Mi04PC9wYWdlcz48dm9sdW1lPjE1Mjwvdm9sdW1lPjxudW1iZXI+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==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0098703E">
        <w:rPr>
          <w:rFonts w:ascii="Times New Roman" w:hAnsi="Times New Roman" w:cs="Times New Roman"/>
          <w:sz w:val="24"/>
          <w:szCs w:val="24"/>
        </w:rPr>
        <w:fldChar w:fldCharType="begin">
          <w:fldData xml:space="preserve">OyBodHRwOi8vYmY0ZHY3em4zdS5zZWFyY2guc2VyaWFsc3NvbHV0aW9ucy5jb20ubXlhY2Nlc3Mu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001C1DC1" w:rsidRPr="00E037D2">
        <w:rPr>
          <w:rFonts w:ascii="Times New Roman" w:hAnsi="Times New Roman" w:cs="Times New Roman"/>
          <w:sz w:val="24"/>
          <w:szCs w:val="24"/>
        </w:rPr>
      </w:r>
      <w:r w:rsidR="001C1DC1"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3, 9, 10, 16-22, 24, 26, 28, 40, 43, 50, 54, 64, 71, 103]</w:t>
      </w:r>
      <w:r w:rsidR="001C1DC1" w:rsidRPr="00E037D2">
        <w:rPr>
          <w:rFonts w:ascii="Times New Roman" w:hAnsi="Times New Roman" w:cs="Times New Roman"/>
          <w:sz w:val="24"/>
          <w:szCs w:val="24"/>
        </w:rPr>
        <w:fldChar w:fldCharType="end"/>
      </w:r>
      <w:r w:rsidR="001C1DC1" w:rsidRPr="00E037D2">
        <w:rPr>
          <w:rFonts w:ascii="Times New Roman" w:hAnsi="Times New Roman" w:cs="Times New Roman"/>
          <w:sz w:val="24"/>
          <w:szCs w:val="24"/>
        </w:rPr>
        <w:t xml:space="preserve">. The NPTF found that the association between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001C1DC1" w:rsidRPr="00E037D2">
        <w:rPr>
          <w:rFonts w:ascii="Times New Roman" w:hAnsi="Times New Roman" w:cs="Times New Roman"/>
          <w:sz w:val="24"/>
          <w:szCs w:val="24"/>
        </w:rPr>
        <w:t xml:space="preserve">and WAD recovery varied across studies </w:t>
      </w:r>
      <w:r w:rsidR="001C1DC1"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001C1DC1"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001C1DC1" w:rsidRPr="00E037D2">
        <w:rPr>
          <w:rFonts w:ascii="Times New Roman" w:hAnsi="Times New Roman" w:cs="Times New Roman"/>
          <w:sz w:val="24"/>
          <w:szCs w:val="24"/>
        </w:rPr>
        <w:fldChar w:fldCharType="end"/>
      </w:r>
      <w:r w:rsidR="001C1DC1" w:rsidRPr="00E037D2">
        <w:rPr>
          <w:rFonts w:ascii="Times New Roman" w:hAnsi="Times New Roman" w:cs="Times New Roman"/>
          <w:sz w:val="24"/>
          <w:szCs w:val="24"/>
        </w:rPr>
        <w:t xml:space="preserve">. New evidence from 3 Phase II studies of the same cohort and 2 Phase I studies found slower pain recovery in women </w:t>
      </w:r>
      <w:r w:rsidR="001C1DC1" w:rsidRPr="00E037D2">
        <w:rPr>
          <w:rFonts w:ascii="Times New Roman" w:hAnsi="Times New Roman" w:cs="Times New Roman"/>
          <w:sz w:val="24"/>
          <w:szCs w:val="24"/>
        </w:rPr>
        <w:fldChar w:fldCharType="begin">
          <w:fldData xml:space="preserve">PEVuZE5vdGU+PENpdGU+PEF1dGhvcj5DYXJzdGVuc2VuPC9BdXRob3I+PFllYXI+MjAxMjwvWWVh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MTYlMkZqLmVqcGFpbi4yMDExLjA2LjAwMiZhbXA7cmZ0X2lkPWluZm86cG1pZC8yMTcxNTIwMCZh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xMDk3JTJGQlJTLjBiMDEzZTMxODFjOWIwNzUmYW1w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xODYlMkYxNDcxLTI0NzQtMTEtMjYwJmFtcDtyZnRfaWQ9aW5mbzpwbWlkLzIxMDcwNjU0JmFt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xMjwvWWVh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MTYlMkZqLmVqcGFpbi4yMDExLjA2LjAwMiZhbXA7cmZ0X2lkPWluZm86cG1pZC8yMTcxNTIwMCZh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xODYlMkYxNDcxLTI0NzQtMTEtMjYwJmFtcDtyZnRfaWQ9aW5mbzpwbWlkLzIxMDcwNjU0JmFt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001C1DC1" w:rsidRPr="00E037D2">
        <w:rPr>
          <w:rFonts w:ascii="Times New Roman" w:hAnsi="Times New Roman" w:cs="Times New Roman"/>
          <w:sz w:val="24"/>
          <w:szCs w:val="24"/>
        </w:rPr>
      </w:r>
      <w:r w:rsidR="001C1DC1"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7, 18, 22, 28, 71]</w:t>
      </w:r>
      <w:r w:rsidR="001C1DC1" w:rsidRPr="00E037D2">
        <w:rPr>
          <w:rFonts w:ascii="Times New Roman" w:hAnsi="Times New Roman" w:cs="Times New Roman"/>
          <w:sz w:val="24"/>
          <w:szCs w:val="24"/>
        </w:rPr>
        <w:fldChar w:fldCharType="end"/>
      </w:r>
      <w:r w:rsidR="001C1DC1" w:rsidRPr="00E037D2">
        <w:rPr>
          <w:rFonts w:ascii="Times New Roman" w:hAnsi="Times New Roman" w:cs="Times New Roman"/>
          <w:sz w:val="24"/>
          <w:szCs w:val="24"/>
        </w:rPr>
        <w:t xml:space="preserve"> and 1 Phase I study found that in those not litigating, women had slower pain recovery in the first 6 weeks, while in those litigating, there was no </w:t>
      </w:r>
      <w:r w:rsidR="00E80145">
        <w:rPr>
          <w:rFonts w:ascii="Times New Roman" w:hAnsi="Times New Roman" w:cs="Times New Roman"/>
          <w:sz w:val="24"/>
          <w:szCs w:val="24"/>
        </w:rPr>
        <w:t xml:space="preserve">significant </w:t>
      </w:r>
      <w:r w:rsidR="001C1DC1" w:rsidRPr="00E037D2">
        <w:rPr>
          <w:rFonts w:ascii="Times New Roman" w:hAnsi="Times New Roman" w:cs="Times New Roman"/>
          <w:sz w:val="24"/>
          <w:szCs w:val="24"/>
        </w:rPr>
        <w:t xml:space="preserve">association </w:t>
      </w:r>
      <w:r w:rsidR="001C1DC1"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001C1DC1"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001C1DC1" w:rsidRPr="00E037D2">
        <w:rPr>
          <w:rFonts w:ascii="Times New Roman" w:hAnsi="Times New Roman" w:cs="Times New Roman"/>
          <w:sz w:val="24"/>
          <w:szCs w:val="24"/>
        </w:rPr>
        <w:fldChar w:fldCharType="end"/>
      </w:r>
      <w:r w:rsidR="001C1DC1" w:rsidRPr="00E037D2">
        <w:rPr>
          <w:rFonts w:ascii="Times New Roman" w:hAnsi="Times New Roman" w:cs="Times New Roman"/>
          <w:sz w:val="24"/>
          <w:szCs w:val="24"/>
        </w:rPr>
        <w:t xml:space="preserve">. Three Phase II studies found no </w:t>
      </w:r>
      <w:r w:rsidR="00E80145">
        <w:rPr>
          <w:rFonts w:ascii="Times New Roman" w:hAnsi="Times New Roman" w:cs="Times New Roman"/>
          <w:sz w:val="24"/>
          <w:szCs w:val="24"/>
        </w:rPr>
        <w:t xml:space="preserve">significant </w:t>
      </w:r>
      <w:r w:rsidR="001C1DC1" w:rsidRPr="00E037D2">
        <w:rPr>
          <w:rFonts w:ascii="Times New Roman" w:hAnsi="Times New Roman" w:cs="Times New Roman"/>
          <w:sz w:val="24"/>
          <w:szCs w:val="24"/>
        </w:rPr>
        <w:t xml:space="preserve">association between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001C1DC1" w:rsidRPr="00E037D2">
        <w:rPr>
          <w:rFonts w:ascii="Times New Roman" w:hAnsi="Times New Roman" w:cs="Times New Roman"/>
          <w:sz w:val="24"/>
          <w:szCs w:val="24"/>
        </w:rPr>
        <w:t xml:space="preserve">and pain recovery </w:t>
      </w:r>
      <w:r w:rsidR="001C1DC1"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SwgMywgMTZdPC9EaXNwbGF5VGV4dD48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Y0OTgxNTYmYW1wO3JmdC5pc3NuPTE0NzItMDIwNSZhbXA7cmZ0LnZv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5vZXJyZWJyb2dhZGUgNDQsIEFhcmh1cyBVbml2ZXJzaXR5IEhvc3Bp
dGFsLCBBYXJodXMsIERlbm1hcmsuIHRub3JnQGFzLmFhYS5kazwvYXV0aC1hZGRyZXNzPjx0aXRs
ZXM+PHRpdGxlPlBvc3QtdHJhdW1hIHJhdGluZ3Mgb2YgcHJlLWNvbGxpc2lvbiBwYWluIGFuZCBw
c3ljaG9sb2dpY2FsIGRpc3RyZXNzIHByZWRpY3QgcG9vciBvdXRjb21lIGZvbGxvd2luZyBhY3V0
ZSB3aGlwbGFzaCB0cmF1bWE6IGEgMTItbW9udGggZm9sbG93LXVw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DgtNTk8L3BhZ2VzPjx2b2x1bWU+MTM5PC92b2x1bWU+PG51bWJlcj4yPC9udW1i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SwgMywgMTZdPC9EaXNwbGF5VGV4dD48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5vZXJyZWJyb2dhZGUgNDQsIEFhcmh1cyBVbml2ZXJzaXR5IEhvc3Bp
dGFsLCBBYXJodXMsIERlbm1hcmsuIHRub3JnQGFzLmFhYS5kazwvYXV0aC1hZGRyZXNzPjx0aXRs
ZXM+PHRpdGxlPlBvc3QtdHJhdW1hIHJhdGluZ3Mgb2YgcHJlLWNvbGxpc2lvbiBwYWluIGFuZCBw
c3ljaG9sb2dpY2FsIGRpc3RyZXNzIHByZWRpY3QgcG9vciBvdXRjb21lIGZvbGxvd2luZyBhY3V0
ZSB3aGlwbGFzaCB0cmF1bWE6IGEgMTItbW9udGggZm9sbG93LXVw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DgtNTk8L3BhZ2VzPjx2b2x1bWU+MTM5PC92b2x1bWU+PG51bWJlcj4yPC9udW1i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001C1DC1" w:rsidRPr="00E037D2">
        <w:rPr>
          <w:rFonts w:ascii="Times New Roman" w:hAnsi="Times New Roman" w:cs="Times New Roman"/>
          <w:sz w:val="24"/>
          <w:szCs w:val="24"/>
        </w:rPr>
      </w:r>
      <w:r w:rsidR="001C1DC1"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3, 16]</w:t>
      </w:r>
      <w:r w:rsidR="001C1DC1" w:rsidRPr="00E037D2">
        <w:rPr>
          <w:rFonts w:ascii="Times New Roman" w:hAnsi="Times New Roman" w:cs="Times New Roman"/>
          <w:sz w:val="24"/>
          <w:szCs w:val="24"/>
        </w:rPr>
        <w:fldChar w:fldCharType="end"/>
      </w:r>
      <w:r w:rsidR="001C1DC1" w:rsidRPr="00E037D2">
        <w:rPr>
          <w:rFonts w:ascii="Times New Roman" w:hAnsi="Times New Roman" w:cs="Times New Roman"/>
          <w:sz w:val="24"/>
          <w:szCs w:val="24"/>
        </w:rPr>
        <w:t xml:space="preserve">. One of these studies was a different analysis (using a different set of explanatory factors) of the same cohort where an association was found. Finally, 1 phase II study found that women had poorer pain recovery at 6 but not 12 months </w:t>
      </w:r>
      <w:r w:rsidR="001C1DC1" w:rsidRPr="00E037D2">
        <w:rPr>
          <w:rFonts w:ascii="Times New Roman" w:hAnsi="Times New Roman" w:cs="Times New Roman"/>
          <w:sz w:val="24"/>
          <w:szCs w:val="24"/>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NjwvWWVh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jUxNDMyOCZhbXA7cmZ0Lmlzc249MDc0OS04MDQ3
JmFtcDtyZnQudm9sdW1lPTIyJmFtcDtyZnQuaXNzdWU9MyZhbXA7cmZ0LnNwYWdlPTI3MiZhbXA7
cmZ0LnBhZ2VzPTI3Mi03JmFtcDtyZnQuZGF0ZT0yMDA2JmFtcDtyZnQuanRpdGxlPUNsaW5pY2Fs
K0pvdXJuYWwrb2YrUGFpbiZhbXA7cmZ0LmF0aXRsZT1DYW4ra2luZXNpb3Bob2JpYStwcmVkaWN0
K3RoZStkdXJhdGlvbitvZituZWNrK3N5bXB0b21zK2luK2FjdXRlK3doaXBsYXNoJTNGLiZhbXA7
cmZ0LmF1bGFzdD1CdWl0ZW5odWlz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001C1DC1" w:rsidRPr="00E037D2">
        <w:rPr>
          <w:rFonts w:ascii="Times New Roman" w:hAnsi="Times New Roman" w:cs="Times New Roman"/>
          <w:sz w:val="24"/>
          <w:szCs w:val="24"/>
        </w:rPr>
      </w:r>
      <w:r w:rsidR="001C1DC1" w:rsidRPr="00E037D2">
        <w:rPr>
          <w:rFonts w:ascii="Times New Roman" w:hAnsi="Times New Roman" w:cs="Times New Roman"/>
          <w:sz w:val="24"/>
          <w:szCs w:val="24"/>
        </w:rPr>
        <w:fldChar w:fldCharType="separate"/>
      </w:r>
      <w:r w:rsidR="001C1DC1" w:rsidRPr="00E037D2">
        <w:rPr>
          <w:rFonts w:ascii="Times New Roman" w:hAnsi="Times New Roman" w:cs="Times New Roman"/>
          <w:noProof/>
          <w:sz w:val="24"/>
          <w:szCs w:val="24"/>
        </w:rPr>
        <w:t>[9]</w:t>
      </w:r>
      <w:r w:rsidR="001C1DC1" w:rsidRPr="00E037D2">
        <w:rPr>
          <w:rFonts w:ascii="Times New Roman" w:hAnsi="Times New Roman" w:cs="Times New Roman"/>
          <w:sz w:val="24"/>
          <w:szCs w:val="24"/>
        </w:rPr>
        <w:fldChar w:fldCharType="end"/>
      </w:r>
      <w:r w:rsidR="001C1DC1" w:rsidRPr="00E037D2">
        <w:rPr>
          <w:rFonts w:ascii="Times New Roman" w:hAnsi="Times New Roman" w:cs="Times New Roman"/>
          <w:sz w:val="24"/>
          <w:szCs w:val="24"/>
        </w:rPr>
        <w:t xml:space="preserve">. </w:t>
      </w:r>
    </w:p>
    <w:p w14:paraId="5A260D15" w14:textId="63324638" w:rsidR="001C1DC1" w:rsidRPr="00E037D2" w:rsidRDefault="001C1DC1" w:rsidP="001C1DC1">
      <w:pPr>
        <w:spacing w:after="0" w:line="480" w:lineRule="auto"/>
        <w:ind w:firstLine="720"/>
        <w:rPr>
          <w:rFonts w:ascii="Times New Roman" w:eastAsiaTheme="minorEastAsia" w:hAnsi="Times New Roman" w:cs="Times New Roman"/>
          <w:bCs/>
          <w:color w:val="000000"/>
          <w:sz w:val="20"/>
          <w:szCs w:val="20"/>
          <w:lang w:eastAsia="en-CA"/>
        </w:rPr>
      </w:pPr>
      <w:r w:rsidRPr="00E037D2">
        <w:rPr>
          <w:rFonts w:ascii="Times New Roman" w:hAnsi="Times New Roman" w:cs="Times New Roman"/>
          <w:sz w:val="24"/>
          <w:szCs w:val="24"/>
        </w:rPr>
        <w:t xml:space="preserve">New evidence from 11 Phase II studies of 6 distinct cohorts and 3 Phase I studies of 2 distinct cohorts suggests that female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Pr="00E037D2">
        <w:rPr>
          <w:rFonts w:ascii="Times New Roman" w:hAnsi="Times New Roman" w:cs="Times New Roman"/>
          <w:sz w:val="24"/>
          <w:szCs w:val="24"/>
        </w:rPr>
        <w:t xml:space="preserve">is </w:t>
      </w:r>
      <w:r w:rsidR="0035076B">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disability recovery, work capacity, return to work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MTAsIDE2LCAxOSwgMjEsIDI0LCAyOCwg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c5MDA5NDk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yZhbXA7cmZ0X2lkPWluZm86cG1pZC8xNzkwMDk0OSZhbXA7cmZ0Lmlzc249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I0OC01OTwvcGFnZXM+PHZvbHVtZT4xMzk8L3Zv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zEwLjEwMTYlMkZq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MTAuMTA5NyUyRkJS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EuMDEuMDU2JmFtcDtyZnRfaWQ9aW5mbzpwbWlkLzIxMzk2NzgwJmFtcDty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Tg2JTJGMTQ3MS0yNDc0LTExLTI2MCZhbXA7cmZ0X2lkPWluZm86cG1p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MTAsIDE2LCAxOSwgMjEsIDI0LCAyOCwg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c5MDA5NDk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yZhbXA7cmZ0X2lkPWluZm86cG1pZC8xNzkwMDk0OSZhbXA7cmZ0Lmlzc249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I0OC01OTwvcGFnZXM+PHZvbHVtZT4xMzk8L3Zv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zEwLjEwMTYlMkZq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EuMDEuMDU2JmFtcDtyZnRfaWQ9aW5mbzpwbWlkLzIxMzk2NzgwJmFtcDty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 16, 19, 21, 24, 28, 40, 50, 54, 64, 71,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self-reported global recovery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Ferrari&lt;/Author&gt;&lt;Year&gt;2014&lt;/Year&gt;&lt;RecNum&gt;35&lt;/RecNum&gt;&lt;DisplayText&gt;[26]&lt;/DisplayText&gt;&lt;record&gt;&lt;rec-number&gt;35&lt;/rec-number&gt;&lt;foreign-keys&gt;&lt;key app="EN" db-id="0wazzzvdysf52be095wxrrr052tpr2xww5zt" timestamp="1516129593"&gt;35&lt;/key&gt;&lt;/foreign-keys&gt;&lt;ref-type name="Journal Article"&gt;17&lt;/ref-type&gt;&lt;contributors&gt;&lt;authors&gt;&lt;author&gt;Ferrari, A.&lt;/author&gt;&lt;/authors&gt;&lt;/contributors&gt;&lt;titles&gt;&lt;title&gt;Predicting recovery from whiplash injury in the primary care setting&lt;/title&gt;&lt;secondary-title&gt;Australian Family Physician&lt;/secondary-title&gt;&lt;/titles&gt;&lt;periodical&gt;&lt;full-title&gt;Australian Family Physician&lt;/full-title&gt;&lt;/periodical&gt;&lt;pages&gt;559-562&lt;/pages&gt;&lt;volume&gt;43&lt;/volume&gt;&lt;number&gt;8&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6]</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One Phase II study found that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Pr="00E037D2">
        <w:rPr>
          <w:rFonts w:ascii="Times New Roman" w:hAnsi="Times New Roman" w:cs="Times New Roman"/>
          <w:sz w:val="24"/>
          <w:szCs w:val="24"/>
        </w:rPr>
        <w:t xml:space="preserve">is </w:t>
      </w:r>
      <w:r w:rsidR="0035076B">
        <w:rPr>
          <w:rFonts w:ascii="Times New Roman" w:hAnsi="Times New Roman" w:cs="Times New Roman"/>
          <w:sz w:val="24"/>
          <w:szCs w:val="24"/>
        </w:rPr>
        <w:t xml:space="preserve">not </w:t>
      </w:r>
      <w:r w:rsidR="0035076B" w:rsidRPr="00E037D2">
        <w:rPr>
          <w:rFonts w:ascii="Times New Roman" w:hAnsi="Times New Roman" w:cs="Times New Roman"/>
          <w:sz w:val="24"/>
          <w:szCs w:val="24"/>
        </w:rPr>
        <w:t xml:space="preserve">associated </w:t>
      </w:r>
      <w:r w:rsidRPr="00E037D2">
        <w:rPr>
          <w:rFonts w:ascii="Times New Roman" w:hAnsi="Times New Roman" w:cs="Times New Roman"/>
          <w:sz w:val="24"/>
          <w:szCs w:val="24"/>
        </w:rPr>
        <w:t xml:space="preserve">with time to claim closure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inally, 1 Phase II study found that female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Pr="00E037D2">
        <w:rPr>
          <w:rFonts w:ascii="Times New Roman" w:hAnsi="Times New Roman" w:cs="Times New Roman"/>
          <w:sz w:val="24"/>
          <w:szCs w:val="24"/>
        </w:rPr>
        <w:t xml:space="preserve">predicted poorer physical but not poorer mental health-related quality of life at one year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00D0BF37" w14:textId="6D7A8AED"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verall, the combined preliminary evidence varies on the association between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Pr="00E037D2">
        <w:rPr>
          <w:rFonts w:ascii="Times New Roman" w:hAnsi="Times New Roman" w:cs="Times New Roman"/>
          <w:sz w:val="24"/>
          <w:szCs w:val="24"/>
        </w:rPr>
        <w:t xml:space="preserve">and pain recovery. There is consistent preliminary evidence of no association between </w:t>
      </w:r>
      <w:r w:rsidR="00517414">
        <w:rPr>
          <w:rFonts w:ascii="Times New Roman" w:hAnsi="Times New Roman" w:cs="Times New Roman"/>
          <w:sz w:val="24"/>
          <w:szCs w:val="24"/>
        </w:rPr>
        <w:t>sex</w:t>
      </w:r>
      <w:r w:rsidR="00517414" w:rsidRPr="00E037D2">
        <w:rPr>
          <w:rFonts w:ascii="Times New Roman" w:hAnsi="Times New Roman" w:cs="Times New Roman"/>
          <w:sz w:val="24"/>
          <w:szCs w:val="24"/>
        </w:rPr>
        <w:t xml:space="preserve"> </w:t>
      </w:r>
      <w:r w:rsidRPr="00E037D2">
        <w:rPr>
          <w:rFonts w:ascii="Times New Roman" w:hAnsi="Times New Roman" w:cs="Times New Roman"/>
          <w:sz w:val="24"/>
          <w:szCs w:val="24"/>
        </w:rPr>
        <w:t xml:space="preserve">and disability recovery, although there is limited preliminary evidence (from one study) that women have poorer physical health related quality of life at one year. </w:t>
      </w:r>
    </w:p>
    <w:p w14:paraId="634459A0" w14:textId="2123456E"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lastRenderedPageBreak/>
        <w:t>Age.</w:t>
      </w:r>
      <w:r w:rsidRPr="00E037D2">
        <w:rPr>
          <w:rFonts w:ascii="Times New Roman" w:hAnsi="Times New Roman" w:cs="Times New Roman"/>
          <w:sz w:val="24"/>
          <w:szCs w:val="24"/>
        </w:rPr>
        <w:t xml:space="preserve"> Our review combined evidence from 27 studies: 8 Phase II studies from the NPTF and 19 (3 Phase I and 16 Phase II studies reflecting 12 distinct cohorts) from the update </w:t>
      </w:r>
      <w:r w:rsidRPr="00E037D2">
        <w:rPr>
          <w:rFonts w:ascii="Times New Roman" w:hAnsi="Times New Roman" w:cs="Times New Roman"/>
          <w:sz w:val="24"/>
          <w:szCs w:val="24"/>
        </w:rPr>
        <w:fldChar w:fldCharType="begin">
          <w:fldData xml:space="preserve">dC5hdWxhc3Q9Qm9obWFuPC91cmw+PC9yZWxhdGVkLXVybHM+PC91cmxzPjxlbGVjdHJvbmljLXJl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SwgMywgNCwgMTAsIDExLCAxNiwgMTcs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E2NDk4MTU2JmFtcDtyZnQuaXNzbj0xNDcyLTAyMDUmYW1wO3JmdC52b2x1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Q4LTU5PC9wYWdlcz48dm9sdW1lPjEzOTwvdm9sdW1lPjxudW1iZXI+MjwvbnVtYmVy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ZWpwYWluLjIwMTEuMDYuMDAyJmFtcDtyZnRfaWQ9aW5m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k3JTJGQlJTLjBiMDEzZTMxODFjOWIw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MTAuMTA5NyUyRkJSUy4wYjAxM2UzMTgxOTEzZDA3JmFtcDty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EyNzItODwvcGFnZXM+PHZvbHVtZT4xNTI8L3ZvbHVtZT48bnVtYmVy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nBhaW4u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NzI3LTM0PC9wYWdlcz48dm9sdW1lPjE1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IuMDUuMDA0JmFtcDtyZnRfaWQ9aW5mbzpwbWlkLzIyNjU4ODgxJmFtcDtyZnQuaXNzbj0w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==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0098703E">
        <w:rPr>
          <w:rFonts w:ascii="Times New Roman" w:hAnsi="Times New Roman" w:cs="Times New Roman"/>
          <w:sz w:val="24"/>
          <w:szCs w:val="24"/>
        </w:rPr>
        <w:fldChar w:fldCharType="begin">
          <w:fldData xml:space="preserve">dC5hdWxhc3Q9Qm9obWFuPC91cmw+PC9yZWxhdGVkLXVybHM+PC91cmxzPjxlbGVjdHJvbmljLXJl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3, 4, 10, 11, 16, 17, 19-22, 24, 26, 28, 43, 46, 64, 65,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Using evidence from 8 Phase II studies, the NPTF found that evidence varied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6 Phase II studies of 4 distinct cohorts found no association between age and neck pain recovery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SwgMywgMTYsIDE3LCAyOCwgNDZdPC9E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gtNTk8L3BhZ2VzPjx2b2x1bWU+MTM5PC92b2x1bWU+PG51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E2JTJGai5lanBhaW4uMjAxMS4wNi4wMDIm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SwgMywgMTYsIDE3LCAyOCwgNDZdPC9E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E2JTJGai5lanBhaW4uMjAxMS4wNi4wMDIm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3, 16, 17, 28, 4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One</w:t>
      </w:r>
      <w:r w:rsidRPr="00E037D2">
        <w:rPr>
          <w:rFonts w:ascii="Times New Roman" w:eastAsiaTheme="minorEastAsia" w:hAnsi="Times New Roman" w:cs="Times New Roman"/>
          <w:bCs/>
          <w:color w:val="000000"/>
          <w:sz w:val="24"/>
          <w:szCs w:val="24"/>
          <w:lang w:eastAsia="en-CA"/>
        </w:rPr>
        <w:t xml:space="preserve"> Phase I study also found no association between age and neck pain recovery at 6 weeks post-injury in those who were litigating, although in non-litigators, older individuals had poorer pain recovery at 6 week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4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 second Phase I study also </w:t>
      </w:r>
      <w:r w:rsidRPr="00E037D2">
        <w:rPr>
          <w:rFonts w:ascii="Times New Roman" w:hAnsi="Times New Roman" w:cs="Times New Roman"/>
          <w:sz w:val="24"/>
          <w:szCs w:val="24"/>
        </w:rPr>
        <w:t xml:space="preserve">found older age to predict poorer neck pain recovery </w:t>
      </w:r>
      <w:r w:rsidR="009F43EB">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22]</w:t>
      </w:r>
      <w:r w:rsidR="009F43EB">
        <w:rPr>
          <w:rFonts w:ascii="Times New Roman" w:hAnsi="Times New Roman" w:cs="Times New Roman"/>
          <w:sz w:val="24"/>
          <w:szCs w:val="24"/>
        </w:rPr>
        <w:fldChar w:fldCharType="end"/>
      </w:r>
    </w:p>
    <w:p w14:paraId="502F3541" w14:textId="02009715"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wo Phase II studies of the same cohort found no association between age and work capacity at follow-up </w:t>
      </w:r>
      <w:r w:rsidR="009F43EB">
        <w:rPr>
          <w:rFonts w:ascii="Times New Roman" w:eastAsiaTheme="minorEastAsia" w:hAnsi="Times New Roman" w:cs="Times New Roman"/>
          <w:bCs/>
          <w:color w:val="000000"/>
          <w:sz w:val="24"/>
          <w:szCs w:val="24"/>
          <w:lang w:eastAsia="en-CA"/>
        </w:rPr>
        <w:fldChar w:fldCharType="begin">
          <w:fldData xml:space="preserve">PEVuZE5vdGU+PENpdGU+PEF1dGhvcj5HZWhydDwvQXV0aG9yPjxZZWFyPjIwMTU8L1llYXI+PFJl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NDgt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xMC4xMDE2JTJGai5wYWluLjIwMDguMDQuMDA4JmFtcDtyZnRfaWQ9aW5m
bzpwbWlkLzE4NDk5MzUwJmFtcDtyZnQuaXNzbj0wMzA0LTM5NTkmYW1wO3JmdC52b2x1bWU9MTM5
JmFtcDtyZnQuaXNzdWU9MiZhbXA7cmZ0LnNwYWdlPTI0OCZhbXA7cmZ0LnBhZ2VzPTI0OC01OSZh
bXA7cmZ0LmRhdGU9MjAwOCZhbXA7cmZ0Lmp0aXRsZT1QYWluJmFtcDtyZnQuYXRpdGxlPVBvc3Qt
dHJhdW1hK3JhdGluZ3Mrb2YrcHJlLWNvbGxpc2lvbitwYWluK2FuZCtwc3ljaG9sb2dpY2FsK2Rp
c3RyZXNzK3ByZWRpY3QrcG9vcitvdXRjb21lK2ZvbGxvd2luZythY3V0ZSt3aGlwbGFzaCt0cmF1
bWElM0ErYSsxMi1tb250aCtmb2xsb3ctdXArc3R1ZHkuJmFtcDtyZnQuYXVsYXN0PUNhcnN0ZW5z
ZW48L3VybD48L3JlbGF0ZWQtdXJscz48L3VybHM+PGVsZWN0cm9uaWMtcmVzb3VyY2UtbnVtPmh0
dHA6Ly9keC5kb2kub3JnLzEwLjEwMTYvai5wYWluLjIwMDguMDQuMDA4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9F43EB">
        <w:rPr>
          <w:rFonts w:ascii="Times New Roman" w:eastAsiaTheme="minorEastAsia" w:hAnsi="Times New Roman" w:cs="Times New Roman"/>
          <w:bCs/>
          <w:color w:val="000000"/>
          <w:sz w:val="24"/>
          <w:szCs w:val="24"/>
          <w:lang w:eastAsia="en-CA"/>
        </w:rPr>
        <w:instrText xml:space="preserve"> ADDIN EN.CITE </w:instrText>
      </w:r>
      <w:r w:rsidR="009F43EB">
        <w:rPr>
          <w:rFonts w:ascii="Times New Roman" w:eastAsiaTheme="minorEastAsia" w:hAnsi="Times New Roman" w:cs="Times New Roman"/>
          <w:bCs/>
          <w:color w:val="000000"/>
          <w:sz w:val="24"/>
          <w:szCs w:val="24"/>
          <w:lang w:eastAsia="en-CA"/>
        </w:rPr>
        <w:fldChar w:fldCharType="begin">
          <w:fldData xml:space="preserve">PEVuZE5vdGU+PENpdGU+PEF1dGhvcj5HZWhydDwvQXV0aG9yPjxZZWFyPjIwMTU8L1llYXI+PFJl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xMC4xMDE2JTJGai5wYWluLjIwMDguMDQuMDA4JmFtcDtyZnRfaWQ9aW5m
bzpwbWlkLzE4NDk5MzUwJmFtcDtyZnQuaXNzbj0wMzA0LTM5NTkmYW1wO3JmdC52b2x1bWU9MTM5
JmFtcDtyZnQuaXNzdWU9MiZhbXA7cmZ0LnNwYWdlPTI0OCZhbXA7cmZ0LnBhZ2VzPTI0OC01OSZh
bXA7cmZ0LmRhdGU9MjAwOCZhbXA7cmZ0Lmp0aXRsZT1QYWluJmFtcDtyZnQuYXRpdGxlPVBvc3Qt
dHJhdW1hK3JhdGluZ3Mrb2YrcHJlLWNvbGxpc2lvbitwYWluK2FuZCtwc3ljaG9sb2dpY2FsK2Rp
c3RyZXNzK3ByZWRpY3QrcG9vcitvdXRjb21lK2ZvbGxvd2luZythY3V0ZSt3aGlwbGFzaCt0cmF1
bWElM0ErYSsxMi1tb250aCtmb2xsb3ctdXArc3R1ZHkuJmFtcDtyZnQuYXVsYXN0PUNhcnN0ZW5z
ZW48L3VybD48L3JlbGF0ZWQtdXJscz48L3VybHM+PGVsZWN0cm9uaWMtcmVzb3VyY2UtbnVtPmh0
dHA6Ly9keC5kb2kub3JnLzEwLjEwMTYvai5wYWluLjIwMDguMDQuMDA4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9F43EB">
        <w:rPr>
          <w:rFonts w:ascii="Times New Roman" w:eastAsiaTheme="minorEastAsia" w:hAnsi="Times New Roman" w:cs="Times New Roman"/>
          <w:bCs/>
          <w:color w:val="000000"/>
          <w:sz w:val="24"/>
          <w:szCs w:val="24"/>
          <w:lang w:eastAsia="en-CA"/>
        </w:rPr>
        <w:instrText xml:space="preserve"> ADDIN EN.CITE.DATA </w:instrText>
      </w:r>
      <w:r w:rsidR="009F43EB">
        <w:rPr>
          <w:rFonts w:ascii="Times New Roman" w:eastAsiaTheme="minorEastAsia" w:hAnsi="Times New Roman" w:cs="Times New Roman"/>
          <w:bCs/>
          <w:color w:val="000000"/>
          <w:sz w:val="24"/>
          <w:szCs w:val="24"/>
          <w:lang w:eastAsia="en-CA"/>
        </w:rPr>
      </w:r>
      <w:r w:rsidR="009F43EB">
        <w:rPr>
          <w:rFonts w:ascii="Times New Roman" w:eastAsiaTheme="minorEastAsia" w:hAnsi="Times New Roman" w:cs="Times New Roman"/>
          <w:bCs/>
          <w:color w:val="000000"/>
          <w:sz w:val="24"/>
          <w:szCs w:val="24"/>
          <w:lang w:eastAsia="en-CA"/>
        </w:rPr>
        <w:fldChar w:fldCharType="end"/>
      </w:r>
      <w:r w:rsidR="009F43EB">
        <w:rPr>
          <w:rFonts w:ascii="Times New Roman" w:eastAsiaTheme="minorEastAsia" w:hAnsi="Times New Roman" w:cs="Times New Roman"/>
          <w:bCs/>
          <w:color w:val="000000"/>
          <w:sz w:val="24"/>
          <w:szCs w:val="24"/>
          <w:lang w:eastAsia="en-CA"/>
        </w:rPr>
      </w:r>
      <w:r w:rsidR="009F43EB">
        <w:rPr>
          <w:rFonts w:ascii="Times New Roman" w:eastAsiaTheme="minorEastAsia" w:hAnsi="Times New Roman" w:cs="Times New Roman"/>
          <w:bCs/>
          <w:color w:val="000000"/>
          <w:sz w:val="24"/>
          <w:szCs w:val="24"/>
          <w:lang w:eastAsia="en-CA"/>
        </w:rPr>
        <w:fldChar w:fldCharType="separate"/>
      </w:r>
      <w:r w:rsidR="009F43EB">
        <w:rPr>
          <w:rFonts w:ascii="Times New Roman" w:eastAsiaTheme="minorEastAsia" w:hAnsi="Times New Roman" w:cs="Times New Roman"/>
          <w:bCs/>
          <w:noProof/>
          <w:color w:val="000000"/>
          <w:sz w:val="24"/>
          <w:szCs w:val="24"/>
          <w:lang w:eastAsia="en-CA"/>
        </w:rPr>
        <w:t>[16, 28]</w:t>
      </w:r>
      <w:r w:rsidR="009F43EB">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w:t>
      </w:r>
      <w:r w:rsidRPr="00E037D2">
        <w:rPr>
          <w:rFonts w:ascii="Times New Roman" w:hAnsi="Times New Roman" w:cs="Times New Roman"/>
          <w:sz w:val="24"/>
          <w:szCs w:val="24"/>
        </w:rPr>
        <w:t xml:space="preserve"> while 2 Phase II studies (partial participant overlap in the two studies) found an association between older age and poorer work capacity post-injury </w:t>
      </w:r>
      <w:r w:rsidR="009F43EB">
        <w:rPr>
          <w:rFonts w:ascii="Times New Roman" w:hAnsi="Times New Roman" w:cs="Times New Roman"/>
          <w:sz w:val="24"/>
          <w:szCs w:val="24"/>
        </w:rPr>
        <w:fldChar w:fldCharType="begin">
          <w:fldData xml:space="preserve">PEVuZE5vdGU+PENpdGU+PEF1dGhvcj5CdWl0ZW5odWlzPC9BdXRob3I+PFllYXI+MjAwODwvWWVh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A5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5NyUyRkJSUy4wYjAxM2UzMTgxOTEzZDA3JmFtcDtyZnRfaWQ9aW5mbzpwbWlk
LzE5MTQ4MDQxJmFtcDtyZnQuaXNzbj0wMzYyLTI0MzYmYW1wO3JmdC52b2x1bWU9MzQmYW1wO3Jm
dC5pc3N1ZT0zJmFtcDtyZnQuc3BhZ2U9MjYyJmFtcDtyZnQucGFnZXM9MjYyLTcmYW1wO3JmdC5k
YXRlPTIwMDkmYW1wO3JmdC5qdGl0bGU9U3BpbmUmYW1wO3JmdC5hdGl0bGU9V29yaytkaXNhYmls
aXR5K2FmdGVyK3doaXBsYXNoJTNBK2ErcHJvc3BlY3RpdmUrY29ob3J0K3N0dWR5LiZhbXA7cmZ0
LmF1bGFzdD1CdWl0ZW5odWlzPC91cmw+PC9yZWxhdGVkLXVybHM+PC91cmxzPjxlbGVjdHJvbmlj
LXJlc291cmNlLW51bT5odHRwOi8vZHguZG9pLm9yZy8xMC4xMDk3L0JSUy4wYjAxM2UzMTgxOTEz
ZDA3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CdWl0ZW5odWlzPC9BdXRob3I+PFllYXI+MjAwODwvWWVh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A5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5NyUyRkJSUy4wYjAxM2UzMTgxOTEzZDA3JmFtcDtyZnRfaWQ9aW5mbzpwbWlk
LzE5MTQ4MDQxJmFtcDtyZnQuaXNzbj0wMzYyLTI0MzYmYW1wO3JmdC52b2x1bWU9MzQmYW1wO3Jm
dC5pc3N1ZT0zJmFtcDtyZnQuc3BhZ2U9MjYyJmFtcDtyZnQucGFnZXM9MjYyLTcmYW1wO3JmdC5k
YXRlPTIwMDkmYW1wO3JmdC5qdGl0bGU9U3BpbmUmYW1wO3JmdC5hdGl0bGU9V29yaytkaXNhYmls
aXR5K2FmdGVyK3doaXBsYXNoJTNBK2ErcHJvc3BlY3RpdmUrY29ob3J0K3N0dWR5LiZhbXA7cmZ0
LmF1bGFzdD1CdWl0ZW5odWlzPC91cmw+PC9yZWxhdGVkLXVybHM+PC91cmxzPjxlbGVjdHJvbmlj
LXJlc291cmNlLW51bT5odHRwOi8vZHguZG9pLm9yZy8xMC4xMDk3L0JSUy4wYjAxM2UzMTgxOTEz
ZDA3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10, 11]</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ree Phase II studies found older age to predict poorer recovery of self-perceived neck disability and/or physical functioning </w:t>
      </w:r>
      <w:r w:rsidRPr="00E037D2">
        <w:rPr>
          <w:rFonts w:ascii="Times New Roman" w:hAnsi="Times New Roman" w:cs="Times New Roman"/>
          <w:sz w:val="24"/>
          <w:szCs w:val="24"/>
        </w:rPr>
        <w:fldChar w:fldCharType="begin">
          <w:fldData xml:space="preserve">PEVuZE5vdGU+PENpdGU+PEF1dGhvcj5TdGVybGluZzwvQXV0aG9yPjxZZWFyPjIwMTE8L1llYXI+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yNzItODwvcGFnZXM+PHZvbHVtZT4xNTI8L3ZvbHVt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TYl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NzI3LTM0PC9wYWdlcz48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IuMDUuMDA0JmFtcDtyZnRfaWQ9aW5mbzpwbWlkLzIyNjU4ODgxJmFtcDty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E8L1llYXI+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yNzItODwvcGFnZXM+PHZvbHVtZT4xNTI8L3ZvbHVt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TYl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NzI3LTM0PC9wYWdlcz48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IuMDUuMDA0JmFtcDtyZnRfaWQ9aW5mbzpwbWlkLzIyNjU4ODgxJmFtcDty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9, 64, 65]</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 xml:space="preserve">, while 2 Phase II and 1 Phase I studies reported no association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OaWV0bzwvQXV0aG9yPjxZZWFyPjIwMTM8L1llYXI+PFJl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==
</w:fldData>
        </w:fldChar>
      </w:r>
      <w:r w:rsidR="0098703E">
        <w:rPr>
          <w:rFonts w:ascii="Times New Roman" w:eastAsiaTheme="minorEastAsia" w:hAnsi="Times New Roman" w:cs="Times New Roman"/>
          <w:bCs/>
          <w:color w:val="000000"/>
          <w:sz w:val="24"/>
          <w:szCs w:val="24"/>
          <w:lang w:eastAsia="en-CA"/>
        </w:rPr>
        <w:instrText xml:space="preserve"> ADDIN EN.CITE </w:instrText>
      </w:r>
      <w:r w:rsidR="0098703E">
        <w:rPr>
          <w:rFonts w:ascii="Times New Roman" w:eastAsiaTheme="minorEastAsia" w:hAnsi="Times New Roman" w:cs="Times New Roman"/>
          <w:bCs/>
          <w:color w:val="000000"/>
          <w:sz w:val="24"/>
          <w:szCs w:val="24"/>
          <w:lang w:eastAsia="en-CA"/>
        </w:rPr>
        <w:fldChar w:fldCharType="begin">
          <w:fldData xml:space="preserve">PEVuZE5vdGU+PENpdGU+PEF1dGhvcj5OaWV0bzwvQXV0aG9yPjxZZWFyPjIwMTM8L1llYXI+PFJl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==
</w:fldData>
        </w:fldChar>
      </w:r>
      <w:r w:rsidR="0098703E">
        <w:rPr>
          <w:rFonts w:ascii="Times New Roman" w:eastAsiaTheme="minorEastAsia" w:hAnsi="Times New Roman" w:cs="Times New Roman"/>
          <w:bCs/>
          <w:color w:val="000000"/>
          <w:sz w:val="24"/>
          <w:szCs w:val="24"/>
          <w:lang w:eastAsia="en-CA"/>
        </w:rPr>
        <w:instrText xml:space="preserve"> ADDIN EN.CITE.DATA </w:instrText>
      </w:r>
      <w:r w:rsidR="0098703E">
        <w:rPr>
          <w:rFonts w:ascii="Times New Roman" w:eastAsiaTheme="minorEastAsia" w:hAnsi="Times New Roman" w:cs="Times New Roman"/>
          <w:bCs/>
          <w:color w:val="000000"/>
          <w:sz w:val="24"/>
          <w:szCs w:val="24"/>
          <w:lang w:eastAsia="en-CA"/>
        </w:rPr>
      </w:r>
      <w:r w:rsidR="0098703E">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4, 46, 10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In a different analysis of one of the previously reported Phase II cohorts (which found no association between age and neck disability), the study found that older age was associated with a moderate but not a severe (poor) trajectory of disability recovery (in comparison with a good trajector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61&lt;/RecNum&gt;&lt;DisplayText&gt;[21]&lt;/DisplayText&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Another study from that same cohort found that age was</w:t>
      </w:r>
      <w:r w:rsidR="0035076B">
        <w:rPr>
          <w:rFonts w:ascii="Times New Roman" w:hAnsi="Times New Roman" w:cs="Times New Roman"/>
          <w:sz w:val="24"/>
          <w:szCs w:val="24"/>
        </w:rPr>
        <w:t xml:space="preserve"> not</w:t>
      </w:r>
      <w:r w:rsidRPr="00E037D2">
        <w:rPr>
          <w:rFonts w:ascii="Times New Roman" w:hAnsi="Times New Roman" w:cs="Times New Roman"/>
          <w:sz w:val="24"/>
          <w:szCs w:val="24"/>
        </w:rPr>
        <w:t xml:space="preserve"> associated with time to closure of insurance claim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3E1AD3A8" w14:textId="6C8321B5"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Finally, 1 Phase II study of persons seeking physical therapy found older age to be weakly associated with slowed self-reported global recovery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1 Phase II study of persons seeking primary care found no such association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Ferrari&lt;/Author&gt;&lt;Year&gt;2014&lt;/Year&gt;&lt;RecNum&gt;35&lt;/RecNum&gt;&lt;DisplayText&gt;[26]&lt;/DisplayText&gt;&lt;record&gt;&lt;rec-number&gt;35&lt;/rec-number&gt;&lt;foreign-keys&gt;&lt;key app="EN" db-id="0wazzzvdysf52be095wxrrr052tpr2xww5zt" timestamp="1516129593"&gt;35&lt;/key&gt;&lt;/foreign-keys&gt;&lt;ref-type name="Journal Article"&gt;17&lt;/ref-type&gt;&lt;contributors&gt;&lt;authors&gt;&lt;author&gt;Ferrari, A.&lt;/author&gt;&lt;/authors&gt;&lt;/contributors&gt;&lt;titles&gt;&lt;title&gt;Predicting recovery from whiplash injury in the primary care setting&lt;/title&gt;&lt;secondary-title&gt;Australian Family Physician&lt;/secondary-title&gt;&lt;/titles&gt;&lt;periodical&gt;&lt;full-title&gt;Australian Family Physician&lt;/full-title&gt;&lt;/periodical&gt;&lt;pages&gt;559-562&lt;/pages&gt;&lt;volume&gt;43&lt;/volume&gt;&lt;number&gt;8&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6]</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w:t>
      </w:r>
    </w:p>
    <w:p w14:paraId="2636B417"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lastRenderedPageBreak/>
        <w:t xml:space="preserve">Overall, the preponderance of combined preliminary evidence suggests that older age is not associated with pain recovery, but the preliminary evidence on the association between age and work capacity or self-perceived disability varies. </w:t>
      </w:r>
    </w:p>
    <w:p w14:paraId="1BA7AAF4" w14:textId="02192AFE"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 xml:space="preserve">Employment Factors. </w:t>
      </w:r>
      <w:r w:rsidRPr="00E037D2">
        <w:rPr>
          <w:rFonts w:ascii="Times New Roman" w:hAnsi="Times New Roman" w:cs="Times New Roman"/>
          <w:sz w:val="24"/>
          <w:szCs w:val="24"/>
        </w:rPr>
        <w:t xml:space="preserve">The NPTF found no studies examining employment factors and WA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current review adds 9 studies (2 Phase I and 7 Phase II) from 8 distinct cohorts </w:t>
      </w:r>
      <w:r w:rsidRPr="00E037D2">
        <w:rPr>
          <w:rFonts w:ascii="Times New Roman" w:hAnsi="Times New Roman" w:cs="Times New Roman"/>
          <w:sz w:val="24"/>
          <w:szCs w:val="24"/>
        </w:rPr>
        <w:fldChar w:fldCharType="begin">
          <w:fldData xml:space="preserve">PEVuZE5vdGU+PENpdGU+PEF1dGhvcj5CdWl0ZW5odWlzPC9BdXRob3I+PFllYXI+MjAwOTwvWWVh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OTclMkZCUlMuMGIwMTNlMzE4MTkxM2QwNyZhbXA7cmZ0X2lkPWluZm86cG1pZC8xOTE0ODA0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xNiUyRmouZWpwYWluLjIwMTEuMDYuMDAyJmFtcDtyZnRfaWQ9aW5mbzpwbWlk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Q4LTU5PC9wYWdlcz48dm9sdW1lPjEzOTwv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MTAuMTAxNiUy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clMkZC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TwvWWVh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OTclMkZCUlMuMGIwMTNlMzE4MTkxM2QwNyZhbXA7cmZ0X2lkPWluZm86cG1pZC8xOTE0ODA0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xNiUyRmouZWpwYWluLjIwMTEuMDYuMDAyJmFtcDtyZnRfaWQ9aW5mbzpwbWlk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MjQ4LTU5PC9wYWdlcz48dm9sdW1lPjEzOTwv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MTAuMTAxNiUy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OTclMkZC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3, 11, 16, 17, 19, 22, 43, 4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One Phase II study</w:t>
      </w:r>
      <w:r w:rsidRPr="00E037D2" w:rsidDel="00417FD2">
        <w:rPr>
          <w:rFonts w:ascii="Times New Roman" w:hAnsi="Times New Roman" w:cs="Times New Roman"/>
          <w:sz w:val="24"/>
          <w:szCs w:val="24"/>
        </w:rPr>
        <w:t xml:space="preserve"> </w:t>
      </w:r>
      <w:r w:rsidRPr="00E037D2">
        <w:rPr>
          <w:rFonts w:ascii="Times New Roman" w:hAnsi="Times New Roman" w:cs="Times New Roman"/>
          <w:sz w:val="24"/>
          <w:szCs w:val="24"/>
        </w:rPr>
        <w:t xml:space="preserve">found that pre-crash employment status was </w:t>
      </w:r>
      <w:r w:rsidR="00D9311B">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neck pain recovery </w:t>
      </w:r>
      <w:r w:rsidRPr="00E037D2">
        <w:rPr>
          <w:rFonts w:ascii="Times New Roman" w:hAnsi="Times New Roman" w:cs="Times New Roman"/>
          <w:sz w:val="24"/>
          <w:szCs w:val="24"/>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TwvWWVh
cj48UmVjTnVtPjI2PC9SZWNOdW0+PERpc3BsYXlUZXh0PlsxMV08L0Rpc3BsYXlUZXh0PjxyZWNv
cmQ+PHJlYy1udW1iZXI+MjY8L3JlYy1udW1iZXI+PGZvcmVpZ24ta2V5cz48a2V5IGFwcD0iRU4i
IGRiLWlkPSIwd2F6enp2ZHlzZjUyYmUwOTV3eHJycjA1MnRwcjJ4d3c1enQiIHRpbWVzdGFtcD0i
MTUxNjEyOTU4NCI+MjY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IZWFsdGggU2NpZW5jZXMsIFVu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zEwLjEwOTclMkZCUlMuMGIwMTNlMzE4MTkxM2QwNyZh
bXA7cmZ0X2lkPWluZm86cG1pZC8xOTE0ODA0MSZhbXA7cmZ0Lmlzc249MDM2Mi0yNDM2JmFtcDty
ZnQudm9sdW1lPTM0JmFtcDtyZnQuaXNzdWU9MyZhbXA7cmZ0LnNwYWdlPTI2MiZhbXA7cmZ0LnBh
Z2VzPTI2Mi03JmFtcDtyZnQuZGF0ZT0yMDA5JmFtcDtyZnQuanRpdGxlPVNwaW5lJmFtcDtyZnQu
YXRpdGxlPVdvcmsrZGlzYWJpbGl0eSthZnRlcit3aGlwbGFzaCUzQSthK3Byb3NwZWN0aXZlK2Nv
aG9ydCtzdHVkeS4mYW1wO3JmdC5hdWxhc3Q9QnVpdGVuaHVpczwvdXJsPjwvcmVsYXRlZC11cmxz
PjwvdXJscz48ZWxlY3Ryb25pYy1yZXNvdXJjZS1udW0+aHR0cDovL2R4LmRvaS5vcmcvMTAuMTA5
Ny9CUlMuMGIwMTNlMzE4MTkxM2QwNz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3 Phase II studies found that occupation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Nieto&lt;/Author&gt;&lt;Year&gt;2013&lt;/Year&gt;&lt;RecNum&gt;62&lt;/RecNum&gt;&lt;DisplayText&gt;[1, 46]&lt;/DisplayText&gt;&lt;record&gt;&lt;rec-number&gt;62&lt;/rec-number&gt;&lt;foreign-keys&gt;&lt;key app="EN" db-id="0wazzzvdysf52be095wxrrr052tpr2xww5zt" timestamp="1516129625"&gt;62&lt;/key&gt;&lt;/foreign-keys&gt;&lt;ref-type name="Journal Article"&gt;17&lt;/ref-type&gt;&lt;contributors&gt;&lt;authors&gt;&lt;author&gt;Nieto, R.&lt;/author&gt;&lt;author&gt;Miro, J.&lt;/author&gt;&lt;author&gt;Huguet, A.&lt;/author&gt;&lt;/authors&gt;&lt;/contributors&gt;&lt;titles&gt;&lt;title&gt;Pain-related fear of movement and catastrophizing in whiplash-associated disorders&lt;/title&gt;&lt;secondary-title&gt;Rehabilitation Psychology&lt;/secondary-title&gt;&lt;/titles&gt;&lt;periodical&gt;&lt;full-title&gt;Rehabilitation Psychology&lt;/full-title&gt;&lt;/periodical&gt;&lt;pages&gt;361-368&lt;/pages&gt;&lt;volume&gt;58&lt;/volume&gt;&lt;number&gt;4&lt;/number&gt;&lt;dates&gt;&lt;year&gt;2013&lt;/year&gt;&lt;/dates&gt;&lt;urls&gt;&lt;/urls&gt;&lt;/record&gt;&lt;/Cite&gt;&lt;Cite&gt;&lt;Author&gt;Andersen&lt;/Author&gt;&lt;Year&gt;2016&lt;/Year&gt;&lt;RecNum&gt;32&lt;/RecNum&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 46]</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pre-crash employment status and type of work</w:t>
      </w:r>
      <w:r w:rsidRPr="00E037D2">
        <w:rPr>
          <w:rFonts w:ascii="Times New Roman" w:eastAsiaTheme="minorEastAsia" w:hAnsi="Times New Roman" w:cs="Times New Roman"/>
          <w:bCs/>
          <w:color w:val="000000"/>
          <w:sz w:val="24"/>
          <w:szCs w:val="24"/>
          <w:lang w:eastAsia="en-CA"/>
        </w:rPr>
        <w:t xml:space="preserve">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9]</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were </w:t>
      </w:r>
      <w:r w:rsidR="00D9311B">
        <w:rPr>
          <w:rFonts w:ascii="Times New Roman" w:hAnsi="Times New Roman" w:cs="Times New Roman"/>
          <w:sz w:val="24"/>
          <w:szCs w:val="24"/>
        </w:rPr>
        <w:t>not a</w:t>
      </w:r>
      <w:r w:rsidRPr="00E037D2">
        <w:rPr>
          <w:rFonts w:ascii="Times New Roman" w:hAnsi="Times New Roman" w:cs="Times New Roman"/>
          <w:sz w:val="24"/>
          <w:szCs w:val="24"/>
        </w:rPr>
        <w:t xml:space="preserve">ssociated with disability recovery. Two phase II analyses of the same cohort found occupation </w:t>
      </w:r>
      <w:r w:rsidR="0035076B">
        <w:rPr>
          <w:rFonts w:ascii="Times New Roman" w:hAnsi="Times New Roman" w:cs="Times New Roman"/>
          <w:sz w:val="24"/>
          <w:szCs w:val="24"/>
        </w:rPr>
        <w:t xml:space="preserve">was not </w:t>
      </w:r>
      <w:r w:rsidRPr="00E037D2">
        <w:rPr>
          <w:rFonts w:ascii="Times New Roman" w:hAnsi="Times New Roman" w:cs="Times New Roman"/>
          <w:sz w:val="24"/>
          <w:szCs w:val="24"/>
        </w:rPr>
        <w:t xml:space="preserve">associated with pain recovery or work capacity </w:t>
      </w:r>
      <w:r w:rsidRPr="00E037D2">
        <w:rPr>
          <w:rFonts w:ascii="Times New Roman" w:hAnsi="Times New Roman" w:cs="Times New Roman"/>
          <w:sz w:val="24"/>
          <w:szCs w:val="24"/>
        </w:rPr>
        <w:fldChar w:fldCharType="begin">
          <w:fldData xml:space="preserve">PEVuZE5vdGU+PENpdGU+PEF1dGhvcj5DYXJzdGVuc2VuPC9BdXRob3I+PFllYXI+MjAxMjwvWWVh
cj48UmVjTnVtPjQ3PC9SZWNOdW0+PERpc3BsYXlUZXh0PlsxNiwgMTddPC9EaXNwbGF5VGV4dD48
cmVjb3JkPjxyZWMtbnVtYmVyPjQ3PC9yZWMtbnVtYmVyPjxmb3JlaWduLWtleXM+PGtleSBhcHA9
IkVOIiBkYi1pZD0iMHdhenp6dmR5c2Y1MmJlMDk1d3hycnIwNTJ0cHIyeHd3NXp0IiB0aW1lc3Rh
bXA9IjE1MTYxMjk2MDUiPjQ3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Fhcmh1cyBVbml2ZXJzaXR5IEhvc3BpdGFsLCBBYXJodXMsIERlbm1h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VqcGFp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I0OC01OTwvcGFnZXM+PHZvbHVtZT4xMzk8L3ZvbHVtZT48bnVtYmVyPjI8L251bWJl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g0OTkzNTA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zEwLjEwMTYlMkZqLnBhaW4uMjAwOC4wNC4wMDgmYW1w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xMjwvWWVh
cj48UmVjTnVtPjQ3PC9SZWNOdW0+PERpc3BsYXlUZXh0PlsxNiwgMTddPC9EaXNwbGF5VGV4dD48
cmVjb3JkPjxyZWMtbnVtYmVyPjQ3PC9yZWMtbnVtYmVyPjxmb3JlaWduLWtleXM+PGtleSBhcHA9
IkVOIiBkYi1pZD0iMHdhenp6dmR5c2Y1MmJlMDk1d3hycnIwNTJ0cHIyeHd3NXp0IiB0aW1lc3Rh
bXA9IjE1MTYxMjk2MDUiPjQ3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Fhcmh1cyBVbml2ZXJzaXR5IEhvc3BpdGFsLCBBYXJodXMsIERlbm1h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VqcGFp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g0OTkzNTA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zEwLjEwMTYlMkZqLnBhaW4uMjAwOC4wNC4wMDgmYW1w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 1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inally, 1 Phase II study reported that workplace psychosocial factors were </w:t>
      </w:r>
      <w:r w:rsidR="00D9311B">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neck pain at one year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contrast, 1 Phase I study found pre-crash employment status (i.e., not being employed) to predict poorer pain recovery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 Phase I study found that, in persons who are litigating (but not in persons who are not litigating), not being employed full time was associated with greater pain at 6 weeks post-collision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4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w:t>
      </w:r>
    </w:p>
    <w:p w14:paraId="0A5608E4"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Overall, the preponderance of preliminary evidence suggests that employment factors are not associated with WAD recovery.</w:t>
      </w:r>
    </w:p>
    <w:p w14:paraId="219FD9CA" w14:textId="3C1C96D2"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 xml:space="preserve">Education. </w:t>
      </w:r>
      <w:r w:rsidRPr="00E037D2">
        <w:rPr>
          <w:rFonts w:ascii="Times New Roman" w:hAnsi="Times New Roman" w:cs="Times New Roman"/>
          <w:sz w:val="24"/>
          <w:szCs w:val="24"/>
        </w:rPr>
        <w:t xml:space="preserve">Our update combines evidence from 13 studies. From 1 Phase I study and 2 Phase II studies, the NPTF found that the limited preliminary evidence varied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update adds 10 studies from 7 distinct cohorts: 2 Phase I studies </w:t>
      </w:r>
      <w:r w:rsidRPr="00E037D2">
        <w:rPr>
          <w:rFonts w:ascii="Times New Roman" w:hAnsi="Times New Roman" w:cs="Times New Roman"/>
          <w:sz w:val="24"/>
          <w:szCs w:val="24"/>
        </w:rPr>
        <w:fldChar w:fldCharType="begin">
          <w:fldData xml:space="preserve">PEVuZE5vdGU+PENpdGU+PEF1dGhvcj5NY0xlYW48L0F1dGhvcj48WWVhcj4yMDE0PC9ZZWFyPjxS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OTclMkZCUlMuMGIwMTNlMzE4MWM5YjA3NSZhbXA7cmZ0X2lkPWluZm86cG1pZC8yMDM3NTc3MyZh
bXA7cmZ0Lmlzc249MDM2Mi0yNDM2JmFtcDtyZnQudm9sdW1lPTM1JmFtcDtyZnQuaXNzdWU9OSZh
bXA7cmZ0LnNwYWdlPUUzMzgmYW1wO3JmdC5wYWdlcz1FMzM4LTQzJmFtcDtyZnQuZGF0ZT0yMDEw
JmFtcDtyZnQuanRpdGxlPVNwaW5lJmFtcDtyZnQuYXRpdGxlPVdoYXQrZmFjdG9ycytoYXZlK2lu
Zmx1ZW5jZStvbitwZXJzaXN0ZW5jZStvZituZWNrK3BhaW4rYWZ0ZXIrYSt3aGlwbGFzaCUzRi4m
YW1wO3JmdC5hdWxhc3Q9Q29ibzwvdXJsPjwvcmVsYXRlZC11cmxzPjwvdXJscz48ZWxlY3Ryb25p
Yy1yZXNvdXJjZS1udW0+aHR0cDovL2R4LmRvaS5vcmcvMTAuMTA5Ny9CUlMuMGIwMTNlMzE4MWM5
YjA3N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NY0xlYW48L0F1dGhvcj48WWVhcj4yMDE0PC9ZZWFyPjxS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OTclMkZCUlMuMGIwMTNlMzE4MWM5YjA3NSZhbXA7cmZ0X2lkPWluZm86cG1pZC8yMDM3NTc3MyZh
bXA7cmZ0Lmlzc249MDM2Mi0yNDM2JmFtcDtyZnQudm9sdW1lPTM1JmFtcDtyZnQuaXNzdWU9OSZh
bXA7cmZ0LnNwYWdlPUUzMzgmYW1wO3JmdC5wYWdlcz1FMzM4LTQzJmFtcDtyZnQuZGF0ZT0yMDEw
JmFtcDtyZnQuanRpdGxlPVNwaW5lJmFtcDtyZnQuYXRpdGxlPVdoYXQrZmFjdG9ycytoYXZlK2lu
Zmx1ZW5jZStvbitwZXJzaXN0ZW5jZStvZituZWNrK3BhaW4rYWZ0ZXIrYSt3aGlwbGFzaCUzRi4m
YW1wO3JmdC5hdWxhc3Q9Q29ibzwvdXJsPjwvcmVsYXRlZC11cmxzPjwvdXJscz48ZWxlY3Ryb25p
Yy1yZXNvdXJjZS1udW0+aHR0cDovL2R4LmRvaS5vcmcvMTAuMTA5Ny9CUlMuMGIwMTNlMzE4MWM5
YjA3NT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8 Phase II studies from 5 distinct cohorts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LCAxMSwgMTYtMTksIDI4LCA0Nl08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I0OC01OTwvcGFnZXM+PHZvbHVtZT4xMzk8L3ZvbHVtZT48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zEwLjEwMTYlMkZqLnBhaW4u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OTclMkZCUlMuMGIwMTNlMzE4MTkxM2QwNyZhbXA7cmZ0X2lkPWluZm86cG1pZC8xOTE0ODA0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LCAxMSwgMTYtMTksIDI4LCA0Nl08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I0OC01OTwvcGFnZXM+PHZvbHVtZT4xMzk8L3ZvbHVtZT48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zEwLjEwMTYlMkZqLnBhaW4u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OTclMkZCUlMuMGIwMTNlMzE4MTkxM2QwNyZhbXA7cmZ0X2lkPWluZm86cG1pZC8xOTE0ODA0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11, 16-19, 28, 4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Six Phase II studies from 4 distinct cohorts and 2 Phase I studies reported no association between education and neck pain recovery </w:t>
      </w:r>
      <w:r w:rsidRPr="00E037D2">
        <w:rPr>
          <w:rFonts w:ascii="Times New Roman" w:hAnsi="Times New Roman" w:cs="Times New Roman"/>
          <w:sz w:val="24"/>
          <w:szCs w:val="24"/>
        </w:rPr>
        <w:fldChar w:fldCharType="begin">
          <w:fldData xml:space="preserve">PEVuZE5vdGU+PENpdGU+PEF1dGhvcj5CdWl0ZW5odWlzPC9BdXRob3I+PFllYXI+MjAwOTwvWWVh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Dk3JTJG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yNDgtNTk8L3BhZ2VzPjx2b2x1bWU+MTM5PC92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4NDk5
MzUw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E2JTJG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5NyUyRkJSUy4wYjAxM2UzMTgxYzliMDc1JmFtcDtyZnRfaWQ9aW5mbzpwbWlk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TwvWWVh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Dk3JTJG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yNDgtNTk8L3BhZ2VzPjx2b2x1bWU+MTM5PC92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4NDk5
MzUw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E2JTJG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5NyUyRkJSUy4wYjAxM2UzMTgxYzliMDc1JmFtcDtyZnRfaWQ9aW5mbzpwbWlk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11, 16-18, 22, 43, 4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1 Phase II study found education </w:t>
      </w:r>
      <w:r w:rsidR="00D9311B">
        <w:rPr>
          <w:rFonts w:ascii="Times New Roman" w:hAnsi="Times New Roman" w:cs="Times New Roman"/>
          <w:sz w:val="24"/>
          <w:szCs w:val="24"/>
        </w:rPr>
        <w:t xml:space="preserve">was not </w:t>
      </w:r>
      <w:r w:rsidRPr="00E037D2">
        <w:rPr>
          <w:rFonts w:ascii="Times New Roman" w:hAnsi="Times New Roman" w:cs="Times New Roman"/>
          <w:sz w:val="24"/>
          <w:szCs w:val="24"/>
        </w:rPr>
        <w:t xml:space="preserve">associated with work capacity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 xml:space="preserve">; and 2 Phase II </w:t>
      </w:r>
      <w:r w:rsidRPr="00E037D2">
        <w:rPr>
          <w:rFonts w:ascii="Times New Roman" w:eastAsiaTheme="minorEastAsia" w:hAnsi="Times New Roman" w:cs="Times New Roman"/>
          <w:bCs/>
          <w:color w:val="000000"/>
          <w:sz w:val="24"/>
          <w:szCs w:val="24"/>
          <w:lang w:eastAsia="en-CA"/>
        </w:rPr>
        <w:lastRenderedPageBreak/>
        <w:t xml:space="preserve">studies found education </w:t>
      </w:r>
      <w:r w:rsidR="00D9311B">
        <w:rPr>
          <w:rFonts w:ascii="Times New Roman" w:eastAsiaTheme="minorEastAsia" w:hAnsi="Times New Roman" w:cs="Times New Roman"/>
          <w:bCs/>
          <w:color w:val="000000"/>
          <w:sz w:val="24"/>
          <w:szCs w:val="24"/>
          <w:lang w:eastAsia="en-CA"/>
        </w:rPr>
        <w:t xml:space="preserve">was not </w:t>
      </w:r>
      <w:r w:rsidRPr="00E037D2">
        <w:rPr>
          <w:rFonts w:ascii="Times New Roman" w:eastAsiaTheme="minorEastAsia" w:hAnsi="Times New Roman" w:cs="Times New Roman"/>
          <w:bCs/>
          <w:color w:val="000000"/>
          <w:sz w:val="24"/>
          <w:szCs w:val="24"/>
          <w:lang w:eastAsia="en-CA"/>
        </w:rPr>
        <w:t xml:space="preserve">associated with recovery of physical function/disability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Nieto&lt;/Author&gt;&lt;Year&gt;2013&lt;/Year&gt;&lt;RecNum&gt;62&lt;/RecNum&gt;&lt;DisplayText&gt;[19, 46]&lt;/DisplayText&gt;&lt;record&gt;&lt;rec-number&gt;62&lt;/rec-number&gt;&lt;foreign-keys&gt;&lt;key app="EN" db-id="0wazzzvdysf52be095wxrrr052tpr2xww5zt" timestamp="1516129625"&gt;62&lt;/key&gt;&lt;/foreign-keys&gt;&lt;ref-type name="Journal Article"&gt;17&lt;/ref-type&gt;&lt;contributors&gt;&lt;authors&gt;&lt;author&gt;Nieto, R.&lt;/author&gt;&lt;author&gt;Miro, J.&lt;/author&gt;&lt;author&gt;Huguet, A.&lt;/author&gt;&lt;/authors&gt;&lt;/contributors&gt;&lt;titles&gt;&lt;title&gt;Pain-related fear of movement and catastrophizing in whiplash-associated disorders&lt;/title&gt;&lt;secondary-title&gt;Rehabilitation Psychology&lt;/secondary-title&gt;&lt;/titles&gt;&lt;periodical&gt;&lt;full-title&gt;Rehabilitation Psychology&lt;/full-title&gt;&lt;/periodical&gt;&lt;pages&gt;361-368&lt;/pages&gt;&lt;volume&gt;58&lt;/volume&gt;&lt;number&gt;4&lt;/number&gt;&lt;dates&gt;&lt;year&gt;2013&lt;/year&gt;&lt;/dates&gt;&lt;urls&gt;&lt;/urls&gt;&lt;/record&gt;&lt;/Cite&gt;&lt;Cite&gt;&lt;Author&gt;Casey&lt;/Author&gt;&lt;Year&gt;2015&lt;/Year&gt;&lt;RecNum&gt;43&lt;/RecNum&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9, 46]</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In contrast, 1 Phase II study found lower education to be associated with both greater pain and reduced working capacity at 12 months</w:t>
      </w:r>
      <w:r w:rsidRPr="00E037D2">
        <w:rPr>
          <w:rFonts w:ascii="Times New Roman" w:eastAsiaTheme="minorEastAsia" w:hAnsi="Times New Roman" w:cs="Times New Roman"/>
          <w:bCs/>
          <w:color w:val="000000"/>
          <w:sz w:val="24"/>
          <w:szCs w:val="24"/>
          <w:lang w:eastAsia="en-CA"/>
        </w:rPr>
        <w:t xml:space="preserve">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Gehrt&lt;/Author&gt;&lt;Year&gt;2015&lt;/Year&gt;&lt;RecNum&gt;50&lt;/RecNum&gt;&lt;DisplayText&gt;[28]&lt;/DisplayText&gt;&lt;record&gt;&lt;rec-number&gt;50&lt;/rec-number&gt;&lt;foreign-keys&gt;&lt;key app="EN" db-id="0wazzzvdysf52be095wxrrr052tpr2xww5zt" timestamp="1516129608"&gt;50&lt;/key&gt;&lt;/foreign-keys&gt;&lt;ref-type name="Journal Article"&gt;17&lt;/ref-type&gt;&lt;contributors&gt;&lt;authors&gt;&lt;author&gt;Gehrt, T.B.&lt;/author&gt;&lt;author&gt;Carstensen, T. B.W.&lt;/author&gt;&lt;author&gt;Ornbol, E.&lt;/author&gt;&lt;author&gt;Fink, P.K.&lt;/author&gt;&lt;author&gt;Kasch, Hl&lt;/author&gt;&lt;author&gt;Frostholm, L.&lt;/author&gt;&lt;/authors&gt;&lt;/contributors&gt;&lt;titles&gt;&lt;title&gt;The role of illness perceptions in predicting outcome after acute whiplash trauma. A multicenter 12-month follow-up study&lt;/title&gt;&lt;secondary-title&gt;Clinical Journal of Pain&lt;/secondary-title&gt;&lt;/titles&gt;&lt;periodical&gt;&lt;full-title&gt;Clinical Journal of Pain&lt;/full-title&gt;&lt;abbr-1&gt;Clin J Pain&lt;/abbr-1&gt;&lt;/periodical&gt;&lt;pages&gt;14-20&lt;/pages&gt;&lt;volume&gt;31&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8]</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That study utilized the same cohort but considered a different set of predictors as one of the studies above showing no such associations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r w:rsidRPr="00E037D2">
        <w:rPr>
          <w:rFonts w:ascii="Times New Roman" w:eastAsiaTheme="minorEastAsia" w:hAnsi="Times New Roman" w:cs="Times New Roman"/>
          <w:bCs/>
          <w:color w:val="000000"/>
          <w:sz w:val="24"/>
          <w:szCs w:val="24"/>
          <w:lang w:eastAsia="en-CA"/>
        </w:rPr>
        <w:t xml:space="preserve"> Overall, </w:t>
      </w:r>
      <w:r w:rsidRPr="00E037D2">
        <w:rPr>
          <w:rFonts w:ascii="Times New Roman" w:hAnsi="Times New Roman" w:cs="Times New Roman"/>
          <w:sz w:val="24"/>
          <w:szCs w:val="24"/>
        </w:rPr>
        <w:t>the preponderance of preliminary evidence suggests that education is not associated with recovery.</w:t>
      </w:r>
    </w:p>
    <w:p w14:paraId="0C72CE63" w14:textId="77777777" w:rsidR="001C1DC1" w:rsidRPr="00E037D2" w:rsidRDefault="001C1DC1" w:rsidP="001C1DC1">
      <w:pPr>
        <w:spacing w:after="0" w:line="480" w:lineRule="auto"/>
        <w:rPr>
          <w:rFonts w:ascii="Times New Roman" w:hAnsi="Times New Roman" w:cs="Times New Roman"/>
          <w:b/>
          <w:sz w:val="24"/>
          <w:szCs w:val="24"/>
        </w:rPr>
      </w:pPr>
      <w:r>
        <w:rPr>
          <w:rFonts w:ascii="Times New Roman" w:hAnsi="Times New Roman" w:cs="Times New Roman"/>
          <w:b/>
          <w:sz w:val="24"/>
          <w:szCs w:val="24"/>
        </w:rPr>
        <w:t>Prior</w:t>
      </w:r>
      <w:r w:rsidRPr="00E037D2">
        <w:rPr>
          <w:rFonts w:ascii="Times New Roman" w:hAnsi="Times New Roman" w:cs="Times New Roman"/>
          <w:b/>
          <w:sz w:val="24"/>
          <w:szCs w:val="24"/>
        </w:rPr>
        <w:t xml:space="preserve"> Health Factors</w:t>
      </w:r>
    </w:p>
    <w:p w14:paraId="2B6461B1" w14:textId="36AD0CBD"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Prior Pain.</w:t>
      </w:r>
      <w:r w:rsidRPr="00E037D2">
        <w:rPr>
          <w:rFonts w:ascii="Times New Roman" w:hAnsi="Times New Roman" w:cs="Times New Roman"/>
          <w:sz w:val="24"/>
          <w:szCs w:val="24"/>
        </w:rPr>
        <w:t xml:space="preserve"> Our update combines evidence from 14 studies; 2 Phase I and 4 Phase II studies from the NPTF and 2 Phase I and 6 Phase II studies from the update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NCwgOCwgMTYsIDE4LCAyMiwgNDMs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Y0OTgxNTY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yZhbXA7cmZ0X2lkPWluZm86cG1pZC8xNjQ5ODE1NiZhbXA7cmZ0Lmlzc249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I0OC01OTwvcGFnZXM+PHZvbHVtZT4xMzk8L3ZvbHVtZT48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zEwLjEwMTYlMkZqLnBhaW4u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3MDg0MTQ3JmFtcDtyZnQu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k3JTJGQlJTLjBiMDEzZTMxODFjOWIwNzUmYW1wO3JmdF9pZD1pbmZvOnBtaWQvMjAzNzU3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NCwgOCwgMTYsIDE4LCAyMiwgNDMs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Y0OTgxNTY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yZhbXA7cmZ0X2lkPWluZm86cG1pZC8xNjQ5ODE1NiZhbXA7cmZ0Lmlzc249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I0OC01OTwvcGFnZXM+PHZvbHVtZT4xMzk8L3ZvbHVtZT48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zEwLjEwMTYlMkZqLnBhaW4u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k3JTJGQlJTLjBiMDEzZTMxODFjOWIwNzUmYW1wO3JmdF9pZD1pbmZvOnBtaWQvMjAzNzU3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4, 8, 16, 18, 22, 43,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found that the preponderance of preliminary evidence suggested an association between prior neck pain and poorer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4 Phase II studies and one Phase I study found that prior self-reported neck pain is not associated with neck pain ratings or self-rated recovery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NCwgMTYsIDQzLCAxMDNdPC9EaXNw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yNDgtNTk8L3BhZ2VzPjx2b2x1bWU+MTM5PC92b2x1bWU+PG51bWJlcj4yPC9u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4NDk5MzUw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xMC4xMDE2JTJGai5wYWluLjIwMDguMDQuMDA4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NCwgMTYsIDQzLCAxMDNdPC9EaXNw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yNDgtNTk8L3BhZ2VzPjx2b2x1bWU+MTM5PC92b2x1bWU+PG51bWJlcj4yPC9u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4NDk5MzUw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xMC4xMDE2JTJGai5wYWluLjIwMDguMDQuMDA4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4, 16, 43,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evidence from 1 Phase II study </w:t>
      </w:r>
      <w:r w:rsidRPr="00E037D2">
        <w:rPr>
          <w:rFonts w:ascii="Times New Roman" w:hAnsi="Times New Roman" w:cs="Times New Roman"/>
          <w:sz w:val="24"/>
          <w:szCs w:val="24"/>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 Phase I study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ound that prior neck pain was associated with greater neck pain at follow-up. </w:t>
      </w:r>
    </w:p>
    <w:p w14:paraId="45047FD8" w14:textId="331C5C0D"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ne Phase II study found that prior widespread pain was </w:t>
      </w:r>
      <w:r w:rsidR="00D9311B">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disability at 12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Williamson&lt;/Author&gt;&lt;Year&gt;2015&lt;/Year&gt;&lt;RecNum&gt;57&lt;/RecNum&gt;&lt;DisplayText&gt;[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we also found evidence from 1 Phase II study that prior widespread pain predicted greater neck pain at 12 months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addition, one Phase II study found that prior </w:t>
      </w:r>
      <w:r w:rsidRPr="00E037D2">
        <w:rPr>
          <w:rFonts w:ascii="Times New Roman" w:hAnsi="Times New Roman" w:cs="Times New Roman"/>
          <w:i/>
          <w:sz w:val="24"/>
          <w:szCs w:val="24"/>
        </w:rPr>
        <w:t>unspecified</w:t>
      </w:r>
      <w:r w:rsidRPr="00E037D2">
        <w:rPr>
          <w:rFonts w:ascii="Times New Roman" w:hAnsi="Times New Roman" w:cs="Times New Roman"/>
          <w:sz w:val="24"/>
          <w:szCs w:val="24"/>
        </w:rPr>
        <w:t xml:space="preserve"> pain (not neck pain) predicted both greater neck pain and poorer work capacity at 12 months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Phase II study found that documented pain-related work absence in the 5 years preceding the whiplash injury was associated with poorer pain recover at one year follow-up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rstensen&lt;/Author&gt;&lt;Year&gt;2015&lt;/Year&gt;&lt;RecNum&gt;58&lt;/RecNum&gt;&lt;DisplayText&gt;[18]&lt;/DisplayText&gt;&lt;record&gt;&lt;rec-number&gt;58&lt;/rec-number&gt;&lt;foreign-keys&gt;&lt;key app="EN" db-id="0wazzzvdysf52be095wxrrr052tpr2xww5zt" timestamp="1516129617"&gt;58&lt;/key&gt;&lt;/foreign-keys&gt;&lt;ref-type name="Journal Article"&gt;17&lt;/ref-type&gt;&lt;contributors&gt;&lt;authors&gt;&lt;author&gt;Carstensen, T.B.W.&lt;/author&gt;&lt;author&gt;Fink, P.&lt;/author&gt;&lt;author&gt;Oernboel, E.&lt;/author&gt;&lt;author&gt;Kasch, H.&lt;/author&gt;&lt;author&gt;Jensen, T.S.&lt;/author&gt;&lt;author&gt;Frostholm, L.&lt;/author&gt;&lt;/authors&gt;&lt;/contributors&gt;&lt;titles&gt;&lt;title&gt;Sick leave within 5 years of whiplash trauma predicts recovery: a prospective cohort and register-based study&lt;/title&gt;&lt;secondary-title&gt;PLOS One&lt;/secondary-title&gt;&lt;/titles&gt;&lt;periodical&gt;&lt;full-title&gt;PLOS One&lt;/full-title&gt;&lt;/periodical&gt;&lt;pages&gt;e0130298&lt;/pages&gt;&lt;volume&gt;10&lt;/volume&gt;&lt;number&gt;6&lt;/number&gt;&lt;dates&gt;&lt;year&gt;2015&lt;/year&gt;&lt;/dates&gt;&lt;urls&gt;&lt;/urls&gt;&lt;/record&gt;&lt;/Cite&gt;&lt;/EndNote&gt;</w:instrText>
      </w:r>
      <w:r w:rsidRPr="00E037D2">
        <w:rPr>
          <w:rFonts w:ascii="Times New Roman" w:hAnsi="Times New Roman" w:cs="Times New Roman"/>
          <w:sz w:val="24"/>
          <w:szCs w:val="24"/>
        </w:rPr>
        <w:fldChar w:fldCharType="separate"/>
      </w:r>
      <w:r w:rsidRPr="00E037D2">
        <w:rPr>
          <w:rFonts w:ascii="Times New Roman" w:hAnsi="Times New Roman" w:cs="Times New Roman"/>
          <w:noProof/>
          <w:sz w:val="24"/>
          <w:szCs w:val="24"/>
        </w:rPr>
        <w:t>[1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58A95251" w14:textId="221BCA0B"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lastRenderedPageBreak/>
        <w:t xml:space="preserve">Finally, 1 Phase II study found that prior mild headaches predicted </w:t>
      </w:r>
      <w:r w:rsidRPr="00E037D2">
        <w:rPr>
          <w:rFonts w:ascii="Times New Roman" w:hAnsi="Times New Roman" w:cs="Times New Roman"/>
          <w:i/>
          <w:sz w:val="24"/>
          <w:szCs w:val="24"/>
        </w:rPr>
        <w:t>faster</w:t>
      </w:r>
      <w:r w:rsidRPr="00E037D2">
        <w:rPr>
          <w:rFonts w:ascii="Times New Roman" w:hAnsi="Times New Roman" w:cs="Times New Roman"/>
          <w:sz w:val="24"/>
          <w:szCs w:val="24"/>
        </w:rPr>
        <w:t xml:space="preserve"> self-rated global recovery in a sub-cohort of individuals seeking early post-crash physical therapy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72C7C6E3" w14:textId="13BCFEE0"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verall, the preliminary evidence about the association of prior pain and WAD recovery varies. However, most of these studies utilized post-injury self-reports of pre-injury pain, which has been shown to have limited validity </w:t>
      </w:r>
      <w:r w:rsidRPr="00E037D2">
        <w:rPr>
          <w:rFonts w:ascii="Times New Roman" w:hAnsi="Times New Roman" w:cs="Times New Roman"/>
          <w:sz w:val="24"/>
          <w:szCs w:val="24"/>
        </w:rPr>
        <w:fldChar w:fldCharType="begin">
          <w:fldData xml:space="preserve">PEVuZE5vdGU+PENpdGU+PEF1dGhvcj5Eb248L0F1dGhvcj48WWVhcj4yMDA5PC9ZZWFyPjxSZWNO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E2JTJGai5zcGluZWUuMjAwOC4xMS4wMDImYW1wO3JmdF9pZD1pbmZvOnBt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Eb248L0F1dGhvcj48WWVhcj4yMDA5PC9ZZWFyPjxSZWNO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E2JTJGai5zcGluZWUuMjAwOC4xMS4wMDImYW1wO3JmdF9pZD1pbmZvOnBt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The one study assessing the role of documented pain-related work absence prior to the injury found an association.</w:t>
      </w:r>
    </w:p>
    <w:p w14:paraId="7525EE05" w14:textId="64D86BF8"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History of WAD.</w:t>
      </w:r>
      <w:r w:rsidRPr="00E037D2">
        <w:rPr>
          <w:rFonts w:ascii="Times New Roman" w:hAnsi="Times New Roman" w:cs="Times New Roman"/>
          <w:sz w:val="24"/>
          <w:szCs w:val="24"/>
        </w:rPr>
        <w:t xml:space="preserve"> The NPTF found no studies of the association between prior WAD and recovery from a subsequent WAD. The update found limited and preliminary evidence from 2 Phase II studies of the same cohort that having a prior compensation claim (possibly a proxy for prior WAD) is associated with poorer disability recovery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9]</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nd longer time to claim closure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0]</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w:t>
      </w:r>
    </w:p>
    <w:p w14:paraId="4B2923E3" w14:textId="3942385A"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n the slightly different question of the association between a prior WAD and future reports of neck pain, the update combines evidence from 3 studies: 2 Phase II studies from the NPTF and 1 Phase II study from our update). The NPTF reported limited and preliminary evidence that prior WAD is associated with future (prevalent or incident) neck pain and health complaints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current review adds evidence from 1 Phase III study that prior self-reported WAD which had resolved to a point of no or only mild neck pain is associated with new onset (incident) intense and/or disabling neck pain at a future point in time </w:t>
      </w:r>
      <w:r w:rsidRPr="00E037D2">
        <w:rPr>
          <w:rFonts w:ascii="Times New Roman" w:hAnsi="Times New Roman" w:cs="Times New Roman"/>
          <w:sz w:val="24"/>
          <w:szCs w:val="24"/>
        </w:rPr>
        <w:fldChar w:fldCharType="begin">
          <w:fldData xml:space="preserve">PEVuZE5vdGU+PENpdGU+PEF1dGhvcj5Ob2xldDwvQXV0aG9yPjxZZWFyPjIwMTA8L1llYXI+PFJl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YWx0LXBlcmlvZGljYWw+PHBhZ2VzPjk3Mi04MTwvcGFnZXM+PHZvbHVtZT4xOTwvdm9sdW1lPjxu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MDclMkZzMDA1ODYtMDEwLTEzNDQtNyZhbXA7cmZ0X2lkPWluZm86cG1pZC8yMDIxMzI5OCZh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Ob2xldDwvQXV0aG9yPjxZZWFyPjIwMTA8L1llYXI+PFJl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04528EDD"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Thus, there is limited evidence that a history of WAD increases the risk of future (new onset) neck pain, and limited preliminary evidence suggests that prior WAD is associated with poorer recovery.</w:t>
      </w:r>
    </w:p>
    <w:p w14:paraId="6E3F6E21" w14:textId="2C3BC9C0"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Body Mass Index, Smoking.</w:t>
      </w:r>
      <w:r w:rsidRPr="00E037D2">
        <w:rPr>
          <w:rFonts w:ascii="Times New Roman" w:hAnsi="Times New Roman" w:cs="Times New Roman"/>
          <w:sz w:val="24"/>
          <w:szCs w:val="24"/>
        </w:rPr>
        <w:t xml:space="preserve"> The NPTF identified no studies of body mass index (BMI) an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ur update accepted evidence from 1 Phase III, 1 Phase II and 1 Phase I </w:t>
      </w:r>
      <w:r w:rsidRPr="00E037D2">
        <w:rPr>
          <w:rFonts w:ascii="Times New Roman" w:hAnsi="Times New Roman" w:cs="Times New Roman"/>
          <w:sz w:val="24"/>
          <w:szCs w:val="24"/>
        </w:rPr>
        <w:lastRenderedPageBreak/>
        <w:t xml:space="preserve">studies </w:t>
      </w:r>
      <w:r w:rsidRPr="00E037D2">
        <w:rPr>
          <w:rFonts w:ascii="Times New Roman" w:hAnsi="Times New Roman" w:cs="Times New Roman"/>
          <w:sz w:val="24"/>
          <w:szCs w:val="24"/>
        </w:rPr>
        <w:fldChar w:fldCharType="begin">
          <w:fldData xml:space="preserve">PEVuZE5vdGU+PENpdGU+PEF1dGhvcj5ZYW5nPC9BdXRob3I+PFllYXI+MjAwNzwvWWVhcj48UmVj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==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ZYW5nPC9BdXRob3I+PFllYXI+MjAwNzwvWWVhcj48UmVj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==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9, 24, 107]</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w:t>
      </w:r>
      <w:r w:rsidRPr="00E037D2">
        <w:rPr>
          <w:rFonts w:ascii="Times New Roman" w:hAnsi="Times New Roman" w:cs="Times New Roman"/>
          <w:sz w:val="24"/>
          <w:szCs w:val="24"/>
        </w:rPr>
        <w:t xml:space="preserve"> The Phase III study found BMI </w:t>
      </w:r>
      <w:r w:rsidR="00D9311B">
        <w:rPr>
          <w:rFonts w:ascii="Times New Roman" w:hAnsi="Times New Roman" w:cs="Times New Roman"/>
          <w:sz w:val="24"/>
          <w:szCs w:val="24"/>
        </w:rPr>
        <w:t xml:space="preserve">was not </w:t>
      </w:r>
      <w:r w:rsidRPr="00E037D2">
        <w:rPr>
          <w:rFonts w:ascii="Times New Roman" w:hAnsi="Times New Roman" w:cs="Times New Roman"/>
          <w:sz w:val="24"/>
          <w:szCs w:val="24"/>
        </w:rPr>
        <w:t xml:space="preserve">associated with claim closure </w:t>
      </w:r>
      <w:r w:rsidRPr="00E037D2">
        <w:rPr>
          <w:rFonts w:ascii="Times New Roman" w:hAnsi="Times New Roman" w:cs="Times New Roman"/>
          <w:sz w:val="24"/>
          <w:szCs w:val="24"/>
        </w:rPr>
        <w:fldChar w:fldCharType="begin">
          <w:fldData xml:space="preserve">PEVuZE5vdGU+PENpdGU+PEF1dGhvcj5ZYW5nPC9BdXRob3I+PFllYXI+MjAwNzwvWWVhcj48UmVj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ZYW5nPC9BdXRob3I+PFllYXI+MjAwNzwvWWVhcj48UmVj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hich had been shown to be a marker of health recovery in that cohort </w:t>
      </w:r>
      <w:r w:rsidRPr="00E037D2">
        <w:rPr>
          <w:rFonts w:ascii="Times New Roman" w:hAnsi="Times New Roman" w:cs="Times New Roman"/>
          <w:sz w:val="24"/>
          <w:szCs w:val="24"/>
        </w:rPr>
        <w:fldChar w:fldCharType="begin">
          <w:fldData xml:space="preserve">PEVuZE5vdGU+PENpdGU+PEF1dGhvcj5DYXNzaWR5PC9BdXRob3I+PFllYXI+MjAwMDwvWWVhcj48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DYXNzaWR5PC9BdXRob3I+PFllYXI+MjAwMDwvWWVhcj48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8, 109]</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 xml:space="preserve">, and 1 phase II and 1 Phase I study found BMI </w:t>
      </w:r>
      <w:r w:rsidR="00D9311B">
        <w:rPr>
          <w:rFonts w:ascii="Times New Roman" w:eastAsiaTheme="minorEastAsia" w:hAnsi="Times New Roman" w:cs="Times New Roman"/>
          <w:bCs/>
          <w:color w:val="000000"/>
          <w:sz w:val="24"/>
          <w:szCs w:val="24"/>
          <w:lang w:eastAsia="en-CA"/>
        </w:rPr>
        <w:t xml:space="preserve">was not </w:t>
      </w:r>
      <w:r w:rsidRPr="00E037D2">
        <w:rPr>
          <w:rFonts w:ascii="Times New Roman" w:eastAsiaTheme="minorEastAsia" w:hAnsi="Times New Roman" w:cs="Times New Roman"/>
          <w:bCs/>
          <w:color w:val="000000"/>
          <w:sz w:val="24"/>
          <w:szCs w:val="24"/>
          <w:lang w:eastAsia="en-CA"/>
        </w:rPr>
        <w:t xml:space="preserve">associated with self-perceived disability at 1 year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43&lt;/RecNum&gt;&lt;DisplayText&gt;[19, 24]&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Cite&gt;&lt;Author&gt;Elliott&lt;/Author&gt;&lt;Year&gt;2015&lt;/Year&gt;&lt;RecNum&gt;60&lt;/RecNum&gt;&lt;record&gt;&lt;rec-number&gt;60&lt;/rec-number&gt;&lt;foreign-keys&gt;&lt;key app="EN" db-id="0wazzzvdysf52be095wxrrr052tpr2xww5zt" timestamp="1516129619"&gt;60&lt;/key&gt;&lt;/foreign-keys&gt;&lt;ref-type name="Journal Article"&gt;17&lt;/ref-type&gt;&lt;contributors&gt;&lt;authors&gt;&lt;author&gt;Elliott, J.M.&lt;/author&gt;&lt;author&gt;Courtney, D.M.&lt;/author&gt;&lt;author&gt;Rademaker, A.&lt;/author&gt;&lt;author&gt;Pinto, D.&lt;/author&gt;&lt;author&gt;Sterling, M.S.&lt;/author&gt;&lt;author&gt;Parrish, T.B.&lt;/author&gt;&lt;/authors&gt;&lt;/contributors&gt;&lt;titles&gt;&lt;title&gt;The rapid and progressive degeneration of the cervical multifidus in whiplash: a MRI study of fatty infiltration&lt;/title&gt;&lt;secondary-title&gt;Spine&lt;/secondary-title&gt;&lt;/titles&gt;&lt;periodical&gt;&lt;full-title&gt;Spine&lt;/full-title&gt;&lt;/periodical&gt;&lt;pages&gt;E694-E700&lt;/pages&gt;&lt;volume&gt;40&lt;/volume&gt;&lt;number&gt;12&lt;/number&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9, 24]</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w:t>
      </w:r>
    </w:p>
    <w:p w14:paraId="1270CA86" w14:textId="69DDD885"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e NPTF identified no studies of smoking and WA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ur update found </w:t>
      </w:r>
      <w:r w:rsidR="00D9311B">
        <w:rPr>
          <w:rFonts w:ascii="Times New Roman" w:hAnsi="Times New Roman" w:cs="Times New Roman"/>
          <w:sz w:val="24"/>
          <w:szCs w:val="24"/>
        </w:rPr>
        <w:t>two</w:t>
      </w:r>
      <w:r w:rsidRPr="00E037D2">
        <w:rPr>
          <w:rFonts w:ascii="Times New Roman" w:hAnsi="Times New Roman" w:cs="Times New Roman"/>
          <w:sz w:val="24"/>
          <w:szCs w:val="24"/>
        </w:rPr>
        <w:t xml:space="preserve"> studies (1 Phase II and 1 Phase I)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20, 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Cite&gt;&lt;Author&gt;Casey&lt;/Author&gt;&lt;Year&gt;2015&lt;/Year&gt;&lt;RecNum&gt;59&lt;/RecNum&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hich found smoking </w:t>
      </w:r>
      <w:r w:rsidR="00D9311B">
        <w:rPr>
          <w:rFonts w:ascii="Times New Roman" w:hAnsi="Times New Roman" w:cs="Times New Roman"/>
          <w:sz w:val="24"/>
          <w:szCs w:val="24"/>
        </w:rPr>
        <w:t xml:space="preserve">was not </w:t>
      </w:r>
      <w:r w:rsidRPr="00E037D2">
        <w:rPr>
          <w:rFonts w:ascii="Times New Roman" w:hAnsi="Times New Roman" w:cs="Times New Roman"/>
          <w:sz w:val="24"/>
          <w:szCs w:val="24"/>
        </w:rPr>
        <w:t xml:space="preserve">associated with pain severity at 6 weeks post-injur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r time to claim closure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0C1624C4" w14:textId="691A8F18"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us, there is limited evidence that BMI is </w:t>
      </w:r>
      <w:r w:rsidR="00055A7F">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WAD recovery and limited preliminary evidence suggesting no association between smoking and short-term pain recovery. </w:t>
      </w:r>
    </w:p>
    <w:p w14:paraId="488D1B84" w14:textId="46114884"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Pre-Injury Health: Physical and Psychological</w:t>
      </w:r>
      <w:r w:rsidRPr="00E037D2">
        <w:rPr>
          <w:rFonts w:ascii="Times New Roman" w:hAnsi="Times New Roman" w:cs="Times New Roman"/>
          <w:sz w:val="24"/>
          <w:szCs w:val="24"/>
        </w:rPr>
        <w:t xml:space="preserve">. With respect to pre-injury physical health, the update combines evidence from 8 studies: 1 Phase II study from the NPTF and 1 Phase III, 4 Phase II studies from 2 distinct cohorts and 2 Phase I studies from the update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zLCAxNiwgMTgsIDIyLCA0MCwgNDMsIDQ5XTwv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OTclMkZCUlMuMGIwMTNlMzE4MWM5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E2NDk4MTU2JmFtcDtyZnQuaXNzbj0xNDcyLTAyMDUmYW1wO3JmdC52b2x1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Q4LTU5PC9wYWdlcz48dm9sdW1lPjEzOTwvdm9sdW1lPjxudW1iZXI+MjwvbnVtYmVy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yZhbXA7cmZ0X2lkPWluZm86cG1pZC8xNzkwMDk0OSZhbXA7cmZ0Lmlzc249MTA5MC0zODAxJmFt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zLCAxNiwgMTgsIDIyLCA0MCwgNDMsIDQ5XTwv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OTclMkZCUlMuMGIwMTNlMzE4MWM5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Q4LTU5PC9wYWdlcz48dm9sdW1lPjEzOTwvdm9sdW1lPjxudW1iZXI+MjwvbnVtYmVy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yZhbXA7cmZ0X2lkPWluZm86cG1pZC8xNzkwMDk0OSZhbXA7cmZ0Lmlzc249MTA5MC0zODAxJmFt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16, 18, 22, 40, 43, 4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previously reported limited preliminary evidence that pre-collision </w:t>
      </w:r>
      <w:r w:rsidRPr="00E037D2">
        <w:rPr>
          <w:rFonts w:ascii="Times New Roman" w:hAnsi="Times New Roman" w:cs="Times New Roman"/>
          <w:i/>
          <w:sz w:val="24"/>
          <w:szCs w:val="24"/>
        </w:rPr>
        <w:t>physical</w:t>
      </w:r>
      <w:r w:rsidRPr="00E037D2">
        <w:rPr>
          <w:rFonts w:ascii="Times New Roman" w:hAnsi="Times New Roman" w:cs="Times New Roman"/>
          <w:sz w:val="24"/>
          <w:szCs w:val="24"/>
        </w:rPr>
        <w:t xml:space="preserve"> health was not associated with neck pain or work capacity at follow-up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2 Phase I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iwgNDNdPC9EaXNwbGF5VGV4dD48cmVjb3Jk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5NyUyRkJSUy4wYjAxM2UzMTgxYzliMDc1JmFtcDtyZnRfaWQ9aW5m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iwgNDNdPC9EaXNwbGF5VGV4dD48cmVjb3Jk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5NyUyRkJSUy4wYjAxM2UzMTgxYzliMDc1JmFtcDtyZnRfaWQ9aW5m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3 Phase II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YsIDQwXTwvRGlzcGxheVRleHQ+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NjQ5ODE1Nj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2NDk4MTU2JmFtcDtyZnQuaXNzbj0xNDcyLTAyMDUmYW1wO3JmdC52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MTAuMTAxNiUyRmoucGFpbi4yMDA4LjA0LjAwOCZh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zkwMDk0OSZhbXA7cmZ0Lmlzc249MTA5MC0zODAx
JmFtcDtyZnQudm9sdW1lPTEyJmFtcDtyZnQuaXNzdWU9NCZhbXA7cmZ0LnNwYWdlPTQ1NSZhbXA7
cmZ0LnBhZ2VzPTQ1NS02MyZhbXA7cmZ0LmRhdGU9MjAwOCZhbXA7cmZ0Lmp0aXRsZT1FdXJvcGVh
bitKb3VybmFsK29mK1BhaW4mYW1wO3JmdC5hdGl0bGU9QWN1dGUrc3RyZXNzK3Jlc3BvbnNlK2Fu
ZCtyZWNvdmVyeSthZnRlcit3aGlwbGFzaCtpbmp1cmllcy4rQStvbmUteWVhcitwcm9zcGVjdGl2
ZStzdHVkeS4mYW1wO3JmdC5hdWxhc3Q9S29uZ3N0ZWQ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YsIDQwXTwvRGlzcGxheVRleHQ+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NjQ5ODE1Nj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2NDk4MTU2JmFtcDtyZnQuaXNzbj0xNDcyLTAyMDUmYW1wO3JmdC52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MTAuMTAxNiUyRmoucGFpbi4yMDA4LjA0LjAwOCZh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16, 4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 Phase III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Palmöf&lt;/Author&gt;&lt;Year&gt;2015&lt;/Year&gt;&lt;RecNum&gt;67&lt;/RecNum&gt;&lt;DisplayText&gt;[49]&lt;/DisplayText&gt;&lt;record&gt;&lt;rec-number&gt;67&lt;/rec-number&gt;&lt;foreign-keys&gt;&lt;key app="EN" db-id="0wazzzvdysf52be095wxrrr052tpr2xww5zt" timestamp="1516129642"&gt;67&lt;/key&gt;&lt;/foreign-keys&gt;&lt;ref-type name="Journal Article"&gt;17&lt;/ref-type&gt;&lt;contributors&gt;&lt;authors&gt;&lt;author&gt;Palmöf, L.&lt;/author&gt;&lt;author&gt;Côté, P.&lt;/author&gt;&lt;author&gt;Carroll, L. J.&lt;/author&gt;&lt;author&gt;Cassidy, J.D. &lt;/author&gt;&lt;author&gt;Skillgate, E.&lt;/author&gt;&lt;/authors&gt;&lt;/contributors&gt;&lt;titles&gt;&lt;title&gt;Are prevalence self-reported cardiovascular disorders associated with delayed recovery from whiplash-associated disorders: a population-based cohort study&lt;/title&gt;&lt;secondary-title&gt;Clinical Journal of Pain&lt;/secondary-title&gt;&lt;/titles&gt;&lt;periodical&gt;&lt;full-title&gt;Clinical Journal of Pain&lt;/full-title&gt;&lt;abbr-1&gt;Clin J Pain&lt;/abbr-1&gt;&lt;/periodical&gt;&lt;pages&gt;247-253&lt;/pages&gt;&lt;volume&gt;31&lt;/volume&gt;&lt;number&gt;3&lt;/number&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studies support this through their finding that pre-crash physical health or general health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MjIsIDQwXTwvRGlzcGxheVRleHQ+PHJl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3OTAwOTQ5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5MDA5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5NyUy
RkJSUy4wYjAxM2UzMTgxYzliMDc1JmFtcDtyZnRfaWQ9aW5mbzpwbWlkLzIwMzc1NzczJmFtcDty
ZnQuaXNzbj0wMzYyLTI0MzYmYW1wO3JmdC52b2x1bWU9MzUmYW1wO3JmdC5pc3N1ZT05JmFtcDty
ZnQuc3BhZ2U9RTMzOCZhbXA7cmZ0LnBhZ2VzPUUzMzgtNDMmYW1wO3JmdC5kYXRlPTIwMTAmYW1w
O3JmdC5qdGl0bGU9U3BpbmUmYW1wO3JmdC5hdGl0bGU9V2hhdCtmYWN0b3JzK2hhdmUraW5mbHVl
bmNlK29uK3BlcnNpc3RlbmNlK29mK25lY2srcGFpbithZnRlcithK3doaXBsYXNoJTNGLiZhbXA7
cmZ0LmF1bGFzdD1Db2JvPC91cmw+PC9yZWxhdGVkLXVybHM+PC91cmxzPjxlbGVjdHJvbmljLXJl
c291cmNlLW51bT5odHRwOi8vZHguZG9pLm9yZy8xMC4xMDk3L0JSUy4wYjAxM2UzMTgxYzliMDc1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MjIsIDQwXTwvRGlzcGxheVRleHQ+PHJl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3OTAwOTQ5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5MDA5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 4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umber of physician visits in the year prior to the injury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pre-existing cardiovascular disease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Palmöf&lt;/Author&gt;&lt;Year&gt;2015&lt;/Year&gt;&lt;RecNum&gt;67&lt;/RecNum&gt;&lt;DisplayText&gt;[49]&lt;/DisplayText&gt;&lt;record&gt;&lt;rec-number&gt;67&lt;/rec-number&gt;&lt;foreign-keys&gt;&lt;key app="EN" db-id="0wazzzvdysf52be095wxrrr052tpr2xww5zt" timestamp="1516129642"&gt;67&lt;/key&gt;&lt;/foreign-keys&gt;&lt;ref-type name="Journal Article"&gt;17&lt;/ref-type&gt;&lt;contributors&gt;&lt;authors&gt;&lt;author&gt;Palmöf, L.&lt;/author&gt;&lt;author&gt;Côté, P.&lt;/author&gt;&lt;author&gt;Carroll, L. J.&lt;/author&gt;&lt;author&gt;Cassidy, J.D. &lt;/author&gt;&lt;author&gt;Skillgate, E.&lt;/author&gt;&lt;/authors&gt;&lt;/contributors&gt;&lt;titles&gt;&lt;title&gt;Are prevalence self-reported cardiovascular disorders associated with delayed recovery from whiplash-associated disorders: a population-based cohort study&lt;/title&gt;&lt;secondary-title&gt;Clinical Journal of Pain&lt;/secondary-title&gt;&lt;/titles&gt;&lt;periodical&gt;&lt;full-title&gt;Clinical Journal of Pain&lt;/full-title&gt;&lt;abbr-1&gt;Clin J Pain&lt;/abbr-1&gt;&lt;/periodical&gt;&lt;pages&gt;247-253&lt;/pages&gt;&lt;volume&gt;31&lt;/volume&gt;&lt;number&gt;3&lt;/number&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prior persistent illness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re not associated with WAD recovery. </w:t>
      </w:r>
    </w:p>
    <w:p w14:paraId="68656626" w14:textId="342BDC80" w:rsidR="001C1DC1" w:rsidRPr="00E037D2" w:rsidRDefault="001C1DC1" w:rsidP="001C1DC1">
      <w:pPr>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However, 1 Phase I study found that high levels of pre-injury somatic (unspecified) symptoms were associated with greater pain at 6 weeks post-collision in litigants, but not non-litigants </w:t>
      </w:r>
      <w:r w:rsidR="009F43EB">
        <w:rPr>
          <w:rFonts w:ascii="Times New Roman" w:hAnsi="Times New Roman" w:cs="Times New Roman"/>
          <w:sz w:val="24"/>
          <w:szCs w:val="24"/>
        </w:rPr>
        <w:fldChar w:fldCharType="begin"/>
      </w:r>
      <w:r w:rsidR="009F43EB">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43]</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inally, 1 Phase II study found that being on sickness benefits for more than 12 </w:t>
      </w:r>
      <w:r w:rsidRPr="00E037D2">
        <w:rPr>
          <w:rFonts w:ascii="Times New Roman" w:hAnsi="Times New Roman" w:cs="Times New Roman"/>
          <w:sz w:val="24"/>
          <w:szCs w:val="24"/>
        </w:rPr>
        <w:lastRenderedPageBreak/>
        <w:t xml:space="preserve">weeks in the 5 years prior to the whiplash injury was associated with negative change in work/employment status one year post-injury </w:t>
      </w:r>
      <w:r w:rsidR="009F43EB">
        <w:rPr>
          <w:rFonts w:ascii="Times New Roman" w:hAnsi="Times New Roman" w:cs="Times New Roman"/>
          <w:sz w:val="24"/>
          <w:szCs w:val="24"/>
        </w:rPr>
        <w:fldChar w:fldCharType="begin"/>
      </w:r>
      <w:r w:rsidR="009F43EB">
        <w:rPr>
          <w:rFonts w:ascii="Times New Roman" w:hAnsi="Times New Roman" w:cs="Times New Roman"/>
          <w:sz w:val="24"/>
          <w:szCs w:val="24"/>
        </w:rPr>
        <w:instrText xml:space="preserve"> ADDIN EN.CITE &lt;EndNote&gt;&lt;Cite&gt;&lt;Author&gt;Carstensen&lt;/Author&gt;&lt;Year&gt;2015&lt;/Year&gt;&lt;RecNum&gt;58&lt;/RecNum&gt;&lt;DisplayText&gt;[18]&lt;/DisplayText&gt;&lt;record&gt;&lt;rec-number&gt;58&lt;/rec-number&gt;&lt;foreign-keys&gt;&lt;key app="EN" db-id="0wazzzvdysf52be095wxrrr052tpr2xww5zt" timestamp="1516129617"&gt;58&lt;/key&gt;&lt;/foreign-keys&gt;&lt;ref-type name="Journal Article"&gt;17&lt;/ref-type&gt;&lt;contributors&gt;&lt;authors&gt;&lt;author&gt;Carstensen, T.B.W.&lt;/author&gt;&lt;author&gt;Fink, P.&lt;/author&gt;&lt;author&gt;Oernboel, E.&lt;/author&gt;&lt;author&gt;Kasch, H.&lt;/author&gt;&lt;author&gt;Jensen, T.S.&lt;/author&gt;&lt;author&gt;Frostholm, L.&lt;/author&gt;&lt;/authors&gt;&lt;/contributors&gt;&lt;titles&gt;&lt;title&gt;Sick leave within 5 years of whiplash trauma predicts recovery: a prospective cohort and register-based study&lt;/title&gt;&lt;secondary-title&gt;PLOS One&lt;/secondary-title&gt;&lt;/titles&gt;&lt;periodical&gt;&lt;full-title&gt;PLOS One&lt;/full-title&gt;&lt;/periodical&gt;&lt;pages&gt;e0130298&lt;/pages&gt;&lt;volume&gt;10&lt;/volume&gt;&lt;number&gt;6&lt;/number&gt;&lt;dates&gt;&lt;year&gt;2015&lt;/year&gt;&lt;/dates&gt;&lt;urls&gt;&lt;/urls&gt;&lt;/record&gt;&lt;/Cite&gt;&lt;/EndNote&gt;</w:instrText>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18]</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150CBFC9"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e preponderance of preliminary evidence suggests that pre-crash </w:t>
      </w:r>
      <w:r w:rsidRPr="00E037D2">
        <w:rPr>
          <w:rFonts w:ascii="Times New Roman" w:hAnsi="Times New Roman" w:cs="Times New Roman"/>
          <w:i/>
          <w:sz w:val="24"/>
          <w:szCs w:val="24"/>
        </w:rPr>
        <w:t xml:space="preserve">physical </w:t>
      </w:r>
      <w:r w:rsidRPr="00E037D2">
        <w:rPr>
          <w:rFonts w:ascii="Times New Roman" w:hAnsi="Times New Roman" w:cs="Times New Roman"/>
          <w:sz w:val="24"/>
          <w:szCs w:val="24"/>
        </w:rPr>
        <w:t>health is not associated with WAD recovery. However, most of these studies utilized post-injury self-reports of pre-injury health.</w:t>
      </w:r>
    </w:p>
    <w:p w14:paraId="25263ECA" w14:textId="58FE54E5"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e NPTF found no studies on prior psychological health and WAD recovery. We found new evidence from 5 studies of 3 distinct cohorts: 1 Phase I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4 Phase II studies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MTYsIDE3LCA0MCwgNTFdPC9EaXNwbGF5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xNzkwMDk0OSZhbXA7cmZ0Lmlzc249MTA5MC0zODAxJmFtcDtyZnQudm9sdW1lPTEyJmFtcDty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g0OTkzNTA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TYlMkZqLnBhaW4uMjAwOC4wNC4wMDgmYW1wO3JmdF9pZD1pbmZv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wMTYlMkZqLmVqcGFpbi4yMDExLjA2LjAwMiZhbXA7cmZ0X2lkPWluZm86cG1pZC8yMTcx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0MDgtMTQ8L3BhZ2VzPjx2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MTYsIDE3LCA0MCwgNTFdPC9EaXNwbGF5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g0OTkzNTA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TYlMkZqLnBhaW4uMjAwOC4wNC4wMDgmYW1wO3JmdF9pZD1pbmZv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wMTYlMkZqLmVqcGFpbi4yMDExLjA2LjAwMiZhbXA7cmZ0X2lkPWluZm86cG1pZC8yMTcx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0MDgtMTQ8L3BhZ2VzPjx2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 17, 40, 5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Phase I study found no association between prior use of sedatives or antidepressants (possible markers of mental health) and neck pain recovery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2 Phase II studies found no association between prior mental health and neck pain or disability at follow-up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NDAsIDUxXTwvRGlzcGxheVRleHQ+PHJl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3OTAwOTQ5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5MDA5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NDAsIDUxXTwvRGlzcGxheVRleHQ+PHJl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3OTAwOTQ5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5MDA5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0, 5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Moreover, two articles on the same cohort (both Phase II studies) found that that an association initially reported by the authors between prior psychological health and neck pain and work capacity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l08L0Rpc3BsYXlUZXh0PjxyZWNv
cmQ+PHJlYy1udW1iZXI+NTI8L3JlYy1udW1iZXI+PGZvcmVpZ24ta2V5cz48a2V5IGFwcD0iRU4i
IGRiLWlkPSIwd2F6enp2ZHlzZjUyYmUwOTV3eHJycjA1MnRwcjJ4d3c1enQiIHRpbWVzdGFtcD0i
MTUxNjEyOTYxMCI+NTI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Tm9lcnJlYnJvZ2FkZSA0NCwgQWFyaHVzIFVuaXZlcnNpdHkgSG9zcGl0YWws
IEFhcmh1cywgRGVubWFyay4gdG5vcmdAYXMuYWFhLmRrPC9hdXRoLWFkZHJlc3M+PHRpdGxlcz48
dGl0bGU+UG9zdC10cmF1bWEgcmF0aW5ncyBvZiBwcmUtY29sbGlzaW9uIHBhaW4gYW5kIHBzeWNo
b2xvZ2ljYWwgZGlzdHJlc3MgcHJlZGljdCBwb29yIG91dGNvbWUgZm9sbG93aW5nIGFjdXRlIHdo
aXBsYXNoIHRyYXVtYTogYSAxMi1tb250aCBmb2xsb3ctdXAgc3R1ZHk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0OC01OTwvcGFnZXM+PHZvbHVtZT4xMzk8L3ZvbHVtZT48bnVtYmVyPjI8L251bWJlcj48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as no longer present in another analysis (in that same cohort) which adjusted for baseline coping strategies </w:t>
      </w:r>
      <w:r w:rsidRPr="00E037D2">
        <w:rPr>
          <w:rFonts w:ascii="Times New Roman" w:hAnsi="Times New Roman" w:cs="Times New Roman"/>
          <w:sz w:val="24"/>
          <w:szCs w:val="24"/>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in those studies, “prior” psychological health was assessed by standardized psychological measures administered </w:t>
      </w:r>
      <w:r w:rsidRPr="00E037D2">
        <w:rPr>
          <w:rFonts w:ascii="Times New Roman" w:hAnsi="Times New Roman" w:cs="Times New Roman"/>
          <w:i/>
          <w:sz w:val="24"/>
          <w:szCs w:val="24"/>
        </w:rPr>
        <w:t>after</w:t>
      </w:r>
      <w:r w:rsidRPr="00E037D2">
        <w:rPr>
          <w:rFonts w:ascii="Times New Roman" w:hAnsi="Times New Roman" w:cs="Times New Roman"/>
          <w:sz w:val="24"/>
          <w:szCs w:val="24"/>
        </w:rPr>
        <w:t xml:space="preserve"> the crash; thus, there is potential for misclassification. </w:t>
      </w:r>
    </w:p>
    <w:p w14:paraId="47438AC6"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erefore, although the preponderance of preliminary evidence suggests that prior </w:t>
      </w:r>
      <w:r w:rsidRPr="00E037D2">
        <w:rPr>
          <w:rFonts w:ascii="Times New Roman" w:hAnsi="Times New Roman" w:cs="Times New Roman"/>
          <w:i/>
          <w:sz w:val="24"/>
          <w:szCs w:val="24"/>
        </w:rPr>
        <w:t>psychological</w:t>
      </w:r>
      <w:r w:rsidRPr="00E037D2">
        <w:rPr>
          <w:rFonts w:ascii="Times New Roman" w:hAnsi="Times New Roman" w:cs="Times New Roman"/>
          <w:sz w:val="24"/>
          <w:szCs w:val="24"/>
        </w:rPr>
        <w:t xml:space="preserve"> health does not predict WAD recovery, this should be interpreted cautiously because of the difficulty in accurately ascertaining prior psychological health.</w:t>
      </w:r>
    </w:p>
    <w:p w14:paraId="052F9B09" w14:textId="77777777" w:rsidR="001C1DC1" w:rsidRDefault="001C1DC1" w:rsidP="001C1DC1">
      <w:pPr>
        <w:tabs>
          <w:tab w:val="left" w:pos="630"/>
        </w:tabs>
        <w:spacing w:after="0" w:line="480" w:lineRule="auto"/>
        <w:rPr>
          <w:rFonts w:ascii="Times New Roman" w:hAnsi="Times New Roman" w:cs="Times New Roman"/>
          <w:b/>
          <w:sz w:val="24"/>
          <w:szCs w:val="24"/>
        </w:rPr>
      </w:pPr>
      <w:r w:rsidRPr="00E037D2">
        <w:rPr>
          <w:rFonts w:ascii="Times New Roman" w:hAnsi="Times New Roman" w:cs="Times New Roman"/>
          <w:b/>
          <w:sz w:val="24"/>
          <w:szCs w:val="24"/>
        </w:rPr>
        <w:t xml:space="preserve">Collision Factors. </w:t>
      </w:r>
    </w:p>
    <w:p w14:paraId="0E5B583A" w14:textId="540153E7" w:rsidR="001C1DC1" w:rsidRPr="00E037D2" w:rsidRDefault="001C1DC1" w:rsidP="001C1DC1">
      <w:pPr>
        <w:tabs>
          <w:tab w:val="left" w:pos="630"/>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Pr="00E037D2">
        <w:rPr>
          <w:rFonts w:ascii="Times New Roman" w:hAnsi="Times New Roman" w:cs="Times New Roman"/>
          <w:sz w:val="24"/>
          <w:szCs w:val="24"/>
        </w:rPr>
        <w:t>Our upda</w:t>
      </w:r>
      <w:r w:rsidR="00272362">
        <w:rPr>
          <w:rFonts w:ascii="Times New Roman" w:hAnsi="Times New Roman" w:cs="Times New Roman"/>
          <w:sz w:val="24"/>
          <w:szCs w:val="24"/>
        </w:rPr>
        <w:t>te combines the evidence from 11</w:t>
      </w:r>
      <w:r w:rsidRPr="00E037D2">
        <w:rPr>
          <w:rFonts w:ascii="Times New Roman" w:hAnsi="Times New Roman" w:cs="Times New Roman"/>
          <w:sz w:val="24"/>
          <w:szCs w:val="24"/>
        </w:rPr>
        <w:t xml:space="preserve"> Phase I and II studies from the NPTF and 6 studies from the update, which consisted of 2 Phase I studies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iwgNDNdPC9EaXNwbGF5VGV4dD48cmVjb3Jk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5NyUyRkJSUy4wYjAxM2UzMTgxYzliMDc1JmFtcDtyZnRfaWQ9aW5m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iwgNDNdPC9EaXNwbGF5VGV4dD48cmVjb3Jk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5NyUyRkJSUy4wYjAxM2UzMTgxYzliMDc1JmFtcDtyZnRfaWQ9aW5m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3 Phase II studies of 2 distinct cohorts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zLCAxNiwgMTcsIDEwNV08L0Rpc3Bs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I0OC01OTwvcGFnZXM+PHZvbHVtZT4xMzk8L3ZvbHVtZT48bnVtYmVy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zEwLjEwMTYlMkZqLnBhaW4uMjAwOC4w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2NDk4MTU2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Y0OTgx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=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DYXJzdGVuc2VuPC9BdXRob3I+PFllYXI+MjAwOTwvWWVh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I0OC01OTwvcGFnZXM+PHZvbHVtZT4xMzk8L3ZvbHVtZT48bnVtYmVy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zEwLjEwMTYlMkZqLnBhaW4uMjAwOC4w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2NDk4MTU2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Y0OTgx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=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3, 16, 17, 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found the preponderance of evidence showed no </w:t>
      </w:r>
      <w:r w:rsidRPr="00E037D2">
        <w:rPr>
          <w:rFonts w:ascii="Times New Roman" w:hAnsi="Times New Roman" w:cs="Times New Roman"/>
          <w:sz w:val="24"/>
          <w:szCs w:val="24"/>
        </w:rPr>
        <w:lastRenderedPageBreak/>
        <w:t xml:space="preserve">association between self-reported collision factors and WAD recovery, although there was limited preliminary evidence that: being injured in a vehicle with a tow bar (1 Phase I study); collisions involving greater mean acceleration measured by a crash recorder (1 Phase I study); and those injured in trucks or buses (1 Phase I study) had poorer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new Phase II study also found that being injured in a vehicle other than a car was associated with poorer recovery </w:t>
      </w:r>
      <w:r w:rsidR="009F43EB">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3]</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other studies published since the NPTF, the following factors were found to </w:t>
      </w:r>
      <w:r w:rsidR="00D9311B">
        <w:rPr>
          <w:rFonts w:ascii="Times New Roman" w:hAnsi="Times New Roman" w:cs="Times New Roman"/>
          <w:sz w:val="24"/>
          <w:szCs w:val="24"/>
        </w:rPr>
        <w:t xml:space="preserve">not </w:t>
      </w:r>
      <w:r w:rsidRPr="00E037D2">
        <w:rPr>
          <w:rFonts w:ascii="Times New Roman" w:hAnsi="Times New Roman" w:cs="Times New Roman"/>
          <w:sz w:val="24"/>
          <w:szCs w:val="24"/>
        </w:rPr>
        <w:t>be associated with recovery:</w:t>
      </w:r>
      <w:r w:rsidRPr="00E037D2">
        <w:rPr>
          <w:rFonts w:ascii="Times New Roman" w:eastAsiaTheme="minorEastAsia" w:hAnsi="Times New Roman" w:cs="Times New Roman"/>
          <w:bCs/>
          <w:color w:val="000000"/>
          <w:sz w:val="24"/>
          <w:szCs w:val="24"/>
          <w:lang w:eastAsia="en-CA"/>
        </w:rPr>
        <w:t xml:space="preserve"> </w:t>
      </w:r>
      <w:r w:rsidRPr="00E037D2">
        <w:rPr>
          <w:rFonts w:ascii="Times New Roman" w:hAnsi="Times New Roman" w:cs="Times New Roman"/>
          <w:sz w:val="24"/>
          <w:szCs w:val="24"/>
        </w:rPr>
        <w:t xml:space="preserve">direction of the motor vehicle collision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jIsIDQzXTwvRGlzcGxheVRleHQ+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NjQ5ODE1Nj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2NDk4MTU2JmFtcDtyZnQuaXNzbj0xNDcyLTAyMDUmYW1wO3JmdC52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k3JTJGQlJTLjBiMDEzZTMxODFjOWIwNzUmYW1wO3JmdF9pZD1pbmZvOnBtaWQvMjAzNzU3NzMm
YW1wO3JmdC5pc3NuPTAzNjItMjQzNiZhbXA7cmZ0LnZvbHVtZT0zNSZhbXA7cmZ0Lmlzc3VlPTkm
YW1wO3JmdC5zcGFnZT1FMzM4JmFtcDtyZnQucGFnZXM9RTMzOC00MyZhbXA7cmZ0LmRhdGU9MjAx
MCZhbXA7cmZ0Lmp0aXRsZT1TcGluZSZhbXA7cmZ0LmF0aXRsZT1XaGF0K2ZhY3RvcnMraGF2ZStp
bmZsdWVuY2Urb24rcGVyc2lzdGVuY2Urb2YrbmVjaytwYWluK2FmdGVyK2Erd2hpcGxhc2glM0Yu
JmFtcDtyZnQuYXVsYXN0PUNvYm88L3VybD48L3JlbGF0ZWQtdXJscz48L3VybHM+PGVsZWN0cm9u
aWMtcmVzb3VyY2UtbnVtPmh0dHA6Ly9keC5kb2kub3JnLzEwLjEwOTcvQlJTLjBiMDEzZTMxODFj
OWIwNzU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jIsIDQzXTwvRGlzcGxheVRleHQ+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NjQ5ODE1Nj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2NDk4MTU2JmFtcDtyZnQuaXNzbj0xNDcyLTAyMDUmYW1wO3JmdC52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k3JTJGQlJTLjBiMDEzZTMxODFjOWIwNzUmYW1wO3JmdF9pZD1pbmZvOnBtaWQvMjAzNzU3NzMm
YW1wO3JmdC5pc3NuPTAzNjItMjQzNiZhbXA7cmZ0LnZvbHVtZT0zNSZhbXA7cmZ0Lmlzc3VlPTkm
YW1wO3JmdC5zcGFnZT1FMzM4JmFtcDtyZnQucGFnZXM9RTMzOC00MyZhbXA7cmZ0LmRhdGU9MjAx
MCZhbXA7cmZ0Lmp0aXRsZT1TcGluZSZhbXA7cmZ0LmF0aXRsZT1XaGF0K2ZhY3RvcnMraGF2ZStp
bmZsdWVuY2Urb24rcGVyc2lzdGVuY2Urb2YrbmVjaytwYWluK2FmdGVyK2Erd2hpcGxhc2glM0Yu
JmFtcDtyZnQuYXVsYXN0PUNvYm88L3VybD48L3JlbGF0ZWQtdXJscz48L3VybHM+PGVsZWN0cm9u
aWMtcmVzb3VyY2UtbnVtPmh0dHA6Ly9keC5kb2kub3JnLzEwLjEwOTcvQlJTLjBiMDEzZTMxODFj
OWIwNzU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22,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speed/speed differential of collision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Z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Nh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yNDgtNTk8L3BhZ2VzPjx2b2x1bWU+MTM5PC92b2x1bWU+PG51bWJlcj4yPC9udW1iZXI+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E2JTJGai5wYWluLjIwMDguMDQuMDA4JmFtcDty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Z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Nh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yNDgtNTk8L3BhZ2VzPjx2b2x1bWU+MTM5PC92b2x1bWU+PG51bWJlcj4yPC9udW1iZXI+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E2JTJGai5wYWluLjIwMDguMDQuMDA4JmFtcDty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1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r w:rsidRPr="00E037D2">
        <w:rPr>
          <w:rFonts w:ascii="Times New Roman" w:hAnsi="Times New Roman" w:cs="Times New Roman"/>
          <w:i/>
          <w:sz w:val="24"/>
          <w:szCs w:val="24"/>
        </w:rPr>
        <w:t>perceived</w:t>
      </w:r>
      <w:r w:rsidRPr="00E037D2">
        <w:rPr>
          <w:rFonts w:ascii="Times New Roman" w:hAnsi="Times New Roman" w:cs="Times New Roman"/>
          <w:sz w:val="24"/>
          <w:szCs w:val="24"/>
        </w:rPr>
        <w:t xml:space="preserve"> severity of the collision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Z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Nh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yNDgtNTk8L3BhZ2VzPjx2b2x1bWU+MTM5PC92b2x1bWU+PG51bWJlcj4yPC9udW1iZXI+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E2JTJGai5wYWluLjIwMDguMDQuMDA4JmFtcDty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Z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Nh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yNDgtNTk8L3BhZ2VzPjx2b2x1bWU+MTM5PC92b2x1bWU+PG51bWJlcj4yPC9udW1iZXI+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1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position in the vehicle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jJ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Nv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A5NyUyRkJSUy4wYjAxM2UzMTgxYzliMDc1JmFtcDtyZnRfaWQ9aW5mbzpw
bWlkLzIwMzc1NzczJmFtcDtyZnQuaXNzbj0wMzYyLTI0MzYmYW1wO3JmdC52b2x1bWU9MzUmYW1w
O3JmdC5pc3N1ZT05JmFtcDtyZnQuc3BhZ2U9RTMzOCZhbXA7cmZ0LnBhZ2VzPUUzMzgtNDMmYW1w
O3JmdC5kYXRlPTIwMTAmYW1wO3JmdC5qdGl0bGU9U3BpbmUmYW1wO3JmdC5hdGl0bGU9V2hhdCtm
YWN0b3JzK2hhdmUraW5mbHVlbmNlK29uK3BlcnNpc3RlbmNlK29mK25lY2srcGFpbithZnRlcith
K3doaXBsYXNoJTNGLiZhbXA7cmZ0LmF1bGFzdD1Db2JvPC91cmw+PC9yZWxhdGVkLXVybHM+PC91
cmxzPjxlbGVjdHJvbmljLXJlc291cmNlLW51bT5odHRwOi8vZHguZG9pLm9yZy8xMC4xMDk3L0JS
Uy4wYjAxM2UzMTgxYzliMDc1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jJ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Nv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A5NyUyRkJSUy4wYjAxM2UzMTgxYzliMDc1JmFtcDtyZnRfaWQ9aW5mbzpw
bWlkLzIwMzc1NzczJmFtcDtyZnQuaXNzbj0wMzYyLTI0MzYmYW1wO3JmdC52b2x1bWU9MzUmYW1w
O3JmdC5pc3N1ZT05JmFtcDtyZnQuc3BhZ2U9RTMzOCZhbXA7cmZ0LnBhZ2VzPUUzMzgtNDMmYW1w
O3JmdC5kYXRlPTIwMTAmYW1wO3JmdC5qdGl0bGU9U3BpbmUmYW1wO3JmdC5hdGl0bGU9V2hhdCtm
YWN0b3JzK2hhdmUraW5mbHVlbmNlK29uK3BlcnNpc3RlbmNlK29mK25lY2srcGFpbithZnRlcith
K3doaXBsYXNoJTNGLiZhbXA7cmZ0LmF1bGFzdD1Db2JvPC91cmw+PC9yZWxhdGVkLXVybHM+PC91
cmxzPjxlbGVjdHJvbmljLXJlc291cmNlLW51bT5odHRwOi8vZHguZG9pLm9yZy8xMC4xMDk3L0JS
Uy4wYjAxM2UzMTgxYzliMDc1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use of airbags, seatbelts, headrests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NDN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1j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NDNdPC9EaXNwbGF5VGV4dD48cmVj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2NDk4
MTU2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Y0OTgxNTYmYW1wO3JmdC5pc3NuPTE0NzItMDIwNSZhbXA7cmZ0LnZvbHVt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wareness of the impending collision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speed of the colliding vehicles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iwgNDNdPC9EaXNwbGF5VGV4dD48
cmVjb3JkPjxyZWMtbnVtYmVyPjUyPC9yZWMtbnVtYmVyPjxmb3JlaWduLWtleXM+PGtleSBhcHA9
IkVOIiBkYi1pZD0iMHdhenp6dmR5c2Y1MmJlMDk1d3hycnIwNTJ0cHIyeHd3NXp0IiB0aW1lc3Rh
bXA9IjE1MTYxMjk2MTAiPjUy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5vZXJyZWJyb2dhZGUgNDQsIEFhcmh1cyBVbml2ZXJzaXR5IEhvc3Bp
dGFsLCBBYXJodXMsIERlbm1hcmsuIHRub3JnQGFzLmFhYS5kazwvYXV0aC1hZGRyZXNzPjx0aXRs
ZXM+PHRpdGxlPlBvc3QtdHJhdW1hIHJhdGluZ3Mgb2YgcHJlLWNvbGxpc2lvbiBwYWluIGFuZCBw
c3ljaG9sb2dpY2FsIGRpc3RyZXNzIHByZWRpY3QgcG9vciBvdXRjb21lIGZvbGxvd2luZyBhY3V0
ZSB3aGlwbGFzaCB0cmF1bWE6IGEgMTItbW9udGggZm9sbG93LXVw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DgtNTk8L3BhZ2VzPjx2b2x1bWU+MTM5PC92b2x1bWU+PG51bWJlcj4yPC9udW1i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iwgNDNdPC9EaXNwbGF5VGV4dD48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r damage to the vehicle </w:t>
      </w:r>
      <w:r w:rsidRPr="00E037D2">
        <w:rPr>
          <w:rFonts w:ascii="Times New Roman" w:hAnsi="Times New Roman" w:cs="Times New Roman"/>
          <w:sz w:val="24"/>
          <w:szCs w:val="24"/>
        </w:rPr>
        <w:fldChar w:fldCharType="begin">
          <w:fldData xml:space="preserve">PEVuZE5vdGU+PENpdGU+PEF1dGhvcj5DYXJzdGVuc2VuPC9BdXRob3I+PFllYXI+MjAwOTwvWWVh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Q4LTU5PC9wYWdlcz48dm9sdW1lPjEzOTwvdm9sdW1lPjxudW1iZXI+Mjwv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AxNiUyRmouZWpwYWluLjIwMTEuMDYuMDAyJmFtcDtyZnRf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wOTwvWWVh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jQ4LTU5PC9wYWdlcz48dm9sdW1lPjEzOTwvdm9sdW1lPjxudW1iZXI+Mjwv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6, 17,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1 Phase I study found that for those not litigating (but not non-litigants), greater vehicle damage and being in a stopped vehicle at the time of collision were associated with greater pain severity at 6 weeks post-collision; and for litigants (but not non-litigants), being a passenger was associated with greater pain severity at 6 week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61546623" w14:textId="73535D8D" w:rsidR="001C1DC1" w:rsidRPr="00E037D2" w:rsidRDefault="001C1DC1" w:rsidP="001C1DC1">
      <w:pPr>
        <w:tabs>
          <w:tab w:val="left" w:pos="630"/>
        </w:tabs>
        <w:spacing w:after="0" w:line="480" w:lineRule="auto"/>
        <w:rPr>
          <w:rFonts w:ascii="Times New Roman" w:hAnsi="Times New Roman" w:cs="Times New Roman"/>
          <w:b/>
          <w:sz w:val="24"/>
          <w:szCs w:val="24"/>
        </w:rPr>
      </w:pPr>
      <w:r w:rsidRPr="00E037D2">
        <w:rPr>
          <w:rFonts w:ascii="Times New Roman" w:hAnsi="Times New Roman" w:cs="Times New Roman"/>
          <w:sz w:val="24"/>
          <w:szCs w:val="24"/>
        </w:rPr>
        <w:tab/>
        <w:t>Thus, the preponderance of preliminary evidence indicates no association between most self-reported collision factors and recovery, although there is limited preliminary evidence that being injured in a car may be associated with better recovery, while being injured in a vehicle with tow bars and being injured in a collision involving greater mean acceleration measured by a crash recorder are associated with poorer recovery</w:t>
      </w:r>
    </w:p>
    <w:p w14:paraId="7DDF27F9" w14:textId="77777777" w:rsidR="001C1DC1" w:rsidRPr="00E037D2" w:rsidRDefault="001C1DC1" w:rsidP="001C1DC1">
      <w:pPr>
        <w:tabs>
          <w:tab w:val="left" w:pos="630"/>
        </w:tabs>
        <w:spacing w:after="0" w:line="480" w:lineRule="auto"/>
        <w:rPr>
          <w:rFonts w:ascii="Times New Roman" w:hAnsi="Times New Roman" w:cs="Times New Roman"/>
          <w:b/>
          <w:sz w:val="24"/>
          <w:szCs w:val="24"/>
        </w:rPr>
      </w:pPr>
      <w:r>
        <w:rPr>
          <w:rFonts w:ascii="Times New Roman" w:hAnsi="Times New Roman" w:cs="Times New Roman"/>
          <w:b/>
          <w:sz w:val="24"/>
          <w:szCs w:val="24"/>
        </w:rPr>
        <w:t>Initial Post-Collision</w:t>
      </w:r>
      <w:r w:rsidRPr="00E037D2">
        <w:rPr>
          <w:rFonts w:ascii="Times New Roman" w:hAnsi="Times New Roman" w:cs="Times New Roman"/>
          <w:b/>
          <w:sz w:val="24"/>
          <w:szCs w:val="24"/>
        </w:rPr>
        <w:t xml:space="preserve"> Pain and Symptoms</w:t>
      </w:r>
    </w:p>
    <w:p w14:paraId="750D84CC" w14:textId="221B3C84" w:rsidR="001C1DC1" w:rsidRPr="00E037D2" w:rsidRDefault="001C1DC1" w:rsidP="001C1DC1">
      <w:pPr>
        <w:tabs>
          <w:tab w:val="left" w:pos="63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 xml:space="preserve">Initial Neck Pain Intensity. </w:t>
      </w:r>
      <w:r w:rsidRPr="00E037D2">
        <w:rPr>
          <w:rFonts w:ascii="Times New Roman" w:hAnsi="Times New Roman" w:cs="Times New Roman"/>
          <w:sz w:val="24"/>
          <w:szCs w:val="24"/>
        </w:rPr>
        <w:t xml:space="preserve">We combined the evidence from 23 studies: 9 studies from the NPTF (3 Phase I reflecting 2 distinct cohorts and 6 Phase II) from the NPTF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4 from our update: 3 Phase I </w:t>
      </w:r>
      <w:r w:rsidRPr="00E037D2">
        <w:rPr>
          <w:rFonts w:ascii="Times New Roman" w:hAnsi="Times New Roman" w:cs="Times New Roman"/>
          <w:sz w:val="24"/>
          <w:szCs w:val="24"/>
        </w:rPr>
        <w:fldChar w:fldCharType="begin">
          <w:fldData xml:space="preserve">PEVuZE5vdGU+PENpdGU+PEF1dGhvcj5NY0xlYW48L0F1dGhvcj48WWVhcj4yMDE0PC9ZZWFyPjxS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NY0xlYW48L0F1dGhvcj48WWVhcj4yMDE0PC9ZZWFyPjxS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 43,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1 Phase II studies of 8 distinct cohorts </w:t>
      </w:r>
      <w:r w:rsidRPr="00E037D2">
        <w:rPr>
          <w:rFonts w:ascii="Times New Roman" w:hAnsi="Times New Roman" w:cs="Times New Roman"/>
          <w:sz w:val="24"/>
          <w:szCs w:val="24"/>
        </w:rPr>
        <w:fldChar w:fldCharType="begin">
          <w:fldData xml:space="preserve">PEVuZE5vdGU+PENpdGU+PEF1dGhvcj5CdWl0ZW5odWlzPC9BdXRob3I+PFllYXI+MjAwODwvWWVh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xMC4xMDk3JTJGQlJTLjBiMDEzZTMxODE4M2M2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MTI3Mi04PC9wYWdlcz48dm9sdW1lPjE1Mjwvdm9s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3OTAwOTQ5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5MDA5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DwvWWVh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xMC4xMDk3JTJGQlJTLjBiMDEzZTMxODE4M2M2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MTI3Mi04PC9wYWdlcz48dm9sdW1lPjE1Mjwvdm9s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5MDA5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 xml:space="preserve">[2, 4, 10, 18, </w:t>
      </w:r>
      <w:r w:rsidR="0098703E">
        <w:rPr>
          <w:rFonts w:ascii="Times New Roman" w:hAnsi="Times New Roman" w:cs="Times New Roman"/>
          <w:noProof/>
          <w:sz w:val="24"/>
          <w:szCs w:val="24"/>
        </w:rPr>
        <w:lastRenderedPageBreak/>
        <w:t>21, 28, 40, 46, 50, 64,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reported consistent preliminary evidence that initial neck pain intensity is associated with slower claim closure (3 Phase II studies) greater pain (1 Phase I and 1 Phase II), greater self-reported disability (2 Phase I studies of the same cohort) and poorer work ability at follow-up (1 Phase II stud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rom the update, in 3 Phase I and 6 Phase II studies of 4 distinct cohorts, greater initial post-crash neck pain intensity was consistently associated with greater </w:t>
      </w:r>
      <w:r w:rsidRPr="00E037D2">
        <w:rPr>
          <w:rFonts w:ascii="Times New Roman" w:hAnsi="Times New Roman" w:cs="Times New Roman"/>
          <w:i/>
          <w:sz w:val="24"/>
          <w:szCs w:val="24"/>
        </w:rPr>
        <w:t>neck pain</w:t>
      </w:r>
      <w:r w:rsidRPr="00E037D2">
        <w:rPr>
          <w:rFonts w:ascii="Times New Roman" w:hAnsi="Times New Roman" w:cs="Times New Roman"/>
          <w:sz w:val="24"/>
          <w:szCs w:val="24"/>
        </w:rPr>
        <w:t xml:space="preserve"> at follow-up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xOCwgMjIsIDI4LCA0MCwgNDMsIDQ2LCA2NCwg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MzOC00MzwvcGFnZXM+PHZvbHVtZT4zNTwvdm9sdW1lPjxudW1iZXI+OTwvbnVtYmVy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5NyUyRkJSUy4wYjAxM2Uz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NzkwMDk0OT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3OTAwOTQ5JmFtcDtyZnQuaXNzbj0xMDkwLTM4MDEmYW1wO3JmdC52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yNzItODwvcGFnZXM+PHZvbHVtZT4xNTI8L3ZvbHVtZT48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MTYlMkZq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xODYlMkYxNDcxLTI0NzQtMTEtMjYwJmFtcDtyZnRfaWQ9aW5mbzpwbWlkLzIxMDcwNjU0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xOCwgMjIsIDI4LCA0MCwgNDMsIDQ2LCA2NCwg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MzOC00MzwvcGFnZXM+PHZvbHVtZT4zNTwvdm9sdW1lPjxudW1iZXI+OTwvbnVtYmVy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5NyUyRkJSUy4wYjAxM2Uz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JmFtcDty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yNzItODwvcGFnZXM+PHZvbHVtZT4xNTI8L3ZvbHVtZT48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wMTYlMkZq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xODYlMkYxNDcxLTI0NzQtMTEtMjYwJmFtcDtyZnRfaWQ9aW5mbzpwbWlkLzIxMDcwNjU0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8, 22, 28, 40, 43, 46, 64,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poorer self-rated global recovery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lthough in one of these studies, the association with neck pain recovery was present only in those who were not litigating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contrast, </w:t>
      </w:r>
      <w:r w:rsidR="0035076B">
        <w:rPr>
          <w:rFonts w:ascii="Times New Roman" w:hAnsi="Times New Roman" w:cs="Times New Roman"/>
          <w:sz w:val="24"/>
          <w:szCs w:val="24"/>
        </w:rPr>
        <w:t>one</w:t>
      </w:r>
      <w:r w:rsidR="0035076B" w:rsidRPr="00E037D2">
        <w:rPr>
          <w:rFonts w:ascii="Times New Roman" w:hAnsi="Times New Roman" w:cs="Times New Roman"/>
          <w:sz w:val="24"/>
          <w:szCs w:val="24"/>
        </w:rPr>
        <w:t xml:space="preserve"> </w:t>
      </w:r>
      <w:r w:rsidRPr="00E037D2">
        <w:rPr>
          <w:rFonts w:ascii="Times New Roman" w:hAnsi="Times New Roman" w:cs="Times New Roman"/>
          <w:sz w:val="24"/>
          <w:szCs w:val="24"/>
        </w:rPr>
        <w:t xml:space="preserve">Phase II study found that early post-crash use of pain medication was </w:t>
      </w:r>
      <w:r w:rsidR="0035076B">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neck pain presence at 12 months </w:t>
      </w:r>
      <w:r w:rsidRPr="00E037D2">
        <w:rPr>
          <w:rFonts w:ascii="Times New Roman" w:hAnsi="Times New Roman" w:cs="Times New Roman"/>
          <w:sz w:val="24"/>
          <w:szCs w:val="24"/>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lthough it is unclear whether this is a valid proxy for pain intensity. </w:t>
      </w:r>
    </w:p>
    <w:p w14:paraId="22AC845E" w14:textId="7C524D7D" w:rsidR="001C1DC1" w:rsidRPr="00E037D2" w:rsidRDefault="001C1DC1" w:rsidP="001C1DC1">
      <w:pPr>
        <w:tabs>
          <w:tab w:val="left" w:pos="63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One Phase I and 4 Phase II studies found initial neck pain severity to be associated with self-perceived </w:t>
      </w:r>
      <w:r w:rsidRPr="00E037D2">
        <w:rPr>
          <w:rFonts w:ascii="Times New Roman" w:hAnsi="Times New Roman" w:cs="Times New Roman"/>
          <w:i/>
          <w:sz w:val="24"/>
          <w:szCs w:val="24"/>
        </w:rPr>
        <w:t xml:space="preserve">neck disability </w:t>
      </w:r>
      <w:r w:rsidRPr="00E037D2">
        <w:rPr>
          <w:rFonts w:ascii="Times New Roman" w:hAnsi="Times New Roman" w:cs="Times New Roman"/>
          <w:sz w:val="24"/>
          <w:szCs w:val="24"/>
        </w:rPr>
        <w:t xml:space="preserve">at follow-up </w:t>
      </w:r>
      <w:r w:rsidRPr="00E037D2">
        <w:rPr>
          <w:rFonts w:ascii="Times New Roman" w:hAnsi="Times New Roman" w:cs="Times New Roman"/>
          <w:sz w:val="24"/>
          <w:szCs w:val="24"/>
        </w:rPr>
        <w:fldChar w:fldCharType="begin">
          <w:fldData xml:space="preserve">PEVuZE5vdGU+PENpdGU+PEF1dGhvcj5WZXR0aTwvQXV0aG9yPjxZZWFyPjIwMTA8L1llYXI+PFJl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c5MDA5NDkmYW1wO3Jm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WZXR0aTwvQXV0aG9yPjxZZWFyPjIwMTA8L1llYXI+PFJl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c5MDA5NDkmYW1wO3Jm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0, 46, 50,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poorer trajectory of disability recover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61&lt;/RecNum&gt;&lt;DisplayText&gt;[21]&lt;/DisplayText&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but 2 Phase II studies found no such association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Asenlof&lt;/Author&gt;&lt;Year&gt;2013&lt;/Year&gt;&lt;RecNum&gt;69&lt;/RecNum&gt;&lt;DisplayText&gt;[2, 103]&lt;/DisplayText&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Cite&gt;&lt;Author&gt;Williamson&lt;/Author&gt;&lt;Year&gt;2015&lt;/Year&gt;&lt;RecNum&gt;57&lt;/RecNum&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Similarly, 1 Phase II study found greater initial neck pain to be associated with reduced working ability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hile 1 Phase II study which used the same cohort as the latter study, but explored a different set of predictors, found no such association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Gehrt&lt;/Author&gt;&lt;Year&gt;2015&lt;/Year&gt;&lt;RecNum&gt;50&lt;/RecNum&gt;&lt;DisplayText&gt;[28]&lt;/DisplayText&gt;&lt;record&gt;&lt;rec-number&gt;50&lt;/rec-number&gt;&lt;foreign-keys&gt;&lt;key app="EN" db-id="0wazzzvdysf52be095wxrrr052tpr2xww5zt" timestamp="1516129608"&gt;50&lt;/key&gt;&lt;/foreign-keys&gt;&lt;ref-type name="Journal Article"&gt;17&lt;/ref-type&gt;&lt;contributors&gt;&lt;authors&gt;&lt;author&gt;Gehrt, T.B.&lt;/author&gt;&lt;author&gt;Carstensen, T. B.W.&lt;/author&gt;&lt;author&gt;Ornbol, E.&lt;/author&gt;&lt;author&gt;Fink, P.K.&lt;/author&gt;&lt;author&gt;Kasch, Hl&lt;/author&gt;&lt;author&gt;Frostholm, L.&lt;/author&gt;&lt;/authors&gt;&lt;/contributors&gt;&lt;titles&gt;&lt;title&gt;The role of illness perceptions in predicting outcome after acute whiplash trauma. A multicenter 12-month follow-up study&lt;/title&gt;&lt;secondary-title&gt;Clinical Journal of Pain&lt;/secondary-title&gt;&lt;/titles&gt;&lt;periodical&gt;&lt;full-title&gt;Clinical Journal of Pain&lt;/full-title&gt;&lt;abbr-1&gt;Clin J Pain&lt;/abbr-1&gt;&lt;/periodical&gt;&lt;pages&gt;14-20&lt;/pages&gt;&lt;volume&gt;3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4F5EC02C" w14:textId="77777777" w:rsidR="001C1DC1" w:rsidRPr="00E037D2" w:rsidRDefault="001C1DC1" w:rsidP="001C1DC1">
      <w:pPr>
        <w:tabs>
          <w:tab w:val="left" w:pos="63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Overall the preponderance of preliminary evidence indicates that greater post-WAD neck pain intensity predicts poorer recovery of pain, self-reported disability and work ability. </w:t>
      </w:r>
    </w:p>
    <w:p w14:paraId="00FF3067" w14:textId="14EF7DAF"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Initial Self-Perceived Disability.</w:t>
      </w:r>
      <w:r w:rsidRPr="00E037D2">
        <w:rPr>
          <w:rFonts w:ascii="Times New Roman" w:hAnsi="Times New Roman" w:cs="Times New Roman"/>
          <w:sz w:val="24"/>
          <w:szCs w:val="24"/>
        </w:rPr>
        <w:t xml:space="preserve"> We combine the results from 13 studies: 2 Phase I studies of one distinct cohort from the NPTF and 1 Phase I study and 10 Phase II studies from 8 distinct cohorts from the update </w:t>
      </w:r>
      <w:r w:rsidRPr="00E037D2">
        <w:rPr>
          <w:rFonts w:ascii="Times New Roman" w:hAnsi="Times New Roman" w:cs="Times New Roman"/>
          <w:sz w:val="24"/>
          <w:szCs w:val="24"/>
        </w:rPr>
        <w:fldChar w:fldCharType="begin">
          <w:fldData xml:space="preserve">PEVuZE5vdGU+PENpdGU+PEF1dGhvcj5TdGVybGluZzwvQXV0aG9yPjxZZWFyPjIwMTI8L1llYXI+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x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E2JTJGai5wYWluLjIwMTIuMDUuMDA0JmFtcDtyZnRfaWQ9aW5mbzpwbWlk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I8L1llYXI+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E2JTJGai5wYWluLjIwMTIuMDUuMDA0JmFtcDtyZnRfaWQ9aW5mbzpwbWlk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3, 19-21, 24, 46, 54, 55, 65,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previously found limited preliminary evidence from one distinct cohort that initial neck disability was associated with </w:t>
      </w:r>
      <w:r w:rsidRPr="00E037D2">
        <w:rPr>
          <w:rFonts w:ascii="Times New Roman" w:hAnsi="Times New Roman" w:cs="Times New Roman"/>
          <w:i/>
          <w:sz w:val="24"/>
          <w:szCs w:val="24"/>
        </w:rPr>
        <w:t>disability</w:t>
      </w:r>
      <w:r w:rsidRPr="00E037D2">
        <w:rPr>
          <w:rFonts w:ascii="Times New Roman" w:hAnsi="Times New Roman" w:cs="Times New Roman"/>
          <w:sz w:val="24"/>
          <w:szCs w:val="24"/>
        </w:rPr>
        <w:t xml:space="preserve"> at follow-up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rom our update, 5 Phase II studies and 1 Phase I </w:t>
      </w:r>
      <w:r w:rsidRPr="00E037D2">
        <w:rPr>
          <w:rFonts w:ascii="Times New Roman" w:hAnsi="Times New Roman" w:cs="Times New Roman"/>
          <w:sz w:val="24"/>
          <w:szCs w:val="24"/>
        </w:rPr>
        <w:lastRenderedPageBreak/>
        <w:t xml:space="preserve">study found an association between initial neck disability (as assessed by self-report questionnaire) and </w:t>
      </w:r>
      <w:r w:rsidRPr="00E037D2">
        <w:rPr>
          <w:rFonts w:ascii="Times New Roman" w:hAnsi="Times New Roman" w:cs="Times New Roman"/>
          <w:i/>
          <w:sz w:val="24"/>
          <w:szCs w:val="24"/>
        </w:rPr>
        <w:t>neck disability</w:t>
      </w:r>
      <w:r w:rsidRPr="00E037D2">
        <w:rPr>
          <w:rFonts w:ascii="Times New Roman" w:hAnsi="Times New Roman" w:cs="Times New Roman"/>
          <w:sz w:val="24"/>
          <w:szCs w:val="24"/>
        </w:rPr>
        <w:t xml:space="preserve"> at follow-up </w:t>
      </w:r>
      <w:r w:rsidRPr="00E037D2">
        <w:rPr>
          <w:rFonts w:ascii="Times New Roman" w:hAnsi="Times New Roman" w:cs="Times New Roman"/>
          <w:sz w:val="24"/>
          <w:szCs w:val="24"/>
        </w:rPr>
        <w:fldChar w:fldCharType="begin">
          <w:fldData xml:space="preserve">PEVuZE5vdGU+PENpdGU+PEF1dGhvcj5TdGVybGluZzwvQXV0aG9yPjxZZWFyPjIwMTI8L1llYXI+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NzI3LTM0PC9wYWdlcz48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IuMDUuMDA0JmFtcDtyZnRfaWQ9aW5mbzpwbWlkLzIyNjU4ODgxJmFtcDty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I8L1llYXI+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NzI3LTM0PC9wYWdlcz48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IuMDUuMDA0JmFtcDtyZnRfaWQ9aW5mbzpwbWlkLzIyNjU4ODgxJmFtcDty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24, 46, 54, 55, 6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one study also showed an association between initial neck disability and greater time to claim closure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3 Phase II studies of 2 distinct cohorts report no association between initial disability and disability at follow-up or trajectory of disability recovery </w:t>
      </w:r>
      <w:r w:rsidRPr="00E037D2">
        <w:rPr>
          <w:rFonts w:ascii="Times New Roman" w:hAnsi="Times New Roman" w:cs="Times New Roman"/>
          <w:sz w:val="24"/>
          <w:szCs w:val="24"/>
        </w:rPr>
        <w:fldChar w:fldCharType="begin">
          <w:fldData xml:space="preserve">PEVuZE5vdGU+PENpdGU+PEF1dGhvcj5DYXNleTwvQXV0aG9yPjxZZWFyPjIwMTU8L1llYXI+PFJl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NleTwvQXV0aG9yPjxZZWFyPjIwMTU8L1llYXI+PFJl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9, 21,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58F09FC8" w14:textId="5769EBCF"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ne Phase II study found initial disability to be associated with greater </w:t>
      </w:r>
      <w:r w:rsidRPr="00E037D2">
        <w:rPr>
          <w:rFonts w:ascii="Times New Roman" w:hAnsi="Times New Roman" w:cs="Times New Roman"/>
          <w:i/>
          <w:sz w:val="24"/>
          <w:szCs w:val="24"/>
        </w:rPr>
        <w:t>neck pain</w:t>
      </w:r>
      <w:r w:rsidRPr="00E037D2">
        <w:rPr>
          <w:rFonts w:ascii="Times New Roman" w:hAnsi="Times New Roman" w:cs="Times New Roman"/>
          <w:sz w:val="24"/>
          <w:szCs w:val="24"/>
        </w:rPr>
        <w:t xml:space="preserve"> at follow-up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hile 1 Phase II study found no such association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Nieto&lt;/Author&gt;&lt;Year&gt;2013&lt;/Year&gt;&lt;RecNum&gt;62&lt;/RecNum&gt;&lt;DisplayText&gt;[46]&lt;/DisplayText&gt;&lt;record&gt;&lt;rec-number&gt;62&lt;/rec-number&gt;&lt;foreign-keys&gt;&lt;key app="EN" db-id="0wazzzvdysf52be095wxrrr052tpr2xww5zt" timestamp="1516129625"&gt;62&lt;/key&gt;&lt;/foreign-keys&gt;&lt;ref-type name="Journal Article"&gt;17&lt;/ref-type&gt;&lt;contributors&gt;&lt;authors&gt;&lt;author&gt;Nieto, R.&lt;/author&gt;&lt;author&gt;Miro, J.&lt;/author&gt;&lt;author&gt;Huguet, A.&lt;/author&gt;&lt;/authors&gt;&lt;/contributors&gt;&lt;titles&gt;&lt;title&gt;Pain-related fear of movement and catastrophizing in whiplash-associated disorders&lt;/title&gt;&lt;secondary-title&gt;Rehabilitation Psychology&lt;/secondary-title&gt;&lt;/titles&gt;&lt;periodical&gt;&lt;full-title&gt;Rehabilitation Psychology&lt;/full-title&gt;&lt;/periodical&gt;&lt;pages&gt;361-368&lt;/pages&gt;&lt;volume&gt;58&lt;/volume&gt;&lt;number&gt;4&lt;/number&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222E969F"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us, the preponderance of preliminary evidence suggests that initial self-perceived disability is associated with poor recovery from disability, but the limited preliminary evidence on the association between initial disability and pain recovery varies.  </w:t>
      </w:r>
    </w:p>
    <w:p w14:paraId="70552454" w14:textId="2F5EBC33" w:rsidR="001C1DC1" w:rsidRPr="00E037D2" w:rsidRDefault="001C1DC1" w:rsidP="001C1DC1">
      <w:pPr>
        <w:tabs>
          <w:tab w:val="left" w:pos="63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WAD Grade.</w:t>
      </w:r>
      <w:r w:rsidRPr="00E037D2">
        <w:rPr>
          <w:rFonts w:ascii="Times New Roman" w:hAnsi="Times New Roman" w:cs="Times New Roman"/>
          <w:sz w:val="24"/>
          <w:szCs w:val="24"/>
        </w:rPr>
        <w:t xml:space="preserve">  Our update combines evidence from six studies: 4 from the NPTF (2 Phase I and 2 Phase II) and 6 studies from the update. The NPTF found consistent preliminary evidence that WAD Grade III was associated with poorer recovery but no clear evidence of a difference in recovery of Grades I and II WAD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ur update adds 3 Phase II studies </w:t>
      </w:r>
      <w:r w:rsidRPr="00E037D2">
        <w:rPr>
          <w:rFonts w:ascii="Times New Roman" w:hAnsi="Times New Roman" w:cs="Times New Roman"/>
          <w:sz w:val="24"/>
          <w:szCs w:val="24"/>
        </w:rPr>
        <w:fldChar w:fldCharType="begin">
          <w:fldData xml:space="preserve">PEVuZE5vdGU+PENpdGU+PEF1dGhvcj5DYXNleTwvQXV0aG9yPjxZZWFyPjIwMTU8L1llYXI+PFJl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NleTwvQXV0aG9yPjxZZWFyPjIwMTU8L1llYXI+PFJl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19,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3 Phase I studies of two distinct cohorts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iwgMzAsIDcwXTwvRGlzcGxheVRleHQ+PHJl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iwgMzAsIDcwXTwvRGlzcGxheVRleHQ+PHJl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 30, 7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3 studies comparing WAD I and WAD II showed no association between WAD grade and pain intensity at 6 months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no association with quality of life or satisfaction with health and quality of life at 1 year, although those with WAD I reported more negative feelings (e.g., feelings of depression) at 1 year than those with WAD II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Hours&lt;/Author&gt;&lt;Year&gt;2014&lt;/Year&gt;&lt;RecNum&gt;72&lt;/RecNum&gt;&lt;DisplayText&gt;[30]&lt;/DisplayText&gt;&lt;record&gt;&lt;rec-number&gt;72&lt;/rec-number&gt;&lt;foreign-keys&gt;&lt;key app="EN" db-id="0wazzzvdysf52be095wxrrr052tpr2xww5zt" timestamp="1516129655"&gt;72&lt;/key&gt;&lt;/foreign-keys&gt;&lt;ref-type name="Journal Article"&gt;17&lt;/ref-type&gt;&lt;contributors&gt;&lt;authors&gt;&lt;author&gt;Hours, M.&lt;/author&gt;&lt;author&gt;Khati, I.&lt;/author&gt;&lt;author&gt;Charnay, P.&lt;/author&gt;&lt;author&gt;Chossegros, L.&lt;/author&gt;&lt;author&gt;Tardy, H.&lt;/author&gt;&lt;author&gt;Tournier, C.&lt;/author&gt;&lt;author&gt;Perrine, A-L&lt;/author&gt;&lt;author&gt;Luaute, J.&lt;/author&gt;&lt;author&gt;Laumon, B.&lt;/author&gt;&lt;/authors&gt;&lt;/contributors&gt;&lt;titles&gt;&lt;title&gt;One year after mild injury: comparison of health status and quality of life between patients with whiplash versus other injuries&lt;/title&gt;&lt;secondary-title&gt;The Journal of Rheumatology&lt;/secondary-title&gt;&lt;/titles&gt;&lt;periodical&gt;&lt;full-title&gt;The Journal of Rheumatology&lt;/full-title&gt;&lt;/periodical&gt;&lt;pages&gt;528-538&lt;/pages&gt;&lt;volume&gt;42&lt;/volume&gt;&lt;number&gt;3&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t five years, the same cohort showed that those with WAD II had more neck pain, more non-neck pain and less self-reported satisfaction with health at 5 years, although no difference in health-related quality of life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Tournier&lt;/Author&gt;&lt;Year&gt;2016&lt;/Year&gt;&lt;RecNum&gt;6832&lt;/RecNum&gt;&lt;DisplayText&gt;[70]&lt;/DisplayText&gt;&lt;record&gt;&lt;rec-number&gt;6832&lt;/rec-number&gt;&lt;foreign-keys&gt;&lt;key app="EN" db-id="sv09effrkaw2see02tlpd0t8tvaa2d5ea5p2" timestamp="1491343555"&gt;6832&lt;/key&gt;&lt;/foreign-keys&gt;&lt;ref-type name="Journal Article"&gt;17&lt;/ref-type&gt;&lt;contributors&gt;&lt;authors&gt;&lt;author&gt;Tournier, C.&lt;/author&gt;&lt;author&gt;Hours, M.&lt;/author&gt;&lt;author&gt;Chamay, P.&lt;/author&gt;&lt;author&gt;Chassegros, L.&lt;/author&gt;&lt;author&gt;Tardy, H.&lt;/author&gt;&lt;/authors&gt;&lt;/contributors&gt;&lt;titles&gt;&lt;title&gt;Five years after the accident, whiplash casualties still have poorer quality of life in the physical domain than other mildly injured casualties: analysis of the ESPARR cohort&lt;/title&gt;&lt;secondary-title&gt;BMC Public Health&lt;/secondary-title&gt;&lt;/titles&gt;&lt;periodical&gt;&lt;full-title&gt;BMC Public Health&lt;/full-title&gt;&lt;/periodical&gt;&lt;pages&gt;13&lt;/pages&gt;&lt;volume&gt;15&lt;/volume&gt;&lt;dates&gt;&lt;year&gt;2016&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study comparing outcomes of those with WAD I vs. a group combining WAD grades II and III found no differences in self-perceived disability at 12 months, although there was no examination of the effect of WAD III </w:t>
      </w:r>
      <w:r w:rsidRPr="00E037D2">
        <w:rPr>
          <w:rFonts w:ascii="Times New Roman" w:hAnsi="Times New Roman" w:cs="Times New Roman"/>
          <w:sz w:val="24"/>
          <w:szCs w:val="24"/>
        </w:rPr>
        <w:lastRenderedPageBreak/>
        <w:t xml:space="preserve">itself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Williamson&lt;/Author&gt;&lt;Year&gt;2015&lt;/Year&gt;&lt;RecNum&gt;57&lt;/RecNum&gt;&lt;DisplayText&gt;[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1 new study examining the prognostic effect of WAD III itself found no association with persistent neck pain at 12 months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in that study, there was a very small number of participants with WAD Grade III, so power to detect a difference is unclear. </w:t>
      </w:r>
    </w:p>
    <w:p w14:paraId="0D5FB12A" w14:textId="77777777" w:rsidR="001C1DC1" w:rsidRPr="00E037D2" w:rsidRDefault="001C1DC1" w:rsidP="001C1DC1">
      <w:pPr>
        <w:tabs>
          <w:tab w:val="left" w:pos="63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us, the preponderance of preliminary evidence suggests no difference in prognosis between WAD I and WAD II, while the preponderance of preliminary evidence suggests that WAD III is associated with poorer recovery.  </w:t>
      </w:r>
    </w:p>
    <w:p w14:paraId="2B1C5B78" w14:textId="23BD174F" w:rsidR="001C1DC1" w:rsidRPr="00E037D2" w:rsidRDefault="001C1DC1" w:rsidP="001C1DC1">
      <w:pPr>
        <w:widowControl w:val="0"/>
        <w:autoSpaceDE w:val="0"/>
        <w:autoSpaceDN w:val="0"/>
        <w:adjustRightInd w:val="0"/>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Other Post-</w:t>
      </w:r>
      <w:r>
        <w:rPr>
          <w:rFonts w:ascii="Times New Roman" w:hAnsi="Times New Roman" w:cs="Times New Roman"/>
          <w:b/>
          <w:sz w:val="24"/>
          <w:szCs w:val="24"/>
        </w:rPr>
        <w:t>Collision</w:t>
      </w:r>
      <w:r w:rsidRPr="00E037D2">
        <w:rPr>
          <w:rFonts w:ascii="Times New Roman" w:hAnsi="Times New Roman" w:cs="Times New Roman"/>
          <w:b/>
          <w:sz w:val="24"/>
          <w:szCs w:val="24"/>
        </w:rPr>
        <w:t xml:space="preserve"> Symptoms</w:t>
      </w:r>
      <w:r>
        <w:rPr>
          <w:rFonts w:ascii="Times New Roman" w:hAnsi="Times New Roman" w:cs="Times New Roman"/>
          <w:b/>
          <w:sz w:val="24"/>
          <w:szCs w:val="24"/>
        </w:rPr>
        <w:t>, Number of Post-Collision</w:t>
      </w:r>
      <w:r w:rsidRPr="00E037D2">
        <w:rPr>
          <w:rFonts w:ascii="Times New Roman" w:hAnsi="Times New Roman" w:cs="Times New Roman"/>
          <w:b/>
          <w:sz w:val="24"/>
          <w:szCs w:val="24"/>
        </w:rPr>
        <w:t xml:space="preserve"> Symptoms</w:t>
      </w:r>
      <w:r w:rsidRPr="00E037D2">
        <w:rPr>
          <w:rFonts w:ascii="Times New Roman" w:hAnsi="Times New Roman" w:cs="Times New Roman"/>
          <w:sz w:val="24"/>
          <w:szCs w:val="24"/>
        </w:rPr>
        <w:t xml:space="preserve">. The NPTF did not identify studies on other post-crash symptoms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current review contributes findings from 7 studies from 5 distinct cohorts (2 Phase I and 5 Phase II)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OCwgMTAsIDExLCAyMiwgMzUsIDEw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k3JTJGQlJTLjBiMDEzZTMxODFjOWIw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3MDg0MTQ3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Q2l0ZT48QXV0aG9yPkJ1aXRlbmh1aXM8L0F1dGhvcj48WWVhcj4y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Ex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OCwgMTAsIDExLCAyMiwgMzUsIDEw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Q2l0ZT48QXV0aG9yPkJ1aXRlbmh1aXM8L0F1dGhvcj48WWVhcj4y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Ex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8, 10, 11, 22, 35, 103]</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 xml:space="preserve">. </w:t>
      </w:r>
      <w:r w:rsidRPr="00E037D2">
        <w:rPr>
          <w:rFonts w:ascii="Times New Roman" w:hAnsi="Times New Roman" w:cs="Times New Roman"/>
          <w:sz w:val="24"/>
          <w:szCs w:val="24"/>
        </w:rPr>
        <w:t xml:space="preserve">Two Phase II studies found no association between initial dizziness and recovery of neck pain </w:t>
      </w:r>
      <w:r w:rsidRPr="00E037D2">
        <w:rPr>
          <w:rFonts w:ascii="Times New Roman" w:hAnsi="Times New Roman" w:cs="Times New Roman"/>
          <w:sz w:val="24"/>
          <w:szCs w:val="24"/>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NjwvWWVh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r work ability </w:t>
      </w:r>
      <w:r w:rsidRPr="00E037D2">
        <w:rPr>
          <w:rFonts w:ascii="Times New Roman" w:hAnsi="Times New Roman" w:cs="Times New Roman"/>
          <w:sz w:val="24"/>
          <w:szCs w:val="24"/>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DwvWWVh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xMC4xMDk3JTJG
QlJTLjBiMDEzZTMxODE4M2M2Y2EmYW1wO3JmdF9pZD1pbmZvOnBtaWQvMTg5MjMzMTgmYW1wO3Jm
dC5pc3NuPTAzNjItMjQzNiZhbXA7cmZ0LnZvbHVtZT0zMyZhbXA7cmZ0Lmlzc3VlPTIyJmFtcDty
ZnQuc3BhZ2U9MjQyNyZhbXA7cmZ0LnBhZ2VzPTI0MjctMzMlM0IrZGlzY3Vzc2lvbisyNDM0JmFt
cDtyZnQuZGF0ZT0yMDA4JmFtcDtyZnQuanRpdGxlPVNwaW5lJmFtcDtyZnQuYXRpdGxlPUNhdGFz
dHJvcGhpemluZythbmQrY2F1c2FsK2JlbGllZnMraW4rd2hpcGxhc2guJmFtcDtyZnQuYXVsYXN0
PUJ1aXRlbmh1aXM8L3VybD48L3JlbGF0ZWQtdXJscz48L3VybHM+PGVsZWN0cm9uaWMtcmVzb3Vy
Y2UtbnVtPmh0dHA6Ly9keC5kb2kub3JnLzEwLjEwOTcvQlJTLjBiMDEzZTMxODE4M2M2Y2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one, in contrast, 1 Phase I study found that initial post-crash dizziness was associated </w:t>
      </w:r>
      <w:r w:rsidR="00663E08">
        <w:rPr>
          <w:rFonts w:ascii="Times New Roman" w:hAnsi="Times New Roman" w:cs="Times New Roman"/>
          <w:sz w:val="24"/>
          <w:szCs w:val="24"/>
        </w:rPr>
        <w:t xml:space="preserve">with </w:t>
      </w:r>
      <w:r w:rsidRPr="00E037D2">
        <w:rPr>
          <w:rFonts w:ascii="Times New Roman" w:hAnsi="Times New Roman" w:cs="Times New Roman"/>
          <w:sz w:val="24"/>
          <w:szCs w:val="24"/>
        </w:rPr>
        <w:t xml:space="preserve">greater neck pain at six months </w:t>
      </w:r>
      <w:r w:rsidRPr="00E037D2">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b2JvPC9BdXRob3I+PFllYXI+MjAxMDwvWWVhcj48UmVj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wo Phase II studies (with overlapping samples) suggested that poor post-crash </w:t>
      </w:r>
      <w:r w:rsidRPr="00E037D2">
        <w:rPr>
          <w:rFonts w:ascii="Times New Roman" w:hAnsi="Times New Roman" w:cs="Times New Roman"/>
          <w:i/>
          <w:sz w:val="24"/>
          <w:szCs w:val="24"/>
        </w:rPr>
        <w:t>concentration</w:t>
      </w:r>
      <w:r w:rsidRPr="00E037D2">
        <w:rPr>
          <w:rFonts w:ascii="Times New Roman" w:hAnsi="Times New Roman" w:cs="Times New Roman"/>
          <w:sz w:val="24"/>
          <w:szCs w:val="24"/>
        </w:rPr>
        <w:t xml:space="preserve"> predicted poorer work ability at 12 months </w:t>
      </w:r>
      <w:r w:rsidRPr="00E037D2">
        <w:rPr>
          <w:rFonts w:ascii="Times New Roman" w:hAnsi="Times New Roman" w:cs="Times New Roman"/>
          <w:sz w:val="24"/>
          <w:szCs w:val="24"/>
        </w:rPr>
        <w:fldChar w:fldCharType="begin">
          <w:fldData xml:space="preserve">PEVuZE5vdGU+PENpdGU+PEF1dGhvcj5CdWl0ZW5odWlzPC9BdXRob3I+PFllYXI+MjAwODwvWWVh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A5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5NyUyRkJSUy4wYjAxM2UzMTgxOTEzZDA3JmFtcDtyZnRfaWQ9aW5mbzpwbWlk
LzE5MTQ4MDQxJmFtcDtyZnQuaXNzbj0wMzYyLTI0MzYmYW1wO3JmdC52b2x1bWU9MzQmYW1wO3Jm
dC5pc3N1ZT0zJmFtcDtyZnQuc3BhZ2U9MjYyJmFtcDtyZnQucGFnZXM9MjYyLTcmYW1wO3JmdC5k
YXRlPTIwMDkmYW1wO3JmdC5qdGl0bGU9U3BpbmUmYW1wO3JmdC5hdGl0bGU9V29yaytkaXNhYmls
aXR5K2FmdGVyK3doaXBsYXNoJTNBK2ErcHJvc3BlY3RpdmUrY29ob3J0K3N0dWR5LiZhbXA7cmZ0
LmF1bGFzdD1CdWl0ZW5odWlzPC91cmw+PC9yZWxhdGVkLXVybHM+PC91cmxzPjxlbGVjdHJvbmlj
LXJlc291cmNlLW51bT5odHRwOi8vZHguZG9pLm9yZy8xMC4xMDk3L0JSUy4wYjAxM2UzMTgxOTEz
ZDA3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ODwvWWVh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A5NyUyRkJSUy4wYjAxM2UzMTgxOTEzZDA3JmFtcDtyZnRfaWQ9aW5mbzpwbWlk
LzE5MTQ4MDQxJmFtcDtyZnQuaXNzbj0wMzYyLTI0MzYmYW1wO3JmdC52b2x1bWU9MzQmYW1wO3Jm
dC5pc3N1ZT0zJmFtcDtyZnQuc3BhZ2U9MjYyJmFtcDtyZnQucGFnZXM9MjYyLTcmYW1wO3JmdC5k
YXRlPTIwMDkmYW1wO3JmdC5qdGl0bGU9U3BpbmUmYW1wO3JmdC5hdGl0bGU9V29yaytkaXNhYmls
aXR5K2FmdGVyK3doaXBsYXNoJTNBK2ErcHJvc3BlY3RpdmUrY29ob3J0K3N0dWR5LiZhbXA7cmZ0
LmF1bGFzdD1CdWl0ZW5odWlzPC91cmw+PC9yZWxhdGVkLXVybHM+PC91cmxzPjxlbGVjdHJvbmlj
LXJlc291cmNlLW51bT5odHRwOi8vZHguZG9pLm9yZy8xMC4xMDk3L0JSUy4wYjAxM2UzMTgxOTEz
ZDA3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 1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79EDE1CF" w14:textId="79FEFA67" w:rsidR="001C1DC1" w:rsidRPr="00E037D2" w:rsidRDefault="001C1DC1" w:rsidP="001C1DC1">
      <w:pPr>
        <w:widowControl w:val="0"/>
        <w:autoSpaceDE w:val="0"/>
        <w:autoSpaceDN w:val="0"/>
        <w:adjustRightInd w:val="0"/>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wo Phase I studies found that greater numbers of symptoms predicted greater self-perceived disabilit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Williamson&lt;/Author&gt;&lt;Year&gt;2015&lt;/Year&gt;&lt;RecNum&gt;57&lt;/RecNum&gt;&lt;DisplayText&gt;[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greater work disability, but not headache or neck pain</w:t>
      </w:r>
      <w:r w:rsidRPr="00E037D2">
        <w:rPr>
          <w:rFonts w:ascii="Times New Roman" w:eastAsiaTheme="minorEastAsia" w:hAnsi="Times New Roman" w:cs="Times New Roman"/>
          <w:bCs/>
          <w:color w:val="000000"/>
          <w:sz w:val="24"/>
          <w:szCs w:val="24"/>
          <w:lang w:eastAsia="en-CA"/>
        </w:rPr>
        <w:t xml:space="preserve">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4"/>
          <w:szCs w:val="24"/>
          <w:lang w:eastAsia="en-CA"/>
        </w:rPr>
        <w:instrText xml:space="preserve"> ADDIN EN.CITE </w:instrText>
      </w:r>
      <w:r w:rsidR="0098703E">
        <w:rPr>
          <w:rFonts w:ascii="Times New Roman" w:eastAsiaTheme="minorEastAsia" w:hAnsi="Times New Roman" w:cs="Times New Roman"/>
          <w:bCs/>
          <w:color w:val="000000"/>
          <w:sz w:val="24"/>
          <w:szCs w:val="24"/>
          <w:lang w:eastAsia="en-CA"/>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eastAsiaTheme="minorEastAsia" w:hAnsi="Times New Roman" w:cs="Times New Roman"/>
          <w:bCs/>
          <w:color w:val="000000"/>
          <w:sz w:val="24"/>
          <w:szCs w:val="24"/>
          <w:lang w:eastAsia="en-CA"/>
        </w:rPr>
        <w:instrText xml:space="preserve"> ADDIN EN.CITE.DATA </w:instrText>
      </w:r>
      <w:r w:rsidR="0098703E">
        <w:rPr>
          <w:rFonts w:ascii="Times New Roman" w:eastAsiaTheme="minorEastAsia" w:hAnsi="Times New Roman" w:cs="Times New Roman"/>
          <w:bCs/>
          <w:color w:val="000000"/>
          <w:sz w:val="24"/>
          <w:szCs w:val="24"/>
          <w:lang w:eastAsia="en-CA"/>
        </w:rPr>
      </w:r>
      <w:r w:rsidR="0098703E">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35]</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t 12 months, while</w:t>
      </w:r>
      <w:r w:rsidRPr="00E037D2">
        <w:rPr>
          <w:rFonts w:ascii="Times New Roman" w:hAnsi="Times New Roman" w:cs="Times New Roman"/>
          <w:sz w:val="24"/>
          <w:szCs w:val="24"/>
        </w:rPr>
        <w:t xml:space="preserve"> 1 phase II study found that having 5 or more WAD symptoms (but no particular groupings of symptoms) predicted persistent neck pain at 12 months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35FCAC86" w14:textId="77777777" w:rsidR="001C1DC1" w:rsidRPr="00E037D2" w:rsidRDefault="001C1DC1" w:rsidP="001C1DC1">
      <w:pPr>
        <w:tabs>
          <w:tab w:val="left" w:pos="851"/>
          <w:tab w:val="left" w:pos="171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us, the preponderance of limited and preliminary evidence suggests that initial poor concentration but not dizziness is associated with poorer WAD recovery; and there is limited preliminary evidence that greater numbers of symptoms predict poorer WAD recovery. </w:t>
      </w:r>
    </w:p>
    <w:p w14:paraId="6C95025E" w14:textId="77777777" w:rsidR="00663E08" w:rsidRDefault="00663E08" w:rsidP="001C1DC1">
      <w:pPr>
        <w:tabs>
          <w:tab w:val="left" w:pos="630"/>
        </w:tabs>
        <w:spacing w:after="0" w:line="480" w:lineRule="auto"/>
        <w:rPr>
          <w:rFonts w:ascii="Times New Roman" w:hAnsi="Times New Roman" w:cs="Times New Roman"/>
          <w:b/>
          <w:sz w:val="24"/>
          <w:szCs w:val="24"/>
        </w:rPr>
      </w:pPr>
    </w:p>
    <w:p w14:paraId="37F91DAF" w14:textId="77777777" w:rsidR="00663E08" w:rsidRDefault="00663E08" w:rsidP="001C1DC1">
      <w:pPr>
        <w:tabs>
          <w:tab w:val="left" w:pos="630"/>
        </w:tabs>
        <w:spacing w:after="0" w:line="480" w:lineRule="auto"/>
        <w:rPr>
          <w:rFonts w:ascii="Times New Roman" w:hAnsi="Times New Roman" w:cs="Times New Roman"/>
          <w:b/>
          <w:sz w:val="24"/>
          <w:szCs w:val="24"/>
        </w:rPr>
      </w:pPr>
    </w:p>
    <w:p w14:paraId="397360EE" w14:textId="2B88BE4B" w:rsidR="001C1DC1" w:rsidRPr="00E037D2" w:rsidRDefault="001C1DC1" w:rsidP="001C1DC1">
      <w:pPr>
        <w:tabs>
          <w:tab w:val="left" w:pos="630"/>
        </w:tabs>
        <w:spacing w:after="0" w:line="480" w:lineRule="auto"/>
        <w:rPr>
          <w:rFonts w:ascii="Times New Roman" w:hAnsi="Times New Roman" w:cs="Times New Roman"/>
          <w:b/>
          <w:sz w:val="24"/>
          <w:szCs w:val="24"/>
        </w:rPr>
      </w:pPr>
      <w:r w:rsidRPr="00E037D2">
        <w:rPr>
          <w:rFonts w:ascii="Times New Roman" w:hAnsi="Times New Roman" w:cs="Times New Roman"/>
          <w:b/>
          <w:sz w:val="24"/>
          <w:szCs w:val="24"/>
        </w:rPr>
        <w:lastRenderedPageBreak/>
        <w:t>Radiographic Imaging and Physical Findings</w:t>
      </w:r>
    </w:p>
    <w:p w14:paraId="1A5A528B" w14:textId="56A59912" w:rsidR="001C1DC1" w:rsidRPr="00E037D2" w:rsidRDefault="001C1DC1" w:rsidP="001C1DC1">
      <w:pPr>
        <w:tabs>
          <w:tab w:val="left" w:pos="54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 xml:space="preserve">MRI Findings. </w:t>
      </w:r>
      <w:r w:rsidRPr="00E037D2">
        <w:rPr>
          <w:rFonts w:ascii="Times New Roman" w:hAnsi="Times New Roman" w:cs="Times New Roman"/>
          <w:sz w:val="24"/>
          <w:szCs w:val="24"/>
        </w:rPr>
        <w:t xml:space="preserve">We combined six studies: 1 Phase I study from the NPTF and 5 Phase I and 1 Phase II studies from 5 distinct cohorts from the update </w:t>
      </w:r>
      <w:r w:rsidRPr="00E037D2">
        <w:rPr>
          <w:rFonts w:ascii="Times New Roman" w:hAnsi="Times New Roman" w:cs="Times New Roman"/>
          <w:sz w:val="24"/>
          <w:szCs w:val="24"/>
        </w:rPr>
        <w:fldChar w:fldCharType="begin">
          <w:fldData xml:space="preserve">PEVuZE5vdGU+PENpdGU+PEF1dGhvcj5WZXR0aTwvQXV0aG9yPjxZZWFyPjIwMTA8L1llYXI+PFJl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E4NiUyRjE0NzEtMjQ3NC0xMS0yNjAmYW1wO3JmdF9pZD1pbmZvOnBtaWQvMjEw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zEwLjEwMDclMkZzMDA1ODYtMDA4LTA2ODctOSZhbXA7cmZ0X2lkPWlu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OTclMkZCUlMuMGIw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bWF0aC4yMDEx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WZXR0aTwvQXV0aG9yPjxZZWFyPjIwMTA8L1llYXI+PFJl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E4NiUyRjE0NzEtMjQ3NC0xMS0yNjAmYW1wO3JmdF9pZD1pbmZvOnBtaWQvMjEw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zEwLjEwMDclMkZzMDA1ODYtMDA4LTA2ODctOSZhbXA7cmZ0X2lkPWlu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OTclMkZCUlMuMGIw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bWF0aC4yMDEx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4, 31, 38, 41, 71, 10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previously reported that MRI findings were not associated with WA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one Phase II study found that MRI findings of lordosis, kyphosis or straight post-WAD cervical spine were not associated with neck pain or headache at follow-up </w:t>
      </w:r>
      <w:r w:rsidRPr="00E037D2">
        <w:rPr>
          <w:rFonts w:ascii="Times New Roman" w:hAnsi="Times New Roman" w:cs="Times New Roman"/>
          <w:sz w:val="24"/>
          <w:szCs w:val="24"/>
        </w:rPr>
        <w:fldChar w:fldCharType="begin">
          <w:fldData xml:space="preserve">PEVuZE5vdGU+PENpdGU+PEF1dGhvcj5Kb2hhbnNzb248L0F1dGhvcj48WWVhcj4yMDExPC9ZZWFy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1hdGgu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Kb2hhbnNzb248L0F1dGhvcj48WWVhcj4yMDExPC9ZZWFy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wMTYlMkZqLm1hdGgu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Similarly, two Phase I studies found no association between abnormal MRI findings and neck pain, headache, neck disability or working ability at follow-up </w:t>
      </w:r>
      <w:r w:rsidRPr="00E037D2">
        <w:rPr>
          <w:rFonts w:ascii="Times New Roman" w:hAnsi="Times New Roman" w:cs="Times New Roman"/>
          <w:sz w:val="24"/>
          <w:szCs w:val="24"/>
        </w:rPr>
        <w:fldChar w:fldCharType="begin">
          <w:fldData xml:space="preserve">PEVuZE5vdGU+PENpdGU+PEF1dGhvcj5Lb25nc3RlZDwvQXV0aG9yPjxZZWFyPjIwMDg8L1llYXI+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OTk2LTEwMDU8L3Bh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DclMkZzMDA1ODYtMDA4LTA2ODctOSZhbXA7cmZ0X2lkPWluZm86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3NTwvUmVjTnVtPjxEaXNwbGF5VGV4dD5bMzgsIDQxXTwvRGlzcGxheVRleHQ+PHJl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zEwLjEwMDclMkZzMDA1ODYtMDA4LTA2ODctOSZhbXA7cmZ0X2lkPWluZm86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8, 4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addition, there was evidence from two Phase I studies of the same cohort that grade 2-3 alar ligament changes were not associated with neck pain or neck disability at one year, and no differences were found in signal intensity between those with WAD and those with chronic neck pain </w:t>
      </w:r>
      <w:r w:rsidRPr="00E037D2">
        <w:rPr>
          <w:rFonts w:ascii="Times New Roman" w:hAnsi="Times New Roman" w:cs="Times New Roman"/>
          <w:sz w:val="24"/>
          <w:szCs w:val="24"/>
        </w:rPr>
        <w:fldChar w:fldCharType="begin">
          <w:fldData xml:space="preserve">PEVuZE5vdGU+PENpdGU+PEF1dGhvcj5WZXR0aTwvQXV0aG9yPjxZZWFyPjIwMTA8L1llYXI+PFJl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Tg2JTJG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MxNzQlMkZham5yLkEyNjM2JmFtcDtyZnRfaWQ9aW5mbzpwbWlkLzIxOTIwODY1JmFtcDty
ZnQuaXNzbj0wMTk1LTYxMDgmYW1wO3JmdC52b2x1bWU9MzImYW1wO3JmdC5pc3N1ZT0xMCZhbXA7
cmZ0LnNwYWdlPTE4MzYmYW1wO3JmdC5wYWdlcz0xODM2LTQxJmFtcDtyZnQuZGF0ZT0yMDExJmFt
cDtyZnQuanRpdGxlPUFqbnIlM0ErQW1lcmljYW4rSm91cm5hbCtvZitOZXVyb3JhZGlvbG9neSZh
bXA7cmZ0LmF0aXRsZT1Gb2xsb3ctdXArTVIraW1hZ2luZytvZit0aGUrYWxhcithbmQrdHJhbnN2
ZXJzZStsaWdhbWVudHMrYWZ0ZXIrd2hpcGxhc2graW5qdXJ5JTNBK2ErcHJvc3BlY3RpdmUrY29u
dHJvbGxlZCtzdHVkeS4mYW1wO3JmdC5hdWxhc3Q9VmV0dGk8L3VybD48L3JlbGF0ZWQtdXJscz48
L3VybHM+PGVsZWN0cm9uaWMtcmVzb3VyY2UtbnVtPmh0dHA6Ly9keC5kb2kub3JnLzEwLjMxNzQv
YWpuci5BMjYz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WZXR0aTwvQXV0aG9yPjxZZWFyPjIwMTA8L1llYXI+PFJl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Tg2JTJG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MxNzQlMkZham5yLkEyNjM2JmFtcDtyZnRfaWQ9aW5mbzpwbWlkLzIxOTIwODY1JmFtcDty
ZnQuaXNzbj0wMTk1LTYxMDgmYW1wO3JmdC52b2x1bWU9MzImYW1wO3JmdC5pc3N1ZT0xMCZhbXA7
cmZ0LnNwYWdlPTE4MzYmYW1wO3JmdC5wYWdlcz0xODM2LTQxJmFtcDtyZnQuZGF0ZT0yMDExJmFt
cDtyZnQuanRpdGxlPUFqbnIlM0ErQW1lcmljYW4rSm91cm5hbCtvZitOZXVyb3JhZGlvbG9neSZh
bXA7cmZ0LmF0aXRsZT1Gb2xsb3ctdXArTVIraW1hZ2luZytvZit0aGUrYWxhcithbmQrdHJhbnN2
ZXJzZStsaWdhbWVudHMrYWZ0ZXIrd2hpcGxhc2graW5qdXJ5JTNBK2ErcHJvc3BlY3RpdmUrY29u
dHJvbGxlZCtzdHVkeS4mYW1wO3JmdC5hdWxhc3Q9VmV0dGk8L3VybD48L3JlbGF0ZWQtdXJscz48
L3VybHM+PGVsZWN0cm9uaWMtcmVzb3VyY2UtbnVtPmh0dHA6Ly9keC5kb2kub3JnLzEwLjMxNzQv
YWpuci5BMjYz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1, 10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161D6E4C" w14:textId="440326C9" w:rsidR="001C1DC1" w:rsidRPr="00E037D2" w:rsidRDefault="001C1DC1" w:rsidP="001C1DC1">
      <w:pPr>
        <w:tabs>
          <w:tab w:val="left" w:pos="54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One Phase I study found that greater muscle fatty infiltration in cervical multifidi at 2 weeks, but not at 1 week, was associated with greater disability at 3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Elliott&lt;/Author&gt;&lt;Year&gt;2015&lt;/Year&gt;&lt;RecNum&gt;60&lt;/RecNum&gt;&lt;DisplayText&gt;[24]&lt;/DisplayText&gt;&lt;record&gt;&lt;rec-number&gt;60&lt;/rec-number&gt;&lt;foreign-keys&gt;&lt;key app="EN" db-id="0wazzzvdysf52be095wxrrr052tpr2xww5zt" timestamp="1516129619"&gt;60&lt;/key&gt;&lt;/foreign-keys&gt;&lt;ref-type name="Journal Article"&gt;17&lt;/ref-type&gt;&lt;contributors&gt;&lt;authors&gt;&lt;author&gt;Elliott, J.M.&lt;/author&gt;&lt;author&gt;Courtney, D.M.&lt;/author&gt;&lt;author&gt;Rademaker, A.&lt;/author&gt;&lt;author&gt;Pinto, D.&lt;/author&gt;&lt;author&gt;Sterling, M.S.&lt;/author&gt;&lt;author&gt;Parrish, T.B.&lt;/author&gt;&lt;/authors&gt;&lt;/contributors&gt;&lt;titles&gt;&lt;title&gt;The rapid and progressive degeneration of the cervical multifidus in whiplash: a MRI study of fatty infiltration&lt;/title&gt;&lt;secondary-title&gt;Spine&lt;/secondary-title&gt;&lt;/titles&gt;&lt;periodical&gt;&lt;full-title&gt;Spine&lt;/full-title&gt;&lt;/periodical&gt;&lt;pages&gt;E694-E700&lt;/pages&gt;&lt;volume&gt;40&lt;/volume&gt;&lt;number&gt;12&lt;/number&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021D1E3F" w14:textId="7D65D6C3" w:rsidR="001C1DC1" w:rsidRPr="00E037D2" w:rsidRDefault="00DE25AA" w:rsidP="001C1DC1">
      <w:pPr>
        <w:tabs>
          <w:tab w:val="left" w:pos="5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C1DC1" w:rsidRPr="00E037D2">
        <w:rPr>
          <w:rFonts w:ascii="Times New Roman" w:hAnsi="Times New Roman" w:cs="Times New Roman"/>
          <w:sz w:val="24"/>
          <w:szCs w:val="24"/>
        </w:rPr>
        <w:t xml:space="preserve">Overall there is consistent preliminary evidence of no association between the following post-crash MRI findings (abnormal findings, lordosis, kyphosis or straight cervical spine) and WAD recovery. There is limited, preliminary evidence that cervical fatty infiltration 2 weeks after a whiplash injury is associated with disability. </w:t>
      </w:r>
    </w:p>
    <w:p w14:paraId="321E190D" w14:textId="49BFBFA4" w:rsidR="001C1DC1" w:rsidRPr="00E037D2" w:rsidRDefault="001C1DC1" w:rsidP="001C1DC1">
      <w:pPr>
        <w:tabs>
          <w:tab w:val="left" w:pos="63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Neck Range of Motion (ROM).  </w:t>
      </w:r>
      <w:r w:rsidRPr="00E037D2">
        <w:rPr>
          <w:rFonts w:ascii="Times New Roman" w:hAnsi="Times New Roman" w:cs="Times New Roman"/>
          <w:sz w:val="24"/>
          <w:szCs w:val="24"/>
        </w:rPr>
        <w:t xml:space="preserve">The NPTF found 2 Phase II and 2 Phase II studies and the current review adds 1 Phase I </w:t>
      </w:r>
      <w:r w:rsidRPr="00E037D2">
        <w:rPr>
          <w:rFonts w:ascii="Times New Roman" w:hAnsi="Times New Roman" w:cs="Times New Roman"/>
          <w:sz w:val="24"/>
          <w:szCs w:val="24"/>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2 Phase II studies </w:t>
      </w:r>
      <w:r w:rsidRPr="00E037D2">
        <w:rPr>
          <w:rFonts w:ascii="Times New Roman" w:hAnsi="Times New Roman" w:cs="Times New Roman"/>
          <w:sz w:val="24"/>
          <w:szCs w:val="24"/>
        </w:rPr>
        <w:fldChar w:fldCharType="begin">
          <w:fldData xml:space="preserve">PEVuZE5vdGU+PENpdGU+PEF1dGhvcj5TdGVybGluZzwvQXV0aG9yPjxZZWFyPjIwMTI8L1llYXI+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MTcyNy0zNDwvcGFnZXM+PHZvbHVtZT4xNTM8L3Zv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cGFpbi4yMDEy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I8L1llYXI+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MTcyNy0zNDwvcGFnZXM+PHZvbHVtZT4xNTM8L3Zv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cGFpbi4yMDEy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5,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rom the NPTF, 1 Phase I study found an association between decreased ROM and cervicogenic headaches at 1 year. In addition, 1 Phase I and 1 Phase II studies found an association between self-reported neck stiffness or decreased ROM and poorer WAD recovery. From the update, 1 Phase I study found </w:t>
      </w:r>
      <w:r w:rsidRPr="00E037D2">
        <w:rPr>
          <w:rFonts w:ascii="Times New Roman" w:hAnsi="Times New Roman" w:cs="Times New Roman"/>
          <w:sz w:val="24"/>
          <w:szCs w:val="24"/>
        </w:rPr>
        <w:lastRenderedPageBreak/>
        <w:t xml:space="preserve">that decreased neck ROM was associated with work disability </w:t>
      </w:r>
      <w:r w:rsidRPr="00E037D2">
        <w:rPr>
          <w:rFonts w:ascii="Times New Roman" w:hAnsi="Times New Roman" w:cs="Times New Roman"/>
          <w:sz w:val="24"/>
          <w:szCs w:val="24"/>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YXNjaDwvQXV0aG9yPjxZZWFyPjIwMDg8L1llYXI+PFJl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hile the 2 Phase II studies found no association between ROM and self-perceived neck disability </w:t>
      </w:r>
      <w:r w:rsidRPr="00E037D2">
        <w:rPr>
          <w:rFonts w:ascii="Times New Roman" w:hAnsi="Times New Roman" w:cs="Times New Roman"/>
          <w:sz w:val="24"/>
          <w:szCs w:val="24"/>
        </w:rPr>
        <w:fldChar w:fldCharType="begin">
          <w:fldData xml:space="preserve">PEVuZE5vdGU+PENpdGU+PEF1dGhvcj5TdGVybGluZzwvQXV0aG9yPjxZZWFyPjIwMTI8L1llYXI+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MTcyNy0zNDwvcGFnZXM+PHZvbHVtZT4xNTM8L3Zv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cGFpbi4yMDEy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I8L1llYXI+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cGFpbi4yMDEy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5,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47B3CA1C" w14:textId="5F617935" w:rsidR="001C1DC1" w:rsidRPr="00E037D2" w:rsidRDefault="001C1DC1" w:rsidP="001C1DC1">
      <w:pPr>
        <w:tabs>
          <w:tab w:val="left" w:pos="63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us, the preliminary evidence varies on the association between initial ROM and recovery. However, the preponderance of preliminary evidence suggests no </w:t>
      </w:r>
      <w:r w:rsidR="00663E08">
        <w:rPr>
          <w:rFonts w:ascii="Times New Roman" w:hAnsi="Times New Roman" w:cs="Times New Roman"/>
          <w:sz w:val="24"/>
          <w:szCs w:val="24"/>
        </w:rPr>
        <w:t xml:space="preserve">significant </w:t>
      </w:r>
      <w:r w:rsidRPr="00E037D2">
        <w:rPr>
          <w:rFonts w:ascii="Times New Roman" w:hAnsi="Times New Roman" w:cs="Times New Roman"/>
          <w:sz w:val="24"/>
          <w:szCs w:val="24"/>
        </w:rPr>
        <w:t xml:space="preserve">difference in prognosis between WAD I and WAD II (reported above). This finding is relevant because decreased ROM is one of the key criteria in distinguishing WAD Grades I and II. </w:t>
      </w:r>
    </w:p>
    <w:p w14:paraId="575D8277" w14:textId="3535CEE3" w:rsidR="001C1DC1" w:rsidRPr="00E037D2" w:rsidRDefault="001C1DC1" w:rsidP="001C1DC1">
      <w:pPr>
        <w:tabs>
          <w:tab w:val="left" w:pos="567"/>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Pain Threshold, Sympathetic Vasoconstrictor Response. </w:t>
      </w:r>
      <w:r w:rsidRPr="00E037D2">
        <w:rPr>
          <w:rFonts w:ascii="Times New Roman" w:hAnsi="Times New Roman" w:cs="Times New Roman"/>
          <w:sz w:val="24"/>
          <w:szCs w:val="24"/>
        </w:rPr>
        <w:t xml:space="preserve">Our update combines the evidence from 4 studies: 1 Phase II study from the NPTF and 4 Phase II studies of 3 distinct cohorts from the update </w:t>
      </w:r>
      <w:r w:rsidRPr="00E037D2">
        <w:rPr>
          <w:rFonts w:ascii="Times New Roman" w:hAnsi="Times New Roman" w:cs="Times New Roman"/>
          <w:sz w:val="24"/>
          <w:szCs w:val="24"/>
        </w:rPr>
        <w:fldChar w:fldCharType="begin">
          <w:fldData xml:space="preserve">PEVuZE5vdGU+PENpdGU+PEF1dGhvcj5TdGVybGluZzwvQXV0aG9yPjxZZWFyPjIwMTE8L1llYXI+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yNzItODwvcGFnZXM+PHZvbHVtZT4xNTI8L3ZvbHVt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TYl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I3Mi04PC9wYWdlcz48dm9sdW1l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zEwLjEwMTYlMkZqLnBhaW4uMjAxMi4wNS4wMDQmYW1wO3JmdF9pZD1pbmZvOnBtaWQvMjI2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E8L1llYXI+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EyNzItODwvcGFnZXM+PHZvbHVtZT4xNTI8L3ZvbHVt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TYl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I3Mi04PC9wYWdlcz48dm9sdW1l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zEwLjEwMTYlMkZqLnBhaW4uMjAxMi4wNS4wMDQmYW1wO3JmdF9pZD1pbmZvOnBtaWQvMjI2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4, 64, 6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found limited preliminary evidence that reduced time to peak pain threshold in the first 6 months was associated with failure to recover by 1 year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Two Phase II studies from the update found that post-crash</w:t>
      </w:r>
      <w:r w:rsidRPr="00E037D2">
        <w:rPr>
          <w:rFonts w:ascii="Times New Roman" w:hAnsi="Times New Roman" w:cs="Times New Roman"/>
          <w:i/>
          <w:sz w:val="24"/>
          <w:szCs w:val="24"/>
        </w:rPr>
        <w:t xml:space="preserve"> pressure</w:t>
      </w:r>
      <w:r w:rsidRPr="00E037D2">
        <w:rPr>
          <w:rFonts w:ascii="Times New Roman" w:hAnsi="Times New Roman" w:cs="Times New Roman"/>
          <w:sz w:val="24"/>
          <w:szCs w:val="24"/>
        </w:rPr>
        <w:t xml:space="preserve"> pain threshold </w:t>
      </w:r>
      <w:r w:rsidRPr="00E037D2">
        <w:rPr>
          <w:rFonts w:ascii="Times New Roman" w:hAnsi="Times New Roman" w:cs="Times New Roman"/>
          <w:sz w:val="24"/>
          <w:szCs w:val="24"/>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ENpdGU+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EyNzItODwvcGFnZXM+PHZvbHVtZT4xNTI8L3Zv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MTYlMkZqLnBhaW4uMjAxMS4wMS4wNTYmYW1wO3JmdF9pZD1pbmZvOnBtaWQvMjEzOTY3ODAmYW1w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ENpdGU+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EyNzItODwvcGFnZXM+PHZvbHVtZT4xNTI8L3Zv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sympathetic vasoconstrictor response </w:t>
      </w:r>
      <w:r w:rsidRPr="00E037D2">
        <w:rPr>
          <w:rFonts w:ascii="Times New Roman" w:hAnsi="Times New Roman" w:cs="Times New Roman"/>
          <w:sz w:val="24"/>
          <w:szCs w:val="24"/>
        </w:rPr>
        <w:fldChar w:fldCharType="begin">
          <w:fldData xml:space="preserve">PEVuZE5vdGU+PENpdGU+PEF1dGhvcj5TdGVybGluZzwvQXV0aG9yPjxZZWFyPjIwMTE8L1llYXI+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MTI3Mi04PC9wYWdlcz48dm9sdW1lPjE1Mjwvdm9sdW1lPjxu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MjcyLTg8L3BhZ2VzPjx2b2x1bWU+MTUy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E2JTJGai5wYWluLjIwMTEuMDEuMDU2JmFtcDtyZnRfaWQ9aW5mbzpwbWlkLzIxMzk2Nzgw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xNiUyRmoucGFpbi4yMDEyLjA1LjAwNCZhbXA7cmZ0X2lkPWluZm86cG1pZC8yMjY1ODg4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E8L1llYXI+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MTI3Mi04PC9wYWdlcz48dm9sdW1lPjE1Mjwvdm9sdW1lPjxu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MjcyLTg8L3BhZ2VzPjx2b2x1bWU+MTUy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E2JTJGai5wYWluLjIwMTEuMDEuMDU2JmFtcDtyZnRfaWQ9aW5mbzpwbWlkLzIxMzk2Nzgw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xNiUyRmoucGFpbi4yMDEyLjA1LjAwNCZhbXA7cmZ0X2lkPWluZm86cG1pZC8yMjY1ODg4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4, 6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do not predict neck disability, but that post-crash </w:t>
      </w:r>
      <w:r w:rsidRPr="00E037D2">
        <w:rPr>
          <w:rFonts w:ascii="Times New Roman" w:hAnsi="Times New Roman" w:cs="Times New Roman"/>
          <w:i/>
          <w:sz w:val="24"/>
          <w:szCs w:val="24"/>
        </w:rPr>
        <w:t>cold</w:t>
      </w:r>
      <w:r w:rsidRPr="00E037D2">
        <w:rPr>
          <w:rFonts w:ascii="Times New Roman" w:hAnsi="Times New Roman" w:cs="Times New Roman"/>
          <w:sz w:val="24"/>
          <w:szCs w:val="24"/>
        </w:rPr>
        <w:t xml:space="preserve"> pain threshold was associated with neck disability at 12 months </w:t>
      </w:r>
      <w:r w:rsidRPr="00E037D2">
        <w:rPr>
          <w:rFonts w:ascii="Times New Roman" w:hAnsi="Times New Roman" w:cs="Times New Roman"/>
          <w:sz w:val="24"/>
          <w:szCs w:val="24"/>
        </w:rPr>
        <w:fldChar w:fldCharType="begin">
          <w:fldData xml:space="preserve">PEVuZE5vdGU+PENpdGU+PEF1dGhvcj5TdGVybGluZzwvQXV0aG9yPjxZZWFyPjIwMTE8L1llYXI+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MTI3Mi04PC9wYWdlcz48dm9sdW1lPjE1Mjwvdm9sdW1lPjxu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MjcyLTg8L3BhZ2VzPjx2b2x1bWU+MTUy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E2JTJGai5wYWluLjIwMTEuMDEuMDU2JmFtcDtyZnRfaWQ9aW5mbzpwbWlkLzIxMzk2Nzgw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xNiUyRmoucGFpbi4yMDEyLjA1LjAwNCZhbXA7cmZ0X2lkPWluZm86cG1pZC8yMjY1ODg4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E8L1llYXI+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MTI3Mi04PC9wYWdlcz48dm9sdW1lPjE1Mjwvdm9sdW1lPjxu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MjcyLTg8L3BhZ2VzPjx2b2x1bWU+MTUy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E2JTJGai5wYWluLjIwMTEuMDEuMDU2JmFtcDtyZnRfaWQ9aW5mbzpwbWlkLzIxMzk2Nzgw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MTAuMTAxNiUyRmoucGFpbi4yMDEyLjA1LjAwNCZhbXA7cmZ0X2lkPWluZm86cG1pZC8yMjY1ODg4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4, 6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contrast, a third Phase II study found cold pain threshold (mid-cervical spine) was not associated with neck disability at 12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Ritchie&lt;/Author&gt;&lt;Year&gt;2013&lt;/Year&gt;&lt;RecNum&gt;56&lt;/RecNum&gt;&lt;DisplayText&gt;[54]&lt;/DisplayText&gt;&lt;record&gt;&lt;rec-number&gt;56&lt;/rec-number&gt;&lt;foreign-keys&gt;&lt;key app="EN" db-id="0wazzzvdysf52be095wxrrr052tpr2xww5zt" timestamp="1516129615"&gt;56&lt;/key&gt;&lt;/foreign-keys&gt;&lt;ref-type name="Journal Article"&gt;17&lt;/ref-type&gt;&lt;contributors&gt;&lt;authors&gt;&lt;author&gt;Ritchie, C.&lt;/author&gt;&lt;author&gt;Hendrikz, J.&lt;/author&gt;&lt;author&gt;Kenardy, J.&lt;/author&gt;&lt;author&gt;Sterling, M.&lt;/author&gt;&lt;/authors&gt;&lt;/contributors&gt;&lt;titles&gt;&lt;title&gt;Derivation of a clinical prediction rule to identify both chronic moderate/severe disability and full recovery following whiplash injury&lt;/title&gt;&lt;secondary-title&gt;Pain&lt;/secondary-title&gt;&lt;/titles&gt;&lt;periodical&gt;&lt;full-title&gt;Pain&lt;/full-title&gt;&lt;abbr-1&gt;Pain&lt;/abbr-1&gt;&lt;/periodical&gt;&lt;pages&gt;2198-2206&lt;/pages&gt;&lt;volume&gt;15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3962F775" w14:textId="3973C018" w:rsidR="001C1DC1" w:rsidRPr="00E037D2" w:rsidRDefault="001C1DC1" w:rsidP="001C1DC1">
      <w:pPr>
        <w:tabs>
          <w:tab w:val="left" w:pos="567"/>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Thus</w:t>
      </w:r>
      <w:r w:rsidR="00663E08">
        <w:rPr>
          <w:rFonts w:ascii="Times New Roman" w:hAnsi="Times New Roman" w:cs="Times New Roman"/>
          <w:sz w:val="24"/>
          <w:szCs w:val="24"/>
        </w:rPr>
        <w:t>,</w:t>
      </w:r>
      <w:r w:rsidRPr="00E037D2">
        <w:rPr>
          <w:rFonts w:ascii="Times New Roman" w:hAnsi="Times New Roman" w:cs="Times New Roman"/>
          <w:sz w:val="24"/>
          <w:szCs w:val="24"/>
        </w:rPr>
        <w:t xml:space="preserve"> the preponderance of limited preliminary evidence suggests that initial reduced time to peak pain threshold and post-crash cold pain threshold, but not pressure pain threshold or sympathetic vasoconstrictor response, are associated with poorer disability recovery.</w:t>
      </w:r>
    </w:p>
    <w:p w14:paraId="24BC1062" w14:textId="5BFDB870" w:rsidR="001C1DC1" w:rsidRPr="00E037D2" w:rsidRDefault="001C1DC1" w:rsidP="001C1DC1">
      <w:pPr>
        <w:spacing w:after="0" w:line="480" w:lineRule="auto"/>
        <w:ind w:firstLine="720"/>
        <w:rPr>
          <w:rFonts w:ascii="Times New Roman" w:eastAsiaTheme="minorEastAsia" w:hAnsi="Times New Roman" w:cs="Times New Roman"/>
          <w:bCs/>
          <w:color w:val="000000"/>
          <w:sz w:val="24"/>
          <w:szCs w:val="24"/>
          <w:lang w:eastAsia="en-CA"/>
        </w:rPr>
      </w:pPr>
      <w:r w:rsidRPr="00E037D2">
        <w:rPr>
          <w:rFonts w:ascii="Times New Roman" w:eastAsiaTheme="minorEastAsia" w:hAnsi="Times New Roman" w:cs="Times New Roman"/>
          <w:b/>
          <w:bCs/>
          <w:color w:val="000000"/>
          <w:sz w:val="24"/>
          <w:szCs w:val="24"/>
          <w:lang w:eastAsia="en-CA"/>
        </w:rPr>
        <w:t>Inflammatory Biomarkers</w:t>
      </w:r>
      <w:r w:rsidRPr="00E037D2">
        <w:rPr>
          <w:rFonts w:ascii="Times New Roman" w:eastAsiaTheme="minorEastAsia" w:hAnsi="Times New Roman" w:cs="Times New Roman"/>
          <w:bCs/>
          <w:color w:val="000000"/>
          <w:sz w:val="24"/>
          <w:szCs w:val="24"/>
          <w:lang w:eastAsia="en-CA"/>
        </w:rPr>
        <w:t xml:space="preserve">. The NPTF did not identify any study on this association. Our update found 1 Phase I study which studied the role of </w:t>
      </w:r>
      <w:r w:rsidRPr="00E037D2">
        <w:rPr>
          <w:rFonts w:ascii="Times New Roman" w:eastAsia="ArialMT" w:hAnsi="Times New Roman" w:cs="Times New Roman"/>
          <w:sz w:val="24"/>
          <w:szCs w:val="24"/>
        </w:rPr>
        <w:t>IL-1β, TNF-α and CRP in disability recovery. This study showed that h</w:t>
      </w:r>
      <w:r w:rsidRPr="00E037D2">
        <w:rPr>
          <w:rFonts w:ascii="Times New Roman" w:eastAsiaTheme="minorEastAsia" w:hAnsi="Times New Roman" w:cs="Times New Roman"/>
          <w:bCs/>
          <w:color w:val="000000"/>
          <w:sz w:val="24"/>
          <w:szCs w:val="24"/>
          <w:lang w:eastAsia="en-CA"/>
        </w:rPr>
        <w:t>igher levels of serum TNF-</w:t>
      </w:r>
      <w:r w:rsidRPr="00E037D2">
        <w:rPr>
          <w:rFonts w:ascii="Times New Roman" w:eastAsia="Arial-BoldMT" w:hAnsi="Times New Roman" w:cs="Times New Roman"/>
          <w:bCs/>
          <w:sz w:val="24"/>
          <w:szCs w:val="24"/>
        </w:rPr>
        <w:t>α, and lower levels of serum CRP</w:t>
      </w:r>
      <w:r w:rsidRPr="00E037D2">
        <w:rPr>
          <w:rFonts w:ascii="Times New Roman" w:eastAsiaTheme="minorEastAsia" w:hAnsi="Times New Roman" w:cs="Times New Roman"/>
          <w:bCs/>
          <w:color w:val="000000"/>
          <w:sz w:val="24"/>
          <w:szCs w:val="24"/>
          <w:lang w:eastAsia="en-CA"/>
        </w:rPr>
        <w:t xml:space="preserve"> at baseline were associated with better recovery at 3 months; higher level of serum CRP was </w:t>
      </w:r>
      <w:r w:rsidRPr="00E037D2">
        <w:rPr>
          <w:rFonts w:ascii="Times New Roman" w:eastAsiaTheme="minorEastAsia" w:hAnsi="Times New Roman" w:cs="Times New Roman"/>
          <w:bCs/>
          <w:color w:val="000000"/>
          <w:sz w:val="24"/>
          <w:szCs w:val="24"/>
          <w:lang w:eastAsia="en-CA"/>
        </w:rPr>
        <w:lastRenderedPageBreak/>
        <w:t xml:space="preserve">associated with failure to recover at 3 months. IL-1β at baseline was </w:t>
      </w:r>
      <w:r w:rsidR="0035076B">
        <w:rPr>
          <w:rFonts w:ascii="Times New Roman" w:eastAsiaTheme="minorEastAsia" w:hAnsi="Times New Roman" w:cs="Times New Roman"/>
          <w:bCs/>
          <w:color w:val="000000"/>
          <w:sz w:val="24"/>
          <w:szCs w:val="24"/>
          <w:lang w:eastAsia="en-CA"/>
        </w:rPr>
        <w:t xml:space="preserve">not </w:t>
      </w:r>
      <w:r w:rsidR="0035076B" w:rsidRPr="00E037D2">
        <w:rPr>
          <w:rFonts w:ascii="Times New Roman" w:eastAsiaTheme="minorEastAsia" w:hAnsi="Times New Roman" w:cs="Times New Roman"/>
          <w:bCs/>
          <w:color w:val="000000"/>
          <w:sz w:val="24"/>
          <w:szCs w:val="24"/>
          <w:lang w:eastAsia="en-CA"/>
        </w:rPr>
        <w:t xml:space="preserve">associated </w:t>
      </w:r>
      <w:r w:rsidRPr="00E037D2">
        <w:rPr>
          <w:rFonts w:ascii="Times New Roman" w:eastAsiaTheme="minorEastAsia" w:hAnsi="Times New Roman" w:cs="Times New Roman"/>
          <w:bCs/>
          <w:color w:val="000000"/>
          <w:sz w:val="24"/>
          <w:szCs w:val="24"/>
          <w:lang w:eastAsia="en-CA"/>
        </w:rPr>
        <w:t xml:space="preserve">with recovery status at three months and did not differ between those with WAD vs control statu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Sterling&lt;/Author&gt;&lt;Year&gt;2013&lt;/Year&gt;&lt;RecNum&gt;79&lt;/RecNum&gt;&lt;DisplayText&gt;[66]&lt;/DisplayText&gt;&lt;record&gt;&lt;rec-number&gt;79&lt;/rec-number&gt;&lt;foreign-keys&gt;&lt;key app="EN" db-id="0wazzzvdysf52be095wxrrr052tpr2xww5zt" timestamp="1516129665"&gt;79&lt;/key&gt;&lt;/foreign-keys&gt;&lt;ref-type name="Journal Article"&gt;17&lt;/ref-type&gt;&lt;contributors&gt;&lt;authors&gt;&lt;author&gt;Sterling, M.&lt;/author&gt;&lt;author&gt;Elliott, J.M.&lt;/author&gt;&lt;author&gt;Cabot, P.J.&lt;/author&gt;&lt;/authors&gt;&lt;/contributors&gt;&lt;titles&gt;&lt;title&gt;The course of serum inflammatory biomarkers following whiplash injury and their relationship to sensory and muscle measures: a longitudinal cohort study&lt;/title&gt;&lt;secondary-title&gt;PLoS One&lt;/secondary-title&gt;&lt;/titles&gt;&lt;periodical&gt;&lt;full-title&gt;PLOS One&lt;/full-title&gt;&lt;/periodical&gt;&lt;pages&gt;e77903&lt;/pages&gt;&lt;volume&gt;8&lt;/volume&gt;&lt;number&gt;10&lt;/number&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6]</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 xml:space="preserve">. </w:t>
      </w:r>
    </w:p>
    <w:p w14:paraId="5DCD4103" w14:textId="77777777" w:rsidR="001C1DC1" w:rsidRPr="00E037D2" w:rsidRDefault="001C1DC1" w:rsidP="001C1DC1">
      <w:pPr>
        <w:spacing w:after="0" w:line="480" w:lineRule="auto"/>
        <w:ind w:firstLine="720"/>
        <w:rPr>
          <w:rFonts w:ascii="Times New Roman" w:eastAsiaTheme="minorEastAsia" w:hAnsi="Times New Roman" w:cs="Times New Roman"/>
          <w:bCs/>
          <w:color w:val="000000"/>
          <w:sz w:val="24"/>
          <w:szCs w:val="24"/>
          <w:lang w:eastAsia="en-CA"/>
        </w:rPr>
      </w:pPr>
      <w:r w:rsidRPr="00E037D2">
        <w:rPr>
          <w:rFonts w:ascii="Times New Roman" w:eastAsiaTheme="minorEastAsia" w:hAnsi="Times New Roman" w:cs="Times New Roman"/>
          <w:bCs/>
          <w:color w:val="000000"/>
          <w:sz w:val="24"/>
          <w:szCs w:val="24"/>
          <w:lang w:eastAsia="en-CA"/>
        </w:rPr>
        <w:t>Thus, there is limited, preliminary evidence that TNF-</w:t>
      </w:r>
      <w:r w:rsidRPr="00E037D2">
        <w:rPr>
          <w:rFonts w:ascii="Times New Roman" w:eastAsia="Arial-BoldMT" w:hAnsi="Times New Roman" w:cs="Times New Roman"/>
          <w:bCs/>
          <w:sz w:val="24"/>
          <w:szCs w:val="24"/>
        </w:rPr>
        <w:t>α and CRP are associated with disability recovery, while</w:t>
      </w:r>
      <w:r w:rsidRPr="00E037D2">
        <w:rPr>
          <w:rFonts w:ascii="Times New Roman" w:eastAsiaTheme="minorEastAsia" w:hAnsi="Times New Roman" w:cs="Times New Roman"/>
          <w:bCs/>
          <w:color w:val="000000"/>
          <w:sz w:val="24"/>
          <w:szCs w:val="24"/>
          <w:lang w:eastAsia="en-CA"/>
        </w:rPr>
        <w:t xml:space="preserve"> IL-1β is not.</w:t>
      </w:r>
    </w:p>
    <w:p w14:paraId="2643FFE2" w14:textId="63C241C2" w:rsidR="001C1DC1" w:rsidRPr="00E037D2" w:rsidRDefault="001C1DC1" w:rsidP="001C1DC1">
      <w:pPr>
        <w:tabs>
          <w:tab w:val="left" w:pos="63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Eye Movement.</w:t>
      </w:r>
      <w:r w:rsidRPr="00E037D2">
        <w:rPr>
          <w:rFonts w:ascii="Times New Roman" w:hAnsi="Times New Roman" w:cs="Times New Roman"/>
          <w:sz w:val="24"/>
          <w:szCs w:val="24"/>
        </w:rPr>
        <w:t xml:space="preserve"> The NPTF did not identify any study on this association. We found one Phase II study showing that smooth pursuit eye movement is not associated with neck pain or headache recovery, recovery of self-assessed neck disability or reduced working ability.</w:t>
      </w:r>
      <w:r w:rsidRPr="00E037D2">
        <w:rPr>
          <w:rFonts w:ascii="Times New Roman" w:hAnsi="Times New Roman" w:cs="Times New Roman"/>
          <w:sz w:val="24"/>
          <w:szCs w:val="24"/>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c8L1llYXI+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c0MTM0
NjUmYW1wO3JmdC5pc3NuPTAzNjItMjQzNiZhbXA7cmZ0LnZvbHVtZT0zMiZhbXA7cmZ0Lmlzc3Vl
PTYmYW1wO3JmdC5zcGFnZT02MTgmYW1wO3JmdC5wYWdlcz02MTgtMjYmYW1wO3JmdC5kYXRlPTIw
MDcmYW1wO3JmdC5qdGl0bGU9U3BpbmUmYW1wO3JmdC5hdGl0bGU9TmVjaytjb2xsYXIlMkMrJTIy
YWN0LWFzLXVzdWFsJTIyK29yK2FjdGl2ZSttb2JpbGl6YXRpb24rZm9yK3doaXBsYXNoK2luanVy
eSUzRitBK3JhbmRvbWl6ZWQrcGFyYWxsZWwtZ3JvdXArdHJpYWwuJmFtcDtyZnQuYXVsYXN0PUtv
bmdzdGVk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9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19BC5B3E" w14:textId="77777777" w:rsidR="001C1DC1" w:rsidRPr="00E037D2" w:rsidRDefault="001C1DC1" w:rsidP="001C1DC1">
      <w:pPr>
        <w:tabs>
          <w:tab w:val="left" w:pos="63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Thus, limited, preliminary evidence suggests no association between smooth pursuit eye movement and recovery.</w:t>
      </w:r>
    </w:p>
    <w:p w14:paraId="6A0520B4" w14:textId="77777777" w:rsidR="001C1DC1" w:rsidRPr="00E037D2" w:rsidRDefault="001C1DC1" w:rsidP="001C1DC1">
      <w:pPr>
        <w:tabs>
          <w:tab w:val="left" w:pos="540"/>
        </w:tabs>
        <w:spacing w:after="0" w:line="480" w:lineRule="auto"/>
        <w:rPr>
          <w:rFonts w:ascii="Times New Roman" w:hAnsi="Times New Roman" w:cs="Times New Roman"/>
          <w:b/>
          <w:sz w:val="24"/>
          <w:szCs w:val="24"/>
        </w:rPr>
      </w:pPr>
      <w:r>
        <w:rPr>
          <w:rFonts w:ascii="Times New Roman" w:hAnsi="Times New Roman" w:cs="Times New Roman"/>
          <w:b/>
          <w:sz w:val="24"/>
          <w:szCs w:val="24"/>
        </w:rPr>
        <w:t>Post-Collision</w:t>
      </w:r>
      <w:r w:rsidRPr="00E037D2">
        <w:rPr>
          <w:rFonts w:ascii="Times New Roman" w:hAnsi="Times New Roman" w:cs="Times New Roman"/>
          <w:b/>
          <w:sz w:val="24"/>
          <w:szCs w:val="24"/>
        </w:rPr>
        <w:t xml:space="preserve"> Psychological Factors</w:t>
      </w:r>
    </w:p>
    <w:p w14:paraId="61C488A8" w14:textId="1CDDCED6"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b/>
          <w:sz w:val="24"/>
          <w:szCs w:val="24"/>
        </w:rPr>
        <w:t>Symptoms of Acute Stress Disorder (ASD)/ Post-Traumatic Stress Disorder (PTSD).</w:t>
      </w:r>
      <w:r w:rsidRPr="00E037D2">
        <w:rPr>
          <w:rFonts w:ascii="Times New Roman" w:hAnsi="Times New Roman" w:cs="Times New Roman"/>
          <w:sz w:val="24"/>
          <w:szCs w:val="24"/>
        </w:rPr>
        <w:t xml:space="preserve"> The NPTF did not identify studies on ASD or PTSD. We found new evidence from 2 Phase I studies </w:t>
      </w:r>
      <w:r w:rsidRPr="00E037D2">
        <w:rPr>
          <w:rFonts w:ascii="Times New Roman" w:hAnsi="Times New Roman" w:cs="Times New Roman"/>
          <w:sz w:val="24"/>
          <w:szCs w:val="24"/>
        </w:rPr>
        <w:fldChar w:fldCharType="begin">
          <w:fldData xml:space="preserve">PEVuZE5vdGU+PENpdGU+PEF1dGhvcj5WZXR0aTwvQXV0aG9yPjxZZWFyPjIwMTA8L1llYXI+PFJl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xODYlMkYx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WZXR0aTwvQXV0aG9yPjxZZWFyPjIwMTA8L1llYXI+PFJl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xODYlMkYx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4,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7 Phase II studies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MSwgMiwgOCwgNDAsIDU0LCA2NSwgMTAz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3OTAw
OTQ5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c5MDA5NDkmYW1wO3JmdC5pc3NuPTEwOTAtMzgwMSZhbXA7cmZ0LnZvbHVt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xNzI3LTM0PC9wYWdlcz48dm9sdW1lPjE1Mzwvdm9sdW1l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xMDE2JTJGai5wYWluLjIwMTIuMDUu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MSwgMiwgOCwgNDAsIDU0LCA2NSwgMTAz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xNzI3LTM0PC9wYWdlcz48dm9sdW1lPjE1Mzwvdm9sdW1l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xMDE2JTJGai5wYWluLjIwMTIuMDUu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2, 8, 40, 54, 65,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all studies, ASD and PTSD symptoms were ascertained using self-report measures rather than by clinical diagnosis. Two Phase II studies and one Phase I study found that presence of ASD or PTSD </w:t>
      </w:r>
      <w:r w:rsidRPr="00E037D2">
        <w:rPr>
          <w:rFonts w:ascii="Times New Roman" w:hAnsi="Times New Roman" w:cs="Times New Roman"/>
          <w:i/>
          <w:sz w:val="24"/>
          <w:szCs w:val="24"/>
        </w:rPr>
        <w:t>symptoms</w:t>
      </w:r>
      <w:r w:rsidRPr="00E037D2">
        <w:rPr>
          <w:rFonts w:ascii="Times New Roman" w:hAnsi="Times New Roman" w:cs="Times New Roman"/>
          <w:sz w:val="24"/>
          <w:szCs w:val="24"/>
        </w:rPr>
        <w:t xml:space="preserve"> and/or number of hyperarousal symptoms predict greater </w:t>
      </w:r>
      <w:r w:rsidRPr="00E037D2">
        <w:rPr>
          <w:rFonts w:ascii="Times New Roman" w:hAnsi="Times New Roman" w:cs="Times New Roman"/>
          <w:i/>
          <w:sz w:val="24"/>
          <w:szCs w:val="24"/>
        </w:rPr>
        <w:t>neck pain</w:t>
      </w:r>
      <w:r w:rsidRPr="00E037D2">
        <w:rPr>
          <w:rFonts w:ascii="Times New Roman" w:hAnsi="Times New Roman" w:cs="Times New Roman"/>
          <w:sz w:val="24"/>
          <w:szCs w:val="24"/>
        </w:rPr>
        <w:t xml:space="preserve"> at 12 months </w:t>
      </w:r>
      <w:r w:rsidRPr="00E037D2">
        <w:rPr>
          <w:rFonts w:ascii="Times New Roman" w:hAnsi="Times New Roman" w:cs="Times New Roman"/>
          <w:sz w:val="24"/>
          <w:szCs w:val="24"/>
        </w:rPr>
        <w:fldChar w:fldCharType="begin">
          <w:fldData xml:space="preserve">PEVuZE5vdGU+PENpdGU+PEF1dGhvcj5CdWl0ZW5odWlzPC9BdXRob3I+PFllYXI+MjAwNjwvWWVh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c5MDA5NDk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yZhbXA7cmZ0X2lkPWluZm86cG1pZC8xNzkwMDk0OSZhbXA7cmZ0Lmlzc249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E4NiUyRjE0NzEtMjQ3NC0xMS0yNjAmYW1wO3JmdF9pZD1pbmZvOnBtaWQv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dWl0ZW5odWlzPC9BdXRob3I+PFllYXI+MjAwNjwvWWVh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E4NiUyRjE0NzEtMjQ3NC0xMS0yNjAmYW1wO3JmdF9pZD1pbmZvOnBtaWQv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8, 40,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ree Phase II studies and two Phase I studies report that ASD symptoms at baseline predict greater </w:t>
      </w:r>
      <w:r w:rsidRPr="00E037D2">
        <w:rPr>
          <w:rFonts w:ascii="Times New Roman" w:hAnsi="Times New Roman" w:cs="Times New Roman"/>
          <w:i/>
          <w:sz w:val="24"/>
          <w:szCs w:val="24"/>
        </w:rPr>
        <w:t>neck disability</w:t>
      </w:r>
      <w:r w:rsidRPr="00E037D2">
        <w:rPr>
          <w:rFonts w:ascii="Times New Roman" w:hAnsi="Times New Roman" w:cs="Times New Roman"/>
          <w:sz w:val="24"/>
          <w:szCs w:val="24"/>
        </w:rPr>
        <w:t xml:space="preserve"> at follow-up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MjQsIDQwLCA1NCwgNjUsIDcxXTwvRGlz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NzI3LTM0PC9wYWdlcz48dm9sdW1lPjE1Mzwvdm9sdW1lPjxudW1i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E2JTJGai5wYWluLjIwMTIuMDUuMDA0JmFt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Tg2JTJGMTQ3MS0yNDc0LTExLTI2MCZhbXA7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MjQsIDQwLCA1NCwgNjUsIDcxXTwvRGlz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NzI3LTM0PC9wYWdlcz48dm9sdW1lPjE1Mzwvdm9sdW1lPjxudW1i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E2JTJGai5wYWluLjIwMTIuMDUuMDA0JmFt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Tg2JTJGMTQ3MS0yNDc0LTExLTI2MCZhbXA7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4, 40, 54, 65,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Phase II study also reported that ASD symptoms were associated with </w:t>
      </w:r>
      <w:r w:rsidRPr="00E037D2">
        <w:rPr>
          <w:rFonts w:ascii="Times New Roman" w:hAnsi="Times New Roman" w:cs="Times New Roman"/>
          <w:i/>
          <w:sz w:val="24"/>
          <w:szCs w:val="24"/>
        </w:rPr>
        <w:t>reduced working ability</w:t>
      </w:r>
      <w:r w:rsidRPr="00E037D2">
        <w:rPr>
          <w:rFonts w:ascii="Times New Roman" w:hAnsi="Times New Roman" w:cs="Times New Roman"/>
          <w:sz w:val="24"/>
          <w:szCs w:val="24"/>
        </w:rPr>
        <w:t xml:space="preserve"> at 12 months in those with lower initial pain but not in those with higher initial pain intensity </w:t>
      </w:r>
      <w:r w:rsidRPr="00E037D2">
        <w:rPr>
          <w:rFonts w:ascii="Times New Roman" w:hAnsi="Times New Roman" w:cs="Times New Roman"/>
          <w:sz w:val="24"/>
          <w:szCs w:val="24"/>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b25nc3RlZDwvQXV0aG9yPjxZZWFyPjIwMDg8L1llYXI+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contrast, 2 Phase II studies found no association between these symptoms and disability at follow-up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Williamson&lt;/Author&gt;&lt;Year&gt;2015&lt;/Year&gt;&lt;RecNum&gt;57&lt;/RecNum&gt;&lt;DisplayText&gt;[2, 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Cite&gt;&lt;Author&gt;Asenlof&lt;/Author&gt;&lt;Year&gt;2013&lt;/Year&gt;&lt;RecNum&gt;69&lt;/RecNum&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both of the latter studies also included other self-report measures of psychological distress in their statistical models, and it is likely that these measures are highly correlated. One Phase II study </w:t>
      </w:r>
      <w:r w:rsidRPr="00E037D2">
        <w:rPr>
          <w:rFonts w:ascii="Times New Roman" w:hAnsi="Times New Roman" w:cs="Times New Roman"/>
          <w:sz w:val="24"/>
          <w:szCs w:val="24"/>
        </w:rPr>
        <w:lastRenderedPageBreak/>
        <w:t xml:space="preserve">which examined this idea found that while there was a crude (unadjusted) association between PTSD symptoms and subsequent pain recovery, the effect of these symptoms was completely mediated by catastrophizing and fear avoidance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Andersen&lt;/Author&gt;&lt;Year&gt;2016&lt;/Year&gt;&lt;RecNum&gt;32&lt;/RecNum&gt;&lt;DisplayText&gt;[1]&lt;/DisplayText&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4BBB8B1E"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verall, the preponderance of preliminary evidence suggests that early symptoms of ASD/PTSD are associated with delayed recovery, and there is limited preliminary evidence that the mechanism of this association may be through the mediators catastrophizing and fear avoidance. </w:t>
      </w:r>
    </w:p>
    <w:p w14:paraId="74D4E1ED" w14:textId="2FF2759E" w:rsidR="001C1DC1" w:rsidRPr="00E037D2" w:rsidRDefault="001C1DC1" w:rsidP="001C1DC1">
      <w:pPr>
        <w:tabs>
          <w:tab w:val="left" w:pos="810"/>
          <w:tab w:val="left" w:pos="24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Anxiety and Fear.</w:t>
      </w:r>
      <w:r w:rsidRPr="00E037D2">
        <w:rPr>
          <w:rFonts w:ascii="Times New Roman" w:hAnsi="Times New Roman" w:cs="Times New Roman"/>
          <w:sz w:val="24"/>
          <w:szCs w:val="24"/>
        </w:rPr>
        <w:t xml:space="preserve"> Our update combined the evidence from 2 studies from the NPTF (Phase II) and 11 newly identified studies (1 Phase III, 9 Phase II and 1 Phase I) from the update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EsIDIsIDQsIDksIDE0LCAyMiwgMzQsIDQz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MTMtOTwvcGFnZXM+PHZvbHVtZT4xNTM8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k3JTJGQUpQLjBiMDEzZTMxODIwZDk3YjAmYW1wO3JmdF9pZD1pbmZvOnBtaWQvMjEzMTc3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NjUxNDMyOCZhbXA7cmZ0Lmlzc249MDc0OS04MDQ3JmFtcDtyZnQudm9sdW1l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EsIDIsIDQsIDksIDE0LCAyMiwgMzQsIDQz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xMTMtOTwvcGFnZXM+PHZvbHVtZT4xNTM8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2, 4, 9, 14, 22, 34, 43, 46, 50,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found limited preliminary evidence showing an association between anxiety and delaye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New evidence from 1 Phase III study, 3 Phase II studies and 1 Phase I study indicates that anxiety/kines</w:t>
      </w:r>
      <w:r w:rsidR="00531945">
        <w:rPr>
          <w:rFonts w:ascii="Times New Roman" w:hAnsi="Times New Roman" w:cs="Times New Roman"/>
          <w:sz w:val="24"/>
          <w:szCs w:val="24"/>
        </w:rPr>
        <w:t>i</w:t>
      </w:r>
      <w:r w:rsidRPr="00E037D2">
        <w:rPr>
          <w:rFonts w:ascii="Times New Roman" w:hAnsi="Times New Roman" w:cs="Times New Roman"/>
          <w:sz w:val="24"/>
          <w:szCs w:val="24"/>
        </w:rPr>
        <w:t xml:space="preserve">ophobia/fear avoidance/pain-related fear were associated with greater </w:t>
      </w:r>
      <w:r w:rsidRPr="00E037D2">
        <w:rPr>
          <w:rFonts w:ascii="Times New Roman" w:hAnsi="Times New Roman" w:cs="Times New Roman"/>
          <w:i/>
          <w:sz w:val="24"/>
          <w:szCs w:val="24"/>
        </w:rPr>
        <w:t>neck pain</w:t>
      </w:r>
      <w:r w:rsidRPr="00E037D2">
        <w:rPr>
          <w:rFonts w:ascii="Times New Roman" w:hAnsi="Times New Roman" w:cs="Times New Roman"/>
          <w:sz w:val="24"/>
          <w:szCs w:val="24"/>
        </w:rPr>
        <w:t xml:space="preserve"> intensity follow-up </w:t>
      </w:r>
      <w:r w:rsidRPr="00E037D2">
        <w:rPr>
          <w:rFonts w:ascii="Times New Roman" w:hAnsi="Times New Roman" w:cs="Times New Roman"/>
          <w:sz w:val="24"/>
          <w:szCs w:val="24"/>
        </w:rPr>
        <w:fldChar w:fldCharType="begin">
          <w:fldData xml:space="preserve">PEVuZE5vdGU+PENpdGU+PEF1dGhvcj5DYXJyb2xsPC9BdXRob3I+PFllYXI+MjAxMTwvWWVhcj48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MzOC00MzwvcGFnZXM+PHZvbHVtZT4zNTwvdm9sdW1lPjxudW1iZXI+OTwvbnVtYmVy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5NyUyRkJSUy4wYjAxM2Uz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xMTwvWWVhcj48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5NyUyRkJSUy4wYjAxM2Uz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9, 14, 22, 4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Two Phase II studies reported an association between kines</w:t>
      </w:r>
      <w:r w:rsidR="00531945">
        <w:rPr>
          <w:rFonts w:ascii="Times New Roman" w:hAnsi="Times New Roman" w:cs="Times New Roman"/>
          <w:sz w:val="24"/>
          <w:szCs w:val="24"/>
        </w:rPr>
        <w:t>i</w:t>
      </w:r>
      <w:r w:rsidRPr="00E037D2">
        <w:rPr>
          <w:rFonts w:ascii="Times New Roman" w:hAnsi="Times New Roman" w:cs="Times New Roman"/>
          <w:sz w:val="24"/>
          <w:szCs w:val="24"/>
        </w:rPr>
        <w:t xml:space="preserve">ophobia and </w:t>
      </w:r>
      <w:r w:rsidRPr="00E037D2">
        <w:rPr>
          <w:rFonts w:ascii="Times New Roman" w:hAnsi="Times New Roman" w:cs="Times New Roman"/>
          <w:i/>
          <w:sz w:val="24"/>
          <w:szCs w:val="24"/>
        </w:rPr>
        <w:t>neck disability</w:t>
      </w:r>
      <w:r w:rsidRPr="00E037D2">
        <w:rPr>
          <w:rFonts w:ascii="Times New Roman" w:hAnsi="Times New Roman" w:cs="Times New Roman"/>
          <w:sz w:val="24"/>
          <w:szCs w:val="24"/>
        </w:rPr>
        <w:t xml:space="preserve"> </w:t>
      </w:r>
      <w:r w:rsidRPr="00E037D2">
        <w:rPr>
          <w:rFonts w:ascii="Times New Roman" w:hAnsi="Times New Roman" w:cs="Times New Roman"/>
          <w:sz w:val="24"/>
          <w:szCs w:val="24"/>
        </w:rPr>
        <w:fldChar w:fldCharType="begin">
          <w:fldData xml:space="preserve">PEVuZE5vdGU+PENpdGU+PEF1dGhvcj5QZWRsZXI8L0F1dGhvcj48WWVhcj4yMDExPC9ZZWFyPjxS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k3JTJGQUpQLjBiMDEzZTMxODIwZDk3YjAmYW1wO3JmdF9pZD1pbmZvOnBtaWQvMjEzMTc3NzIm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QZWRsZXI8L0F1dGhvcj48WWVhcj4yMDExPC9ZZWFyPjxS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k3JTJGQUpQLjBiMDEzZTMxODIwZDk3YjAmYW1wO3JmdF9pZD1pbmZvOnBtaWQvMjEzMTc3NzIm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6, 5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a Phase II series of cross-sectional analyses (same participants, analyzed at baseline, 3 and 6 months) fear avoidance mediated the relationship between initial pain and neck disability </w:t>
      </w:r>
      <w:r w:rsidRPr="00E037D2">
        <w:rPr>
          <w:rFonts w:ascii="Times New Roman" w:hAnsi="Times New Roman" w:cs="Times New Roman"/>
          <w:sz w:val="24"/>
          <w:szCs w:val="24"/>
        </w:rPr>
        <w:fldChar w:fldCharType="begin">
          <w:fldData xml:space="preserve">PEVuZE5vdGU+PENpdGU+PEF1dGhvcj5LYW1wZXI8L0F1dGhvcj48WWVhcj4yMDEyPC9ZZWFyPjxS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My05PC9wYWdlcz48dm9sdW1lPjE1Mzwvdm9sdW1lPjxudW1iZXI+MTwvbnVtYmVyPjxrZXl3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cGFpbi4yMDExLjA5LjAyMyZhbXA7cmZ0X2lkPWluZm86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YW1wZXI8L0F1dGhvcj48WWVhcj4yMDEyPC9ZZWFyPjxS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xMy05PC9wYWdlcz48dm9sdW1lPjE1Mzwvdm9sdW1lPjxudW1iZXI+MTwvbnVtYmVyPjxrZXl3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TAxNiUyRmoucGFpbi4yMDExLjA5LjAyMyZhbXA7cmZ0X2lkPWluZm86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contrast, in a Phase II study of individuals seeking early physical therapy treatment, post-crash worry/anxiety was not associated with global self-ratings of recovery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1 Phase I and 2 Phase II studies (one of which involved a sample of very mildly affected participants), fear of re-injury or fear avoidance were not associated with disabilit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Asenlof&lt;/Author&gt;&lt;Year&gt;2013&lt;/Year&gt;&lt;RecNum&gt;69&lt;/RecNum&gt;&lt;DisplayText&gt;[2, 103]&lt;/DisplayText&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Cite&gt;&lt;Author&gt;Williamson&lt;/Author&gt;&lt;Year&gt;2015&lt;/Year&gt;&lt;RecNum&gt;57&lt;/RecNum&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baseline anxiety was not associated with pain intensity at 6 weeks post-injur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25EC2DBF" w14:textId="146563B0" w:rsidR="001C1DC1" w:rsidRPr="00E037D2" w:rsidRDefault="001C1DC1" w:rsidP="001C1DC1">
      <w:pPr>
        <w:tabs>
          <w:tab w:val="left" w:pos="810"/>
          <w:tab w:val="left" w:pos="241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lastRenderedPageBreak/>
        <w:tab/>
        <w:t>Thus, the preponderance of evidence from Phase I, II and III studies shows that post-crash anxiety/worry/kines</w:t>
      </w:r>
      <w:r w:rsidR="00531945">
        <w:rPr>
          <w:rFonts w:ascii="Times New Roman" w:hAnsi="Times New Roman" w:cs="Times New Roman"/>
          <w:sz w:val="24"/>
          <w:szCs w:val="24"/>
        </w:rPr>
        <w:t>i</w:t>
      </w:r>
      <w:r w:rsidRPr="00E037D2">
        <w:rPr>
          <w:rFonts w:ascii="Times New Roman" w:hAnsi="Times New Roman" w:cs="Times New Roman"/>
          <w:sz w:val="24"/>
          <w:szCs w:val="24"/>
        </w:rPr>
        <w:t xml:space="preserve">ophobia/fear avoidance and/or pain-related fear are associated with poorer recovery.  </w:t>
      </w:r>
    </w:p>
    <w:p w14:paraId="70A3BA8C" w14:textId="64174C41" w:rsidR="001C1DC1" w:rsidRPr="00E037D2" w:rsidRDefault="001C1DC1" w:rsidP="001C1DC1">
      <w:pPr>
        <w:tabs>
          <w:tab w:val="left" w:pos="54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General Psychological Health/Distress, Anger, Frustration.</w:t>
      </w:r>
      <w:r w:rsidRPr="00E037D2">
        <w:rPr>
          <w:rFonts w:ascii="Times New Roman" w:hAnsi="Times New Roman" w:cs="Times New Roman"/>
          <w:sz w:val="24"/>
          <w:szCs w:val="24"/>
        </w:rPr>
        <w:t xml:space="preserve"> Our update combines the evidence from 7 studies examining the role of post-crash general psychological health on recovery: 1 Phase I study from the NPTF, and 1 Phase I and 5 Phase II studies from 3 distinct cohorts from the update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ktMjEsIDQzLCAxMDNdPC9EaXNw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ywgMTktMjEsIDQzLCAxMDNdPC9EaXNw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 19-21, 43,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reported limited preliminary evidence that post-crash general psychological health was not associated with WA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rom the update, 1 Phase I study and 2 Phase II studies from the same cohort found no association between post-crash general mental health (from the SF-36 or SF-12) and pain intensity at 6 week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disability at 12 months or trajectory of disability recovery over a 2 year period (two studies from the same cohort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43&lt;/RecNum&gt;&lt;DisplayText&gt;[19, 21]&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Cite&gt;&lt;Author&gt;Casey&lt;/Author&gt;&lt;Year&gt;2015&lt;/Year&gt;&lt;RecNum&gt;61&lt;/RecNum&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9, 2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lthough in that same cohort, poorer baseline mental health was associated with longer time to claim closure in those seeking injury compensation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contrast, 1 Phase I and 2 Phase II studies found that greater psychological distress at baseline predicted more pain at 6 week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greater disability at 12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Williamson&lt;/Author&gt;&lt;Year&gt;2015&lt;/Year&gt;&lt;RecNum&gt;57&lt;/RecNum&gt;&lt;DisplayText&gt;[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persistent neck pain </w:t>
      </w:r>
      <w:r w:rsidRPr="00E037D2">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BdGhlcnRvbjwvQXV0aG9yPjxZZWFyPjIwMDY8L1llYXI+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us, evidence on post-crash general psychological health/general distress is still limited, preliminary and variable. </w:t>
      </w:r>
    </w:p>
    <w:p w14:paraId="5438759C" w14:textId="79F07FA2" w:rsidR="001C1DC1" w:rsidRPr="00E037D2" w:rsidRDefault="001C1DC1" w:rsidP="001C1DC1">
      <w:pPr>
        <w:tabs>
          <w:tab w:val="left" w:pos="54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e NPTF did not find studies on anger, frustration or self-efficacy. We found new evidence from 1 Phase III, 2 Phase II and 1 Phase I studies </w:t>
      </w:r>
      <w:r w:rsidRPr="00E037D2">
        <w:rPr>
          <w:rFonts w:ascii="Times New Roman" w:hAnsi="Times New Roman" w:cs="Times New Roman"/>
          <w:sz w:val="24"/>
          <w:szCs w:val="24"/>
        </w:rPr>
        <w:fldChar w:fldCharType="begin">
          <w:fldData xml:space="preserve">PEVuZE5vdGU+PENpdGU+PEF1dGhvcj5Tw7ZkZXJsdW5kPC9BdXRob3I+PFllYXI+MjAwMjwvWWVh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w7ZkZXJsdW5kPC9BdXRob3I+PFllYXI+MjAwMjwvWWVh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14, 60,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Phase III study found evidence that pain-related anger and frustration are each associated with poorer neck pain recovery in WAD </w:t>
      </w:r>
      <w:r w:rsidRPr="00E037D2">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1504B91E" w14:textId="77777777"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lastRenderedPageBreak/>
        <w:tab/>
        <w:t xml:space="preserve">Thus, the preliminary evidence on the role of post-crash general psychological health/general distress is variable and there is limited evidence that pain-related anger and frustration are associated with poorer recovery. </w:t>
      </w:r>
    </w:p>
    <w:p w14:paraId="713E6666" w14:textId="77777777" w:rsidR="001C1DC1" w:rsidRPr="00E037D2" w:rsidRDefault="001C1DC1" w:rsidP="001C1DC1">
      <w:pPr>
        <w:tabs>
          <w:tab w:val="left" w:pos="1620"/>
        </w:tabs>
        <w:spacing w:after="0" w:line="480" w:lineRule="auto"/>
        <w:rPr>
          <w:rFonts w:ascii="Times New Roman" w:hAnsi="Times New Roman" w:cs="Times New Roman"/>
          <w:b/>
          <w:sz w:val="24"/>
          <w:szCs w:val="24"/>
        </w:rPr>
      </w:pPr>
    </w:p>
    <w:p w14:paraId="01EB413B" w14:textId="4957A6EC" w:rsidR="001C1DC1" w:rsidRPr="00E037D2" w:rsidRDefault="001C1DC1" w:rsidP="001C1DC1">
      <w:pPr>
        <w:tabs>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 xml:space="preserve">Pain-related Beliefs, Self-efficacy; Perceived Injustice. </w:t>
      </w:r>
      <w:r w:rsidRPr="00E037D2">
        <w:rPr>
          <w:rFonts w:ascii="Times New Roman" w:hAnsi="Times New Roman" w:cs="Times New Roman"/>
          <w:sz w:val="24"/>
          <w:szCs w:val="24"/>
        </w:rPr>
        <w:t xml:space="preserve">The NPTF did not find studies specifically addressing pain beliefs, self-efficacy or perceived injustice. Our update found 1 Phase III study examining the role of pain beliefs on pain intensity and self-perceived disability at 3 and 6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that study, early post-injury beliefs that the cure for WAD-related neck pain will be medical (rather than up to the individual </w:t>
      </w:r>
      <w:r w:rsidR="00663E08">
        <w:rPr>
          <w:rFonts w:ascii="Times New Roman" w:hAnsi="Times New Roman" w:cs="Times New Roman"/>
          <w:sz w:val="24"/>
          <w:szCs w:val="24"/>
        </w:rPr>
        <w:t>themself)</w:t>
      </w:r>
      <w:r w:rsidRPr="00E037D2">
        <w:rPr>
          <w:rFonts w:ascii="Times New Roman" w:hAnsi="Times New Roman" w:cs="Times New Roman"/>
          <w:sz w:val="24"/>
          <w:szCs w:val="24"/>
        </w:rPr>
        <w:t xml:space="preserve"> was associated with less pain and disability at 6 months, and the belief that pain is mysterious was associated with greater disability at 3 and 6 months. </w:t>
      </w:r>
    </w:p>
    <w:p w14:paraId="393236BF" w14:textId="5E8A005C"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Our update found 4 studies related to perceived control over pain and self-efficacy. One was Phase III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2 were Phase II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Asenlof&lt;/Author&gt;&lt;Year&gt;2013&lt;/Year&gt;&lt;RecNum&gt;69&lt;/RecNum&gt;&lt;DisplayText&gt;[2, 103]&lt;/DisplayText&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Cite&gt;&lt;Author&gt;Williamson&lt;/Author&gt;&lt;Year&gt;2015&lt;/Year&gt;&lt;RecNum&gt;57&lt;/RecNum&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 was Phase I </w:t>
      </w:r>
      <w:r w:rsidRPr="00E037D2">
        <w:rPr>
          <w:rFonts w:ascii="Times New Roman" w:hAnsi="Times New Roman" w:cs="Times New Roman"/>
          <w:sz w:val="24"/>
          <w:szCs w:val="24"/>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Phase III study found that greater belief in one’s control over one’s pain was associated with less pain and disability at 6 months, but there was no association at 3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Phase I study, a series of cross-sectional analyses over time, found that the direct and indirect </w:t>
      </w:r>
      <w:r w:rsidRPr="00E037D2">
        <w:rPr>
          <w:rFonts w:ascii="Times New Roman" w:hAnsi="Times New Roman" w:cs="Times New Roman"/>
          <w:i/>
          <w:sz w:val="24"/>
          <w:szCs w:val="24"/>
        </w:rPr>
        <w:t>concurrent</w:t>
      </w:r>
      <w:r w:rsidRPr="00E037D2">
        <w:rPr>
          <w:rFonts w:ascii="Times New Roman" w:hAnsi="Times New Roman" w:cs="Times New Roman"/>
          <w:sz w:val="24"/>
          <w:szCs w:val="24"/>
        </w:rPr>
        <w:t xml:space="preserve"> effect of self-efficacy on pain disability was stronger initially and decreased over a one-year period </w:t>
      </w:r>
      <w:r w:rsidRPr="00E037D2">
        <w:rPr>
          <w:rFonts w:ascii="Times New Roman" w:hAnsi="Times New Roman" w:cs="Times New Roman"/>
          <w:sz w:val="24"/>
          <w:szCs w:val="24"/>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2 Phase II studies found that initial self-efficacy was not related to pain disability at 1 year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Asenlof&lt;/Author&gt;&lt;Year&gt;2013&lt;/Year&gt;&lt;RecNum&gt;69&lt;/RecNum&gt;&lt;DisplayText&gt;[2, 103]&lt;/DisplayText&gt;&lt;record&gt;&lt;rec-number&gt;69&lt;/rec-number&gt;&lt;foreign-keys&gt;&lt;key app="EN" db-id="0wazzzvdysf52be095wxrrr052tpr2xww5zt" timestamp="1516129648"&gt;69&lt;/key&gt;&lt;/foreign-keys&gt;&lt;ref-type name="Journal Article"&gt;17&lt;/ref-type&gt;&lt;contributors&gt;&lt;authors&gt;&lt;author&gt;Asenlof, P.&lt;/author&gt;&lt;author&gt;Bring, A.&lt;/author&gt;&lt;author&gt;Söderlund, A.&lt;/author&gt;&lt;/authors&gt;&lt;/contributors&gt;&lt;titles&gt;&lt;title&gt;The clinical course over the first year of whiplash associated disorders (WAD): pain-related disability predicts outcome in a mildly affected sample&lt;/title&gt;&lt;secondary-title&gt;BMC Musculoskeletal Disorders&lt;/secondary-title&gt;&lt;/titles&gt;&lt;periodical&gt;&lt;full-title&gt;BMC Musculoskeletal Disorders&lt;/full-title&gt;&lt;/periodical&gt;&lt;pages&gt;361&lt;/pages&gt;&lt;volume&gt;14&lt;/volume&gt;&lt;dates&gt;&lt;year&gt;2013&lt;/year&gt;&lt;/dates&gt;&lt;urls&gt;&lt;/urls&gt;&lt;/record&gt;&lt;/Cite&gt;&lt;Cite&gt;&lt;Author&gt;Williamson&lt;/Author&gt;&lt;Year&gt;2015&lt;/Year&gt;&lt;RecNum&gt;57&lt;/RecNum&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These two studies, but not the Phase II study, also included other psychological factors in their multivariable analysis.</w:t>
      </w:r>
    </w:p>
    <w:p w14:paraId="566B0DB6" w14:textId="7BA2C576"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Finally, our update found one Phase I study which reported that early perceptions of injustice was not associated with self-perceived global recovery, although feelings of perceived injustice appeared to follow failure to recover by 3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Ferrari&lt;/Author&gt;&lt;Year&gt;2015&lt;/Year&gt;&lt;RecNum&gt;36&lt;/RecNum&gt;&lt;DisplayText&gt;[27]&lt;/DisplayText&gt;&lt;record&gt;&lt;rec-number&gt;36&lt;/rec-number&gt;&lt;foreign-keys&gt;&lt;key app="EN" db-id="0wazzzvdysf52be095wxrrr052tpr2xww5zt" timestamp="1516129594"&gt;36&lt;/key&gt;&lt;/foreign-keys&gt;&lt;ref-type name="Journal Article"&gt;17&lt;/ref-type&gt;&lt;contributors&gt;&lt;authors&gt;&lt;author&gt;Ferrari, R.&lt;/author&gt;&lt;/authors&gt;&lt;/contributors&gt;&lt;titles&gt;&lt;title&gt;A prospective study of perceived injustice in whiplash victims and its relationship to recovery&lt;/title&gt;&lt;secondary-title&gt;Clinical Rheumatology&lt;/secondary-title&gt;&lt;/titles&gt;&lt;periodical&gt;&lt;full-title&gt;Clinical Rheumatology&lt;/full-title&gt;&lt;/periodical&gt;&lt;pages&gt;975-979&lt;/pages&gt;&lt;volume&gt;34&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63F9E52B" w14:textId="77777777"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lastRenderedPageBreak/>
        <w:tab/>
        <w:t>Thus, there is limited evidence from 1 study that certain pain beliefs (that the cure that pain can be medically cured and that pain is mysterious) are associated with recovery, and limited preliminary evidence from 1 study that perceived injustice follows but does not predict delayed recovery. However, the role of perceived control over pain and self-efficacy is still unclear since the evidence varies.</w:t>
      </w:r>
      <w:r w:rsidRPr="00E037D2" w:rsidDel="00D3032E">
        <w:rPr>
          <w:rFonts w:ascii="Times New Roman" w:hAnsi="Times New Roman" w:cs="Times New Roman"/>
          <w:sz w:val="24"/>
          <w:szCs w:val="24"/>
        </w:rPr>
        <w:t xml:space="preserve"> </w:t>
      </w:r>
    </w:p>
    <w:p w14:paraId="04D98B99" w14:textId="4C14D225" w:rsidR="001C1DC1" w:rsidRPr="00E037D2" w:rsidRDefault="001C1DC1" w:rsidP="001C1DC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Depressive Symptomatology. </w:t>
      </w:r>
      <w:r w:rsidRPr="00E037D2">
        <w:rPr>
          <w:rFonts w:ascii="Times New Roman" w:hAnsi="Times New Roman" w:cs="Times New Roman"/>
          <w:sz w:val="24"/>
          <w:szCs w:val="24"/>
        </w:rPr>
        <w:t xml:space="preserve">This update combines evidence from 7 studies on post-crash depressive symptomatology: 1 from the NPTF (Phase II) and 4 from the update (1 Phase I, 2 Phase II and 1 Phase III)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EsIDQsIDE0LCA0M108L0Rpc3BsYXlUZXh0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EsIDQsIDE0LCA0M108L0Rpc3BsYXlUZXh0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 4, 14, 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found limited preliminary evidence that post-crash depressive symptoms were associated with delaye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1 Phase III study found that higher levels of pain-related depression, measured 6 weeks after the injury, predicted greater neck pain intensity at four and 12 months </w:t>
      </w:r>
      <w:r w:rsidRPr="00E037D2">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lthough in a Phase I study, depressive symptoms did not predict early pain outcomes (i.e., at 6 week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4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In contrast to an earlier study cited by the NPTF, which reported an association between depression and recovery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DYXJyb2xsPC9BdXRob3I+PFllYXI+MjAwNjwvWWVhcj48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OC0yNjwvcGFnZXM+PHZv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</w:fldData>
        </w:fldChar>
      </w:r>
      <w:r w:rsidR="00161545">
        <w:rPr>
          <w:rFonts w:ascii="Times New Roman" w:eastAsiaTheme="minorEastAsia" w:hAnsi="Times New Roman" w:cs="Times New Roman"/>
          <w:bCs/>
          <w:color w:val="000000"/>
          <w:sz w:val="24"/>
          <w:szCs w:val="24"/>
          <w:lang w:eastAsia="en-CA"/>
        </w:rPr>
        <w:instrText xml:space="preserve"> ADDIN EN.CITE </w:instrText>
      </w:r>
      <w:r w:rsidR="00161545">
        <w:rPr>
          <w:rFonts w:ascii="Times New Roman" w:eastAsiaTheme="minorEastAsia" w:hAnsi="Times New Roman" w:cs="Times New Roman"/>
          <w:bCs/>
          <w:color w:val="000000"/>
          <w:sz w:val="24"/>
          <w:szCs w:val="24"/>
          <w:lang w:eastAsia="en-CA"/>
        </w:rPr>
        <w:fldChar w:fldCharType="begin">
          <w:fldData xml:space="preserve">PEVuZE5vdGU+PENpdGU+PEF1dGhvcj5DYXJyb2xsPC9BdXRob3I+PFllYXI+MjAwNjwvWWVhcj48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OC0yNjwvcGFnZXM+PHZv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</w:fldData>
        </w:fldChar>
      </w:r>
      <w:r w:rsidR="00161545">
        <w:rPr>
          <w:rFonts w:ascii="Times New Roman" w:eastAsiaTheme="minorEastAsia" w:hAnsi="Times New Roman" w:cs="Times New Roman"/>
          <w:bCs/>
          <w:color w:val="000000"/>
          <w:sz w:val="24"/>
          <w:szCs w:val="24"/>
          <w:lang w:eastAsia="en-CA"/>
        </w:rPr>
        <w:instrText xml:space="preserve"> ADDIN EN.CITE.DATA </w:instrText>
      </w:r>
      <w:r w:rsidR="00161545">
        <w:rPr>
          <w:rFonts w:ascii="Times New Roman" w:eastAsiaTheme="minorEastAsia" w:hAnsi="Times New Roman" w:cs="Times New Roman"/>
          <w:bCs/>
          <w:color w:val="000000"/>
          <w:sz w:val="24"/>
          <w:szCs w:val="24"/>
          <w:lang w:eastAsia="en-CA"/>
        </w:rPr>
      </w:r>
      <w:r w:rsidR="00161545">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161545">
        <w:rPr>
          <w:rFonts w:ascii="Times New Roman" w:eastAsiaTheme="minorEastAsia" w:hAnsi="Times New Roman" w:cs="Times New Roman"/>
          <w:bCs/>
          <w:noProof/>
          <w:color w:val="000000"/>
          <w:sz w:val="24"/>
          <w:szCs w:val="24"/>
          <w:lang w:eastAsia="en-CA"/>
        </w:rPr>
        <w:t>[110]</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 sub-cohort analysis of that same study failed to find an association between depression and recovery in those seeking physical therapy within days of the injury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w:t>
      </w:r>
      <w:r w:rsidRPr="00E037D2">
        <w:rPr>
          <w:rFonts w:ascii="Times New Roman" w:hAnsi="Times New Roman" w:cs="Times New Roman"/>
          <w:sz w:val="24"/>
          <w:szCs w:val="24"/>
        </w:rPr>
        <w:fldChar w:fldCharType="end"/>
      </w:r>
      <w:r w:rsidRPr="00E037D2">
        <w:rPr>
          <w:rFonts w:ascii="Times New Roman" w:eastAsiaTheme="minorEastAsia" w:hAnsi="Times New Roman" w:cs="Times New Roman"/>
          <w:bCs/>
          <w:color w:val="000000"/>
          <w:sz w:val="24"/>
          <w:szCs w:val="24"/>
          <w:lang w:eastAsia="en-CA"/>
        </w:rPr>
        <w:t xml:space="preserve">. It is possible that this discrepancy is because the latter study focused on a distinct population. Alternatively, the latter study adjusted for expectation for recovery. If poor expectation for recovery mediates the association between depression and recovery, that statistical adjustment might have introduced bias toward the null. In another Phase II study, the association showed a non-statistically significant trend (after adjusting for catastrophizing, fear-avoidance and PTSD symptom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Andersen&lt;/Author&gt;&lt;Year&gt;2016&lt;/Year&gt;&lt;RecNum&gt;32&lt;/RecNum&gt;&lt;DisplayText&gt;[1]&lt;/DisplayText&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w:t>
      </w:r>
      <w:r w:rsidRPr="00E037D2">
        <w:rPr>
          <w:rFonts w:ascii="Times New Roman" w:eastAsiaTheme="minorEastAsia" w:hAnsi="Times New Roman" w:cs="Times New Roman"/>
          <w:bCs/>
          <w:color w:val="000000"/>
          <w:sz w:val="24"/>
          <w:szCs w:val="24"/>
          <w:lang w:eastAsia="en-CA"/>
        </w:rPr>
        <w:fldChar w:fldCharType="end"/>
      </w:r>
    </w:p>
    <w:p w14:paraId="28CD326B" w14:textId="77777777" w:rsidR="001C1DC1" w:rsidRPr="00E037D2" w:rsidRDefault="001C1DC1" w:rsidP="001C1DC1">
      <w:pPr>
        <w:tabs>
          <w:tab w:val="left" w:pos="720"/>
        </w:tabs>
        <w:spacing w:after="0" w:line="480" w:lineRule="auto"/>
        <w:rPr>
          <w:rFonts w:ascii="Times New Roman" w:eastAsiaTheme="minorEastAsia" w:hAnsi="Times New Roman" w:cs="Times New Roman"/>
          <w:bCs/>
          <w:color w:val="000000"/>
          <w:sz w:val="24"/>
          <w:szCs w:val="24"/>
          <w:lang w:eastAsia="en-CA"/>
        </w:rPr>
      </w:pPr>
      <w:r w:rsidRPr="00E037D2">
        <w:rPr>
          <w:rFonts w:ascii="Times New Roman" w:eastAsiaTheme="minorEastAsia" w:hAnsi="Times New Roman" w:cs="Times New Roman"/>
          <w:bCs/>
          <w:color w:val="000000"/>
          <w:sz w:val="24"/>
          <w:szCs w:val="24"/>
          <w:lang w:eastAsia="en-CA"/>
        </w:rPr>
        <w:tab/>
        <w:t xml:space="preserve">Thus, the preponderance of evidence suggests that early post-injury depression is associated with poorer recovery. </w:t>
      </w:r>
    </w:p>
    <w:p w14:paraId="3E7FE36B" w14:textId="77777777" w:rsidR="00696E6F" w:rsidRDefault="001C1DC1" w:rsidP="001C1DC1">
      <w:pPr>
        <w:tabs>
          <w:tab w:val="left" w:pos="540"/>
        </w:tabs>
        <w:spacing w:after="0" w:line="480" w:lineRule="auto"/>
        <w:rPr>
          <w:rFonts w:ascii="Times New Roman" w:eastAsiaTheme="minorEastAsia" w:hAnsi="Times New Roman" w:cs="Times New Roman"/>
          <w:bCs/>
          <w:sz w:val="24"/>
          <w:szCs w:val="24"/>
          <w:lang w:eastAsia="en-CA"/>
        </w:rPr>
      </w:pPr>
      <w:r>
        <w:rPr>
          <w:rFonts w:ascii="Times New Roman" w:hAnsi="Times New Roman" w:cs="Times New Roman"/>
          <w:b/>
          <w:sz w:val="24"/>
          <w:szCs w:val="24"/>
        </w:rPr>
        <w:lastRenderedPageBreak/>
        <w:tab/>
      </w:r>
      <w:r w:rsidRPr="00E037D2">
        <w:rPr>
          <w:rFonts w:ascii="Times New Roman" w:hAnsi="Times New Roman" w:cs="Times New Roman"/>
          <w:b/>
          <w:sz w:val="24"/>
          <w:szCs w:val="24"/>
        </w:rPr>
        <w:t>Expectations for Recovery.</w:t>
      </w:r>
      <w:r w:rsidRPr="00E037D2">
        <w:rPr>
          <w:rFonts w:ascii="Times New Roman" w:hAnsi="Times New Roman" w:cs="Times New Roman"/>
          <w:sz w:val="24"/>
          <w:szCs w:val="24"/>
        </w:rPr>
        <w:t xml:space="preserve"> The NPTF found no studies on the prognostic role of expectations for recovery. New evidence from 10 studies of 9 distinct cohorts provides consistent evidence that early recovery expectations are associated with WAD recovery. There were 4 Phase III studies of 3 distinct cohorts </w:t>
      </w:r>
      <w:r w:rsidRPr="00E037D2">
        <w:rPr>
          <w:rFonts w:ascii="Times New Roman" w:hAnsi="Times New Roman" w:cs="Times New Roman"/>
          <w:sz w:val="24"/>
          <w:szCs w:val="24"/>
        </w:rPr>
        <w:fldChar w:fldCharType="begin">
          <w:fldData xml:space="preserve">PEVuZE5vdGU+PENpdGU+PEF1dGhvcj5DYXJyb2xsPC9BdXRob3I+PFllYXI+MjAwOTwvWWVhcj48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2FsdC1wZXJpb2RpY2FsPjxwYWdlcz44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wMDclMkZzMDA1ODYtMDA5LTA5NTQtNCZhbXA7cmZ0X2lkPWluZm86cG1pZC8xOTM0MzM3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wOTwvWWVhcj48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2FsdC1wZXJpb2RpY2FsPjxwYWdlcz44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 13, 48, 9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3 Phase II studies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GZXJyYXJpPC9BdXRob3I+PFllYXI+MjAxNDwvWWVhcj48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</w:fldData>
        </w:fldChar>
      </w:r>
      <w:r w:rsidR="0098703E">
        <w:rPr>
          <w:rFonts w:ascii="Times New Roman" w:eastAsiaTheme="minorEastAsia" w:hAnsi="Times New Roman" w:cs="Times New Roman"/>
          <w:bCs/>
          <w:color w:val="000000"/>
          <w:sz w:val="24"/>
          <w:szCs w:val="24"/>
          <w:lang w:eastAsia="en-CA"/>
        </w:rPr>
        <w:instrText xml:space="preserve"> ADDIN EN.CITE </w:instrText>
      </w:r>
      <w:r w:rsidR="0098703E">
        <w:rPr>
          <w:rFonts w:ascii="Times New Roman" w:eastAsiaTheme="minorEastAsia" w:hAnsi="Times New Roman" w:cs="Times New Roman"/>
          <w:bCs/>
          <w:color w:val="000000"/>
          <w:sz w:val="24"/>
          <w:szCs w:val="24"/>
          <w:lang w:eastAsia="en-CA"/>
        </w:rPr>
        <w:fldChar w:fldCharType="begin">
          <w:fldData xml:space="preserve">PEVuZE5vdGU+PENpdGU+PEF1dGhvcj5GZXJyYXJpPC9BdXRob3I+PFllYXI+MjAxNDwvWWVhcj48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</w:fldData>
        </w:fldChar>
      </w:r>
      <w:r w:rsidR="0098703E">
        <w:rPr>
          <w:rFonts w:ascii="Times New Roman" w:eastAsiaTheme="minorEastAsia" w:hAnsi="Times New Roman" w:cs="Times New Roman"/>
          <w:bCs/>
          <w:color w:val="000000"/>
          <w:sz w:val="24"/>
          <w:szCs w:val="24"/>
          <w:lang w:eastAsia="en-CA"/>
        </w:rPr>
        <w:instrText xml:space="preserve"> ADDIN EN.CITE.DATA </w:instrText>
      </w:r>
      <w:r w:rsidR="0098703E">
        <w:rPr>
          <w:rFonts w:ascii="Times New Roman" w:eastAsiaTheme="minorEastAsia" w:hAnsi="Times New Roman" w:cs="Times New Roman"/>
          <w:bCs/>
          <w:color w:val="000000"/>
          <w:sz w:val="24"/>
          <w:szCs w:val="24"/>
          <w:lang w:eastAsia="en-CA"/>
        </w:rPr>
      </w:r>
      <w:r w:rsidR="0098703E">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6, 28, 10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nd 3 Phase I studies </w:t>
      </w:r>
      <w:r w:rsidRPr="00E037D2">
        <w:rPr>
          <w:rFonts w:ascii="Times New Roman" w:eastAsiaTheme="minorEastAsia" w:hAnsi="Times New Roman" w:cs="Times New Roman"/>
          <w:bCs/>
          <w:sz w:val="24"/>
          <w:szCs w:val="24"/>
          <w:lang w:eastAsia="en-CA"/>
        </w:rPr>
        <w:fldChar w:fldCharType="begin">
          <w:fldData xml:space="preserve">PEVuZE5vdGU+PENpdGU+PEF1dGhvcj5NY0xlYW48L0F1dGhvcj48WWVhcj4yMDE0PC9ZZWFyPjxS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</w:fldData>
        </w:fldChar>
      </w:r>
      <w:r w:rsidR="0098703E">
        <w:rPr>
          <w:rFonts w:ascii="Times New Roman" w:eastAsiaTheme="minorEastAsia" w:hAnsi="Times New Roman" w:cs="Times New Roman"/>
          <w:bCs/>
          <w:sz w:val="24"/>
          <w:szCs w:val="24"/>
          <w:lang w:eastAsia="en-CA"/>
        </w:rPr>
        <w:instrText xml:space="preserve"> ADDIN EN.CITE </w:instrText>
      </w:r>
      <w:r w:rsidR="0098703E">
        <w:rPr>
          <w:rFonts w:ascii="Times New Roman" w:eastAsiaTheme="minorEastAsia" w:hAnsi="Times New Roman" w:cs="Times New Roman"/>
          <w:bCs/>
          <w:sz w:val="24"/>
          <w:szCs w:val="24"/>
          <w:lang w:eastAsia="en-CA"/>
        </w:rPr>
        <w:fldChar w:fldCharType="begin">
          <w:fldData xml:space="preserve">PEVuZE5vdGU+PENpdGU+PEF1dGhvcj5NY0xlYW48L0F1dGhvcj48WWVhcj4yMDE0PC9ZZWFyPjxS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</w:fldData>
        </w:fldChar>
      </w:r>
      <w:r w:rsidR="0098703E">
        <w:rPr>
          <w:rFonts w:ascii="Times New Roman" w:eastAsiaTheme="minorEastAsia" w:hAnsi="Times New Roman" w:cs="Times New Roman"/>
          <w:bCs/>
          <w:sz w:val="24"/>
          <w:szCs w:val="24"/>
          <w:lang w:eastAsia="en-CA"/>
        </w:rPr>
        <w:instrText xml:space="preserve"> ADDIN EN.CITE.DATA </w:instrText>
      </w:r>
      <w:r w:rsidR="0098703E">
        <w:rPr>
          <w:rFonts w:ascii="Times New Roman" w:eastAsiaTheme="minorEastAsia" w:hAnsi="Times New Roman" w:cs="Times New Roman"/>
          <w:bCs/>
          <w:sz w:val="24"/>
          <w:szCs w:val="24"/>
          <w:lang w:eastAsia="en-CA"/>
        </w:rPr>
      </w:r>
      <w:r w:rsidR="0098703E">
        <w:rPr>
          <w:rFonts w:ascii="Times New Roman" w:eastAsiaTheme="minorEastAsia" w:hAnsi="Times New Roman" w:cs="Times New Roman"/>
          <w:bCs/>
          <w:sz w:val="24"/>
          <w:szCs w:val="24"/>
          <w:lang w:eastAsia="en-CA"/>
        </w:rPr>
        <w:fldChar w:fldCharType="end"/>
      </w:r>
      <w:r w:rsidRPr="00E037D2">
        <w:rPr>
          <w:rFonts w:ascii="Times New Roman" w:eastAsiaTheme="minorEastAsia" w:hAnsi="Times New Roman" w:cs="Times New Roman"/>
          <w:bCs/>
          <w:sz w:val="24"/>
          <w:szCs w:val="24"/>
          <w:lang w:eastAsia="en-CA"/>
        </w:rPr>
      </w:r>
      <w:r w:rsidRPr="00E037D2">
        <w:rPr>
          <w:rFonts w:ascii="Times New Roman" w:eastAsiaTheme="minorEastAsia" w:hAnsi="Times New Roman" w:cs="Times New Roman"/>
          <w:bCs/>
          <w:sz w:val="24"/>
          <w:szCs w:val="24"/>
          <w:lang w:eastAsia="en-CA"/>
        </w:rPr>
        <w:fldChar w:fldCharType="separate"/>
      </w:r>
      <w:r w:rsidR="0098703E">
        <w:rPr>
          <w:rFonts w:ascii="Times New Roman" w:eastAsiaTheme="minorEastAsia" w:hAnsi="Times New Roman" w:cs="Times New Roman"/>
          <w:bCs/>
          <w:noProof/>
          <w:sz w:val="24"/>
          <w:szCs w:val="24"/>
          <w:lang w:eastAsia="en-CA"/>
        </w:rPr>
        <w:t>[43, 56, 71]</w:t>
      </w:r>
      <w:r w:rsidRPr="00E037D2">
        <w:rPr>
          <w:rFonts w:ascii="Times New Roman" w:eastAsiaTheme="minorEastAsia" w:hAnsi="Times New Roman" w:cs="Times New Roman"/>
          <w:bCs/>
          <w:sz w:val="24"/>
          <w:szCs w:val="24"/>
          <w:lang w:eastAsia="en-CA"/>
        </w:rPr>
        <w:fldChar w:fldCharType="end"/>
      </w:r>
      <w:r w:rsidRPr="00E037D2">
        <w:rPr>
          <w:rFonts w:ascii="Times New Roman" w:hAnsi="Times New Roman" w:cs="Times New Roman"/>
          <w:sz w:val="24"/>
          <w:szCs w:val="24"/>
        </w:rPr>
        <w:t xml:space="preserve"> One Phase III study provides evidence that positive expectations for recovery are associated with faster pain, disability and self-rated global recovery </w:t>
      </w:r>
      <w:r w:rsidRPr="00E037D2">
        <w:rPr>
          <w:rFonts w:ascii="Times New Roman" w:hAnsi="Times New Roman" w:cs="Times New Roman"/>
          <w:sz w:val="24"/>
          <w:szCs w:val="24"/>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wOTwvWWVhcj48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zODk5JTJGanJoZXVtLjA4MDY4MCZh
bXA7cmZ0X2lkPWluZm86cG1pZC8xOTIyODY1NyZhbXA7cmZ0Lmlzc249MDMxNS0xNjJYJmFtcDty
ZnQudm9sdW1lPTM2JmFtcDtyZnQuaXNzdWU9NSZhbXA7cmZ0LnNwYWdlPTEwNjMmYW1wO3JmdC5w
YWdlcz0xMDYzLTcwJmFtcDtyZnQuZGF0ZT0yMDA5JmFtcDtyZnQuanRpdGxlPUpvdXJuYWwrb2Yr
UmhldW1hdG9sb2d5JmFtcDtyZnQuYXRpdGxlPVJlY292ZXJ5K2luK3doaXBsYXNoLWFzc29jaWF0
ZWQrZGlzb3JkZXJzJTNBK2RvK3lvdStnZXQrd2hhdCt5b3UrZXhwZWN0JTNGLiZhbXA7cmZ0LmF1
bGFzdD1DYXJyb2xsPC91cmw+PC9yZWxhdGVkLXVybHM+PC91cmxzPjxlbGVjdHJvbmljLXJlc291
cmNlLW51bT5odHRwOi8vZHguZG9pLm9yZy8xMC4zODk5L2pyaGV1bS4wODA2ODA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wo sub-cohort analyses of that study, a Phase II study of those seeking early physical therapy interventions </w:t>
      </w:r>
      <w:r w:rsidRPr="00E037D2">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a Phase III study of expectations to return to work</w:t>
      </w:r>
      <w:r w:rsidR="00AB2D08">
        <w:rPr>
          <w:rFonts w:ascii="Times New Roman" w:hAnsi="Times New Roman" w:cs="Times New Roman"/>
          <w:sz w:val="24"/>
          <w:szCs w:val="24"/>
        </w:rPr>
        <w:t xml:space="preserve"> </w:t>
      </w:r>
      <w:r w:rsidRPr="00E037D2">
        <w:rPr>
          <w:rFonts w:ascii="Times New Roman" w:hAnsi="Times New Roman" w:cs="Times New Roman"/>
          <w:sz w:val="24"/>
          <w:szCs w:val="24"/>
        </w:rPr>
        <w:fldChar w:fldCharType="begin">
          <w:fldData xml:space="preserve">PEVuZE5vdGU+PENpdGU+PEF1dGhvcj5PemVnb3ZpYzwvQXV0aG9yPjxZZWFyPjIwMDk8L1llYXI+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4OTMtOTwvcGFnZXM+PHZvbHVtZT4xODwvdm9sdW1lPjxudW1iZXI+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EwMDclMkZzMDA1ODYtMDA5LTA5NTQtNCZhbXA7cmZ0X2lk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PemVnb3ZpYzwvQXV0aG9yPjxZZWFyPjIwMDk8L1llYXI+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lso reported faster self-reported global recovery in those with positive expectations. A third Phase III study also found that positive expectations for recovery were associated with lower pain-related disability at six months </w:t>
      </w:r>
      <w:r w:rsidRPr="00E037D2">
        <w:rPr>
          <w:rFonts w:ascii="Times New Roman" w:hAnsi="Times New Roman" w:cs="Times New Roman"/>
          <w:sz w:val="24"/>
          <w:szCs w:val="24"/>
        </w:rPr>
        <w:fldChar w:fldCharType="begin">
          <w:fldData xml:space="preserve">PEVuZE5vdGU+PENpdGU+PEF1dGhvcj5Ib2xtPC9BdXRob3I+PFllYXI+MjAwODwvWWVhcj48UmVj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zEwLjEzNzElMkZqb3VybmFsLnBtZWQuMDA1MDEwNSZhbXA7cmZ0X2lkPWluZm86cG1pZC8xODQ3
OTE4MiZhbXA7cmZ0Lmlzc249MTU0OS0xMjc3JmFtcDtyZnQudm9sdW1lPTUmYW1wO3JmdC5pc3N1
ZT01JmFtcDtyZnQuc3BhZ2U9ZTEwNSZhbXA7cmZ0LnBhZ2VzPWUxMDUmYW1wO3JmdC5kYXRlPTIw
MDgmYW1wO3JmdC5qdGl0bGU9UExvUytNZWRpY2luZSslMkYrUHVibGljK0xpYnJhcnkrb2YrU2Np
ZW5jZSZhbXA7cmZ0LmF0aXRsZT1FeHBlY3RhdGlvbnMrZm9yK3JlY292ZXJ5K2ltcG9ydGFudCtp
bit0aGUrcHJvZ25vc2lzK29mK3doaXBsYXNoK2luanVyaWVzLiZhbXA7cmZ0LmF1bGFzdD1Ib2xt
PC91cmw+PC9yZWxhdGVkLXVybHM+PC91cmxzPjxjdXN0b20yPlBNQzIzNzU5NDg8L2N1c3RvbTI+
PGVsZWN0cm9uaWMtcmVzb3VyY2UtbnVtPmh0dHA6Ly9keC5kb2kub3JnLzEwLjEzNzEvam91cm5h
bC5wbWVkLjAwNTAxMD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Ib2xtPC9BdXRob3I+PFllYXI+MjAwODwvWWVhcj48UmVj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zEwLjEzNzElMkZqb3VybmFsLnBtZWQuMDA1MDEwNSZhbXA7cmZ0X2lkPWluZm86cG1pZC8xODQ3
OTE4MiZhbXA7cmZ0Lmlzc249MTU0OS0xMjc3JmFtcDtyZnQudm9sdW1lPTUmYW1wO3JmdC5pc3N1
ZT01JmFtcDtyZnQuc3BhZ2U9ZTEwNSZhbXA7cmZ0LnBhZ2VzPWUxMDUmYW1wO3JmdC5kYXRlPTIw
MDgmYW1wO3JmdC5qdGl0bGU9UExvUytNZWRpY2luZSslMkYrUHVibGljK0xpYnJhcnkrb2YrU2Np
ZW5jZSZhbXA7cmZ0LmF0aXRsZT1FeHBlY3RhdGlvbnMrZm9yK3JlY292ZXJ5K2ltcG9ydGFudCtp
bit0aGUrcHJvZ25vc2lzK29mK3doaXBsYXNoK2luanVyaWVzLiZhbXA7cmZ0LmF1bGFzdD1Ib2xt
PC91cmw+PC9yZWxhdGVkLXVybHM+PC91cmxzPjxjdXN0b20yPlBNQzIzNzU5NDg8L2N1c3RvbTI+
PGVsZWN0cm9uaWMtcmVzb3VyY2UtbnVtPmh0dHA6Ly9keC5kb2kub3JnLzEwLjEzNzEvam91cm5h
bC5wbWVkLjAwNTAxMD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9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a fourth Phase III study found that the belief that the WAD pain will be permanent (arguably a similar construct to poor expectation to recover) was associated with greater pain and disability at 3 and 6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wo Phase I and 3 phase II studies reported that positive recovery expectations were associated with better self-reported global recovery at three month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Ferrari&lt;/Author&gt;&lt;Year&gt;2014&lt;/Year&gt;&lt;RecNum&gt;35&lt;/RecNum&gt;&lt;DisplayText&gt;[26]&lt;/DisplayText&gt;&lt;record&gt;&lt;rec-number&gt;35&lt;/rec-number&gt;&lt;foreign-keys&gt;&lt;key app="EN" db-id="0wazzzvdysf52be095wxrrr052tpr2xww5zt" timestamp="1516129593"&gt;35&lt;/key&gt;&lt;/foreign-keys&gt;&lt;ref-type name="Journal Article"&gt;17&lt;/ref-type&gt;&lt;contributors&gt;&lt;authors&gt;&lt;author&gt;Ferrari, A.&lt;/author&gt;&lt;/authors&gt;&lt;/contributors&gt;&lt;titles&gt;&lt;title&gt;Predicting recovery from whiplash injury in the primary care setting&lt;/title&gt;&lt;secondary-title&gt;Australian Family Physician&lt;/secondary-title&gt;&lt;/titles&gt;&lt;periodical&gt;&lt;full-title&gt;Australian Family Physician&lt;/full-title&gt;&lt;/periodical&gt;&lt;pages&gt;559-562&lt;/pages&gt;&lt;volume&gt;43&lt;/volume&gt;&lt;number&gt;8&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6]</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nd 6 month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Rydman&lt;/Author&gt;&lt;Year&gt;2016&lt;/Year&gt;&lt;RecNum&gt;33&lt;/RecNum&gt;&lt;DisplayText&gt;[56]&lt;/DisplayText&gt;&lt;record&gt;&lt;rec-number&gt;33&lt;/rec-number&gt;&lt;foreign-keys&gt;&lt;key app="EN" db-id="0wazzzvdysf52be095wxrrr052tpr2xww5zt" timestamp="1516129591"&gt;33&lt;/key&gt;&lt;/foreign-keys&gt;&lt;ref-type name="Journal Article"&gt;17&lt;/ref-type&gt;&lt;contributors&gt;&lt;authors&gt;&lt;author&gt;Rydman, E.&lt;/author&gt;&lt;author&gt;Ponzer, S.&lt;/author&gt;&lt;author&gt;Ottosson, C.&lt;/author&gt;&lt;author&gt;Jarnbert-Pettersson, H.&lt;/author&gt;&lt;/authors&gt;&lt;/contributors&gt;&lt;titles&gt;&lt;title&gt;Predicting non-recovery among whiplash patients in the emergency room and in an insurance company setting&lt;/title&gt;&lt;secondary-title&gt;European Spine Journal&lt;/secondary-title&gt;&lt;/titles&gt;&lt;periodical&gt;&lt;full-title&gt;European Spine Journal&lt;/full-title&gt;&lt;/periodical&gt;&lt;edition&gt;July 12, 2016&lt;/edition&gt;&lt;dates&gt;&lt;year&gt;2016&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56]</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and less neck pain </w:t>
      </w:r>
      <w:r w:rsidRPr="00E037D2">
        <w:rPr>
          <w:rFonts w:ascii="Times New Roman" w:hAnsi="Times New Roman" w:cs="Times New Roman"/>
          <w:sz w:val="24"/>
          <w:szCs w:val="24"/>
        </w:rPr>
        <w:fldChar w:fldCharType="begin">
          <w:fldData xml:space="preserve">PEVuZE5vdGU+PENpdGU+PEF1dGhvcj5WZXR0aTwvQXV0aG9yPjxZZWFyPjIwMTA8L1llYXI+PFJl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xODYlMkYx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WZXR0aTwvQXV0aG9yPjxZZWFyPjIwMTA8L1llYXI+PFJl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8, 7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less self-assessed disability </w:t>
      </w:r>
      <w:r w:rsidRPr="00E037D2">
        <w:rPr>
          <w:rFonts w:ascii="Times New Roman" w:hAnsi="Times New Roman" w:cs="Times New Roman"/>
          <w:sz w:val="24"/>
          <w:szCs w:val="24"/>
        </w:rPr>
        <w:fldChar w:fldCharType="begin">
          <w:fldData xml:space="preserve">PEVuZE5vdGU+PENpdGU+PEF1dGhvcj5WZXR0aTwvQXV0aG9yPjxZZWFyPjIwMTA8L1llYXI+PFJl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Tg2JTJG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WZXR0aTwvQXV0aG9yPjxZZWFyPjIwMTA8L1llYXI+PFJl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Tg2JTJG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1, 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better work capacity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Gehrt&lt;/Author&gt;&lt;Year&gt;2015&lt;/Year&gt;&lt;RecNum&gt;50&lt;/RecNum&gt;&lt;DisplayText&gt;[28]&lt;/DisplayText&gt;&lt;record&gt;&lt;rec-number&gt;50&lt;/rec-number&gt;&lt;foreign-keys&gt;&lt;key app="EN" db-id="0wazzzvdysf52be095wxrrr052tpr2xww5zt" timestamp="1516129608"&gt;50&lt;/key&gt;&lt;/foreign-keys&gt;&lt;ref-type name="Journal Article"&gt;17&lt;/ref-type&gt;&lt;contributors&gt;&lt;authors&gt;&lt;author&gt;Gehrt, T.B.&lt;/author&gt;&lt;author&gt;Carstensen, T. B.W.&lt;/author&gt;&lt;author&gt;Ornbol, E.&lt;/author&gt;&lt;author&gt;Fink, P.K.&lt;/author&gt;&lt;author&gt;Kasch, Hl&lt;/author&gt;&lt;author&gt;Frostholm, L.&lt;/author&gt;&lt;/authors&gt;&lt;/contributors&gt;&lt;titles&gt;&lt;title&gt;The role of illness perceptions in predicting outcome after acute whiplash trauma. A multicenter 12-month follow-up study&lt;/title&gt;&lt;secondary-title&gt;Clinical Journal of Pain&lt;/secondary-title&gt;&lt;/titles&gt;&lt;periodical&gt;&lt;full-title&gt;Clinical Journal of Pain&lt;/full-title&gt;&lt;abbr-1&gt;Clin J Pain&lt;/abbr-1&gt;&lt;/periodical&gt;&lt;pages&gt;14-20&lt;/pages&gt;&lt;volume&gt;31&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8]</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w:t>
      </w:r>
      <w:r w:rsidRPr="00E037D2">
        <w:rPr>
          <w:rFonts w:ascii="Times New Roman" w:hAnsi="Times New Roman" w:cs="Times New Roman"/>
          <w:sz w:val="24"/>
          <w:szCs w:val="24"/>
        </w:rPr>
        <w:t xml:space="preserve">at 12 months.  Finally, 1 Phase I study found that in non-litigants (but not in </w:t>
      </w:r>
      <w:r w:rsidR="00AB2D08" w:rsidRPr="00E037D2">
        <w:rPr>
          <w:rFonts w:ascii="Times New Roman" w:hAnsi="Times New Roman" w:cs="Times New Roman"/>
          <w:sz w:val="24"/>
          <w:szCs w:val="24"/>
        </w:rPr>
        <w:t>litigants</w:t>
      </w:r>
      <w:r w:rsidRPr="00E037D2">
        <w:rPr>
          <w:rFonts w:ascii="Times New Roman" w:hAnsi="Times New Roman" w:cs="Times New Roman"/>
          <w:sz w:val="24"/>
          <w:szCs w:val="24"/>
        </w:rPr>
        <w:t xml:space="preserve">), poor expectations for physical and mental recovery were associated with greater pain in the short term (6 weeks post-injury) </w:t>
      </w:r>
      <w:r w:rsidRPr="00E037D2">
        <w:rPr>
          <w:rFonts w:ascii="Times New Roman" w:eastAsiaTheme="minorEastAsia" w:hAnsi="Times New Roman" w:cs="Times New Roman"/>
          <w:bCs/>
          <w:sz w:val="24"/>
          <w:szCs w:val="24"/>
          <w:lang w:eastAsia="en-CA"/>
        </w:rPr>
        <w:fldChar w:fldCharType="begin"/>
      </w:r>
      <w:r w:rsidR="0098703E">
        <w:rPr>
          <w:rFonts w:ascii="Times New Roman" w:eastAsiaTheme="minorEastAsia" w:hAnsi="Times New Roman" w:cs="Times New Roman"/>
          <w:bCs/>
          <w:sz w:val="24"/>
          <w:szCs w:val="24"/>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eastAsiaTheme="minorEastAsia" w:hAnsi="Times New Roman" w:cs="Times New Roman"/>
          <w:bCs/>
          <w:sz w:val="24"/>
          <w:szCs w:val="24"/>
          <w:lang w:eastAsia="en-CA"/>
        </w:rPr>
        <w:fldChar w:fldCharType="separate"/>
      </w:r>
      <w:r w:rsidR="0098703E">
        <w:rPr>
          <w:rFonts w:ascii="Times New Roman" w:eastAsiaTheme="minorEastAsia" w:hAnsi="Times New Roman" w:cs="Times New Roman"/>
          <w:bCs/>
          <w:noProof/>
          <w:sz w:val="24"/>
          <w:szCs w:val="24"/>
          <w:lang w:eastAsia="en-CA"/>
        </w:rPr>
        <w:t>[43]</w:t>
      </w:r>
      <w:r w:rsidRPr="00E037D2">
        <w:rPr>
          <w:rFonts w:ascii="Times New Roman" w:eastAsiaTheme="minorEastAsia" w:hAnsi="Times New Roman" w:cs="Times New Roman"/>
          <w:bCs/>
          <w:sz w:val="24"/>
          <w:szCs w:val="24"/>
          <w:lang w:eastAsia="en-CA"/>
        </w:rPr>
        <w:fldChar w:fldCharType="end"/>
      </w:r>
      <w:r w:rsidRPr="00E037D2">
        <w:rPr>
          <w:rFonts w:ascii="Times New Roman" w:eastAsiaTheme="minorEastAsia" w:hAnsi="Times New Roman" w:cs="Times New Roman"/>
          <w:bCs/>
          <w:sz w:val="24"/>
          <w:szCs w:val="24"/>
          <w:lang w:eastAsia="en-CA"/>
        </w:rPr>
        <w:t xml:space="preserve">. </w:t>
      </w:r>
    </w:p>
    <w:p w14:paraId="6313F16F" w14:textId="4B444D0C" w:rsidR="001C1DC1" w:rsidRPr="00E037D2" w:rsidRDefault="00696E6F" w:rsidP="001C1DC1">
      <w:pPr>
        <w:tabs>
          <w:tab w:val="left" w:pos="540"/>
        </w:tabs>
        <w:spacing w:after="0" w:line="480" w:lineRule="auto"/>
        <w:rPr>
          <w:rFonts w:ascii="Times New Roman" w:eastAsiaTheme="minorEastAsia" w:hAnsi="Times New Roman" w:cs="Times New Roman"/>
          <w:bCs/>
          <w:sz w:val="24"/>
          <w:szCs w:val="24"/>
          <w:lang w:eastAsia="en-CA"/>
        </w:rPr>
      </w:pPr>
      <w:r>
        <w:rPr>
          <w:rFonts w:ascii="Times New Roman" w:hAnsi="Times New Roman" w:cs="Times New Roman"/>
          <w:sz w:val="24"/>
          <w:szCs w:val="24"/>
        </w:rPr>
        <w:tab/>
      </w:r>
      <w:r w:rsidR="001C1DC1" w:rsidRPr="00E037D2">
        <w:rPr>
          <w:rFonts w:ascii="Times New Roman" w:hAnsi="Times New Roman" w:cs="Times New Roman"/>
          <w:sz w:val="24"/>
          <w:szCs w:val="24"/>
        </w:rPr>
        <w:t>Thus, there is consistent evidence indicating that expectations are associated with recovery.</w:t>
      </w:r>
    </w:p>
    <w:p w14:paraId="0F2222DE" w14:textId="0361A07B" w:rsidR="001C1DC1" w:rsidRPr="00E037D2" w:rsidRDefault="001C1DC1" w:rsidP="001C1DC1">
      <w:pPr>
        <w:tabs>
          <w:tab w:val="left" w:pos="54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Pain Coping (Excluding Catastrophizing).</w:t>
      </w:r>
      <w:r w:rsidRPr="00E037D2">
        <w:rPr>
          <w:rFonts w:ascii="Times New Roman" w:hAnsi="Times New Roman" w:cs="Times New Roman"/>
          <w:sz w:val="24"/>
          <w:szCs w:val="24"/>
        </w:rPr>
        <w:t xml:space="preserve"> This update adds 5 studies (1 Phase I, 3 Phase II and 1 Phase III)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DYXJyb2xsPC9BdXRob3I+PFllYXI+MjAxNDwvWWVhcj48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DE2JTJG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</w:fldData>
        </w:fldChar>
      </w:r>
      <w:r w:rsidR="0098703E">
        <w:rPr>
          <w:rFonts w:ascii="Times New Roman" w:eastAsiaTheme="minorEastAsia" w:hAnsi="Times New Roman" w:cs="Times New Roman"/>
          <w:bCs/>
          <w:color w:val="000000"/>
          <w:sz w:val="24"/>
          <w:szCs w:val="24"/>
          <w:lang w:eastAsia="en-CA"/>
        </w:rPr>
        <w:instrText xml:space="preserve"> ADDIN EN.CITE </w:instrText>
      </w:r>
      <w:r w:rsidR="0098703E">
        <w:rPr>
          <w:rFonts w:ascii="Times New Roman" w:eastAsiaTheme="minorEastAsia" w:hAnsi="Times New Roman" w:cs="Times New Roman"/>
          <w:bCs/>
          <w:color w:val="000000"/>
          <w:sz w:val="24"/>
          <w:szCs w:val="24"/>
          <w:lang w:eastAsia="en-CA"/>
        </w:rPr>
        <w:fldChar w:fldCharType="begin">
          <w:fldData xml:space="preserve">PEVuZE5vdGU+PENpdGU+PEF1dGhvcj5DYXJyb2xsPC9BdXRob3I+PFllYXI+MjAxNDwvWWVhcj48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</w:fldData>
        </w:fldChar>
      </w:r>
      <w:r w:rsidR="0098703E">
        <w:rPr>
          <w:rFonts w:ascii="Times New Roman" w:eastAsiaTheme="minorEastAsia" w:hAnsi="Times New Roman" w:cs="Times New Roman"/>
          <w:bCs/>
          <w:color w:val="000000"/>
          <w:sz w:val="24"/>
          <w:szCs w:val="24"/>
          <w:lang w:eastAsia="en-CA"/>
        </w:rPr>
        <w:instrText xml:space="preserve"> ADDIN EN.CITE.DATA </w:instrText>
      </w:r>
      <w:r w:rsidR="0098703E">
        <w:rPr>
          <w:rFonts w:ascii="Times New Roman" w:eastAsiaTheme="minorEastAsia" w:hAnsi="Times New Roman" w:cs="Times New Roman"/>
          <w:bCs/>
          <w:color w:val="000000"/>
          <w:sz w:val="24"/>
          <w:szCs w:val="24"/>
          <w:lang w:eastAsia="en-CA"/>
        </w:rPr>
      </w:r>
      <w:r w:rsidR="0098703E">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5, 17, 44, 60, 10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hAnsi="Times New Roman" w:cs="Times New Roman"/>
          <w:sz w:val="24"/>
          <w:szCs w:val="24"/>
        </w:rPr>
        <w:t xml:space="preserve"> to the two studies on coping found by the NPTF (1 Phase II, 1 Phase III). The NPTF reported (limited) evidence that coping was associated with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1 Phase III study showed that passive coping is associated with slower </w:t>
      </w:r>
      <w:r w:rsidRPr="00E037D2">
        <w:rPr>
          <w:rFonts w:ascii="Times New Roman" w:hAnsi="Times New Roman" w:cs="Times New Roman"/>
          <w:sz w:val="24"/>
          <w:szCs w:val="24"/>
        </w:rPr>
        <w:lastRenderedPageBreak/>
        <w:t xml:space="preserve">recovery of neck pain and neck disability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rroll&lt;/Author&gt;&lt;Year&gt;2014&lt;/Year&gt;&lt;RecNum&gt;86&lt;/RecNum&gt;&lt;DisplayText&gt;[15]&lt;/DisplayText&gt;&lt;record&gt;&lt;rec-number&gt;86&lt;/rec-number&gt;&lt;foreign-keys&gt;&lt;key app="EN" db-id="0wazzzvdysf52be095wxrrr052tpr2xww5zt" timestamp="1516129681"&gt;86&lt;/key&gt;&lt;/foreign-keys&gt;&lt;ref-type name="Journal Article"&gt;17&lt;/ref-type&gt;&lt;contributors&gt;&lt;authors&gt;&lt;author&gt;Carroll, L.J.&lt;/author&gt;&lt;author&gt;Ferrari, R.&lt;/author&gt;&lt;author&gt;Cassidy, J.D.&lt;/author&gt;&lt;author&gt;Côté, P.&lt;/author&gt;&lt;/authors&gt;&lt;/contributors&gt;&lt;titles&gt;&lt;title&gt;Coping and recovery in whiplash-associated disorders. Early use of passive coping strategies is associated with slower recovery of neck pain and pain-related disability&lt;/title&gt;&lt;secondary-title&gt;Clinical Journal of Pain&lt;/secondary-title&gt;&lt;/titles&gt;&lt;periodical&gt;&lt;full-title&gt;Clinical Journal of Pain&lt;/full-title&gt;&lt;abbr-1&gt;Clin J Pain&lt;/abbr-1&gt;&lt;/periodical&gt;&lt;pages&gt;1-8&lt;/pages&gt;&lt;volume&gt;30&lt;/volume&gt;&lt;number&gt;1&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5]</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In that study, active coping was </w:t>
      </w:r>
      <w:r w:rsidR="0035076B">
        <w:rPr>
          <w:rFonts w:ascii="Times New Roman" w:eastAsiaTheme="minorEastAsia" w:hAnsi="Times New Roman" w:cs="Times New Roman"/>
          <w:bCs/>
          <w:color w:val="000000"/>
          <w:sz w:val="24"/>
          <w:szCs w:val="24"/>
          <w:lang w:eastAsia="en-CA"/>
        </w:rPr>
        <w:t xml:space="preserve">not </w:t>
      </w:r>
      <w:r w:rsidR="0035076B" w:rsidRPr="00E037D2">
        <w:rPr>
          <w:rFonts w:ascii="Times New Roman" w:eastAsiaTheme="minorEastAsia" w:hAnsi="Times New Roman" w:cs="Times New Roman"/>
          <w:bCs/>
          <w:color w:val="000000"/>
          <w:sz w:val="24"/>
          <w:szCs w:val="24"/>
          <w:lang w:eastAsia="en-CA"/>
        </w:rPr>
        <w:t xml:space="preserve">associated </w:t>
      </w:r>
      <w:r w:rsidRPr="00E037D2">
        <w:rPr>
          <w:rFonts w:ascii="Times New Roman" w:eastAsiaTheme="minorEastAsia" w:hAnsi="Times New Roman" w:cs="Times New Roman"/>
          <w:bCs/>
          <w:color w:val="000000"/>
          <w:sz w:val="24"/>
          <w:szCs w:val="24"/>
          <w:lang w:eastAsia="en-CA"/>
        </w:rPr>
        <w:t>with recovery. Similarly, n</w:t>
      </w:r>
      <w:r w:rsidRPr="00E037D2">
        <w:rPr>
          <w:rFonts w:ascii="Times New Roman" w:hAnsi="Times New Roman" w:cs="Times New Roman"/>
          <w:sz w:val="24"/>
          <w:szCs w:val="24"/>
        </w:rPr>
        <w:t xml:space="preserve">ew evidence from 3 Phase II studies found that coping strategies were associated with recovery. One of these studies found that coping strategies of distraction, re-interpreting and praying/hoping were associated with greater neck pain at 12 months </w:t>
      </w:r>
      <w:r w:rsidRPr="00E037D2">
        <w:rPr>
          <w:rFonts w:ascii="Times New Roman" w:hAnsi="Times New Roman" w:cs="Times New Roman"/>
          <w:sz w:val="24"/>
          <w:szCs w:val="24"/>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zdGVuc2VuPC9BdXRob3I+PFllYXI+MjAxMjwvWWVh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ZWpwYWluLjIw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 one study found that passive coping was associated with greater disability at 12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Williamson&lt;/Author&gt;&lt;Year&gt;2015&lt;/Year&gt;&lt;RecNum&gt;57&lt;/RecNum&gt;&lt;DisplayText&gt;[103]&lt;/DisplayText&gt;&lt;record&gt;&lt;rec-number&gt;57&lt;/rec-number&gt;&lt;foreign-keys&gt;&lt;key app="EN" db-id="0wazzzvdysf52be095wxrrr052tpr2xww5zt" timestamp="1516129616"&gt;57&lt;/key&gt;&lt;/foreign-keys&gt;&lt;ref-type name="Journal Article"&gt;17&lt;/ref-type&gt;&lt;contributors&gt;&lt;authors&gt;&lt;author&gt;Williamson, E.&lt;/author&gt;&lt;author&gt;Williams, M.S.&lt;/author&gt;&lt;author&gt;Gates, S.&lt;/author&gt;&lt;author&gt;Lamb, S.E.&lt;/author&gt;&lt;/authors&gt;&lt;/contributors&gt;&lt;titles&gt;&lt;title&gt;Risk factors for chronic disability in a cohort of patients with acute whiplash associated disorders seeking physiotherapy treatment for persisting symptoms&lt;/title&gt;&lt;secondary-title&gt;Physiotherapy &lt;/secondary-title&gt;&lt;/titles&gt;&lt;periodical&gt;&lt;full-title&gt;Physiotherapy&lt;/full-title&gt;&lt;/periodical&gt;&lt;pages&gt;34-43&lt;/pages&gt;&lt;volume&gt;101&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0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one study showed that very early post-injury beliefs about what coping and healthcare strategies would help them recover were associated with neck pain recovery and working capacity at one year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yrtveit&lt;/Author&gt;&lt;Year&gt;2015&lt;/Year&gt;&lt;RecNum&gt;87&lt;/RecNum&gt;&lt;DisplayText&gt;[44]&lt;/DisplayText&gt;&lt;record&gt;&lt;rec-number&gt;87&lt;/rec-number&gt;&lt;foreign-keys&gt;&lt;key app="EN" db-id="0wazzzvdysf52be095wxrrr052tpr2xww5zt" timestamp="1516129683"&gt;87&lt;/key&gt;&lt;/foreign-keys&gt;&lt;ref-type name="Journal Article"&gt;17&lt;/ref-type&gt;&lt;contributors&gt;&lt;authors&gt;&lt;author&gt;Myrtveit, S.M.&lt;/author&gt;&lt;author&gt;Carstensen, T.&lt;/author&gt;&lt;author&gt;Kasch, H.&lt;/author&gt;&lt;author&gt;Ǿrnbǿl, E.&lt;/author&gt;&lt;author&gt;Frostholm, L.&lt;/author&gt;&lt;/authors&gt;&lt;/contributors&gt;&lt;titles&gt;&lt;title&gt;Initial healthcare and coping preferences are associated with outcome 1 year after whiplash trauma: a multicentre 1-year follow-up study&lt;/title&gt;&lt;secondary-title&gt;BMJ Open&lt;/secondary-title&gt;&lt;/titles&gt;&lt;periodical&gt;&lt;full-title&gt;BMJ Open&lt;/full-title&gt;&lt;/periodical&gt;&lt;pages&gt;e007239&lt;/pages&gt;&lt;volume&gt;5&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Specifically, those who did not believe that living as usual, who anticipated that taking sick time, taking medications and being referred to a physical therapist or chiropractor would help them get better had more neck pain at 12 months. Those who anticipated that not changing one’s lifestyle, not living life as usual, taking sick time, taking medications, being referred to a specialist, physical therapist and/or chiropractor were coping/healthcare options that would help them recover had reduced working capability at 12 months.</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yrtveit&lt;/Author&gt;&lt;Year&gt;2015&lt;/Year&gt;&lt;RecNum&gt;87&lt;/RecNum&gt;&lt;DisplayText&gt;[44]&lt;/DisplayText&gt;&lt;record&gt;&lt;rec-number&gt;87&lt;/rec-number&gt;&lt;foreign-keys&gt;&lt;key app="EN" db-id="0wazzzvdysf52be095wxrrr052tpr2xww5zt" timestamp="1516129683"&gt;87&lt;/key&gt;&lt;/foreign-keys&gt;&lt;ref-type name="Journal Article"&gt;17&lt;/ref-type&gt;&lt;contributors&gt;&lt;authors&gt;&lt;author&gt;Myrtveit, S.M.&lt;/author&gt;&lt;author&gt;Carstensen, T.&lt;/author&gt;&lt;author&gt;Kasch, H.&lt;/author&gt;&lt;author&gt;Ǿrnbǿl, E.&lt;/author&gt;&lt;author&gt;Frostholm, L.&lt;/author&gt;&lt;/authors&gt;&lt;/contributors&gt;&lt;titles&gt;&lt;title&gt;Initial healthcare and coping preferences are associated with outcome 1 year after whiplash trauma: a multicentre 1-year follow-up study&lt;/title&gt;&lt;secondary-title&gt;BMJ Open&lt;/secondary-title&gt;&lt;/titles&gt;&lt;periodical&gt;&lt;full-title&gt;BMJ Open&lt;/full-title&gt;&lt;/periodical&gt;&lt;pages&gt;e007239&lt;/pages&gt;&lt;volume&gt;5&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Lastly, one Phase I study found that the indirect </w:t>
      </w:r>
      <w:r w:rsidRPr="00E037D2">
        <w:rPr>
          <w:rFonts w:ascii="Times New Roman" w:hAnsi="Times New Roman" w:cs="Times New Roman"/>
          <w:i/>
          <w:sz w:val="24"/>
          <w:szCs w:val="24"/>
        </w:rPr>
        <w:t xml:space="preserve">concurrent </w:t>
      </w:r>
      <w:r w:rsidRPr="00E037D2">
        <w:rPr>
          <w:rFonts w:ascii="Times New Roman" w:hAnsi="Times New Roman" w:cs="Times New Roman"/>
          <w:sz w:val="24"/>
          <w:szCs w:val="24"/>
        </w:rPr>
        <w:t xml:space="preserve">effect of coping on pain disability increased over time </w:t>
      </w:r>
      <w:r w:rsidRPr="00E037D2">
        <w:rPr>
          <w:rFonts w:ascii="Times New Roman" w:hAnsi="Times New Roman" w:cs="Times New Roman"/>
          <w:sz w:val="24"/>
          <w:szCs w:val="24"/>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w7ZkZXJsdW5kPC9BdXRob3I+PFllYXI+MjAwMjwvWWVh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2BA05593" w14:textId="77777777" w:rsidR="001C1DC1" w:rsidRPr="00E037D2" w:rsidRDefault="001C1DC1" w:rsidP="001C1DC1">
      <w:pPr>
        <w:tabs>
          <w:tab w:val="left" w:pos="54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Therefore, there is consistent evidence of an association between coping and WAD recovery, although studies were not uniform in what coping constructs they assessed.</w:t>
      </w:r>
    </w:p>
    <w:p w14:paraId="40FFA159" w14:textId="77777777" w:rsidR="001C1DC1" w:rsidRPr="00E037D2" w:rsidRDefault="001C1DC1" w:rsidP="001C1DC1">
      <w:pPr>
        <w:tabs>
          <w:tab w:val="left" w:pos="720"/>
        </w:tabs>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Catastrophizing.</w:t>
      </w:r>
    </w:p>
    <w:p w14:paraId="15087341" w14:textId="77777777" w:rsidR="00696E6F" w:rsidRDefault="001C1DC1" w:rsidP="001C1DC1">
      <w:pPr>
        <w:tabs>
          <w:tab w:val="left" w:pos="1620"/>
          <w:tab w:val="left" w:pos="2070"/>
        </w:tabs>
        <w:spacing w:after="0" w:line="480" w:lineRule="auto"/>
        <w:rPr>
          <w:rFonts w:ascii="Times New Roman" w:eastAsiaTheme="minorEastAsia" w:hAnsi="Times New Roman" w:cs="Times New Roman"/>
          <w:bCs/>
          <w:color w:val="000000"/>
          <w:sz w:val="24"/>
          <w:szCs w:val="24"/>
          <w:lang w:eastAsia="en-CA"/>
        </w:rPr>
      </w:pPr>
      <w:r w:rsidRPr="00E037D2">
        <w:rPr>
          <w:rFonts w:ascii="Times New Roman" w:eastAsiaTheme="minorEastAsia" w:hAnsi="Times New Roman" w:cs="Times New Roman"/>
          <w:bCs/>
          <w:color w:val="000000"/>
          <w:sz w:val="24"/>
          <w:szCs w:val="24"/>
          <w:lang w:eastAsia="en-CA"/>
        </w:rPr>
        <w:t xml:space="preserve">The NPTF found 2 studies (1 Phase I and I Phase II) on the role of catastrophizing on recovery </w:t>
      </w:r>
      <w:r w:rsidRPr="00E037D2">
        <w:rPr>
          <w:rFonts w:ascii="Times New Roman" w:eastAsiaTheme="minorEastAsia" w:hAnsi="Times New Roman" w:cs="Times New Roman"/>
          <w:bCs/>
          <w:color w:val="000000"/>
          <w:sz w:val="24"/>
          <w:szCs w:val="24"/>
          <w:lang w:eastAsia="en-CA"/>
        </w:rPr>
        <w:fldChar w:fldCharType="begin"/>
      </w:r>
      <w:r w:rsidR="00161545">
        <w:rPr>
          <w:rFonts w:ascii="Times New Roman" w:eastAsiaTheme="minorEastAsia" w:hAnsi="Times New Roman" w:cs="Times New Roman"/>
          <w:bCs/>
          <w:color w:val="000000"/>
          <w:sz w:val="24"/>
          <w:szCs w:val="24"/>
          <w:lang w:eastAsia="en-CA"/>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161545">
        <w:rPr>
          <w:rFonts w:ascii="Times New Roman" w:eastAsiaTheme="minorEastAsia" w:hAnsi="Times New Roman" w:cs="Times New Roman"/>
          <w:bCs/>
          <w:noProof/>
          <w:color w:val="000000"/>
          <w:sz w:val="24"/>
          <w:szCs w:val="24"/>
          <w:lang w:eastAsia="en-CA"/>
        </w:rPr>
        <w:t>[105]</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In that review, the limited preliminary evidence varied with the Phase I study showing an association while the Phase II study did not. This update adds 1 Phase III stud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6 Phase II studies of 4 distinct cohorts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DYXNleTwvQXV0aG9yPjxZZWFyPjIwMTU8L1llYXI+PFJl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</w:fldData>
        </w:fldChar>
      </w:r>
      <w:r w:rsidR="0098703E">
        <w:rPr>
          <w:rFonts w:ascii="Times New Roman" w:eastAsiaTheme="minorEastAsia" w:hAnsi="Times New Roman" w:cs="Times New Roman"/>
          <w:bCs/>
          <w:color w:val="000000"/>
          <w:sz w:val="24"/>
          <w:szCs w:val="24"/>
          <w:lang w:eastAsia="en-CA"/>
        </w:rPr>
        <w:instrText xml:space="preserve"> ADDIN EN.CITE </w:instrText>
      </w:r>
      <w:r w:rsidR="0098703E">
        <w:rPr>
          <w:rFonts w:ascii="Times New Roman" w:eastAsiaTheme="minorEastAsia" w:hAnsi="Times New Roman" w:cs="Times New Roman"/>
          <w:bCs/>
          <w:color w:val="000000"/>
          <w:sz w:val="24"/>
          <w:szCs w:val="24"/>
          <w:lang w:eastAsia="en-CA"/>
        </w:rPr>
        <w:fldChar w:fldCharType="begin">
          <w:fldData xml:space="preserve">PEVuZE5vdGU+PENpdGU+PEF1dGhvcj5DYXNleTwvQXV0aG9yPjxZZWFyPjIwMTU8L1llYXI+PFJl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</w:fldData>
        </w:fldChar>
      </w:r>
      <w:r w:rsidR="0098703E">
        <w:rPr>
          <w:rFonts w:ascii="Times New Roman" w:eastAsiaTheme="minorEastAsia" w:hAnsi="Times New Roman" w:cs="Times New Roman"/>
          <w:bCs/>
          <w:color w:val="000000"/>
          <w:sz w:val="24"/>
          <w:szCs w:val="24"/>
          <w:lang w:eastAsia="en-CA"/>
        </w:rPr>
        <w:instrText xml:space="preserve"> ADDIN EN.CITE.DATA </w:instrText>
      </w:r>
      <w:r w:rsidR="0098703E">
        <w:rPr>
          <w:rFonts w:ascii="Times New Roman" w:eastAsiaTheme="minorEastAsia" w:hAnsi="Times New Roman" w:cs="Times New Roman"/>
          <w:bCs/>
          <w:color w:val="000000"/>
          <w:sz w:val="24"/>
          <w:szCs w:val="24"/>
          <w:lang w:eastAsia="en-CA"/>
        </w:rPr>
      </w:r>
      <w:r w:rsidR="0098703E">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 19, 20Nieto, 2013 #6765, 21, 10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nd 1 Phase I study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4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ssociations between catastrophizing and recovery were found by 1 Phase III, 1 Phase II and 1 Phase I study: catastrophizing in the early (acute or subacute) phase of WAD recovery was </w:t>
      </w:r>
      <w:r w:rsidRPr="00E037D2">
        <w:rPr>
          <w:rFonts w:ascii="Times New Roman" w:eastAsiaTheme="minorEastAsia" w:hAnsi="Times New Roman" w:cs="Times New Roman"/>
          <w:bCs/>
          <w:color w:val="000000"/>
          <w:sz w:val="24"/>
          <w:szCs w:val="24"/>
          <w:lang w:eastAsia="en-CA"/>
        </w:rPr>
        <w:lastRenderedPageBreak/>
        <w:t xml:space="preserve">associated with greater pain at 6 week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4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nd at 6 month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Andersen&lt;/Author&gt;&lt;Year&gt;2016&lt;/Year&gt;&lt;RecNum&gt;32&lt;/RecNum&gt;&lt;DisplayText&gt;[1]&lt;/DisplayText&gt;&lt;record&gt;&lt;rec-number&gt;32&lt;/rec-number&gt;&lt;foreign-keys&gt;&lt;key app="EN" db-id="0wazzzvdysf52be095wxrrr052tpr2xww5zt" timestamp="1516129590"&gt;32&lt;/key&gt;&lt;/foreign-keys&gt;&lt;ref-type name="Journal Article"&gt;17&lt;/ref-type&gt;&lt;contributors&gt;&lt;authors&gt;&lt;author&gt;Andersen, T.E.&lt;/author&gt;&lt;author&gt;Karstoft, K-I.&lt;/author&gt;&lt;author&gt;Brink, O.&lt;/author&gt;&lt;author&gt;Elklit, A.&lt;/author&gt;&lt;/authors&gt;&lt;/contributors&gt;&lt;titles&gt;&lt;title&gt;Pain-catastrophizing and fear-avoidance beliefs as mediators between post-traumatis stress symptoms and pain following whiplash injury - a prospective cohort study&lt;/title&gt;&lt;secondary-title&gt;European Journal of Pain&lt;/secondary-title&gt;&lt;/titles&gt;&lt;periodical&gt;&lt;full-title&gt;European Journal of Pain&lt;/full-title&gt;&lt;/periodical&gt;&lt;pages&gt;1241-1252&lt;/pages&gt;&lt;volume&gt;20&lt;/volume&gt;&lt;dates&gt;&lt;year&gt;2016&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greater pain disability at 3 and 6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Bostick&lt;/Author&gt;&lt;Year&gt;2013&lt;/Year&gt;&lt;RecNum&gt;82&lt;/RecNum&gt;&lt;DisplayText&gt;[7]&lt;/DisplayText&gt;&lt;record&gt;&lt;rec-number&gt;82&lt;/rec-number&gt;&lt;foreign-keys&gt;&lt;key app="EN" db-id="0wazzzvdysf52be095wxrrr052tpr2xww5zt" timestamp="1516129674"&gt;82&lt;/key&gt;&lt;/foreign-keys&gt;&lt;ref-type name="Journal Article"&gt;17&lt;/ref-type&gt;&lt;contributors&gt;&lt;authors&gt;&lt;author&gt;Bostick, G. P.&lt;/author&gt;&lt;author&gt;Carroll, L.J.&lt;/author&gt;&lt;author&gt;Brown, C.A.&lt;/author&gt;&lt;author&gt;Harley, D.&lt;/author&gt;&lt;author&gt;Gross, D.P.&lt;/author&gt;&lt;/authors&gt;&lt;/contributors&gt;&lt;titles&gt;&lt;title&gt;Predictive capacity of pain beliefs and catastrophizing in whiplash associated disorder&lt;/title&gt;&lt;secondary-title&gt;Injury&lt;/secondary-title&gt;&lt;/titles&gt;&lt;periodical&gt;&lt;full-title&gt;Injury&lt;/full-title&gt;&lt;/periodical&gt;&lt;pages&gt;1465-1471&lt;/pages&gt;&lt;volume&gt;4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greater disability at 12 month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19]</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That same cohort showed that catastrophizing was associated with a worse disability-recovery trajectory within the first 2 years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61&lt;/RecNum&gt;&lt;DisplayText&gt;[21]&lt;/DisplayText&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1]</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although there was no association with time to insurance claim closure </w:t>
      </w:r>
      <w:r w:rsidRPr="00E037D2">
        <w:rPr>
          <w:rFonts w:ascii="Times New Roman" w:eastAsiaTheme="minorEastAsia" w:hAnsi="Times New Roman" w:cs="Times New Roman"/>
          <w:bCs/>
          <w:color w:val="000000"/>
          <w:sz w:val="24"/>
          <w:szCs w:val="24"/>
          <w:lang w:eastAsia="en-CA"/>
        </w:rPr>
        <w:fldChar w:fldCharType="begin"/>
      </w:r>
      <w:r w:rsidR="0098703E">
        <w:rPr>
          <w:rFonts w:ascii="Times New Roman" w:eastAsiaTheme="minorEastAsia" w:hAnsi="Times New Roman" w:cs="Times New Roman"/>
          <w:bCs/>
          <w:color w:val="000000"/>
          <w:sz w:val="24"/>
          <w:szCs w:val="24"/>
          <w:lang w:eastAsia="en-CA"/>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0]</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In contrast, 3 Phase II studies found pain catastrophization to be unrelated to pain and disability outcomes when other psychological factors (such as kinesiophobia, coping and post-traumatic stress symptoms) were also included in the analysis </w:t>
      </w:r>
      <w:r w:rsidRPr="00E037D2">
        <w:rPr>
          <w:rFonts w:ascii="Times New Roman" w:eastAsiaTheme="minorEastAsia" w:hAnsi="Times New Roman" w:cs="Times New Roman"/>
          <w:bCs/>
          <w:color w:val="000000"/>
          <w:sz w:val="24"/>
          <w:szCs w:val="24"/>
          <w:lang w:eastAsia="en-CA"/>
        </w:rPr>
        <w:fldChar w:fldCharType="begin">
          <w:fldData xml:space="preserve">PEVuZE5vdGU+PENpdGU+PEF1dGhvcj5OaWV0bzwvQXV0aG9yPjxZZWFyPjIwMTM8L1llYXI+PFJl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</w:fldData>
        </w:fldChar>
      </w:r>
      <w:r w:rsidR="0098703E">
        <w:rPr>
          <w:rFonts w:ascii="Times New Roman" w:eastAsiaTheme="minorEastAsia" w:hAnsi="Times New Roman" w:cs="Times New Roman"/>
          <w:bCs/>
          <w:color w:val="000000"/>
          <w:sz w:val="24"/>
          <w:szCs w:val="24"/>
          <w:lang w:eastAsia="en-CA"/>
        </w:rPr>
        <w:instrText xml:space="preserve"> ADDIN EN.CITE </w:instrText>
      </w:r>
      <w:r w:rsidR="0098703E">
        <w:rPr>
          <w:rFonts w:ascii="Times New Roman" w:eastAsiaTheme="minorEastAsia" w:hAnsi="Times New Roman" w:cs="Times New Roman"/>
          <w:bCs/>
          <w:color w:val="000000"/>
          <w:sz w:val="24"/>
          <w:szCs w:val="24"/>
          <w:lang w:eastAsia="en-CA"/>
        </w:rPr>
        <w:fldChar w:fldCharType="begin">
          <w:fldData xml:space="preserve">PEVuZE5vdGU+PENpdGU+PEF1dGhvcj5OaWV0bzwvQXV0aG9yPjxZZWFyPjIwMTM8L1llYXI+PFJl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</w:fldData>
        </w:fldChar>
      </w:r>
      <w:r w:rsidR="0098703E">
        <w:rPr>
          <w:rFonts w:ascii="Times New Roman" w:eastAsiaTheme="minorEastAsia" w:hAnsi="Times New Roman" w:cs="Times New Roman"/>
          <w:bCs/>
          <w:color w:val="000000"/>
          <w:sz w:val="24"/>
          <w:szCs w:val="24"/>
          <w:lang w:eastAsia="en-CA"/>
        </w:rPr>
        <w:instrText xml:space="preserve"> ADDIN EN.CITE.DATA </w:instrText>
      </w:r>
      <w:r w:rsidR="0098703E">
        <w:rPr>
          <w:rFonts w:ascii="Times New Roman" w:eastAsiaTheme="minorEastAsia" w:hAnsi="Times New Roman" w:cs="Times New Roman"/>
          <w:bCs/>
          <w:color w:val="000000"/>
          <w:sz w:val="24"/>
          <w:szCs w:val="24"/>
          <w:lang w:eastAsia="en-CA"/>
        </w:rPr>
      </w:r>
      <w:r w:rsidR="0098703E">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r>
      <w:r w:rsidRPr="00E037D2">
        <w:rPr>
          <w:rFonts w:ascii="Times New Roman" w:eastAsiaTheme="minorEastAsia" w:hAnsi="Times New Roman" w:cs="Times New Roman"/>
          <w:bCs/>
          <w:color w:val="000000"/>
          <w:sz w:val="24"/>
          <w:szCs w:val="24"/>
          <w:lang w:eastAsia="en-CA"/>
        </w:rPr>
        <w:fldChar w:fldCharType="separate"/>
      </w:r>
      <w:r w:rsidR="0098703E">
        <w:rPr>
          <w:rFonts w:ascii="Times New Roman" w:eastAsiaTheme="minorEastAsia" w:hAnsi="Times New Roman" w:cs="Times New Roman"/>
          <w:bCs/>
          <w:noProof/>
          <w:color w:val="000000"/>
          <w:sz w:val="24"/>
          <w:szCs w:val="24"/>
          <w:lang w:eastAsia="en-CA"/>
        </w:rPr>
        <w:t>[2, 46, 103]</w:t>
      </w:r>
      <w:r w:rsidRPr="00E037D2">
        <w:rPr>
          <w:rFonts w:ascii="Times New Roman" w:eastAsiaTheme="minorEastAsia" w:hAnsi="Times New Roman" w:cs="Times New Roman"/>
          <w:bCs/>
          <w:color w:val="000000"/>
          <w:sz w:val="24"/>
          <w:szCs w:val="24"/>
          <w:lang w:eastAsia="en-CA"/>
        </w:rPr>
        <w:fldChar w:fldCharType="end"/>
      </w:r>
      <w:r w:rsidRPr="00E037D2">
        <w:rPr>
          <w:rFonts w:ascii="Times New Roman" w:eastAsiaTheme="minorEastAsia" w:hAnsi="Times New Roman" w:cs="Times New Roman"/>
          <w:bCs/>
          <w:color w:val="000000"/>
          <w:sz w:val="24"/>
          <w:szCs w:val="24"/>
          <w:lang w:eastAsia="en-CA"/>
        </w:rPr>
        <w:t xml:space="preserve">. </w:t>
      </w:r>
    </w:p>
    <w:p w14:paraId="29DDAEF9" w14:textId="003A39E4" w:rsidR="001C1DC1" w:rsidRPr="00E037D2" w:rsidRDefault="00696E6F" w:rsidP="00D9311B">
      <w:pPr>
        <w:tabs>
          <w:tab w:val="left" w:pos="540"/>
        </w:tabs>
        <w:spacing w:after="0" w:line="480" w:lineRule="auto"/>
        <w:rPr>
          <w:rFonts w:ascii="Times New Roman" w:eastAsiaTheme="minorEastAsia" w:hAnsi="Times New Roman" w:cs="Times New Roman"/>
          <w:bCs/>
          <w:color w:val="000000"/>
          <w:sz w:val="24"/>
          <w:szCs w:val="24"/>
          <w:lang w:eastAsia="en-CA"/>
        </w:rPr>
      </w:pPr>
      <w:r>
        <w:rPr>
          <w:rFonts w:ascii="Times New Roman" w:eastAsiaTheme="minorEastAsia" w:hAnsi="Times New Roman" w:cs="Times New Roman"/>
          <w:bCs/>
          <w:color w:val="000000"/>
          <w:sz w:val="24"/>
          <w:szCs w:val="24"/>
          <w:lang w:eastAsia="en-CA"/>
        </w:rPr>
        <w:tab/>
      </w:r>
      <w:r w:rsidR="001C1DC1" w:rsidRPr="00E037D2">
        <w:rPr>
          <w:rFonts w:ascii="Times New Roman" w:eastAsiaTheme="minorEastAsia" w:hAnsi="Times New Roman" w:cs="Times New Roman"/>
          <w:bCs/>
          <w:color w:val="000000"/>
          <w:sz w:val="24"/>
          <w:szCs w:val="24"/>
          <w:lang w:eastAsia="en-CA"/>
        </w:rPr>
        <w:t>In summary, the evidence about the role of early post-injury catastrophizing on recovery varies.</w:t>
      </w:r>
    </w:p>
    <w:p w14:paraId="388E3F8E" w14:textId="77777777" w:rsidR="001C1DC1" w:rsidRDefault="001C1DC1" w:rsidP="001C1DC1">
      <w:pPr>
        <w:spacing w:after="0" w:line="480" w:lineRule="auto"/>
        <w:rPr>
          <w:rFonts w:ascii="Times New Roman" w:hAnsi="Times New Roman" w:cs="Times New Roman"/>
          <w:b/>
          <w:sz w:val="24"/>
          <w:szCs w:val="24"/>
        </w:rPr>
      </w:pPr>
      <w:r w:rsidRPr="00E037D2">
        <w:rPr>
          <w:rFonts w:ascii="Times New Roman" w:hAnsi="Times New Roman" w:cs="Times New Roman"/>
          <w:b/>
          <w:sz w:val="24"/>
          <w:szCs w:val="24"/>
        </w:rPr>
        <w:t xml:space="preserve">Compensation and Legal Factors. </w:t>
      </w:r>
    </w:p>
    <w:p w14:paraId="4428EDCC" w14:textId="0712F4C9"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e NPTF found two studies (Phase II) related to compensation and legal factors, and the update adds 4 additional studies: 2 Phase I studies </w:t>
      </w:r>
      <w:r w:rsidRPr="00E037D2">
        <w:rPr>
          <w:rFonts w:ascii="Times New Roman" w:hAnsi="Times New Roman" w:cs="Times New Roman"/>
          <w:sz w:val="24"/>
          <w:szCs w:val="24"/>
        </w:rPr>
        <w:fldChar w:fldCharType="begin">
          <w:fldData xml:space="preserve">PEVuZE5vdGU+PENpdGU+PEF1dGhvcj5TcGVhcmluZzwvQXV0aG9yPjxZZWFyPjIwMTI8L1llYXI+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yZhbXA7cmZ0X2lkPWluZm86cG1pZC8yMzE1NjY1MCZhbXA7cmZ0Lmlzc249MTMyMC0xNTlY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cGVhcmluZzwvQXV0aG9yPjxZZWFyPjIwMTI8L1llYXI+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 6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2 Phase II studies </w:t>
      </w:r>
      <w:r w:rsidRPr="00E037D2">
        <w:rPr>
          <w:rFonts w:ascii="Times New Roman" w:hAnsi="Times New Roman" w:cs="Times New Roman"/>
          <w:sz w:val="24"/>
          <w:szCs w:val="24"/>
        </w:rPr>
        <w:fldChar w:fldCharType="begin">
          <w:fldData xml:space="preserve">PEVuZE5vdGU+PENpdGU+PEF1dGhvcj5DYXNleTwvQXV0aG9yPjxZZWFyPjIwMTU8L1llYXI+PFJl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xNiUyRmoucGFpbi4yMDEwLjAyLjAx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NleTwvQXV0aG9yPjxZZWFyPjIwMTU8L1llYXI+PFJl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9, 6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reported limited, preliminary evidence that claiming under a tort system associated with slower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outcome in that study was claim closure, which had been validated against indices of health recovery </w:t>
      </w:r>
      <w:r w:rsidRPr="00E037D2">
        <w:rPr>
          <w:rFonts w:ascii="Times New Roman" w:hAnsi="Times New Roman" w:cs="Times New Roman"/>
          <w:sz w:val="24"/>
          <w:szCs w:val="24"/>
        </w:rPr>
        <w:fldChar w:fldCharType="begin">
          <w:fldData xml:space="preserve">PEVuZE5vdGU+PENpdGU+PEF1dGhvcj5DYXNzaWR5PC9BdXRob3I+PFllYXI+MjAwMDwvWWVhcj48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DYXNzaWR5PC9BdXRob3I+PFllYXI+MjAwMDwvWWVhcj48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8, 10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these 2 Phase II studies of the same cohort, it was found that health recovery preceded claim closure. The current review adds 1 Phase I study which asked the opposite question (i.e., does claim closure precede recovery) and found that claim closure does not predict </w:t>
      </w:r>
      <w:r w:rsidRPr="00E037D2">
        <w:rPr>
          <w:rFonts w:ascii="Times New Roman" w:hAnsi="Times New Roman" w:cs="Times New Roman"/>
          <w:i/>
          <w:sz w:val="24"/>
          <w:szCs w:val="24"/>
        </w:rPr>
        <w:t>subsequent</w:t>
      </w:r>
      <w:r w:rsidRPr="00E037D2">
        <w:rPr>
          <w:rFonts w:ascii="Times New Roman" w:hAnsi="Times New Roman" w:cs="Times New Roman"/>
          <w:sz w:val="24"/>
          <w:szCs w:val="24"/>
        </w:rPr>
        <w:t xml:space="preserve"> pain recovery. This study took place in the Devon and Cornwall region of England (a tort based system, that is, those not at fault for the crash can sue for pain and suffering) </w:t>
      </w:r>
      <w:r w:rsidRPr="00E037D2">
        <w:rPr>
          <w:rFonts w:ascii="Times New Roman" w:hAnsi="Times New Roman" w:cs="Times New Roman"/>
          <w:sz w:val="24"/>
          <w:szCs w:val="24"/>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cGVhcmluZzwvQXV0aG9yPjxZZWFyPjIwMTI8L1llYXI+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In that study, 30% had settled their claim within two years of the crash, at which point, mean neck pain was approximately 15/100 (VAS: well within the “mild pain” range). Evidence on health recovery and claim closure from the NPTF and the update cannot be combined since the questions were too disparate.</w:t>
      </w:r>
    </w:p>
    <w:p w14:paraId="14097281" w14:textId="77777777" w:rsidR="00696E6F"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lastRenderedPageBreak/>
        <w:t xml:space="preserve">The NPTF also reported limited preliminary evidence from two Phase II studies that lawyer involvement was associated with slower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current review adds 4 new studies of 2 distinct cohorts on that topic. One Phase I study found that those hiring a lawyer had greater pain 6 weeks follow-up, but also had greater initial pain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ne Phase II study found lawyer involvement was not associated with self-reported functional disability at 12 month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at same study showed no association between hiring a lawyer and the trajectory of disability recovery over a two year period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61&lt;/RecNum&gt;&lt;DisplayText&gt;[21]&lt;/DisplayText&gt;&lt;record&gt;&lt;rec-number&gt;61&lt;/rec-number&gt;&lt;foreign-keys&gt;&lt;key app="EN" db-id="0wazzzvdysf52be095wxrrr052tpr2xww5zt" timestamp="1516129622"&gt;61&lt;/key&gt;&lt;/foreign-keys&gt;&lt;ref-type name="Journal Article"&gt;17&lt;/ref-type&gt;&lt;contributors&gt;&lt;authors&gt;&lt;author&gt;Casey, P.P.&lt;/author&gt;&lt;author&gt;Feyer, A.M.&lt;/author&gt;&lt;author&gt;Camerion, I.D.&lt;/author&gt;&lt;/authors&gt;&lt;/contributors&gt;&lt;titles&gt;&lt;title&gt;Course of recovery for whiplash associated disorders in a compensation setting&lt;/title&gt;&lt;secondary-title&gt;Injury International Journal of the Care of the Injured&lt;/secondary-title&gt;&lt;/titles&gt;&lt;periodical&gt;&lt;full-title&gt;Injury International Journal of the Care of the Injured&lt;/full-title&gt;&lt;/periodical&gt;&lt;pages&gt;2118-2129&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lthough it was associated with slower closure of the injury insurance claim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59&lt;/RecNum&gt;&lt;DisplayText&gt;[20]&lt;/DisplayText&gt;&lt;record&gt;&lt;rec-number&gt;59&lt;/rec-number&gt;&lt;foreign-keys&gt;&lt;key app="EN" db-id="0wazzzvdysf52be095wxrrr052tpr2xww5zt" timestamp="1516129618"&gt;59&lt;/key&gt;&lt;/foreign-keys&gt;&lt;ref-type name="Journal Article"&gt;17&lt;/ref-type&gt;&lt;contributors&gt;&lt;authors&gt;&lt;author&gt;Casey, P.P.&lt;/author&gt;&lt;author&gt;Freyer, A.M.&lt;/author&gt;&lt;author&gt;Cameron, I.D.&lt;/author&gt;&lt;/authors&gt;&lt;/contributors&gt;&lt;titles&gt;&lt;title&gt;Associations with duration of compensation following whiplash sustained in a motor vehicle crash&lt;/title&gt;&lt;secondary-title&gt;Injury International Journal of the Care of the Injured&lt;/secondary-title&gt;&lt;/titles&gt;&lt;periodical&gt;&lt;full-title&gt;Injury International Journal of the Care of the Injured&lt;/full-title&gt;&lt;/periodical&gt;&lt;pages&gt;1848-185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0]</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71378253" w14:textId="713EDF4D"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us, the preponderance of evidence suggests an association between hiring a lawyer and poorer recovery, although hiring a lawyer may be a response to greater initial symptom severity and the association is likely highly dependent on the compensation system in place. </w:t>
      </w:r>
    </w:p>
    <w:p w14:paraId="7A393CFF" w14:textId="77777777" w:rsidR="00696E6F"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The question of lodging a compensation claim has also been studied in 1 new study from the update. One Phase II study found that the effect of lodging a compensation claim depended on the severity of the injury. For those with initially severe pain and disability and whose symptoms persisted at a moderate to severe level during the course of 12 months, lodging a compensation claim did not have a detrimental effect on recovery. However, for those with mild or moderate symptoms, lodging a compensation claim adversely affected recovery </w:t>
      </w:r>
      <w:r w:rsidR="009F43EB">
        <w:rPr>
          <w:rFonts w:ascii="Times New Roman" w:hAnsi="Times New Roman" w:cs="Times New Roman"/>
          <w:sz w:val="24"/>
          <w:szCs w:val="24"/>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TdGVybGluZzwvQXV0aG9yPjxZZWFyPjIwMTA8L1llYXI+
PFJlY051bT4zOTwvUmVjTnVtPjxEaXNwbGF5VGV4dD5bNjNdPC9EaXNwbGF5VGV4dD48cmVjb3Jk
PjxyZWMtbnVtYmVyPjM5PC9yZWMtbnVtYmVyPjxmb3JlaWduLWtleXM+PGtleSBhcHA9IkVOIiBk
Yi1pZD0iMHdhenp6dmR5c2Y1MmJlMDk1d3hycnIwNTJ0cHIyeHd3NXp0IiB0aW1lc3RhbXA9IjE1
MTYxMjk1OTciPjM5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DZW50cmUgZm9yIENsaW5pY2FsIEV4Y2VsbGVuY2UgaW4g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63]</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798F9479" w14:textId="497A7722"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Thus, the limited, preliminary evidence on whether making a claim is associated with recovery varies, although the impact of making a claim may be dependent on the severity of the injury.</w:t>
      </w:r>
    </w:p>
    <w:p w14:paraId="143FDC92" w14:textId="77777777" w:rsidR="001C1DC1" w:rsidRPr="00E037D2" w:rsidRDefault="001C1DC1" w:rsidP="001C1DC1">
      <w:pPr>
        <w:spacing w:after="0" w:line="480" w:lineRule="auto"/>
        <w:rPr>
          <w:rFonts w:ascii="Times New Roman" w:hAnsi="Times New Roman" w:cs="Times New Roman"/>
          <w:b/>
          <w:sz w:val="24"/>
          <w:szCs w:val="24"/>
        </w:rPr>
      </w:pPr>
      <w:r w:rsidRPr="00E037D2">
        <w:rPr>
          <w:rFonts w:ascii="Times New Roman" w:hAnsi="Times New Roman" w:cs="Times New Roman"/>
          <w:b/>
          <w:sz w:val="24"/>
          <w:szCs w:val="24"/>
        </w:rPr>
        <w:t xml:space="preserve">Post-Collision Health Care Factors. </w:t>
      </w:r>
    </w:p>
    <w:p w14:paraId="70FD9531" w14:textId="32129804" w:rsidR="001C1DC1" w:rsidRPr="00E037D2" w:rsidRDefault="001C1DC1" w:rsidP="001C1DC1">
      <w:pPr>
        <w:spacing w:after="0" w:line="480" w:lineRule="auto"/>
        <w:rPr>
          <w:rFonts w:ascii="Times New Roman" w:hAnsi="Times New Roman" w:cs="Times New Roman"/>
          <w:sz w:val="24"/>
          <w:szCs w:val="24"/>
        </w:rPr>
      </w:pPr>
      <w:r w:rsidRPr="00E037D2">
        <w:rPr>
          <w:rFonts w:ascii="Times New Roman" w:hAnsi="Times New Roman" w:cs="Times New Roman"/>
          <w:sz w:val="24"/>
          <w:szCs w:val="24"/>
        </w:rPr>
        <w:t xml:space="preserve">The NPTF reported 2 Phase III studies on the association between post-collision health care and recovery. The update adds three additional studies (1 Phase III, 1 Phase II and 1 Phase I) </w:t>
      </w:r>
      <w:r w:rsidR="009F43EB">
        <w:rPr>
          <w:rFonts w:ascii="Times New Roman" w:hAnsi="Times New Roman" w:cs="Times New Roman"/>
          <w:sz w:val="24"/>
          <w:szCs w:val="24"/>
        </w:rPr>
        <w:fldChar w:fldCharType="begin">
          <w:fldData xml:space="preserve">PEVuZE5vdGU+PENpdGU+PEF1dGhvcj5Cb2htYW48L0F1dGhvcj48WWVhcj4yMDEyPC9ZZWFyPjxS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xNjI3LTM0PC9wYWdlcz48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zNzkt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Cb2htYW48L0F1dGhvcj48WWVhcj4yMDEyPC9ZZWFyPjxS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2FsdC1wZXJpb2RpY2FsPjxwYWdlcz4xNjI3LTM0PC9wYWdlcz48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zNzkt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 xml:space="preserve">[4, 53, </w:t>
      </w:r>
      <w:r w:rsidR="009F43EB">
        <w:rPr>
          <w:rFonts w:ascii="Times New Roman" w:hAnsi="Times New Roman" w:cs="Times New Roman"/>
          <w:noProof/>
          <w:sz w:val="24"/>
          <w:szCs w:val="24"/>
        </w:rPr>
        <w:lastRenderedPageBreak/>
        <w:t>59]</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reported consistent evidence from a limited number of studies that higher frequency, type and combination of health care visits (specialist, general medical practitioner, chiropractor, as assessed using health databases) during the first </w:t>
      </w:r>
      <w:r w:rsidRPr="00E037D2">
        <w:rPr>
          <w:rFonts w:ascii="Times New Roman" w:hAnsi="Times New Roman" w:cs="Times New Roman"/>
          <w:i/>
          <w:sz w:val="24"/>
          <w:szCs w:val="24"/>
        </w:rPr>
        <w:t>6 weeks</w:t>
      </w:r>
      <w:r w:rsidRPr="00E037D2">
        <w:rPr>
          <w:rFonts w:ascii="Times New Roman" w:hAnsi="Times New Roman" w:cs="Times New Roman"/>
          <w:sz w:val="24"/>
          <w:szCs w:val="24"/>
        </w:rPr>
        <w:t xml:space="preserve"> after a crash was associated with slower WAD recovery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ew evidence from one Phase III study similarly found that those with higher health care utilization in the </w:t>
      </w:r>
      <w:r w:rsidRPr="00E037D2">
        <w:rPr>
          <w:rFonts w:ascii="Times New Roman" w:hAnsi="Times New Roman" w:cs="Times New Roman"/>
          <w:i/>
          <w:sz w:val="24"/>
          <w:szCs w:val="24"/>
        </w:rPr>
        <w:t>first 6 weeks</w:t>
      </w:r>
      <w:r w:rsidRPr="00E037D2">
        <w:rPr>
          <w:rFonts w:ascii="Times New Roman" w:hAnsi="Times New Roman" w:cs="Times New Roman"/>
          <w:sz w:val="24"/>
          <w:szCs w:val="24"/>
        </w:rPr>
        <w:t xml:space="preserve"> after the injury recovered more slowly than those with low health care utilization </w:t>
      </w:r>
      <w:r w:rsidR="009F43EB">
        <w:rPr>
          <w:rFonts w:ascii="Times New Roman" w:hAnsi="Times New Roman" w:cs="Times New Roman"/>
          <w:sz w:val="24"/>
          <w:szCs w:val="24"/>
        </w:rPr>
        <w:fldChar w:fldCharType="begin"/>
      </w:r>
      <w:r w:rsidR="009F43EB">
        <w:rPr>
          <w:rFonts w:ascii="Times New Roman" w:hAnsi="Times New Roman" w:cs="Times New Roman"/>
          <w:sz w:val="24"/>
          <w:szCs w:val="24"/>
        </w:rPr>
        <w:instrText xml:space="preserve"> ADDIN EN.CITE &lt;EndNote&gt;&lt;Cite&gt;&lt;Author&gt;Skillgate&lt;/Author&gt;&lt;Year&gt;2016&lt;/Year&gt;&lt;RecNum&gt;88&lt;/RecNum&gt;&lt;DisplayText&gt;[59]&lt;/DisplayText&gt;&lt;record&gt;&lt;rec-number&gt;88&lt;/rec-number&gt;&lt;foreign-keys&gt;&lt;key app="EN" db-id="0wazzzvdysf52be095wxrrr052tpr2xww5zt" timestamp="1516129688"&gt;88&lt;/key&gt;&lt;/foreign-keys&gt;&lt;ref-type name="Journal Article"&gt;17&lt;/ref-type&gt;&lt;contributors&gt;&lt;authors&gt;&lt;author&gt;Skillgate, E.&lt;/author&gt;&lt;author&gt;Côté, P.&lt;/author&gt;&lt;author&gt;Cassidy, J. D.&lt;/author&gt;&lt;author&gt;Boyle, E.&lt;/author&gt;&lt;author&gt;Carroll, L. J.&lt;/author&gt;&lt;author&gt;Holm, L. W.&lt;/author&gt;&lt;/authors&gt;&lt;/contributors&gt;&lt;titles&gt;&lt;title&gt;Effect of early intensive care on recovery from whiplash-associated disorders: results of a population-based cohort study&lt;/title&gt;&lt;secondary-title&gt;Archives of Physical Medicine and Rehabilitation&lt;/secondary-title&gt;&lt;/titles&gt;&lt;periodical&gt;&lt;full-title&gt;Archives of Physical Medicine and Rehabilitation&lt;/full-title&gt;&lt;/periodical&gt;&lt;pages&gt;739-746&lt;/pages&gt;&lt;volume&gt;97&lt;/volume&gt;&lt;dates&gt;&lt;year&gt;2016&lt;/year&gt;&lt;/dates&gt;&lt;urls&gt;&lt;/urls&gt;&lt;/record&gt;&lt;/Cite&gt;&lt;/EndNote&gt;</w:instrText>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59]</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However, in examining a subcohort of that study, one Phase II study found that self-reported number of health care visits to a medical doctor and/or physical therapist in the </w:t>
      </w:r>
      <w:r w:rsidRPr="00E037D2">
        <w:rPr>
          <w:rFonts w:ascii="Times New Roman" w:hAnsi="Times New Roman" w:cs="Times New Roman"/>
          <w:i/>
          <w:sz w:val="24"/>
          <w:szCs w:val="24"/>
        </w:rPr>
        <w:t>first 2 weeks</w:t>
      </w:r>
      <w:r w:rsidRPr="00E037D2">
        <w:rPr>
          <w:rFonts w:ascii="Times New Roman" w:hAnsi="Times New Roman" w:cs="Times New Roman"/>
          <w:sz w:val="24"/>
          <w:szCs w:val="24"/>
        </w:rPr>
        <w:t xml:space="preserve"> after the injury was not associated with self-rated global recovery </w:t>
      </w:r>
      <w:r w:rsidR="009F43EB">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Cb2htYW48L0F1dGhvcj48WWVhcj4yMDEyPC9ZZWFyPjxS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4]</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4B5175EE" w14:textId="77777777" w:rsidR="001C1DC1" w:rsidRPr="00E037D2" w:rsidRDefault="001C1DC1" w:rsidP="001C1DC1">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 xml:space="preserve">One Phase I study found that seniority of the first treating physician is not associated with neck pain, use of analgesics, work disability, need for further intervention or health-related </w:t>
      </w:r>
    </w:p>
    <w:p w14:paraId="0F26127E" w14:textId="77777777" w:rsidR="001C1DC1" w:rsidRPr="00E037D2" w:rsidRDefault="001C1DC1" w:rsidP="00DE25AA">
      <w:pPr>
        <w:spacing w:after="0" w:line="480" w:lineRule="auto"/>
        <w:ind w:firstLine="720"/>
        <w:rPr>
          <w:rFonts w:ascii="Times New Roman" w:hAnsi="Times New Roman" w:cs="Times New Roman"/>
          <w:sz w:val="24"/>
          <w:szCs w:val="24"/>
        </w:rPr>
      </w:pPr>
      <w:r w:rsidRPr="00E037D2">
        <w:rPr>
          <w:rFonts w:ascii="Times New Roman" w:hAnsi="Times New Roman" w:cs="Times New Roman"/>
          <w:sz w:val="24"/>
          <w:szCs w:val="24"/>
        </w:rPr>
        <w:t>Thus, the preponderance of the limited evidence indicates that high levels of initial health care utilization are associated with slower WAD recovery, and there is also limited, preliminary evidence that seniority of first treating physician is not associated with recovery.</w:t>
      </w:r>
    </w:p>
    <w:p w14:paraId="42A015E2" w14:textId="77777777" w:rsidR="001C1DC1" w:rsidRDefault="001C1DC1" w:rsidP="001C1DC1">
      <w:pPr>
        <w:tabs>
          <w:tab w:val="left" w:pos="1710"/>
        </w:tabs>
        <w:spacing w:after="0" w:line="480" w:lineRule="auto"/>
        <w:rPr>
          <w:rFonts w:ascii="Times New Roman" w:hAnsi="Times New Roman" w:cs="Times New Roman"/>
          <w:b/>
          <w:sz w:val="24"/>
          <w:szCs w:val="24"/>
        </w:rPr>
      </w:pPr>
      <w:r w:rsidRPr="00E037D2">
        <w:rPr>
          <w:rFonts w:ascii="Times New Roman" w:hAnsi="Times New Roman" w:cs="Times New Roman"/>
          <w:b/>
          <w:sz w:val="24"/>
          <w:szCs w:val="24"/>
        </w:rPr>
        <w:t xml:space="preserve">Risk Scores/Prediction Rules. </w:t>
      </w:r>
    </w:p>
    <w:p w14:paraId="12745C17" w14:textId="161E7A45" w:rsidR="001C1DC1" w:rsidRPr="00E037D2" w:rsidRDefault="001C1DC1" w:rsidP="001C1DC1">
      <w:pPr>
        <w:tabs>
          <w:tab w:val="left" w:pos="72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sz w:val="24"/>
          <w:szCs w:val="24"/>
        </w:rPr>
        <w:t xml:space="preserve">The NPTF did not find studies reporting risk scores or prediction rules for recovery. The update reports 5 sets of risk scores, prediction models or prediction rules </w:t>
      </w:r>
      <w:r w:rsidRPr="00E037D2">
        <w:rPr>
          <w:rFonts w:ascii="Times New Roman" w:hAnsi="Times New Roman" w:cs="Times New Roman"/>
          <w:sz w:val="24"/>
          <w:szCs w:val="24"/>
        </w:rPr>
        <w:fldChar w:fldCharType="begin">
          <w:fldData xml:space="preserve">PEVuZE5vdGU+PENpdGU+PEF1dGhvcj5NY0xlYW48L0F1dGhvcj48WWVhcj4yMDE0PC9ZZWFyPjxS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MTAuMTExMSUyRmouMTQ2OC0x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NzI3LTM0PC9wYWdlcz48dm9sdW1lPjE1Mzwvdm9sdW1lPjxudW1i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E2JTJGai5wYWluLjIwMTIuMDUuMDA0JmFt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xNzI3LTM0PC9wYWdlcz48dm9sdW1lPjE1Mzwvdm9sdW1l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xMDE2JTJGai5wYWluLjIwMTIuMDUu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NY0xlYW48L0F1dGhvcj48WWVhcj4yMDE0PC9ZZWFyPjxS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NzI3LTM0PC9wYWdlcz48dm9sdW1lPjE1Mzwvdm9sdW1lPjxudW1i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E2JTJGai5wYWluLjIwMTIuMDUuMDA0JmFt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5, 36, 43, 54, 56, 6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f which 2 have received external validation. One Phase II study reported a parsimonious group of factors associated with moderate to severe neck pain at 6 weeks post-injury using Lasso regression techniques. Variables were included if they maximized the area under the ROC curve, whether or not they were statistically significant predictors of this outcome. For those not engaged in litigation, a combination of female sex, severe neck and overall pain, as assessed in the ED, yielded area under the receiver operating characteristic curve (AUROCC) of 0.73. For </w:t>
      </w:r>
      <w:r w:rsidRPr="00E037D2">
        <w:rPr>
          <w:rFonts w:ascii="Times New Roman" w:hAnsi="Times New Roman" w:cs="Times New Roman"/>
          <w:sz w:val="24"/>
          <w:szCs w:val="24"/>
        </w:rPr>
        <w:lastRenderedPageBreak/>
        <w:t xml:space="preserve">those litigating, a combination of female sex, having moderate or severe neck pain or severe overall pain as assessed in the ED, not being employed full time, having no health insurance, having had a rear-end collision, being a passenger rather than a driver, higher levels of peritraumatic distress, a predisposition to anger and higher age yielded a UROCC of 0.73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43]</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14FDA1CB" w14:textId="71EA407B"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In 2 Phase I studies from the same cohort, Kasch and colleagues found that a </w:t>
      </w:r>
      <w:r w:rsidRPr="00E037D2">
        <w:rPr>
          <w:rFonts w:ascii="Times New Roman" w:hAnsi="Times New Roman" w:cs="Times New Roman"/>
          <w:i/>
          <w:sz w:val="24"/>
          <w:szCs w:val="24"/>
        </w:rPr>
        <w:t>risk score</w:t>
      </w:r>
      <w:r w:rsidRPr="00E037D2">
        <w:rPr>
          <w:rFonts w:ascii="Times New Roman" w:hAnsi="Times New Roman" w:cs="Times New Roman"/>
          <w:sz w:val="24"/>
          <w:szCs w:val="24"/>
        </w:rPr>
        <w:t xml:space="preserve"> made of up cervical range of motion, neck/head pain intensity, </w:t>
      </w:r>
      <w:r w:rsidR="00517414">
        <w:rPr>
          <w:rFonts w:ascii="Times New Roman" w:hAnsi="Times New Roman" w:cs="Times New Roman"/>
          <w:sz w:val="24"/>
          <w:szCs w:val="24"/>
        </w:rPr>
        <w:t>sex</w:t>
      </w:r>
      <w:r w:rsidRPr="00E037D2">
        <w:rPr>
          <w:rFonts w:ascii="Times New Roman" w:hAnsi="Times New Roman" w:cs="Times New Roman"/>
          <w:sz w:val="24"/>
          <w:szCs w:val="24"/>
        </w:rPr>
        <w:t xml:space="preserve">, number of non-pain symptoms and pain on palpation predicts the following outcomes: work disability/sick leave from work, neck and headache pain recovery, recovery of self-perceived neck disability, expectations of work difficulties, post-traumatic stress symptoms; pressure pain thresholds and pain on palpation </w:t>
      </w:r>
      <w:r w:rsidRPr="00E037D2">
        <w:rPr>
          <w:rFonts w:ascii="Times New Roman" w:hAnsi="Times New Roman" w:cs="Times New Roman"/>
          <w:sz w:val="24"/>
          <w:szCs w:val="24"/>
        </w:rPr>
        <w:fldChar w:fldCharType="begin">
          <w:fldData xml:space="preserve">PEVuZE5vdGU+PENpdGU+PEF1dGhvcj5LYXNjaDwvQXV0aG9yPjxZZWFyPjIwMDg8L1llYXI+PFJl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zEwLjExMTElMkZqLjE0Njgt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LYXNjaDwvQXV0aG9yPjxZZWFyPjIwMDg8L1llYXI+PFJl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zEwLjExMTElMkZqLjE0Njgt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5, 3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6134AE81" w14:textId="68B4D1FC"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Sterling and colleagues had earlier proposed a prediction rule for moderate/severe disability, consisting of higher initial Neck Disability Index (NDI) score, older age, cold hyperalgesia and symptoms of acute post-traumatic stress, decreased neck range of motion and diminished sympathetic reactivity </w:t>
      </w:r>
      <w:r w:rsidRPr="00E037D2">
        <w:rPr>
          <w:rFonts w:ascii="Times New Roman" w:hAnsi="Times New Roman" w:cs="Times New Roman"/>
          <w:sz w:val="24"/>
          <w:szCs w:val="24"/>
        </w:rPr>
        <w:fldChar w:fldCharType="begin">
          <w:fldData xml:space="preserve">PEVuZE5vdGU+PENpdGU+PEF1dGhvcj5TdGVybGluZzwvQXV0aG9yPjxZZWFyPjIwMDU8L1llYXI+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xNDEtODwvcGFnZXM+PHZvbHVt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sidR="00161545">
        <w:rPr>
          <w:rFonts w:ascii="Times New Roman" w:hAnsi="Times New Roman" w:cs="Times New Roman"/>
          <w:sz w:val="24"/>
          <w:szCs w:val="24"/>
        </w:rPr>
        <w:instrText xml:space="preserve"> ADDIN EN.CITE </w:instrText>
      </w:r>
      <w:r w:rsidR="00161545">
        <w:rPr>
          <w:rFonts w:ascii="Times New Roman" w:hAnsi="Times New Roman" w:cs="Times New Roman"/>
          <w:sz w:val="24"/>
          <w:szCs w:val="24"/>
        </w:rPr>
        <w:fldChar w:fldCharType="begin">
          <w:fldData xml:space="preserve">PEVuZE5vdGU+PENpdGU+PEF1dGhvcj5TdGVybGluZzwvQXV0aG9yPjxZZWFyPjIwMDU8L1llYXI+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xNDEtODwvcGFnZXM+PHZvbHVt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</w:fldData>
        </w:fldChar>
      </w:r>
      <w:r w:rsidR="00161545">
        <w:rPr>
          <w:rFonts w:ascii="Times New Roman" w:hAnsi="Times New Roman" w:cs="Times New Roman"/>
          <w:sz w:val="24"/>
          <w:szCs w:val="24"/>
        </w:rPr>
        <w:instrText xml:space="preserve"> ADDIN EN.CITE.DATA </w:instrText>
      </w:r>
      <w:r w:rsidR="00161545">
        <w:rPr>
          <w:rFonts w:ascii="Times New Roman" w:hAnsi="Times New Roman" w:cs="Times New Roman"/>
          <w:sz w:val="24"/>
          <w:szCs w:val="24"/>
        </w:rPr>
      </w:r>
      <w:r w:rsidR="00161545">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11]</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the update, we found 1 Phase II multicentre external validation study. After adjusting for study site, Sterling et al. found that four of the above factors, initial high NDI score, older age, cold hyperalgesia and symptoms of acute post-traumatic stress, were associated with moderate/severe disability at 12 months, with AUROCC was 0.89, 95% CI 0.84-0.94) </w:t>
      </w:r>
      <w:r w:rsidRPr="00E037D2">
        <w:rPr>
          <w:rFonts w:ascii="Times New Roman" w:hAnsi="Times New Roman" w:cs="Times New Roman"/>
          <w:sz w:val="24"/>
          <w:szCs w:val="24"/>
        </w:rPr>
        <w:fldChar w:fldCharType="begin">
          <w:fldData xml:space="preserve">PEVuZE5vdGU+PENpdGU+PEF1dGhvcj5TdGVybGluZzwvQXV0aG9yPjxZZWFyPjIwMTI8L1llYXI+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3MjctMzQ8L3BhZ2VzPjx2b2x1bWU+MTUzPC92b2x1bWU+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i4wNS4w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I8L1llYXI+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E3MjctMzQ8L3BhZ2VzPjx2b2x1bWU+MTUzPC92b2x1bWU+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i4wNS4w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3D1768D3" w14:textId="296F3D3F"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Ritchie et al. derived a clinical prediction rule in one Phase II stud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Ritchie&lt;/Author&gt;&lt;Year&gt;2013&lt;/Year&gt;&lt;RecNum&gt;56&lt;/RecNum&gt;&lt;DisplayText&gt;[54]&lt;/DisplayText&gt;&lt;record&gt;&lt;rec-number&gt;56&lt;/rec-number&gt;&lt;foreign-keys&gt;&lt;key app="EN" db-id="0wazzzvdysf52be095wxrrr052tpr2xww5zt" timestamp="1516129615"&gt;56&lt;/key&gt;&lt;/foreign-keys&gt;&lt;ref-type name="Journal Article"&gt;17&lt;/ref-type&gt;&lt;contributors&gt;&lt;authors&gt;&lt;author&gt;Ritchie, C.&lt;/author&gt;&lt;author&gt;Hendrikz, J.&lt;/author&gt;&lt;author&gt;Kenardy, J.&lt;/author&gt;&lt;author&gt;Sterling, M.&lt;/author&gt;&lt;/authors&gt;&lt;/contributors&gt;&lt;titles&gt;&lt;title&gt;Derivation of a clinical prediction rule to identify both chronic moderate/severe disability and full recovery following whiplash injury&lt;/title&gt;&lt;secondary-title&gt;Pain&lt;/secondary-title&gt;&lt;/titles&gt;&lt;periodical&gt;&lt;full-title&gt;Pain&lt;/full-title&gt;&lt;abbr-1&gt;Pain&lt;/abbr-1&gt;&lt;/periodical&gt;&lt;pages&gt;2198-2206&lt;/pages&gt;&lt;volume&gt;154&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conducted an external validation study using a different cohort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Ritchie&lt;/Author&gt;&lt;Year&gt;2015&lt;/Year&gt;&lt;RecNum&gt;70&lt;/RecNum&gt;&lt;DisplayText&gt;[55]&lt;/DisplayText&gt;&lt;record&gt;&lt;rec-number&gt;70&lt;/rec-number&gt;&lt;foreign-keys&gt;&lt;key app="EN" db-id="0wazzzvdysf52be095wxrrr052tpr2xww5zt" timestamp="1516129651"&gt;70&lt;/key&gt;&lt;/foreign-keys&gt;&lt;ref-type name="Journal Article"&gt;17&lt;/ref-type&gt;&lt;contributors&gt;&lt;authors&gt;&lt;author&gt;Ritchie, C.&lt;/author&gt;&lt;author&gt;Hendrikz, J.&lt;/author&gt;&lt;author&gt;Jull, G.&lt;/author&gt;&lt;author&gt;Elliott, J.&lt;/author&gt;&lt;author&gt;Sterling, M.&lt;/author&gt;&lt;/authors&gt;&lt;/contributors&gt;&lt;titles&gt;&lt;title&gt;External validation of a clinical prediction rule to predict full recovery and ongoing moderate/severe disability following acute whiplash injury&lt;/title&gt;&lt;secondary-title&gt;Journal of Orthopaedic &amp;amp; Sports Physical Therapy&lt;/secondary-title&gt;&lt;/titles&gt;&lt;periodical&gt;&lt;full-title&gt;Journal of Orthopaedic &amp;amp; Sports Physical Therapy&lt;/full-title&gt;&lt;abbr-1&gt;J Orthop Sports Phys Ther&lt;/abbr-1&gt;&lt;/periodical&gt;&lt;pages&gt;242-250&lt;/pages&gt;&lt;volume&gt;45&lt;/volume&gt;&lt;number&gt;4&lt;/number&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In both the derivation set and the validation set, a combination of initial Neck Disability Index score ≥40, age ≥35 and hyperarousal scale (on the PDS) ≥6 had good specificity, but poor sensitivity to predict moderate/severe neck disability (as defined as NDI score of 30% or above) at 1 year. The </w:t>
      </w:r>
      <w:r w:rsidRPr="00E037D2">
        <w:rPr>
          <w:rFonts w:ascii="Times New Roman" w:hAnsi="Times New Roman" w:cs="Times New Roman"/>
          <w:sz w:val="24"/>
          <w:szCs w:val="24"/>
        </w:rPr>
        <w:lastRenderedPageBreak/>
        <w:t>proposed clinical prediction rule for recovery (defined as NDI score of 10% or less) was initial NDI ≤32 and age ≤35, which, again, had good specificity but poor sensitivity in both the derivation and the validation samples.</w:t>
      </w:r>
    </w:p>
    <w:p w14:paraId="461D37F3" w14:textId="6D003428" w:rsidR="001C1DC1" w:rsidRPr="00E037D2" w:rsidRDefault="001C1DC1" w:rsidP="001C1DC1">
      <w:pPr>
        <w:tabs>
          <w:tab w:val="left" w:pos="720"/>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Finally, Rydman et al derived a prediction model using a cohort of ER attendees, and conducted a validation study using a cohort of insurance claimants. The set of factors found to predict self-rated recovery in the model building study did not, as a set, adequately predict self-rated recovery in the validation study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Rydman&lt;/Author&gt;&lt;Year&gt;2016&lt;/Year&gt;&lt;RecNum&gt;33&lt;/RecNum&gt;&lt;DisplayText&gt;[56]&lt;/DisplayText&gt;&lt;record&gt;&lt;rec-number&gt;33&lt;/rec-number&gt;&lt;foreign-keys&gt;&lt;key app="EN" db-id="0wazzzvdysf52be095wxrrr052tpr2xww5zt" timestamp="1516129591"&gt;33&lt;/key&gt;&lt;/foreign-keys&gt;&lt;ref-type name="Journal Article"&gt;17&lt;/ref-type&gt;&lt;contributors&gt;&lt;authors&gt;&lt;author&gt;Rydman, E.&lt;/author&gt;&lt;author&gt;Ponzer, S.&lt;/author&gt;&lt;author&gt;Ottosson, C.&lt;/author&gt;&lt;author&gt;Jarnbert-Pettersson, H.&lt;/author&gt;&lt;/authors&gt;&lt;/contributors&gt;&lt;titles&gt;&lt;title&gt;Predicting non-recovery among whiplash patients in the emergency room and in an insurance company setting&lt;/title&gt;&lt;secondary-title&gt;European Spine Journal&lt;/secondary-title&gt;&lt;/titles&gt;&lt;periodical&gt;&lt;full-title&gt;European Spine Journal&lt;/full-title&gt;&lt;/periodical&gt;&lt;edition&gt;July 12, 2016&lt;/edition&gt;&lt;dates&gt;&lt;year&gt;2016&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6]</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69F84230" w14:textId="77777777" w:rsidR="001C1DC1" w:rsidRPr="00E037D2" w:rsidRDefault="001C1DC1" w:rsidP="001C1DC1">
      <w:pPr>
        <w:tabs>
          <w:tab w:val="left" w:pos="1710"/>
        </w:tabs>
        <w:spacing w:after="0" w:line="480" w:lineRule="auto"/>
        <w:rPr>
          <w:rFonts w:ascii="Times New Roman" w:hAnsi="Times New Roman" w:cs="Times New Roman"/>
          <w:sz w:val="24"/>
          <w:szCs w:val="24"/>
        </w:rPr>
      </w:pPr>
    </w:p>
    <w:p w14:paraId="74100E44" w14:textId="77777777" w:rsidR="001C1DC1" w:rsidRPr="00E037D2" w:rsidRDefault="001C1DC1" w:rsidP="001C1DC1">
      <w:pPr>
        <w:tabs>
          <w:tab w:val="left" w:pos="2160"/>
        </w:tabs>
        <w:spacing w:after="0" w:line="480" w:lineRule="auto"/>
        <w:rPr>
          <w:rFonts w:ascii="Times New Roman" w:hAnsi="Times New Roman" w:cs="Times New Roman"/>
          <w:b/>
          <w:sz w:val="24"/>
          <w:szCs w:val="24"/>
        </w:rPr>
      </w:pPr>
      <w:r w:rsidRPr="00E037D2">
        <w:rPr>
          <w:rFonts w:ascii="Times New Roman" w:hAnsi="Times New Roman" w:cs="Times New Roman"/>
          <w:b/>
          <w:sz w:val="24"/>
          <w:szCs w:val="24"/>
        </w:rPr>
        <w:t>Other Outcomes.</w:t>
      </w:r>
    </w:p>
    <w:p w14:paraId="270036F3" w14:textId="67AD408F" w:rsidR="001C1DC1" w:rsidRPr="00E037D2" w:rsidRDefault="001C1DC1" w:rsidP="001C1DC1">
      <w:pPr>
        <w:tabs>
          <w:tab w:val="left" w:pos="567"/>
        </w:tabs>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Is WAD a Risk Factor for Fibromyalgia? </w:t>
      </w:r>
      <w:r w:rsidRPr="00E037D2">
        <w:rPr>
          <w:rFonts w:ascii="Times New Roman" w:hAnsi="Times New Roman" w:cs="Times New Roman"/>
          <w:sz w:val="24"/>
          <w:szCs w:val="24"/>
        </w:rPr>
        <w:t xml:space="preserve">The update combines evidence on fibromyalgia from three studies: 1 Phase I study from the NPTF and 2 Phase I studies of one cohort from the update </w:t>
      </w:r>
      <w:r w:rsidRPr="00E037D2">
        <w:rPr>
          <w:rFonts w:ascii="Times New Roman" w:hAnsi="Times New Roman" w:cs="Times New Roman"/>
          <w:sz w:val="24"/>
          <w:szCs w:val="24"/>
        </w:rPr>
        <w:fldChar w:fldCharType="begin">
          <w:fldData xml:space="preserve">PEVuZE5vdGU+PENpdGU+PEF1dGhvcj5UaXNobGVyPC9BdXRob3I+PFllYXI+MjAwNjwvWWVhcj48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Y2NTI0MzQmYW1wO3Jm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Dcl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UaXNobGVyPC9BdXRob3I+PFllYXI+MjAwNjwvWWVhcj48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Y2NTI0MzQmYW1wO3Jm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Dcl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8, 6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reported limited preliminary evidence that WAD increased the risk of (diagnosed) fibromyalgia within 18 months post- crash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wo new studies (one cohort) found that WAD did not increase the risk of fibromyalgia during the first three years post-crash </w:t>
      </w:r>
      <w:r w:rsidRPr="00E037D2">
        <w:rPr>
          <w:rFonts w:ascii="Times New Roman" w:hAnsi="Times New Roman" w:cs="Times New Roman"/>
          <w:sz w:val="24"/>
          <w:szCs w:val="24"/>
        </w:rPr>
        <w:fldChar w:fldCharType="begin">
          <w:fldData xml:space="preserve">PEVuZE5vdGU+PENpdGU+PEF1dGhvcj5UaXNobGVyPC9BdXRob3I+PFllYXI+MjAwNjwvWWVhcj48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Y2NTI0MzQmYW1wO3Jm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Dcl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UaXNobGVyPC9BdXRob3I+PFllYXI+MjAwNjwvWWVhcj48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8, 6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bookmarkStart w:id="0" w:name="_GoBack"/>
      <w:bookmarkEnd w:id="0"/>
      <w:r w:rsidRPr="00E037D2">
        <w:rPr>
          <w:rFonts w:ascii="Times New Roman" w:hAnsi="Times New Roman" w:cs="Times New Roman"/>
          <w:sz w:val="24"/>
          <w:szCs w:val="24"/>
        </w:rPr>
        <w:t xml:space="preserve">Thus, evidence on WAD as a risk factor for diagnosed fibromyalgia is still limited, preliminary and varies. </w:t>
      </w:r>
    </w:p>
    <w:p w14:paraId="57ED260F" w14:textId="46BCAB94" w:rsidR="001C1DC1" w:rsidRPr="00E037D2" w:rsidRDefault="001C1DC1" w:rsidP="00DE25AA">
      <w:pPr>
        <w:tabs>
          <w:tab w:val="left" w:pos="567"/>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 xml:space="preserve">Predictors of Widespread Pain in WAD. </w:t>
      </w:r>
      <w:r w:rsidRPr="00E037D2">
        <w:rPr>
          <w:rFonts w:ascii="Times New Roman" w:hAnsi="Times New Roman" w:cs="Times New Roman"/>
          <w:sz w:val="24"/>
          <w:szCs w:val="24"/>
        </w:rPr>
        <w:t xml:space="preserve">This update combines two studies (1 Phase I and 1 Phase II) from the NPTF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and 1 new Phase II study </w:t>
      </w:r>
      <w:r w:rsidR="009F43EB">
        <w:rPr>
          <w:rFonts w:ascii="Times New Roman" w:hAnsi="Times New Roman" w:cs="Times New Roman"/>
          <w:sz w:val="24"/>
          <w:szCs w:val="24"/>
        </w:rPr>
        <w:fldChar w:fldCharType="begin"/>
      </w:r>
      <w:r w:rsidR="009F43EB">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43]</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rom the NPTF, there was limited, preliminary evidence that WAD does not increase the risk of widespread pain (in comparison with non-WAD traffic injuries) and limited, preliminary evidence that in those with traffic-related WAD, being female, having poorer health, greater pain, more symptoms and more initial depressive symptoms was associated with the development of widespread pain, with this widespread pain resolving in most participants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From the update, 1 Phase II study found </w:t>
      </w:r>
      <w:r w:rsidRPr="00E037D2">
        <w:rPr>
          <w:rFonts w:ascii="Times New Roman" w:hAnsi="Times New Roman" w:cs="Times New Roman"/>
          <w:sz w:val="24"/>
          <w:szCs w:val="24"/>
        </w:rPr>
        <w:lastRenderedPageBreak/>
        <w:t>that in both litigants and non-litigants, presence of widespread pain in the ED was associated with presence of widespread pain at 6 weeks</w:t>
      </w:r>
      <w:r w:rsidR="00872CE3">
        <w:rPr>
          <w:rFonts w:ascii="Times New Roman" w:hAnsi="Times New Roman" w:cs="Times New Roman"/>
          <w:sz w:val="24"/>
          <w:szCs w:val="24"/>
        </w:rPr>
        <w:t xml:space="preserve"> </w:t>
      </w:r>
      <w:r w:rsidR="009F43EB">
        <w:rPr>
          <w:rFonts w:ascii="Times New Roman" w:hAnsi="Times New Roman" w:cs="Times New Roman"/>
          <w:sz w:val="24"/>
          <w:szCs w:val="24"/>
        </w:rPr>
        <w:fldChar w:fldCharType="begin"/>
      </w:r>
      <w:r w:rsidR="009F43EB">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43]</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In addition, prior neck pain, prior widespread pain, being in a rear-end collision and not having health insurance were associated with presence of widespread pain at 6 weeks in litigants. Severe neck pain in ED, poor recovery expectations and pain catastrophizing were associated with presence of widespread pain at 6 weeks in non-litigants</w:t>
      </w:r>
      <w:r w:rsidR="00872CE3">
        <w:rPr>
          <w:rFonts w:ascii="Times New Roman" w:hAnsi="Times New Roman" w:cs="Times New Roman"/>
          <w:sz w:val="24"/>
          <w:szCs w:val="24"/>
        </w:rPr>
        <w:t xml:space="preserve"> </w:t>
      </w:r>
      <w:r w:rsidR="009F43EB">
        <w:rPr>
          <w:rFonts w:ascii="Times New Roman" w:hAnsi="Times New Roman" w:cs="Times New Roman"/>
          <w:sz w:val="24"/>
          <w:szCs w:val="24"/>
        </w:rPr>
        <w:fldChar w:fldCharType="begin"/>
      </w:r>
      <w:r w:rsidR="009F43EB">
        <w:rPr>
          <w:rFonts w:ascii="Times New Roman" w:hAnsi="Times New Roman" w:cs="Times New Roman"/>
          <w:sz w:val="24"/>
          <w:szCs w:val="24"/>
        </w:rPr>
        <w:instrText xml:space="preserve"> ADDIN EN.CITE &lt;EndNote&gt;&lt;Cite&gt;&lt;Author&gt;McLean&lt;/Author&gt;&lt;Year&gt;2014&lt;/Year&gt;&lt;RecNum&gt;51&lt;/RecNum&gt;&lt;DisplayText&gt;[43]&lt;/DisplayText&gt;&lt;record&gt;&lt;rec-number&gt;51&lt;/rec-number&gt;&lt;foreign-keys&gt;&lt;key app="EN" db-id="0wazzzvdysf52be095wxrrr052tpr2xww5zt" timestamp="1516129609"&gt;51&lt;/key&gt;&lt;/foreign-keys&gt;&lt;ref-type name="Journal Article"&gt;17&lt;/ref-type&gt;&lt;contributors&gt;&lt;authors&gt;&lt;author&gt;McLean, S.A.&lt;/author&gt;&lt;author&gt;Ulirsch, J.C.&lt;/author&gt;&lt;author&gt;Slade, G.D.&lt;/author&gt;&lt;author&gt;Soward, A.C.&lt;/author&gt;&lt;author&gt;Swor, R.A.&lt;/author&gt;&lt;author&gt;Peak, D.A.&lt;/author&gt;&lt;author&gt;Jones, J.S.&lt;/author&gt;&lt;author&gt;Rathlev, N.K.&lt;/author&gt;&lt;author&gt;Lee, D.C.&lt;/author&gt;&lt;author&gt;Domeir, R.M.&lt;/author&gt;&lt;author&gt;Hendry, P.L.&lt;/author&gt;&lt;author&gt;Bortsov, A.V.&lt;/author&gt;&lt;author&gt;Bair, E.&lt;/author&gt;&lt;/authors&gt;&lt;/contributors&gt;&lt;titles&gt;&lt;title&gt;Incidence and predictors of neck and widespread pain after motor vehicle collision among US litigants and non-litigants&lt;/title&gt;&lt;secondary-title&gt;Pain&lt;/secondary-title&gt;&lt;/titles&gt;&lt;periodical&gt;&lt;full-title&gt;Pain&lt;/full-title&gt;&lt;abbr-1&gt;Pain&lt;/abbr-1&gt;&lt;/periodical&gt;&lt;pages&gt;309-321&lt;/pages&gt;&lt;volume&gt;155&lt;/volume&gt;&lt;number&gt;2&lt;/number&gt;&lt;dates&gt;&lt;year&gt;2014&lt;/year&gt;&lt;/dates&gt;&lt;urls&gt;&lt;/urls&gt;&lt;/record&gt;&lt;/Cite&gt;&lt;/EndNote&gt;</w:instrText>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43]</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r w:rsidRPr="00E037D2">
        <w:rPr>
          <w:rFonts w:ascii="Times New Roman" w:hAnsi="Times New Roman" w:cs="Times New Roman"/>
          <w:sz w:val="24"/>
          <w:szCs w:val="24"/>
        </w:rPr>
        <w:tab/>
        <w:t>The limited preliminary evidence on factors associated with the subsequent presence of widespread pain in WAD varies.</w:t>
      </w:r>
    </w:p>
    <w:p w14:paraId="3FD9F6B9" w14:textId="56C7A78E" w:rsidR="001C1DC1" w:rsidRPr="00E037D2" w:rsidRDefault="001C1DC1" w:rsidP="001C1DC1">
      <w:pPr>
        <w:tabs>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 xml:space="preserve">Predictors of Lawyer Involvement. </w:t>
      </w:r>
      <w:r w:rsidRPr="00E037D2">
        <w:rPr>
          <w:rFonts w:ascii="Times New Roman" w:eastAsiaTheme="minorEastAsia" w:hAnsi="Times New Roman" w:cs="Times New Roman"/>
          <w:bCs/>
          <w:color w:val="000000"/>
          <w:sz w:val="24"/>
          <w:szCs w:val="24"/>
          <w:lang w:eastAsia="en-CA"/>
        </w:rPr>
        <w:t>The NPTF found no studies on predictors of lawyer involvement in WAD injury claims. From the update, 1 Phase II study provided preliminary and limited evidence that having greater initial self-perceived functional or work dis</w:t>
      </w:r>
      <w:r w:rsidRPr="00E037D2">
        <w:rPr>
          <w:rFonts w:ascii="Times New Roman" w:hAnsi="Times New Roman" w:cs="Times New Roman"/>
          <w:sz w:val="24"/>
          <w:szCs w:val="24"/>
        </w:rPr>
        <w:t xml:space="preserve">ability, speaking a language other than English at home and having poorer initial mental health were associated with hiring a lawyer within 12 months of the injury. Age, </w:t>
      </w:r>
      <w:r w:rsidR="00517414">
        <w:rPr>
          <w:rFonts w:ascii="Times New Roman" w:hAnsi="Times New Roman" w:cs="Times New Roman"/>
          <w:sz w:val="24"/>
          <w:szCs w:val="24"/>
        </w:rPr>
        <w:t>sex</w:t>
      </w:r>
      <w:r w:rsidRPr="00E037D2">
        <w:rPr>
          <w:rFonts w:ascii="Times New Roman" w:hAnsi="Times New Roman" w:cs="Times New Roman"/>
          <w:sz w:val="24"/>
          <w:szCs w:val="24"/>
        </w:rPr>
        <w:t xml:space="preserve">, profession, admission to hospital after the collision, socioeconomic status, income and catastrophization were not associated with hiring a lawyer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Casey&lt;/Author&gt;&lt;Year&gt;2015&lt;/Year&gt;&lt;RecNum&gt;43&lt;/RecNum&gt;&lt;DisplayText&gt;[19]&lt;/DisplayText&gt;&lt;record&gt;&lt;rec-number&gt;43&lt;/rec-number&gt;&lt;foreign-keys&gt;&lt;key app="EN" db-id="0wazzzvdysf52be095wxrrr052tpr2xww5zt" timestamp="1516129601"&gt;43&lt;/key&gt;&lt;/foreign-keys&gt;&lt;ref-type name="Journal Article"&gt;17&lt;/ref-type&gt;&lt;contributors&gt;&lt;authors&gt;&lt;author&gt;Casey, P.P.&lt;/author&gt;&lt;author&gt;Feyer, A.M.&lt;/author&gt;&lt;author&gt;Cameron, I.D.&lt;/author&gt;&lt;/authors&gt;&lt;/contributors&gt;&lt;titles&gt;&lt;title&gt;Associations with legal representation in a compensation setting 12 months after injury&lt;/title&gt;&lt;secondary-title&gt;Injury &lt;/secondary-title&gt;&lt;/titles&gt;&lt;periodical&gt;&lt;full-title&gt;Injury&lt;/full-title&gt;&lt;/periodical&gt;&lt;pages&gt;918-925&lt;/pages&gt;&lt;volume&gt;46&lt;/volume&gt;&lt;dates&gt;&lt;year&gt;2015&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9]</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27DAF8EA" w14:textId="625381F9" w:rsidR="001C1DC1" w:rsidRPr="00E037D2" w:rsidRDefault="001C1DC1" w:rsidP="001C1DC1">
      <w:pPr>
        <w:tabs>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Pr="00E037D2">
        <w:rPr>
          <w:rFonts w:ascii="Times New Roman" w:hAnsi="Times New Roman" w:cs="Times New Roman"/>
          <w:b/>
          <w:sz w:val="24"/>
          <w:szCs w:val="24"/>
        </w:rPr>
        <w:t>Predictors of Post</w:t>
      </w:r>
      <w:r>
        <w:rPr>
          <w:rFonts w:ascii="Times New Roman" w:hAnsi="Times New Roman" w:cs="Times New Roman"/>
          <w:b/>
          <w:sz w:val="24"/>
          <w:szCs w:val="24"/>
        </w:rPr>
        <w:t>-Collision</w:t>
      </w:r>
      <w:r w:rsidRPr="00E037D2">
        <w:rPr>
          <w:rFonts w:ascii="Times New Roman" w:hAnsi="Times New Roman" w:cs="Times New Roman"/>
          <w:b/>
          <w:sz w:val="24"/>
          <w:szCs w:val="24"/>
        </w:rPr>
        <w:t xml:space="preserve"> Health Care Utilization. </w:t>
      </w:r>
      <w:r w:rsidRPr="00E037D2">
        <w:rPr>
          <w:rFonts w:ascii="Times New Roman" w:hAnsi="Times New Roman" w:cs="Times New Roman"/>
          <w:sz w:val="24"/>
          <w:szCs w:val="24"/>
        </w:rPr>
        <w:t xml:space="preserve">The NPTF found no studies reporting factors associated with health care utilization in WAD.  The update adds 1 Phase II study which provides preliminary and limited evidence that in comparison with a non-WAD matched comparison group, those with WAD had greater health care utilization both pre- and post-injury, were more likely to have been on a disability pension for musculoskeletal and mental health reasons at the time of injury, had more sick days both before and after injury, and were over twice as likely to change from low (pre-injury) levels of health care consultation to high consultation levels, with most of the increase in consultation being to physical therapists.  High pre-injury health care utilization was associated with high post-injury utilization level and </w:t>
      </w:r>
      <w:r w:rsidRPr="00E037D2">
        <w:rPr>
          <w:rFonts w:ascii="Times New Roman" w:hAnsi="Times New Roman" w:cs="Times New Roman"/>
          <w:sz w:val="24"/>
          <w:szCs w:val="24"/>
        </w:rPr>
        <w:lastRenderedPageBreak/>
        <w:t xml:space="preserve">increase in health utilization was also associated with increases in number of post-injury sick days.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Jöud&lt;/Author&gt;&lt;Year&gt;2013&lt;/Year&gt;&lt;RecNum&gt;97&lt;/RecNum&gt;&lt;DisplayText&gt;[32]&lt;/DisplayText&gt;&lt;record&gt;&lt;rec-number&gt;97&lt;/rec-number&gt;&lt;foreign-keys&gt;&lt;key app="EN" db-id="0wazzzvdysf52be095wxrrr052tpr2xww5zt" timestamp="1516129702"&gt;97&lt;/key&gt;&lt;/foreign-keys&gt;&lt;ref-type name="Journal Article"&gt;17&lt;/ref-type&gt;&lt;contributors&gt;&lt;authors&gt;&lt;author&gt;Jöud, A.&lt;/author&gt;&lt;author&gt;Stjerna, J.&lt;/author&gt;&lt;author&gt;Malmstrom, E-M&lt;/author&gt;&lt;author&gt;Westergren, H.&lt;/author&gt;&lt;author&gt;Petersson, I.F.&lt;/author&gt;&lt;author&gt;Englund, M. &lt;/author&gt;&lt;/authors&gt;&lt;/contributors&gt;&lt;titles&gt;&lt;title&gt;Healthcare consultation and sick leave before and after neck injury: a cohort study with matched population-based references&lt;/title&gt;&lt;secondary-title&gt;BMJ Open&lt;/secondary-title&gt;&lt;/titles&gt;&lt;periodical&gt;&lt;full-title&gt;BMJ Open&lt;/full-title&gt;&lt;/periodical&gt;&lt;pages&gt;e003172&lt;/pages&gt;&lt;volume&gt;3&lt;/volume&gt;&lt;dates&gt;&lt;year&gt;2013&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3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168BFD74" w14:textId="3AA7D8F8" w:rsidR="001C1DC1" w:rsidRPr="00E037D2" w:rsidRDefault="001C1DC1" w:rsidP="001C1DC1">
      <w:pPr>
        <w:tabs>
          <w:tab w:val="left" w:pos="720"/>
        </w:tabs>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Jaw Pain. </w:t>
      </w:r>
      <w:r w:rsidRPr="00E037D2">
        <w:rPr>
          <w:rFonts w:ascii="Times New Roman" w:hAnsi="Times New Roman" w:cs="Times New Roman"/>
          <w:sz w:val="24"/>
          <w:szCs w:val="24"/>
        </w:rPr>
        <w:t xml:space="preserve">No studies on WAD-related jaw pain were found by the NPTF. The update adds 3 new studies of 2 distinct cohorts </w:t>
      </w:r>
      <w:r w:rsidRPr="00E037D2">
        <w:rPr>
          <w:rFonts w:ascii="Times New Roman" w:hAnsi="Times New Roman" w:cs="Times New Roman"/>
          <w:sz w:val="24"/>
          <w:szCs w:val="24"/>
        </w:rPr>
        <w:fldChar w:fldCharType="begin">
          <w:fldData xml:space="preserve">PEVuZE5vdGU+PENpdGU+PEF1dGhvcj5DYXJyb2xsPC9BdXRob3I+PFllYXI+MjAwNzwvWWVhcj48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NzY3MDg3NSZhbXA7cmZ0Lmlzc249MDAwMi04MTc3JmFtcDtyZnQudm9sdW1lPTEzOCZhbXA7cmZ0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wNzwvWWVhcj48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2, 57, 5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wo Phase II studies provide limited preliminary evidence that approximately 15% of those with WAD developed jaw pain in the first days or weeks after the injury </w:t>
      </w:r>
      <w:r w:rsidRPr="00E037D2">
        <w:rPr>
          <w:rFonts w:ascii="Times New Roman" w:hAnsi="Times New Roman" w:cs="Times New Roman"/>
          <w:sz w:val="24"/>
          <w:szCs w:val="24"/>
        </w:rPr>
        <w:fldChar w:fldCharType="begin">
          <w:fldData xml:space="preserve">PEVuZE5vdGU+PENpdGU+PEF1dGhvcj5DYXJyb2xsPC9BdXRob3I+PFllYXI+MjAwNzwvWWVhcj48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yZhbXA7cmZ0X2lkPWluZm86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wNzwvWWVhcj48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2, 5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One of these studies also found that the onset of n</w:t>
      </w:r>
      <w:r w:rsidR="00AB2D08">
        <w:rPr>
          <w:rFonts w:ascii="Times New Roman" w:hAnsi="Times New Roman" w:cs="Times New Roman"/>
          <w:sz w:val="24"/>
          <w:szCs w:val="24"/>
        </w:rPr>
        <w:t xml:space="preserve">ew jaw pain was often delayed; </w:t>
      </w:r>
      <w:r w:rsidRPr="00E037D2">
        <w:rPr>
          <w:rFonts w:ascii="Times New Roman" w:hAnsi="Times New Roman" w:cs="Times New Roman"/>
          <w:sz w:val="24"/>
          <w:szCs w:val="24"/>
        </w:rPr>
        <w:t xml:space="preserve">those with WAD were at five times the risk of developing new jaw pain over a 1 year period than a non-injured comparison group </w:t>
      </w:r>
      <w:r w:rsidRPr="00E037D2">
        <w:rPr>
          <w:rFonts w:ascii="Times New Roman" w:hAnsi="Times New Roman" w:cs="Times New Roman"/>
          <w:sz w:val="24"/>
          <w:szCs w:val="24"/>
        </w:rPr>
        <w:fldChar w:fldCharType="begin">
          <w:fldData xml:space="preserve">PEVuZE5vdGU+PENpdGU+PEF1dGhvcj5TYWxlPC9BdXRob3I+PFllYXI+MjAwNzwvWWVhcj48UmVj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zY3MDg3NSZhbXA7cmZ0Lmlz
c249MDAwMi04MTc3JmFtcDtyZnQudm9sdW1lPTEzOCZhbXA7cmZ0Lmlzc3VlPTgmYW1wO3JmdC5z
cGFnZT0xMDg0JmFtcDtyZnQucGFnZXM9MTA4NC05MSZhbXA7cmZ0LmRhdGU9MjAwNyZhbXA7cmZ0
Lmp0aXRsZT1Kb3VybmFsK29mK3RoZStBbWVyaWNhbitEZW50YWwrQXNzb2NpYXRpb24mYW1wO3Jm
dC5hdGl0bGU9RGVsYXllZCt0ZW1wb3JvbWFuZGlidWxhcitqb2ludCtwYWluK2FuZCtkeXNmdW5j
dGlvbitpbmR1Y2VkK2J5K3doaXBsYXNoK3RyYXVtYSUzQSthK2NvbnRyb2xsZWQrcHJvc3BlY3Rp
dmUrc3R1ZHkuJmFtcDtyZnQuYXVsYXN0PVNhbG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YWxlPC9BdXRob3I+PFllYXI+MjAwNzwvWWVhcj48UmVj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8]</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Over a 15 year follow-up period, the prevalence of jaw symptoms and pain decreased in the group with WAD, but was still greater than the non-injured comparison group </w:t>
      </w:r>
      <w:r w:rsidRPr="00E037D2">
        <w:rPr>
          <w:rFonts w:ascii="Times New Roman" w:hAnsi="Times New Roman" w:cs="Times New Roman"/>
          <w:sz w:val="24"/>
          <w:szCs w:val="24"/>
        </w:rPr>
        <w:fldChar w:fldCharType="begin"/>
      </w:r>
      <w:r w:rsidR="0098703E">
        <w:rPr>
          <w:rFonts w:ascii="Times New Roman" w:hAnsi="Times New Roman" w:cs="Times New Roman"/>
          <w:sz w:val="24"/>
          <w:szCs w:val="24"/>
        </w:rPr>
        <w:instrText xml:space="preserve"> ADDIN EN.CITE &lt;EndNote&gt;&lt;Cite&gt;&lt;Author&gt;Sale&lt;/Author&gt;&lt;Year&gt;2014&lt;/Year&gt;&lt;RecNum&gt;94&lt;/RecNum&gt;&lt;DisplayText&gt;[57]&lt;/DisplayText&gt;&lt;record&gt;&lt;rec-number&gt;94&lt;/rec-number&gt;&lt;foreign-keys&gt;&lt;key app="EN" db-id="0wazzzvdysf52be095wxrrr052tpr2xww5zt" timestamp="1516129697"&gt;94&lt;/key&gt;&lt;/foreign-keys&gt;&lt;ref-type name="Journal Article"&gt;17&lt;/ref-type&gt;&lt;contributors&gt;&lt;authors&gt;&lt;author&gt;Sale, H.&lt;/author&gt;&lt;author&gt;Bryndahl, F.&lt;/author&gt;&lt;author&gt;Isberg, A.&lt;/author&gt;&lt;/authors&gt;&lt;/contributors&gt;&lt;titles&gt;&lt;title&gt;A 15-year follow-up of temporomandibular joint symptoms and magnetic resonance imaging findings in whiplash patients: a prospective, controlled study&lt;/title&gt;&lt;secondary-title&gt;Oral Surgery Oral Medicine Oral Pathology Oral Radiology &amp;amp; Endodontics&lt;/secondary-title&gt;&lt;/titles&gt;&lt;periodical&gt;&lt;full-title&gt;Oral Surgery Oral Medicine Oral Pathology Oral Radiology &amp;amp; Endodontics&lt;/full-title&gt;&lt;/periodical&gt;&lt;pages&gt;522-532&lt;/pages&gt;&lt;volume&gt;117&lt;/volume&gt;&lt;number&gt;4&lt;/number&gt;&lt;dates&gt;&lt;year&gt;2014&lt;/year&gt;&lt;/dates&gt;&lt;urls&gt;&lt;/urls&gt;&lt;/record&gt;&lt;/Cite&gt;&lt;/EndNote&gt;</w:instrText>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7]</w:t>
      </w:r>
      <w:r w:rsidRPr="00E037D2">
        <w:rPr>
          <w:rFonts w:ascii="Times New Roman" w:hAnsi="Times New Roman" w:cs="Times New Roman"/>
          <w:sz w:val="24"/>
          <w:szCs w:val="24"/>
        </w:rPr>
        <w:fldChar w:fldCharType="end"/>
      </w:r>
    </w:p>
    <w:p w14:paraId="138719D2" w14:textId="4504561A" w:rsidR="001C1DC1" w:rsidRPr="00E037D2" w:rsidRDefault="001C1DC1" w:rsidP="001C1DC1">
      <w:pPr>
        <w:tabs>
          <w:tab w:val="left" w:pos="567"/>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Psychological Outcomes. </w:t>
      </w:r>
      <w:r w:rsidRPr="00E037D2">
        <w:rPr>
          <w:rFonts w:ascii="Times New Roman" w:hAnsi="Times New Roman" w:cs="Times New Roman"/>
          <w:sz w:val="24"/>
          <w:szCs w:val="24"/>
        </w:rPr>
        <w:t xml:space="preserve">The NPTF reported 2 Phase I and 1 Phase II studies on factors associated with psychological outcomes in WAD. The update adds 1 Phase I analysis (nested within a Phase III study), and 2 Phase II studies </w:t>
      </w:r>
      <w:r w:rsidRPr="00E037D2">
        <w:rPr>
          <w:rFonts w:ascii="Times New Roman" w:hAnsi="Times New Roman" w:cs="Times New Roman"/>
          <w:sz w:val="24"/>
          <w:szCs w:val="24"/>
        </w:rPr>
        <w:fldChar w:fldCharType="begin">
          <w:fldData xml:space="preserve">PEVuZE5vdGU+PENpdGU+PEF1dGhvcj5DYXJyb2xsPC9BdXRob3I+PFllYXI+MjAxMTwvWWVhcj48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A3JTJGczAwNTg2LTAxMC0xMjc2LTImYW1wO3JmdF9pZD1pbmZvOnBtaWQvMjAxMjcyNjEmYW1w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TI3Mi04PC9wYWdlcz48dm9sdW1lPjE1Mjwvdm9sdW1lPjxudW1iZXI+Njwv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cGFpbi4yMDEx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xMTwvWWVhcj48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4, 52, 6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NPTF found limited preliminary evidence that compared with non-WAD injuries, WAD was associated with  post-injury onset of depressive symptoms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update adds no studies on that topic. </w:t>
      </w:r>
    </w:p>
    <w:p w14:paraId="40F63620" w14:textId="09A3FDB2" w:rsidR="001C1DC1" w:rsidRPr="00E037D2" w:rsidRDefault="001C1DC1" w:rsidP="001C1DC1">
      <w:pPr>
        <w:tabs>
          <w:tab w:val="left" w:pos="567"/>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e NPTF found limited and preliminary evidence from 1 study that that poor prior mental health was associated with presence and persistence of post-collision depressive symptoms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update adds one Phase I study which also reports that prior depression is associated with greater intensity of post-collision depression at 6 weeks </w:t>
      </w:r>
      <w:r w:rsidR="009F43EB">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F43EB">
        <w:rPr>
          <w:rFonts w:ascii="Times New Roman" w:hAnsi="Times New Roman" w:cs="Times New Roman"/>
          <w:sz w:val="24"/>
          <w:szCs w:val="24"/>
        </w:rPr>
        <w:instrText xml:space="preserve"> ADDIN EN.CITE </w:instrText>
      </w:r>
      <w:r w:rsidR="009F43EB">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F43EB">
        <w:rPr>
          <w:rFonts w:ascii="Times New Roman" w:hAnsi="Times New Roman" w:cs="Times New Roman"/>
          <w:sz w:val="24"/>
          <w:szCs w:val="24"/>
        </w:rPr>
        <w:instrText xml:space="preserve"> ADDIN EN.CITE.DATA </w:instrText>
      </w:r>
      <w:r w:rsidR="009F43EB">
        <w:rPr>
          <w:rFonts w:ascii="Times New Roman" w:hAnsi="Times New Roman" w:cs="Times New Roman"/>
          <w:sz w:val="24"/>
          <w:szCs w:val="24"/>
        </w:rPr>
      </w:r>
      <w:r w:rsidR="009F43EB">
        <w:rPr>
          <w:rFonts w:ascii="Times New Roman" w:hAnsi="Times New Roman" w:cs="Times New Roman"/>
          <w:sz w:val="24"/>
          <w:szCs w:val="24"/>
        </w:rPr>
        <w:fldChar w:fldCharType="end"/>
      </w:r>
      <w:r w:rsidR="009F43EB">
        <w:rPr>
          <w:rFonts w:ascii="Times New Roman" w:hAnsi="Times New Roman" w:cs="Times New Roman"/>
          <w:sz w:val="24"/>
          <w:szCs w:val="24"/>
        </w:rPr>
      </w:r>
      <w:r w:rsidR="009F43EB">
        <w:rPr>
          <w:rFonts w:ascii="Times New Roman" w:hAnsi="Times New Roman" w:cs="Times New Roman"/>
          <w:sz w:val="24"/>
          <w:szCs w:val="24"/>
        </w:rPr>
        <w:fldChar w:fldCharType="separate"/>
      </w:r>
      <w:r w:rsidR="009F43EB">
        <w:rPr>
          <w:rFonts w:ascii="Times New Roman" w:hAnsi="Times New Roman" w:cs="Times New Roman"/>
          <w:noProof/>
          <w:sz w:val="24"/>
          <w:szCs w:val="24"/>
        </w:rPr>
        <w:t>[14]</w:t>
      </w:r>
      <w:r w:rsidR="009F43EB">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us, there is consistent preliminary limited evidence that poor prior mental health/depression is associated with greater post-collision depression. The NPTF found limited preliminary evidence that greater initial pain was associated with greater post-collision depression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e update adds 1 Phase I study supporting this </w:t>
      </w:r>
      <w:r w:rsidR="004D42F2">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4D42F2">
        <w:rPr>
          <w:rFonts w:ascii="Times New Roman" w:hAnsi="Times New Roman" w:cs="Times New Roman"/>
          <w:sz w:val="24"/>
          <w:szCs w:val="24"/>
        </w:rPr>
        <w:instrText xml:space="preserve"> ADDIN EN.CITE </w:instrText>
      </w:r>
      <w:r w:rsidR="004D42F2">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4D42F2">
        <w:rPr>
          <w:rFonts w:ascii="Times New Roman" w:hAnsi="Times New Roman" w:cs="Times New Roman"/>
          <w:sz w:val="24"/>
          <w:szCs w:val="24"/>
        </w:rPr>
        <w:instrText xml:space="preserve"> ADDIN EN.CITE.DATA </w:instrText>
      </w:r>
      <w:r w:rsidR="004D42F2">
        <w:rPr>
          <w:rFonts w:ascii="Times New Roman" w:hAnsi="Times New Roman" w:cs="Times New Roman"/>
          <w:sz w:val="24"/>
          <w:szCs w:val="24"/>
        </w:rPr>
      </w:r>
      <w:r w:rsidR="004D42F2">
        <w:rPr>
          <w:rFonts w:ascii="Times New Roman" w:hAnsi="Times New Roman" w:cs="Times New Roman"/>
          <w:sz w:val="24"/>
          <w:szCs w:val="24"/>
        </w:rPr>
        <w:fldChar w:fldCharType="end"/>
      </w:r>
      <w:r w:rsidR="004D42F2">
        <w:rPr>
          <w:rFonts w:ascii="Times New Roman" w:hAnsi="Times New Roman" w:cs="Times New Roman"/>
          <w:sz w:val="24"/>
          <w:szCs w:val="24"/>
        </w:rPr>
      </w:r>
      <w:r w:rsidR="004D42F2">
        <w:rPr>
          <w:rFonts w:ascii="Times New Roman" w:hAnsi="Times New Roman" w:cs="Times New Roman"/>
          <w:sz w:val="24"/>
          <w:szCs w:val="24"/>
        </w:rPr>
        <w:fldChar w:fldCharType="separate"/>
      </w:r>
      <w:r w:rsidR="004D42F2">
        <w:rPr>
          <w:rFonts w:ascii="Times New Roman" w:hAnsi="Times New Roman" w:cs="Times New Roman"/>
          <w:noProof/>
          <w:sz w:val="24"/>
          <w:szCs w:val="24"/>
        </w:rPr>
        <w:t>[14]</w:t>
      </w:r>
      <w:r w:rsidR="004D42F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thus the evidence is consistent but still limited and preliminary. In addition, </w:t>
      </w:r>
      <w:r w:rsidRPr="00E037D2">
        <w:rPr>
          <w:rFonts w:ascii="Times New Roman" w:hAnsi="Times New Roman" w:cs="Times New Roman"/>
          <w:sz w:val="24"/>
          <w:szCs w:val="24"/>
        </w:rPr>
        <w:lastRenderedPageBreak/>
        <w:t xml:space="preserve">the update also limited preliminary evidence from 1 Phase II study that initial dizziness is also associated with a persistent or recurring course of post-collision depression. </w:t>
      </w:r>
      <w:r w:rsidRPr="00E037D2">
        <w:rPr>
          <w:rFonts w:ascii="Times New Roman" w:hAnsi="Times New Roman" w:cs="Times New Roman"/>
          <w:sz w:val="24"/>
          <w:szCs w:val="24"/>
        </w:rPr>
        <w:fldChar w:fldCharType="begin">
          <w:fldData xml:space="preserve">PEVuZE5vdGU+PENpdGU+PEF1dGhvcj5QaGlsbGlwczwvQXV0aG9yPjxZZWFyPjIwMTA8L1llYXI+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5NDUtNTY8L3BhZ2VzPjx2b2x1bWU+MTk8L3ZvbHVtZT48bnVtYmVyPjY8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yNzYt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QaGlsbGlwczwvQXV0aG9yPjxZZWFyPjIwMTA8L1llYXI+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DclMkZzMDA1ODYtMDEwLTEyNzYt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5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4087433D" w14:textId="6319C89C" w:rsidR="001C1DC1" w:rsidRPr="00E037D2" w:rsidRDefault="001C1DC1" w:rsidP="001C1DC1">
      <w:pPr>
        <w:tabs>
          <w:tab w:val="left" w:pos="567"/>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e update adds limited and preliminary evidence from 1 Phase I study that prior anxiety, fear, anger and frustration are each associated with greater intensity of the corresponding pain-related anxiety, fear, anger and frustration at 6 weeks post collision </w:t>
      </w:r>
      <w:r w:rsidRPr="00E037D2">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DYXJyb2xsPC9BdXRob3I+PFllYXI+MjAxMTwvWWVhcj48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1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No studies on this issue were found by the NPTF. Finally, the update adds 1 Phase II study that lower cold pain thresholds, greater initial pain intensity and older age predicted a greater severity of post-traumatic stress symptoms during the year following the crash </w:t>
      </w:r>
      <w:r w:rsidRPr="00E037D2">
        <w:rPr>
          <w:rFonts w:ascii="Times New Roman" w:hAnsi="Times New Roman" w:cs="Times New Roman"/>
          <w:sz w:val="24"/>
          <w:szCs w:val="24"/>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E8L1llYXI+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4]</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202B5E4B" w14:textId="427E9AA0" w:rsidR="001C1DC1" w:rsidRPr="00E037D2" w:rsidRDefault="001C1DC1" w:rsidP="001C1DC1">
      <w:pPr>
        <w:tabs>
          <w:tab w:val="left" w:pos="567"/>
        </w:tabs>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Compliance with Referral to Active Rehabilitation Program. </w:t>
      </w:r>
      <w:r w:rsidRPr="00E037D2">
        <w:rPr>
          <w:rFonts w:ascii="Times New Roman" w:hAnsi="Times New Roman" w:cs="Times New Roman"/>
          <w:sz w:val="24"/>
          <w:szCs w:val="24"/>
        </w:rPr>
        <w:t xml:space="preserve">One Phase I study provides limited preliminary evidence that early passive pain coping style (within 7 days of injury) is associated with poorer compliance with being referred to an active rehabilitation program and increased use of prescription pain medications three weeks after the injury </w:t>
      </w:r>
      <w:r w:rsidRPr="00E037D2">
        <w:rPr>
          <w:rFonts w:ascii="Times New Roman" w:hAnsi="Times New Roman" w:cs="Times New Roman"/>
          <w:sz w:val="24"/>
          <w:szCs w:val="24"/>
        </w:rPr>
        <w:fldChar w:fldCharType="begin">
          <w:fldData xml:space="preserve">PEVuZE5vdGU+PENpdGU+PEF1dGhvcj5GZXJyYXJpPC9BdXRob3I+PFllYXI+MjAxMTwvWWVhcj48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GZXJyYXJpPC9BdXRob3I+PFllYXI+MjAxMTwvWWVhcj48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2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3ACD22A3" w14:textId="0EAFB11B" w:rsidR="001C1DC1" w:rsidRPr="00E037D2" w:rsidRDefault="001C1DC1" w:rsidP="001C1DC1">
      <w:pPr>
        <w:tabs>
          <w:tab w:val="left" w:pos="567"/>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E037D2">
        <w:rPr>
          <w:rFonts w:ascii="Times New Roman" w:hAnsi="Times New Roman" w:cs="Times New Roman"/>
          <w:b/>
          <w:sz w:val="24"/>
          <w:szCs w:val="24"/>
        </w:rPr>
        <w:t xml:space="preserve">Muscle Activation, Spinal Cord Hyperexcitability, Modic Changes. </w:t>
      </w:r>
      <w:r w:rsidRPr="00E037D2">
        <w:rPr>
          <w:rFonts w:ascii="Times New Roman" w:hAnsi="Times New Roman" w:cs="Times New Roman"/>
          <w:sz w:val="24"/>
          <w:szCs w:val="24"/>
        </w:rPr>
        <w:t xml:space="preserve">The NPTF found limited preliminary from 1 Phase I study evidence that those with WAD had no elevated muscle reactivity in the three months following the injury; greater initial self-perceived disability was associated with reduction in recruitment of trapezius muscle during isometric exercise </w:t>
      </w:r>
      <w:r w:rsidRPr="00E037D2">
        <w:rPr>
          <w:rFonts w:ascii="Times New Roman" w:hAnsi="Times New Roman" w:cs="Times New Roman"/>
          <w:sz w:val="24"/>
          <w:szCs w:val="24"/>
        </w:rPr>
        <w:fldChar w:fldCharType="begin"/>
      </w:r>
      <w:r w:rsidR="00161545">
        <w:rPr>
          <w:rFonts w:ascii="Times New Roman" w:hAnsi="Times New Roman" w:cs="Times New Roman"/>
          <w:sz w:val="24"/>
          <w:szCs w:val="24"/>
        </w:rPr>
        <w:instrText xml:space="preserve"> ADDIN EN.CITE &lt;EndNote&gt;&lt;Cite&gt;&lt;Author&gt;Carroll&lt;/Author&gt;&lt;Year&gt;2008&lt;/Year&gt;&lt;RecNum&gt;8&lt;/RecNum&gt;&lt;DisplayText&gt;[105]&lt;/DisplayText&gt;&lt;record&gt;&lt;rec-number&gt;8&lt;/rec-number&gt;&lt;foreign-keys&gt;&lt;key app="EN" db-id="0wazzzvdysf52be095wxrrr052tpr2xww5zt" timestamp="1516129562"&gt;8&lt;/key&gt;&lt;/foreign-keys&gt;&lt;ref-type name="Journal Article"&gt;17&lt;/ref-type&gt;&lt;contributors&gt;&lt;authors&gt;&lt;author&gt;Carroll, L. J.&lt;/author&gt;&lt;author&gt;Holm, L. W.&lt;/author&gt;&lt;author&gt;Hogg-Johnson, S.&lt;/author&gt;&lt;author&gt;Côté, P.&lt;/author&gt;&lt;author&gt;Cassidy, J. D.&lt;/author&gt;&lt;author&gt;Haldeman, S.&lt;/author&gt;&lt;author&gt;Nordin, M.&lt;/author&gt;&lt;author&gt;Hurwitz, E. L.&lt;/author&gt;&lt;author&gt;Carragee, E. J.&lt;/author&gt;&lt;author&gt;van der Velde, G.&lt;/author&gt;&lt;author&gt;Peloso, P. M.&lt;/author&gt;&lt;author&gt;Guzman, J.&lt;/author&gt;&lt;/authors&gt;&lt;/contributors&gt;&lt;titles&gt;&lt;title&gt;Course and prognostic factors for neck pain in whiplash-associated disorders (WAD). Results of the Bone and Joint Decade 2000-2010 Task Force on Neck Pain and Its Associated Disorders&lt;/title&gt;&lt;secondary-title&gt;Spine&lt;/secondary-title&gt;&lt;/titles&gt;&lt;periodical&gt;&lt;full-title&gt;Spine&lt;/full-title&gt;&lt;/periodical&gt;&lt;pages&gt;S83-S92&lt;/pages&gt;&lt;volume&gt;33&lt;/volume&gt;&lt;number&gt;4S&lt;/number&gt;&lt;reprint-edition&gt;NOT IN FILE&lt;/reprint-edition&gt;&lt;keywords&gt;&lt;keyword&gt;Neck&lt;/keyword&gt;&lt;keyword&gt;Neck Pain&lt;/keyword&gt;&lt;keyword&gt;Pain&lt;/keyword&gt;&lt;keyword&gt;whiplash&lt;/keyword&gt;&lt;/keywords&gt;&lt;dates&gt;&lt;year&gt;2008&lt;/year&gt;&lt;/dates&gt;&lt;urls&gt;&lt;/urls&gt;&lt;/record&gt;&lt;/Cite&gt;&lt;/EndNote&gt;</w:instrText>
      </w:r>
      <w:r w:rsidRPr="00E037D2">
        <w:rPr>
          <w:rFonts w:ascii="Times New Roman" w:hAnsi="Times New Roman" w:cs="Times New Roman"/>
          <w:sz w:val="24"/>
          <w:szCs w:val="24"/>
        </w:rPr>
        <w:fldChar w:fldCharType="separate"/>
      </w:r>
      <w:r w:rsidR="00161545">
        <w:rPr>
          <w:rFonts w:ascii="Times New Roman" w:hAnsi="Times New Roman" w:cs="Times New Roman"/>
          <w:noProof/>
          <w:sz w:val="24"/>
          <w:szCs w:val="24"/>
        </w:rPr>
        <w:t>[105]</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From the update, 1 Phase II cohort study (from that same study sample) provides limited preliminary evidence that greater initial pain intensity and kinesiophobia are also associated with lower levels of muscle activation throughout the first 6 months of recovery. In that study, greater initial pain intensity increased the association between initial kines</w:t>
      </w:r>
      <w:r w:rsidR="00531945">
        <w:rPr>
          <w:rFonts w:ascii="Times New Roman" w:hAnsi="Times New Roman" w:cs="Times New Roman"/>
          <w:sz w:val="24"/>
          <w:szCs w:val="24"/>
        </w:rPr>
        <w:t>i</w:t>
      </w:r>
      <w:r w:rsidRPr="00E037D2">
        <w:rPr>
          <w:rFonts w:ascii="Times New Roman" w:hAnsi="Times New Roman" w:cs="Times New Roman"/>
          <w:sz w:val="24"/>
          <w:szCs w:val="24"/>
        </w:rPr>
        <w:t xml:space="preserve">ophobia and muscle activation </w:t>
      </w:r>
      <w:r w:rsidR="004D42F2">
        <w:rPr>
          <w:rFonts w:ascii="Times New Roman" w:hAnsi="Times New Roman" w:cs="Times New Roman"/>
          <w:sz w:val="24"/>
          <w:szCs w:val="24"/>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4D42F2">
        <w:rPr>
          <w:rFonts w:ascii="Times New Roman" w:hAnsi="Times New Roman" w:cs="Times New Roman"/>
          <w:sz w:val="24"/>
          <w:szCs w:val="24"/>
        </w:rPr>
        <w:instrText xml:space="preserve"> ADDIN EN.CITE </w:instrText>
      </w:r>
      <w:r w:rsidR="004D42F2">
        <w:rPr>
          <w:rFonts w:ascii="Times New Roman" w:hAnsi="Times New Roman" w:cs="Times New Roman"/>
          <w:sz w:val="24"/>
          <w:szCs w:val="24"/>
        </w:rPr>
        <w:fldChar w:fldCharType="begin">
          <w:fldData xml:space="preserve">PEVuZE5vdGU+PENpdGU+PEF1dGhvcj5OZWRlcmhhbmQ8L0F1dGhvcj48WWVhcj4yMDA2PC9ZZWFy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</w:fldData>
        </w:fldChar>
      </w:r>
      <w:r w:rsidR="004D42F2">
        <w:rPr>
          <w:rFonts w:ascii="Times New Roman" w:hAnsi="Times New Roman" w:cs="Times New Roman"/>
          <w:sz w:val="24"/>
          <w:szCs w:val="24"/>
        </w:rPr>
        <w:instrText xml:space="preserve"> ADDIN EN.CITE.DATA </w:instrText>
      </w:r>
      <w:r w:rsidR="004D42F2">
        <w:rPr>
          <w:rFonts w:ascii="Times New Roman" w:hAnsi="Times New Roman" w:cs="Times New Roman"/>
          <w:sz w:val="24"/>
          <w:szCs w:val="24"/>
        </w:rPr>
      </w:r>
      <w:r w:rsidR="004D42F2">
        <w:rPr>
          <w:rFonts w:ascii="Times New Roman" w:hAnsi="Times New Roman" w:cs="Times New Roman"/>
          <w:sz w:val="24"/>
          <w:szCs w:val="24"/>
        </w:rPr>
        <w:fldChar w:fldCharType="end"/>
      </w:r>
      <w:r w:rsidR="004D42F2">
        <w:rPr>
          <w:rFonts w:ascii="Times New Roman" w:hAnsi="Times New Roman" w:cs="Times New Roman"/>
          <w:sz w:val="24"/>
          <w:szCs w:val="24"/>
        </w:rPr>
      </w:r>
      <w:r w:rsidR="004D42F2">
        <w:rPr>
          <w:rFonts w:ascii="Times New Roman" w:hAnsi="Times New Roman" w:cs="Times New Roman"/>
          <w:sz w:val="24"/>
          <w:szCs w:val="24"/>
        </w:rPr>
        <w:fldChar w:fldCharType="separate"/>
      </w:r>
      <w:r w:rsidR="004D42F2">
        <w:rPr>
          <w:rFonts w:ascii="Times New Roman" w:hAnsi="Times New Roman" w:cs="Times New Roman"/>
          <w:noProof/>
          <w:sz w:val="24"/>
          <w:szCs w:val="24"/>
        </w:rPr>
        <w:t>[45]</w:t>
      </w:r>
      <w:r w:rsidR="004D42F2">
        <w:rPr>
          <w:rFonts w:ascii="Times New Roman" w:hAnsi="Times New Roman" w:cs="Times New Roman"/>
          <w:sz w:val="24"/>
          <w:szCs w:val="24"/>
        </w:rPr>
        <w:fldChar w:fldCharType="end"/>
      </w:r>
      <w:r w:rsidRPr="00E037D2">
        <w:rPr>
          <w:rFonts w:ascii="Times New Roman" w:hAnsi="Times New Roman" w:cs="Times New Roman"/>
          <w:sz w:val="24"/>
          <w:szCs w:val="24"/>
        </w:rPr>
        <w:t>.</w:t>
      </w:r>
    </w:p>
    <w:p w14:paraId="6AB69450" w14:textId="7DA79880" w:rsidR="001C1DC1" w:rsidRPr="00E037D2" w:rsidRDefault="001C1DC1" w:rsidP="001C1DC1">
      <w:pPr>
        <w:tabs>
          <w:tab w:val="left" w:pos="567"/>
        </w:tabs>
        <w:spacing w:after="0" w:line="480" w:lineRule="auto"/>
        <w:rPr>
          <w:rFonts w:ascii="Times New Roman" w:hAnsi="Times New Roman" w:cs="Times New Roman"/>
          <w:sz w:val="24"/>
          <w:szCs w:val="24"/>
        </w:rPr>
      </w:pPr>
      <w:r w:rsidRPr="00E037D2">
        <w:rPr>
          <w:rFonts w:ascii="Times New Roman" w:hAnsi="Times New Roman" w:cs="Times New Roman"/>
          <w:b/>
          <w:sz w:val="24"/>
          <w:szCs w:val="24"/>
        </w:rPr>
        <w:lastRenderedPageBreak/>
        <w:tab/>
      </w:r>
      <w:r w:rsidRPr="00E037D2">
        <w:rPr>
          <w:rFonts w:ascii="Times New Roman" w:hAnsi="Times New Roman" w:cs="Times New Roman"/>
          <w:sz w:val="24"/>
          <w:szCs w:val="24"/>
        </w:rPr>
        <w:t xml:space="preserve">The NPTF found no studies on hyperexcitability in WAD. The update found limited, preliminary evidence from one Phase II study that greater initial self-perceived neck disability is associated with spinal cord hyperexcitability at 3 months post-injury </w:t>
      </w:r>
      <w:r w:rsidRPr="00E037D2">
        <w:rPr>
          <w:rFonts w:ascii="Times New Roman" w:hAnsi="Times New Roman" w:cs="Times New Roman"/>
          <w:sz w:val="24"/>
          <w:szCs w:val="24"/>
        </w:rPr>
        <w:fldChar w:fldCharType="begin">
          <w:fldData xml:space="preserve">PEVuZE5vdGU+PENpdGU+PEF1dGhvcj5TdGVybGluZzwvQXV0aG9yPjxZZWFyPjIwMTA8L1llYXI+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AxLTY8L3BhZ2VzPjx2b2x1bWU+MTUwPC92b2x1bWU+PG51bWJlcj4z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C4wNi4w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VybGluZzwvQXV0aG9yPjxZZWFyPjIwMTA8L1llYXI+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AxLTY8L3BhZ2VzPjx2b2x1bWU+MTUwPC92b2x1bWU+PG51bWJlcj4z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2]</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7964BDBD" w14:textId="77777777" w:rsidR="001C1DC1" w:rsidRPr="00E037D2" w:rsidRDefault="001C1DC1" w:rsidP="001C1DC1">
      <w:pPr>
        <w:tabs>
          <w:tab w:val="left" w:pos="567"/>
        </w:tabs>
        <w:spacing w:after="0" w:line="480" w:lineRule="auto"/>
        <w:rPr>
          <w:rFonts w:ascii="Times New Roman" w:hAnsi="Times New Roman" w:cs="Times New Roman"/>
          <w:sz w:val="24"/>
          <w:szCs w:val="24"/>
        </w:rPr>
      </w:pPr>
      <w:r w:rsidRPr="00E037D2">
        <w:rPr>
          <w:rFonts w:ascii="Times New Roman" w:hAnsi="Times New Roman" w:cs="Times New Roman"/>
          <w:sz w:val="24"/>
          <w:szCs w:val="24"/>
        </w:rPr>
        <w:tab/>
        <w:t xml:space="preserve">The NPTF found no studies on modic changes in WAD. The update found limited, preliminary evidence from 1 Phase I study that found no association between WAD and modic changes of the cervical spine (at C2-3 to C7-T1) in long term follow-up. </w:t>
      </w:r>
    </w:p>
    <w:p w14:paraId="28D00574" w14:textId="4C7C2DF9" w:rsidR="001C1DC1" w:rsidRPr="00E037D2" w:rsidRDefault="001C1DC1" w:rsidP="001C1DC1">
      <w:pPr>
        <w:tabs>
          <w:tab w:val="left" w:pos="567"/>
        </w:tabs>
        <w:spacing w:after="0" w:line="480" w:lineRule="auto"/>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Headaches/Headache Recovery.</w:t>
      </w:r>
      <w:r w:rsidRPr="00E037D2">
        <w:rPr>
          <w:rFonts w:ascii="Times New Roman" w:hAnsi="Times New Roman" w:cs="Times New Roman"/>
          <w:b/>
          <w:sz w:val="24"/>
          <w:szCs w:val="24"/>
        </w:rPr>
        <w:t xml:space="preserve"> </w:t>
      </w:r>
      <w:r w:rsidRPr="00E037D2">
        <w:rPr>
          <w:rFonts w:ascii="Times New Roman" w:hAnsi="Times New Roman" w:cs="Times New Roman"/>
          <w:sz w:val="24"/>
          <w:szCs w:val="24"/>
        </w:rPr>
        <w:t xml:space="preserve">The NPTF found no studies on WAD-related headache. The update adds limited, preliminary evidence from one Phase II study of individuals who had experienced a rear-end collision that neck pain presence (i.e., presence or absence of WAD) was </w:t>
      </w:r>
      <w:r w:rsidR="0035076B">
        <w:rPr>
          <w:rFonts w:ascii="Times New Roman" w:hAnsi="Times New Roman" w:cs="Times New Roman"/>
          <w:sz w:val="24"/>
          <w:szCs w:val="24"/>
        </w:rPr>
        <w:t xml:space="preserve">not </w:t>
      </w:r>
      <w:r w:rsidRPr="00E037D2">
        <w:rPr>
          <w:rFonts w:ascii="Times New Roman" w:hAnsi="Times New Roman" w:cs="Times New Roman"/>
          <w:sz w:val="24"/>
          <w:szCs w:val="24"/>
        </w:rPr>
        <w:t xml:space="preserve">associated with subsequent headache diagnosis, headache characteristics or prognosis for headache recovery.  In addition, those with WAD and uninjured controls had the same prevalence of headaches at 2 and 12 months </w:t>
      </w:r>
      <w:r w:rsidRPr="00E037D2">
        <w:rPr>
          <w:rFonts w:ascii="Times New Roman" w:hAnsi="Times New Roman" w:cs="Times New Roman"/>
          <w:sz w:val="24"/>
          <w:szCs w:val="24"/>
        </w:rPr>
        <w:fldChar w:fldCharType="begin">
          <w:fldData xml:space="preserve">PEVuZE5vdGU+PENpdGU+PEF1dGhvcj5TdG92bmVyPC9BdXRob3I+PFllYXI+MjAwODwvWWVhcj48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</w:fldData>
        </w:fldChar>
      </w:r>
      <w:r w:rsidR="0098703E">
        <w:rPr>
          <w:rFonts w:ascii="Times New Roman" w:hAnsi="Times New Roman" w:cs="Times New Roman"/>
          <w:sz w:val="24"/>
          <w:szCs w:val="24"/>
        </w:rPr>
        <w:instrText xml:space="preserve"> ADDIN EN.CITE </w:instrText>
      </w:r>
      <w:r w:rsidR="0098703E">
        <w:rPr>
          <w:rFonts w:ascii="Times New Roman" w:hAnsi="Times New Roman" w:cs="Times New Roman"/>
          <w:sz w:val="24"/>
          <w:szCs w:val="24"/>
        </w:rPr>
        <w:fldChar w:fldCharType="begin">
          <w:fldData xml:space="preserve">PEVuZE5vdGU+PENpdGU+PEF1dGhvcj5TdG92bmVyPC9BdXRob3I+PFllYXI+MjAwODwvWWVhcj48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</w:fldData>
        </w:fldChar>
      </w:r>
      <w:r w:rsidR="0098703E">
        <w:rPr>
          <w:rFonts w:ascii="Times New Roman" w:hAnsi="Times New Roman" w:cs="Times New Roman"/>
          <w:sz w:val="24"/>
          <w:szCs w:val="24"/>
        </w:rPr>
        <w:instrText xml:space="preserve"> ADDIN EN.CITE.DATA </w:instrText>
      </w:r>
      <w:r w:rsidR="0098703E">
        <w:rPr>
          <w:rFonts w:ascii="Times New Roman" w:hAnsi="Times New Roman" w:cs="Times New Roman"/>
          <w:sz w:val="24"/>
          <w:szCs w:val="24"/>
        </w:rPr>
      </w:r>
      <w:r w:rsidR="0098703E">
        <w:rPr>
          <w:rFonts w:ascii="Times New Roman" w:hAnsi="Times New Roman" w:cs="Times New Roman"/>
          <w:sz w:val="24"/>
          <w:szCs w:val="24"/>
        </w:rPr>
        <w:fldChar w:fldCharType="end"/>
      </w:r>
      <w:r w:rsidRPr="00E037D2">
        <w:rPr>
          <w:rFonts w:ascii="Times New Roman" w:hAnsi="Times New Roman" w:cs="Times New Roman"/>
          <w:sz w:val="24"/>
          <w:szCs w:val="24"/>
        </w:rPr>
      </w:r>
      <w:r w:rsidRPr="00E037D2">
        <w:rPr>
          <w:rFonts w:ascii="Times New Roman" w:hAnsi="Times New Roman" w:cs="Times New Roman"/>
          <w:sz w:val="24"/>
          <w:szCs w:val="24"/>
        </w:rPr>
        <w:fldChar w:fldCharType="separate"/>
      </w:r>
      <w:r w:rsidR="0098703E">
        <w:rPr>
          <w:rFonts w:ascii="Times New Roman" w:hAnsi="Times New Roman" w:cs="Times New Roman"/>
          <w:noProof/>
          <w:sz w:val="24"/>
          <w:szCs w:val="24"/>
        </w:rPr>
        <w:t>[67]</w:t>
      </w:r>
      <w:r w:rsidRPr="00E037D2">
        <w:rPr>
          <w:rFonts w:ascii="Times New Roman" w:hAnsi="Times New Roman" w:cs="Times New Roman"/>
          <w:sz w:val="24"/>
          <w:szCs w:val="24"/>
        </w:rPr>
        <w:fldChar w:fldCharType="end"/>
      </w:r>
      <w:r w:rsidRPr="00E037D2">
        <w:rPr>
          <w:rFonts w:ascii="Times New Roman" w:hAnsi="Times New Roman" w:cs="Times New Roman"/>
          <w:sz w:val="24"/>
          <w:szCs w:val="24"/>
        </w:rPr>
        <w:t xml:space="preserve">. </w:t>
      </w:r>
    </w:p>
    <w:p w14:paraId="4F6E0E7A" w14:textId="77777777" w:rsidR="001C1DC1" w:rsidRPr="00E037D2" w:rsidRDefault="001C1DC1" w:rsidP="001C1DC1">
      <w:pPr>
        <w:rPr>
          <w:rFonts w:ascii="Times New Roman" w:hAnsi="Times New Roman" w:cs="Times New Roman"/>
          <w:noProof/>
          <w:sz w:val="24"/>
          <w:lang w:val="en-US"/>
        </w:rPr>
      </w:pPr>
      <w:r w:rsidRPr="00E037D2">
        <w:br w:type="page"/>
      </w:r>
    </w:p>
    <w:p w14:paraId="2BB6D71E" w14:textId="77777777" w:rsidR="004D42F2" w:rsidRPr="004D42F2" w:rsidRDefault="001C1DC1" w:rsidP="004D42F2">
      <w:pPr>
        <w:pStyle w:val="EndNoteBibliography"/>
        <w:spacing w:after="0"/>
      </w:pPr>
      <w:r w:rsidRPr="00E037D2">
        <w:lastRenderedPageBreak/>
        <w:fldChar w:fldCharType="begin"/>
      </w:r>
      <w:r w:rsidRPr="00E037D2">
        <w:instrText xml:space="preserve"> ADDIN EN.REFLIST </w:instrText>
      </w:r>
      <w:r w:rsidRPr="00E037D2">
        <w:fldChar w:fldCharType="separate"/>
      </w:r>
      <w:r w:rsidR="004D42F2" w:rsidRPr="004D42F2">
        <w:t>1. Andersen TE, Karstoft K-I, Brink O, Elklit A (2016) Pain-catastrophizing and fear-avoidance beliefs as mediators between post-traumatis stress symptoms and pain following whiplash injury - a prospective cohort study. European Journal of Pain 20:1241-1252</w:t>
      </w:r>
    </w:p>
    <w:p w14:paraId="3A7F9A77" w14:textId="77777777" w:rsidR="004D42F2" w:rsidRPr="004D42F2" w:rsidRDefault="004D42F2" w:rsidP="004D42F2">
      <w:pPr>
        <w:pStyle w:val="EndNoteBibliography"/>
        <w:spacing w:after="0"/>
      </w:pPr>
      <w:r w:rsidRPr="004D42F2">
        <w:t>2. Asenlof P, Bring A, Söderlund A (2013) The clinical course over the first year of whiplash associated disorders (WAD): pain-related disability predicts outcome in a mildly affected sample. BMC Musculoskeletal Disorders 14:361</w:t>
      </w:r>
    </w:p>
    <w:p w14:paraId="3AF868D4" w14:textId="77777777" w:rsidR="004D42F2" w:rsidRPr="004D42F2" w:rsidRDefault="004D42F2" w:rsidP="004D42F2">
      <w:pPr>
        <w:pStyle w:val="EndNoteBibliography"/>
        <w:spacing w:after="0"/>
      </w:pPr>
      <w:r w:rsidRPr="004D42F2">
        <w:t>3. Atherton K, Wiles NJ, Lecky FE, Hawes SJ, Silman AJ, Macfarlane GJ, Jones GT (2006) Predictors of persistent neck pain after whiplash injury. Emerg Med J 23:195-201</w:t>
      </w:r>
    </w:p>
    <w:p w14:paraId="4479F6E8" w14:textId="7ECAB308" w:rsidR="004D42F2" w:rsidRPr="004D42F2" w:rsidRDefault="004D42F2" w:rsidP="004D42F2">
      <w:pPr>
        <w:pStyle w:val="EndNoteBibliography"/>
        <w:spacing w:after="0"/>
      </w:pPr>
      <w:r w:rsidRPr="004D42F2">
        <w:t xml:space="preserve">4. Bohman T, Côté P, Boyle E, Cassidy JD, Carroll LJ, Skillgate E (2012) Prognosis of patients with whiplash-associated disorders consulting physiotherapy: Development of a predictive model for recovery. BMC Musculoskeletal Disorders 13. doi: </w:t>
      </w:r>
      <w:hyperlink r:id="rId11" w:history="1">
        <w:r w:rsidRPr="004D42F2">
          <w:rPr>
            <w:rStyle w:val="Hyperlink"/>
          </w:rPr>
          <w:t>http://dx.doi.org/10.1186/1471-2474-13-264</w:t>
        </w:r>
      </w:hyperlink>
    </w:p>
    <w:p w14:paraId="42AE7CA3" w14:textId="77777777" w:rsidR="004D42F2" w:rsidRPr="004D42F2" w:rsidRDefault="004D42F2" w:rsidP="004D42F2">
      <w:pPr>
        <w:pStyle w:val="EndNoteBibliography"/>
        <w:spacing w:after="0"/>
      </w:pPr>
      <w:r w:rsidRPr="004D42F2">
        <w:t>5. Borenstein P, Rosenfeld M, Gunnarsson R (2010) Cognitive symptoms, cervical range of motion and pain as prognostic factors after whiplash trauma. Acta Neurol Scand 122:278-285. doi: 10.1111/j.1600-0404.2009.01305.x</w:t>
      </w:r>
    </w:p>
    <w:p w14:paraId="5ACA75EE" w14:textId="72D37630" w:rsidR="004D42F2" w:rsidRPr="004D42F2" w:rsidRDefault="004D42F2" w:rsidP="004D42F2">
      <w:pPr>
        <w:pStyle w:val="EndNoteBibliography"/>
        <w:spacing w:after="0"/>
      </w:pPr>
      <w:r w:rsidRPr="004D42F2">
        <w:t xml:space="preserve">6. Bostick GP, Brown CA, Carroll LJ, Gross DP (2012) If they can put a man on the moon, they should be able to fix a neck injury: a mixed-method study characterizing and explaining pain beliefs about WAD. Disability &amp; Rehabilitation 34:1617-1632. doi: </w:t>
      </w:r>
      <w:hyperlink r:id="rId12" w:history="1">
        <w:r w:rsidRPr="004D42F2">
          <w:rPr>
            <w:rStyle w:val="Hyperlink"/>
          </w:rPr>
          <w:t>http://dx.doi.org/10.3109/09638288.2012.656791</w:t>
        </w:r>
      </w:hyperlink>
    </w:p>
    <w:p w14:paraId="344D439C" w14:textId="77777777" w:rsidR="004D42F2" w:rsidRPr="004D42F2" w:rsidRDefault="004D42F2" w:rsidP="004D42F2">
      <w:pPr>
        <w:pStyle w:val="EndNoteBibliography"/>
        <w:spacing w:after="0"/>
      </w:pPr>
      <w:r w:rsidRPr="004D42F2">
        <w:t>7. Bostick GP, Carroll LJ, Brown CA, Harley D, Gross DP (2013) Predictive capacity of pain beliefs and catastrophizing in whiplash associated disorder. Injury 44:1465-1471</w:t>
      </w:r>
    </w:p>
    <w:p w14:paraId="5B6A9403" w14:textId="77777777" w:rsidR="004D42F2" w:rsidRPr="004D42F2" w:rsidRDefault="004D42F2" w:rsidP="004D42F2">
      <w:pPr>
        <w:pStyle w:val="EndNoteBibliography"/>
        <w:spacing w:after="0"/>
      </w:pPr>
      <w:r w:rsidRPr="004D42F2">
        <w:t>8. Buitenhuis J, de Jong PJ, Jaspers JP, Groothoff JW (2006) Relationship between posttraumatic stress disorder symptoms and the course of whiplash complaints. J Psychosom Res 61:681-689</w:t>
      </w:r>
    </w:p>
    <w:p w14:paraId="4A6D4A10" w14:textId="77777777" w:rsidR="004D42F2" w:rsidRPr="004D42F2" w:rsidRDefault="004D42F2" w:rsidP="004D42F2">
      <w:pPr>
        <w:pStyle w:val="EndNoteBibliography"/>
        <w:spacing w:after="0"/>
      </w:pPr>
      <w:r w:rsidRPr="004D42F2">
        <w:t>9. Buitenhuis J, Jaspers JP, Fidler V (2006) Can kinesiophobia predict the duration of neck symptoms in acute whiplash? Clin J Pain 22:272-277</w:t>
      </w:r>
    </w:p>
    <w:p w14:paraId="5D4C58E8" w14:textId="3AFF9ECE" w:rsidR="004D42F2" w:rsidRPr="004D42F2" w:rsidRDefault="004D42F2" w:rsidP="004D42F2">
      <w:pPr>
        <w:pStyle w:val="EndNoteBibliography"/>
        <w:spacing w:after="0"/>
      </w:pPr>
      <w:r w:rsidRPr="004D42F2">
        <w:t xml:space="preserve">10. Buitenhuis J, de Jong PJ, Jaspers JP, Groothoff JW (2008) Catastrophizing and causal beliefs in whiplash. Spine 33:2427-2433; discussion 2434. doi: </w:t>
      </w:r>
      <w:hyperlink r:id="rId13" w:history="1">
        <w:r w:rsidRPr="004D42F2">
          <w:rPr>
            <w:rStyle w:val="Hyperlink"/>
          </w:rPr>
          <w:t>http://dx.doi.org/10.1097/BRS.0b013e318183c6ca</w:t>
        </w:r>
      </w:hyperlink>
    </w:p>
    <w:p w14:paraId="51A6D1B3" w14:textId="73881A89" w:rsidR="004D42F2" w:rsidRPr="004D42F2" w:rsidRDefault="004D42F2" w:rsidP="004D42F2">
      <w:pPr>
        <w:pStyle w:val="EndNoteBibliography"/>
        <w:spacing w:after="0"/>
      </w:pPr>
      <w:r w:rsidRPr="004D42F2">
        <w:t xml:space="preserve">11. Buitenhuis J, de Jong PJ, Jaspers JP, Groothoff JW (2009) Work disability after whiplash: a prospective cohort study. Spine 34:262-267. doi: </w:t>
      </w:r>
      <w:hyperlink r:id="rId14" w:history="1">
        <w:r w:rsidRPr="004D42F2">
          <w:rPr>
            <w:rStyle w:val="Hyperlink"/>
          </w:rPr>
          <w:t>http://dx.doi.org/10.1097/BRS.0b013e3181913d07</w:t>
        </w:r>
      </w:hyperlink>
    </w:p>
    <w:p w14:paraId="0EF3B07F" w14:textId="77777777" w:rsidR="004D42F2" w:rsidRPr="004D42F2" w:rsidRDefault="004D42F2" w:rsidP="004D42F2">
      <w:pPr>
        <w:pStyle w:val="EndNoteBibliography"/>
        <w:spacing w:after="0"/>
      </w:pPr>
      <w:r w:rsidRPr="004D42F2">
        <w:t>12. Carroll LJ, Ferrari R, Cassidy JD (2007) Reduced or painful jaw movement after collision-related injuries: a population-based study. J Am Dent Assoc 138:86-93</w:t>
      </w:r>
    </w:p>
    <w:p w14:paraId="3ACF982E" w14:textId="7F1E74AF" w:rsidR="004D42F2" w:rsidRPr="004D42F2" w:rsidRDefault="004D42F2" w:rsidP="004D42F2">
      <w:pPr>
        <w:pStyle w:val="EndNoteBibliography"/>
        <w:spacing w:after="0"/>
      </w:pPr>
      <w:r w:rsidRPr="004D42F2">
        <w:t xml:space="preserve">13. Carroll LJ, Holm LW, Ferrari R, Ozegovic D, Cassidy JD (2009) Recovery in whiplash-associated disorders: do you get what you expect? J Rheumatol 36:1063-1070. doi: </w:t>
      </w:r>
      <w:hyperlink r:id="rId15" w:history="1">
        <w:r w:rsidRPr="004D42F2">
          <w:rPr>
            <w:rStyle w:val="Hyperlink"/>
          </w:rPr>
          <w:t>http://dx.doi.org/10.3899/jrheum.080680</w:t>
        </w:r>
      </w:hyperlink>
    </w:p>
    <w:p w14:paraId="585849B1" w14:textId="50EDFC0B" w:rsidR="004D42F2" w:rsidRPr="004D42F2" w:rsidRDefault="004D42F2" w:rsidP="004D42F2">
      <w:pPr>
        <w:pStyle w:val="EndNoteBibliography"/>
        <w:spacing w:after="0"/>
      </w:pPr>
      <w:r w:rsidRPr="004D42F2">
        <w:t xml:space="preserve">14. Carroll LJ, Liu Y, Holm LW, Cassidy JD, Côté P (2011) Pain-related emotions in early stages of recovery in whiplash-associated disorders: Their presence, intensity, and association with pain recovery. Psychosomatic Medicine 73:708-715. doi: </w:t>
      </w:r>
      <w:hyperlink r:id="rId16" w:history="1">
        <w:r w:rsidRPr="004D42F2">
          <w:rPr>
            <w:rStyle w:val="Hyperlink"/>
          </w:rPr>
          <w:t>http://dx.doi.org/10.1097/PSY.0b013e31822f991a</w:t>
        </w:r>
      </w:hyperlink>
    </w:p>
    <w:p w14:paraId="725938A5" w14:textId="77777777" w:rsidR="004D42F2" w:rsidRPr="004D42F2" w:rsidRDefault="004D42F2" w:rsidP="004D42F2">
      <w:pPr>
        <w:pStyle w:val="EndNoteBibliography"/>
        <w:spacing w:after="0"/>
      </w:pPr>
      <w:r w:rsidRPr="004D42F2">
        <w:t>15. Carroll LJ, Ferrari R, Cassidy JD, Côté P (2014) Coping and recovery in whiplash-associated disorders. Early use of passive coping strategies is associated with slower recovery of neck pain and pain-related disability. Clin J Pain 30:1-8</w:t>
      </w:r>
    </w:p>
    <w:p w14:paraId="70BB585C" w14:textId="190B28F4" w:rsidR="004D42F2" w:rsidRPr="004D42F2" w:rsidRDefault="004D42F2" w:rsidP="004D42F2">
      <w:pPr>
        <w:pStyle w:val="EndNoteBibliography"/>
        <w:spacing w:after="0"/>
      </w:pPr>
      <w:r w:rsidRPr="004D42F2">
        <w:t xml:space="preserve">16. Carstensen TB, Frostholm L, Oernboel E, Kongsted A, Kasch H, Jensen TS, Fink P (2009) Post-trauma ratings of pre-collision pain and psychological distress predict poor outcome </w:t>
      </w:r>
      <w:r w:rsidRPr="004D42F2">
        <w:lastRenderedPageBreak/>
        <w:t xml:space="preserve">following acute whiplash trauma: a 12-month follow-up study. Pain 139:248-259. doi: </w:t>
      </w:r>
      <w:hyperlink r:id="rId17" w:history="1">
        <w:r w:rsidRPr="004D42F2">
          <w:rPr>
            <w:rStyle w:val="Hyperlink"/>
          </w:rPr>
          <w:t>http://dx.doi.org/10.1016/j.pain.2008.04.008</w:t>
        </w:r>
      </w:hyperlink>
    </w:p>
    <w:p w14:paraId="51B96D9D" w14:textId="7AF3CCC5" w:rsidR="004D42F2" w:rsidRPr="004D42F2" w:rsidRDefault="004D42F2" w:rsidP="004D42F2">
      <w:pPr>
        <w:pStyle w:val="EndNoteBibliography"/>
        <w:spacing w:after="0"/>
      </w:pPr>
      <w:r w:rsidRPr="004D42F2">
        <w:t xml:space="preserve">17. Carstensen TB, Frostholm L, Oernboel E, Kongsted A, Kasch H, Jensen TS, Fink P (2012) Are there gender differences in coping with neck pain following acute whiplash trauma? A 12-month follow-up study. European Journal of Pain 16:49-60. doi: </w:t>
      </w:r>
      <w:hyperlink r:id="rId18" w:history="1">
        <w:r w:rsidRPr="004D42F2">
          <w:rPr>
            <w:rStyle w:val="Hyperlink"/>
          </w:rPr>
          <w:t>http://dx.doi.org/10.1016/j.ejpain.2011.06.002</w:t>
        </w:r>
      </w:hyperlink>
    </w:p>
    <w:p w14:paraId="44668D80" w14:textId="77777777" w:rsidR="004D42F2" w:rsidRPr="004D42F2" w:rsidRDefault="004D42F2" w:rsidP="004D42F2">
      <w:pPr>
        <w:pStyle w:val="EndNoteBibliography"/>
        <w:spacing w:after="0"/>
      </w:pPr>
      <w:r w:rsidRPr="004D42F2">
        <w:t>18. Carstensen TBW, Fink P, Oernboel E, Kasch H, Jensen TS, Frostholm L (2015) Sick leave within 5 years of whiplash trauma predicts recovery: a prospective cohort and register-based study. PLOS One 10:e0130298</w:t>
      </w:r>
    </w:p>
    <w:p w14:paraId="676C36F8" w14:textId="77777777" w:rsidR="004D42F2" w:rsidRPr="004D42F2" w:rsidRDefault="004D42F2" w:rsidP="004D42F2">
      <w:pPr>
        <w:pStyle w:val="EndNoteBibliography"/>
        <w:spacing w:after="0"/>
      </w:pPr>
      <w:r w:rsidRPr="004D42F2">
        <w:t>19. Casey PP, Feyer AM, Cameron ID (2015) Associations with legal representation in a compensation setting 12 months after injury. Injury 46:918-925</w:t>
      </w:r>
    </w:p>
    <w:p w14:paraId="538C087B" w14:textId="77777777" w:rsidR="004D42F2" w:rsidRPr="004D42F2" w:rsidRDefault="004D42F2" w:rsidP="004D42F2">
      <w:pPr>
        <w:pStyle w:val="EndNoteBibliography"/>
        <w:spacing w:after="0"/>
      </w:pPr>
      <w:r w:rsidRPr="004D42F2">
        <w:t>20. Casey PP, Freyer AM, Cameron ID (2015) Associations with duration of compensation following whiplash sustained in a motor vehicle crash. Injury International Journal of the Care of the Injured 46:1848-1855</w:t>
      </w:r>
    </w:p>
    <w:p w14:paraId="5294CABB" w14:textId="77777777" w:rsidR="004D42F2" w:rsidRPr="004D42F2" w:rsidRDefault="004D42F2" w:rsidP="004D42F2">
      <w:pPr>
        <w:pStyle w:val="EndNoteBibliography"/>
        <w:spacing w:after="0"/>
      </w:pPr>
      <w:r w:rsidRPr="004D42F2">
        <w:t>21. Casey PP, Feyer AM, Camerion ID (2015) Course of recovery for whiplash associated disorders in a compensation setting. Injury International Journal of the Care of the Injured 46:2118-2129</w:t>
      </w:r>
    </w:p>
    <w:p w14:paraId="69898B7F" w14:textId="3992DB11" w:rsidR="004D42F2" w:rsidRPr="004D42F2" w:rsidRDefault="004D42F2" w:rsidP="004D42F2">
      <w:pPr>
        <w:pStyle w:val="EndNoteBibliography"/>
        <w:spacing w:after="0"/>
      </w:pPr>
      <w:r w:rsidRPr="004D42F2">
        <w:t xml:space="preserve">22. Cobo EP, Mesquida ME, Fanegas EP, Atanasio EM, Pastor MB, Pont CP, Prieto CM, Gomez GR, Cano LG (2010) What factors have influence on persistence of neck pain after a whiplash? Spine 35:E338-343. doi: </w:t>
      </w:r>
      <w:hyperlink r:id="rId19" w:history="1">
        <w:r w:rsidRPr="004D42F2">
          <w:rPr>
            <w:rStyle w:val="Hyperlink"/>
          </w:rPr>
          <w:t>http://dx.doi.org/10.1097/BRS.0b013e3181c9b075</w:t>
        </w:r>
      </w:hyperlink>
    </w:p>
    <w:p w14:paraId="538CF1A8" w14:textId="1770296F" w:rsidR="004D42F2" w:rsidRPr="004D42F2" w:rsidRDefault="004D42F2" w:rsidP="004D42F2">
      <w:pPr>
        <w:pStyle w:val="EndNoteBibliography"/>
        <w:spacing w:after="0"/>
      </w:pPr>
      <w:r w:rsidRPr="004D42F2">
        <w:t xml:space="preserve">23. Crutebo S, Nilsson C, Skillgate E, Holm LW (2010) The course of symptoms for whiplash-associated disorders in Sweden: 6-month followup study. J Rheumatol 37:1527-1533. doi: </w:t>
      </w:r>
      <w:hyperlink r:id="rId20" w:history="1">
        <w:r w:rsidRPr="004D42F2">
          <w:rPr>
            <w:rStyle w:val="Hyperlink"/>
          </w:rPr>
          <w:t>http://dx.doi.org/10.3899/jrheum.091321</w:t>
        </w:r>
      </w:hyperlink>
    </w:p>
    <w:p w14:paraId="7055C540" w14:textId="77777777" w:rsidR="004D42F2" w:rsidRPr="004D42F2" w:rsidRDefault="004D42F2" w:rsidP="004D42F2">
      <w:pPr>
        <w:pStyle w:val="EndNoteBibliography"/>
        <w:spacing w:after="0"/>
      </w:pPr>
      <w:r w:rsidRPr="004D42F2">
        <w:t>24. Elliott JM, Courtney DM, Rademaker A, Pinto D, Sterling MS, Parrish TB (2015) The rapid and progressive degeneration of the cervical multifidus in whiplash: a MRI study of fatty infiltration. Spine 40:E694-E700</w:t>
      </w:r>
    </w:p>
    <w:p w14:paraId="030E6F0E" w14:textId="2E6891CA" w:rsidR="004D42F2" w:rsidRPr="004D42F2" w:rsidRDefault="004D42F2" w:rsidP="004D42F2">
      <w:pPr>
        <w:pStyle w:val="EndNoteBibliography"/>
        <w:spacing w:after="0"/>
      </w:pPr>
      <w:r w:rsidRPr="004D42F2">
        <w:t xml:space="preserve">25. Ferrari R, Louw D (2011) Coping style as a predictor of compliance with referral to active rehabilitation in whiplash patients. Clinical Rheumatology 30:1221-1225. doi: </w:t>
      </w:r>
      <w:hyperlink r:id="rId21" w:history="1">
        <w:r w:rsidRPr="004D42F2">
          <w:rPr>
            <w:rStyle w:val="Hyperlink"/>
          </w:rPr>
          <w:t>http://dx.doi.org/10.1007/s10067-011-1742-1</w:t>
        </w:r>
      </w:hyperlink>
    </w:p>
    <w:p w14:paraId="20768FB9" w14:textId="77777777" w:rsidR="004D42F2" w:rsidRPr="004D42F2" w:rsidRDefault="004D42F2" w:rsidP="004D42F2">
      <w:pPr>
        <w:pStyle w:val="EndNoteBibliography"/>
        <w:spacing w:after="0"/>
      </w:pPr>
      <w:r w:rsidRPr="004D42F2">
        <w:t>26. Ferrari A (2014) Predicting recovery from whiplash injury in the primary care setting. Australian Family Physician 43:559-562</w:t>
      </w:r>
    </w:p>
    <w:p w14:paraId="314AB9EF" w14:textId="77777777" w:rsidR="004D42F2" w:rsidRPr="004D42F2" w:rsidRDefault="004D42F2" w:rsidP="004D42F2">
      <w:pPr>
        <w:pStyle w:val="EndNoteBibliography"/>
        <w:spacing w:after="0"/>
      </w:pPr>
      <w:r w:rsidRPr="004D42F2">
        <w:t>27. Ferrari R (2015) A prospective study of perceived injustice in whiplash victims and its relationship to recovery. Clinical Rheumatology 34:975-979</w:t>
      </w:r>
    </w:p>
    <w:p w14:paraId="062A166A" w14:textId="77777777" w:rsidR="004D42F2" w:rsidRPr="004D42F2" w:rsidRDefault="004D42F2" w:rsidP="004D42F2">
      <w:pPr>
        <w:pStyle w:val="EndNoteBibliography"/>
        <w:spacing w:after="0"/>
      </w:pPr>
      <w:r w:rsidRPr="004D42F2">
        <w:t>28. Gehrt TB, Carstensen TBW, Ornbol E, Fink PK, Kasch H, Frostholm L (2015) The role of illness perceptions in predicting outcome after acute whiplash trauma. A multicenter 12-month follow-up study. Clin J Pain 31:14-20</w:t>
      </w:r>
    </w:p>
    <w:p w14:paraId="2482FB86" w14:textId="77777777" w:rsidR="004D42F2" w:rsidRPr="004D42F2" w:rsidRDefault="004D42F2" w:rsidP="004D42F2">
      <w:pPr>
        <w:pStyle w:val="EndNoteBibliography"/>
        <w:spacing w:after="0"/>
      </w:pPr>
      <w:r w:rsidRPr="004D42F2">
        <w:t>29. Holm LW, Carroll LJ, Cassidy JD, Hogg-Johnson S, Côté P, Guzman J, Peloso PM, Nordin M, Hurwitz EL, van der Velde G, Carragee EJ, Haldeman S (2008) The burden and determinants of whiplash-associated disorders after traffic collisions: Results of the Bone and Joint Decade 2000-2010 Task Force on Neck Pain and Its Associated Disorders. Spine 33:S52-S59</w:t>
      </w:r>
    </w:p>
    <w:p w14:paraId="1A3B1D60" w14:textId="77777777" w:rsidR="004D42F2" w:rsidRPr="004D42F2" w:rsidRDefault="004D42F2" w:rsidP="004D42F2">
      <w:pPr>
        <w:pStyle w:val="EndNoteBibliography"/>
        <w:spacing w:after="0"/>
      </w:pPr>
      <w:r w:rsidRPr="004D42F2">
        <w:t>30. Hours M, Khati I, Charnay P, Chossegros L, Tardy H, Tournier C, Perrine A-L, Luaute J, Laumon B (2014) One year after mild injury: comparison of health status and quality of life between patients with whiplash versus other injuries. The Journal of Rheumatology 42:528-538</w:t>
      </w:r>
    </w:p>
    <w:p w14:paraId="5A8EFFC7" w14:textId="473AB70F" w:rsidR="004D42F2" w:rsidRPr="004D42F2" w:rsidRDefault="004D42F2" w:rsidP="004D42F2">
      <w:pPr>
        <w:pStyle w:val="EndNoteBibliography"/>
        <w:spacing w:after="0"/>
      </w:pPr>
      <w:r w:rsidRPr="004D42F2">
        <w:t xml:space="preserve">31. Johansson MP, Baann Liane MS, Bendix T, Kasch H, Kongsted A (2011) Does cervical kyphosis relate to symptoms following whiplash injury? Manual Ther 16:378-383. doi: </w:t>
      </w:r>
      <w:hyperlink r:id="rId22" w:history="1">
        <w:r w:rsidRPr="004D42F2">
          <w:rPr>
            <w:rStyle w:val="Hyperlink"/>
          </w:rPr>
          <w:t>http://dx.doi.org/10.1016/j.math.2011.01.004</w:t>
        </w:r>
      </w:hyperlink>
    </w:p>
    <w:p w14:paraId="7D28075B" w14:textId="77777777" w:rsidR="004D42F2" w:rsidRPr="004D42F2" w:rsidRDefault="004D42F2" w:rsidP="004D42F2">
      <w:pPr>
        <w:pStyle w:val="EndNoteBibliography"/>
        <w:spacing w:after="0"/>
      </w:pPr>
      <w:r w:rsidRPr="004D42F2">
        <w:lastRenderedPageBreak/>
        <w:t>32. Jöud A, Stjerna J, Malmstrom E-M, Westergren H, Petersson IF, Englund M (2013) Healthcare consultation and sick leave before and after neck injury: a cohort study with matched population-based references. BMJ Open 3:e003172</w:t>
      </w:r>
    </w:p>
    <w:p w14:paraId="5B0DA312" w14:textId="400902D4" w:rsidR="004D42F2" w:rsidRPr="004D42F2" w:rsidRDefault="004D42F2" w:rsidP="004D42F2">
      <w:pPr>
        <w:pStyle w:val="EndNoteBibliography"/>
        <w:spacing w:after="0"/>
      </w:pPr>
      <w:r w:rsidRPr="004D42F2">
        <w:t xml:space="preserve">33. Kamper SJ, Maher CG, Hush JM, Pedler A, Sterling M (2011) Relationship between pressure pain thresholds and pain ratings in patients with whiplash-associated disorders. Clin J Pain 27:495-501. doi: </w:t>
      </w:r>
      <w:hyperlink r:id="rId23" w:history="1">
        <w:r w:rsidRPr="004D42F2">
          <w:rPr>
            <w:rStyle w:val="Hyperlink"/>
          </w:rPr>
          <w:t>http://dx.doi.org/10.1097/AJP.0b013e31820e1185</w:t>
        </w:r>
      </w:hyperlink>
    </w:p>
    <w:p w14:paraId="65C842CC" w14:textId="3B6A8CEB" w:rsidR="004D42F2" w:rsidRPr="004D42F2" w:rsidRDefault="004D42F2" w:rsidP="004D42F2">
      <w:pPr>
        <w:pStyle w:val="EndNoteBibliography"/>
        <w:spacing w:after="0"/>
      </w:pPr>
      <w:r w:rsidRPr="004D42F2">
        <w:t xml:space="preserve">34. Kamper SJ, Maher CG, Menezes Costa Lda C, McAuley JH, Hush JM, Sterling M (2012) Does fear of movement mediate the relationship between pain intensity and disability in patients following whiplash injury? A prospective longitudinal study. Pain 153:113-119. doi: </w:t>
      </w:r>
      <w:hyperlink r:id="rId24" w:history="1">
        <w:r w:rsidRPr="004D42F2">
          <w:rPr>
            <w:rStyle w:val="Hyperlink"/>
          </w:rPr>
          <w:t>http://dx.doi.org/10.1016/j.pain.2011.09.023</w:t>
        </w:r>
      </w:hyperlink>
    </w:p>
    <w:p w14:paraId="7BFE6022" w14:textId="1F6DF846" w:rsidR="004D42F2" w:rsidRPr="004D42F2" w:rsidRDefault="004D42F2" w:rsidP="004D42F2">
      <w:pPr>
        <w:pStyle w:val="EndNoteBibliography"/>
        <w:spacing w:after="0"/>
      </w:pPr>
      <w:r w:rsidRPr="004D42F2">
        <w:t xml:space="preserve">35. Kasch H, Qerama E, Kongsted A, Bendix T, Jensen TS, Bach FW (2008) Clinical assessment of prognostic factors for long-term pain and handicap after whiplash injury: a 1-year prospective study. Eur J Neurol 15:1222-1230. doi: </w:t>
      </w:r>
      <w:hyperlink r:id="rId25" w:history="1">
        <w:r w:rsidRPr="004D42F2">
          <w:rPr>
            <w:rStyle w:val="Hyperlink"/>
          </w:rPr>
          <w:t>http://dx.doi.org/10.1111/j.1468-1331.2008.02301.x</w:t>
        </w:r>
      </w:hyperlink>
    </w:p>
    <w:p w14:paraId="63B1E33D" w14:textId="09564266" w:rsidR="004D42F2" w:rsidRPr="004D42F2" w:rsidRDefault="004D42F2" w:rsidP="004D42F2">
      <w:pPr>
        <w:pStyle w:val="EndNoteBibliography"/>
        <w:spacing w:after="0"/>
      </w:pPr>
      <w:r w:rsidRPr="004D42F2">
        <w:t xml:space="preserve">36. Kasch H, Kongsted A, Qerama E, Bach FW, Bendix T, Jensen TS (2013) A new stratified risk assessment tool for whiplash injuries developed from a prospective observational study. BMJ Open 3. doi: </w:t>
      </w:r>
      <w:hyperlink r:id="rId26" w:history="1">
        <w:r w:rsidRPr="004D42F2">
          <w:rPr>
            <w:rStyle w:val="Hyperlink"/>
          </w:rPr>
          <w:t>http://dx.doi.org/10.1136/bmjopen-2012-002050</w:t>
        </w:r>
      </w:hyperlink>
    </w:p>
    <w:p w14:paraId="3FB1E9D9" w14:textId="6B90E858" w:rsidR="004D42F2" w:rsidRPr="004D42F2" w:rsidRDefault="004D42F2" w:rsidP="004D42F2">
      <w:pPr>
        <w:pStyle w:val="EndNoteBibliography"/>
        <w:spacing w:after="0"/>
      </w:pPr>
      <w:r w:rsidRPr="004D42F2">
        <w:t xml:space="preserve">37. Kivioja J, Jensen I, Lindgren U (2008) Neither the WAD-classification nor the Quebec Task Force follow-up regimen seems to be important for the outcome after a whiplash injury. A prospective study on 186 consecutive patients. European Spine Journal 17:930-935. doi: </w:t>
      </w:r>
      <w:hyperlink r:id="rId27" w:history="1">
        <w:r w:rsidRPr="004D42F2">
          <w:rPr>
            <w:rStyle w:val="Hyperlink"/>
          </w:rPr>
          <w:t>http://dx.doi.org/10.1007/s00586-008-0675-0</w:t>
        </w:r>
      </w:hyperlink>
    </w:p>
    <w:p w14:paraId="0B0005B7" w14:textId="5088B4EA" w:rsidR="004D42F2" w:rsidRPr="004D42F2" w:rsidRDefault="004D42F2" w:rsidP="004D42F2">
      <w:pPr>
        <w:pStyle w:val="EndNoteBibliography"/>
        <w:spacing w:after="0"/>
      </w:pPr>
      <w:r w:rsidRPr="004D42F2">
        <w:t xml:space="preserve">38. Kongsted A, Sorensen JS, Andersen H, Keseler B, Jensen TS, Bendix T (2008) Are early MRI findings correlated with long-lasting symptoms following whiplash injury? A prospective trial with 1-year follow-up. European Spine Journal 17:996-1005. doi: </w:t>
      </w:r>
      <w:hyperlink r:id="rId28" w:history="1">
        <w:r w:rsidRPr="004D42F2">
          <w:rPr>
            <w:rStyle w:val="Hyperlink"/>
          </w:rPr>
          <w:t>http://dx.doi.org/10.1007/s00586-008-0687-9</w:t>
        </w:r>
      </w:hyperlink>
    </w:p>
    <w:p w14:paraId="18BE1730" w14:textId="0F7E0AD3" w:rsidR="004D42F2" w:rsidRPr="004D42F2" w:rsidRDefault="004D42F2" w:rsidP="004D42F2">
      <w:pPr>
        <w:pStyle w:val="EndNoteBibliography"/>
        <w:spacing w:after="0"/>
      </w:pPr>
      <w:r w:rsidRPr="004D42F2">
        <w:t xml:space="preserve">39. Kongsted A, Jorgensen LV, Leboeuf-Yde C, Qerama E, Korsholm L, Bendix T (2008) Are altered smooth pursuit eye movements related to chronic pain and disability following whiplash injuries? A prospective trial with one-year follow-up. Clin Rehabil 22:469-479. doi: </w:t>
      </w:r>
      <w:hyperlink r:id="rId29" w:history="1">
        <w:r w:rsidRPr="004D42F2">
          <w:rPr>
            <w:rStyle w:val="Hyperlink"/>
          </w:rPr>
          <w:t>http://dx.doi.org/10.1177/0269215507082141</w:t>
        </w:r>
      </w:hyperlink>
    </w:p>
    <w:p w14:paraId="68022D40" w14:textId="77777777" w:rsidR="004D42F2" w:rsidRPr="004D42F2" w:rsidRDefault="004D42F2" w:rsidP="004D42F2">
      <w:pPr>
        <w:pStyle w:val="EndNoteBibliography"/>
        <w:spacing w:after="0"/>
      </w:pPr>
      <w:r w:rsidRPr="004D42F2">
        <w:t>40. Kongsted A, Bendix T, Qerama E, Kasch H, Bach FW, Korsholm L, Jensen TS (2008) Acute stress response and recovery after whiplash injuries. A one-year prospective study. European Journal of Pain 12:455-463</w:t>
      </w:r>
    </w:p>
    <w:p w14:paraId="0473F518" w14:textId="78842EE5" w:rsidR="004D42F2" w:rsidRPr="004D42F2" w:rsidRDefault="004D42F2" w:rsidP="004D42F2">
      <w:pPr>
        <w:pStyle w:val="EndNoteBibliography"/>
        <w:spacing w:after="0"/>
      </w:pPr>
      <w:r w:rsidRPr="004D42F2">
        <w:t xml:space="preserve">41. Matsumoto M, Okada E, Ichihara D, Chiba K, Toyama Y, Fujiwara H, Momoshima S, Nishiwaki Y, Hashimoto T, Inoue T, Watanabe M, Takahata T (2010) Prospective ten-year follow-up study comparing patients with whiplash-associated disorders and asymptomatic subjects using magnetic resonance imaging. Spine 35:1684-1690. doi: </w:t>
      </w:r>
      <w:hyperlink r:id="rId30" w:history="1">
        <w:r w:rsidRPr="004D42F2">
          <w:rPr>
            <w:rStyle w:val="Hyperlink"/>
          </w:rPr>
          <w:t>http://dx.doi.org/10.1097/BRS.0b013e3181c9a8c7</w:t>
        </w:r>
      </w:hyperlink>
    </w:p>
    <w:p w14:paraId="48FABBF1" w14:textId="77777777" w:rsidR="004D42F2" w:rsidRPr="004D42F2" w:rsidRDefault="004D42F2" w:rsidP="004D42F2">
      <w:pPr>
        <w:pStyle w:val="EndNoteBibliography"/>
        <w:spacing w:after="0"/>
      </w:pPr>
      <w:r w:rsidRPr="004D42F2">
        <w:t>42. Matsumoto M, Ichihara D, Okada E, Toyama Y, Fujiwara H, Momoshima S, Nishiwaki Y, Takahata T (2013) Modic changes of the cervical spin in patients with whiplash injury: a prospective 11-year follow-up study. Injury 44:819-824</w:t>
      </w:r>
    </w:p>
    <w:p w14:paraId="4015EBD6" w14:textId="77777777" w:rsidR="004D42F2" w:rsidRPr="004D42F2" w:rsidRDefault="004D42F2" w:rsidP="004D42F2">
      <w:pPr>
        <w:pStyle w:val="EndNoteBibliography"/>
        <w:spacing w:after="0"/>
      </w:pPr>
      <w:r w:rsidRPr="004D42F2">
        <w:t>43. McLean SA, Ulirsch JC, Slade GD, Soward AC, Swor RA, Peak DA, Jones JS, Rathlev NK, Lee DC, Domeir RM, Hendry PL, Bortsov AV, Bair E (2014) Incidence and predictors of neck and widespread pain after motor vehicle collision among US litigants and non-litigants. Pain 155:309-321</w:t>
      </w:r>
    </w:p>
    <w:p w14:paraId="260FD015" w14:textId="77777777" w:rsidR="004D42F2" w:rsidRPr="004D42F2" w:rsidRDefault="004D42F2" w:rsidP="004D42F2">
      <w:pPr>
        <w:pStyle w:val="EndNoteBibliography"/>
        <w:spacing w:after="0"/>
      </w:pPr>
      <w:r w:rsidRPr="004D42F2">
        <w:t>44. Myrtveit SM, Carstensen T, Kasch H, Ǿrnbǿl E, Frostholm L (2015) Initial healthcare and coping preferences are associated with outcome 1 year after whiplash trauma: a multicentre 1-year follow-up study. BMJ Open 5:e007239</w:t>
      </w:r>
    </w:p>
    <w:p w14:paraId="63369703" w14:textId="77777777" w:rsidR="004D42F2" w:rsidRPr="004D42F2" w:rsidRDefault="004D42F2" w:rsidP="004D42F2">
      <w:pPr>
        <w:pStyle w:val="EndNoteBibliography"/>
        <w:spacing w:after="0"/>
      </w:pPr>
      <w:r w:rsidRPr="004D42F2">
        <w:lastRenderedPageBreak/>
        <w:t>45. Nederhand MJ, Hermens HJ, Ijzerman MJ, Groothuis KG, Turk DC (2006) The effect of fear of movement on muscle activation in posttraumatic neck pain disability. Clin J Pain 22:519-525</w:t>
      </w:r>
    </w:p>
    <w:p w14:paraId="058C6863" w14:textId="77777777" w:rsidR="004D42F2" w:rsidRPr="004D42F2" w:rsidRDefault="004D42F2" w:rsidP="004D42F2">
      <w:pPr>
        <w:pStyle w:val="EndNoteBibliography"/>
        <w:spacing w:after="0"/>
      </w:pPr>
      <w:r w:rsidRPr="004D42F2">
        <w:t>46. Nieto R, Miro J, Huguet A (2013) Pain-related fear of movement and catastrophizing in whiplash-associated disorders. Rehabilitation Psychology 58:361-368</w:t>
      </w:r>
    </w:p>
    <w:p w14:paraId="24F5C8BF" w14:textId="0282A946" w:rsidR="004D42F2" w:rsidRPr="004D42F2" w:rsidRDefault="004D42F2" w:rsidP="004D42F2">
      <w:pPr>
        <w:pStyle w:val="EndNoteBibliography"/>
        <w:spacing w:after="0"/>
      </w:pPr>
      <w:r w:rsidRPr="004D42F2">
        <w:t xml:space="preserve">47. Nolet PS, </w:t>
      </w:r>
      <w:r w:rsidRPr="004D42F2">
        <w:rPr>
          <w:rFonts w:ascii="Arial" w:hAnsi="Arial" w:cs="Arial"/>
          <w:sz w:val="20"/>
        </w:rPr>
        <w:t xml:space="preserve">Côté </w:t>
      </w:r>
      <w:r w:rsidRPr="004D42F2">
        <w:t xml:space="preserve">P, Cassidy JD, Carroll LJ (2010) The association between a lifetime history of a neck injury in a motor vehicle collision and future neck pain: a population-based cohort study. European Spine Journal 19:972-981. doi: </w:t>
      </w:r>
      <w:hyperlink r:id="rId31" w:history="1">
        <w:r w:rsidRPr="004D42F2">
          <w:rPr>
            <w:rStyle w:val="Hyperlink"/>
          </w:rPr>
          <w:t>http://dx.doi.org/10.1007/s00586-010-1344-7</w:t>
        </w:r>
      </w:hyperlink>
    </w:p>
    <w:p w14:paraId="65ED3A22" w14:textId="0DC244AD" w:rsidR="004D42F2" w:rsidRPr="004D42F2" w:rsidRDefault="004D42F2" w:rsidP="004D42F2">
      <w:pPr>
        <w:pStyle w:val="EndNoteBibliography"/>
        <w:spacing w:after="0"/>
      </w:pPr>
      <w:r w:rsidRPr="004D42F2">
        <w:t xml:space="preserve">48. Ozegovic D, Carroll LJ, Cassidy JD (2009) Does expecting mean achieving? The association between expecting to return to work and recovery in whiplash associated disorders: a population-based prospective cohort study. European Spine Journal 18:893-899. doi: </w:t>
      </w:r>
      <w:hyperlink r:id="rId32" w:history="1">
        <w:r w:rsidRPr="004D42F2">
          <w:rPr>
            <w:rStyle w:val="Hyperlink"/>
          </w:rPr>
          <w:t>http://dx.doi.org/10.1007/s00586-009-0954-4</w:t>
        </w:r>
      </w:hyperlink>
    </w:p>
    <w:p w14:paraId="5574DEFD" w14:textId="77777777" w:rsidR="004D42F2" w:rsidRPr="004D42F2" w:rsidRDefault="004D42F2" w:rsidP="004D42F2">
      <w:pPr>
        <w:pStyle w:val="EndNoteBibliography"/>
        <w:spacing w:after="0"/>
      </w:pPr>
      <w:r w:rsidRPr="004D42F2">
        <w:t>49. Palmöf L, Côté P, Carroll LJ, Cassidy JD, Skillgate E (2015) Are prevalence self-reported cardiovascular disorders associated with delayed recovery from whiplash-associated disorders: a population-based cohort study. Clin J Pain 31:247-253</w:t>
      </w:r>
    </w:p>
    <w:p w14:paraId="015D5CCA" w14:textId="37734756" w:rsidR="004D42F2" w:rsidRPr="004D42F2" w:rsidRDefault="004D42F2" w:rsidP="004D42F2">
      <w:pPr>
        <w:pStyle w:val="EndNoteBibliography"/>
        <w:spacing w:after="0"/>
      </w:pPr>
      <w:r w:rsidRPr="004D42F2">
        <w:t xml:space="preserve">50. Pedler A, Sterling M (2011) Assessing fear-avoidance beliefs in patients with whiplash-associated disorders: a comparison of 2 measures. Clin J Pain 27:502-507. doi: </w:t>
      </w:r>
      <w:hyperlink r:id="rId33" w:history="1">
        <w:r w:rsidRPr="004D42F2">
          <w:rPr>
            <w:rStyle w:val="Hyperlink"/>
          </w:rPr>
          <w:t>http://dx.doi.org/10.1097/AJP.0b013e31820d97b0</w:t>
        </w:r>
      </w:hyperlink>
    </w:p>
    <w:p w14:paraId="4C5E2866" w14:textId="77777777" w:rsidR="004D42F2" w:rsidRPr="004D42F2" w:rsidRDefault="004D42F2" w:rsidP="004D42F2">
      <w:pPr>
        <w:pStyle w:val="EndNoteBibliography"/>
        <w:spacing w:after="0"/>
      </w:pPr>
      <w:r w:rsidRPr="004D42F2">
        <w:t>51. Pettersson K, Brandstrom S, Toolanen G, Hildingsson C, Nylander PO (2004) Temperament and character: prognostic factors in whiplash patients? European Spine Journal 13:408-414</w:t>
      </w:r>
    </w:p>
    <w:p w14:paraId="71E070C2" w14:textId="64A1317C" w:rsidR="004D42F2" w:rsidRPr="004D42F2" w:rsidRDefault="004D42F2" w:rsidP="004D42F2">
      <w:pPr>
        <w:pStyle w:val="EndNoteBibliography"/>
        <w:spacing w:after="0"/>
      </w:pPr>
      <w:r w:rsidRPr="004D42F2">
        <w:t xml:space="preserve">52. Phillips LA, Carroll LJ, Cassidy JD, </w:t>
      </w:r>
      <w:r w:rsidRPr="004D42F2">
        <w:rPr>
          <w:rFonts w:ascii="Arial" w:hAnsi="Arial" w:cs="Arial"/>
          <w:sz w:val="20"/>
        </w:rPr>
        <w:t>Côté</w:t>
      </w:r>
      <w:r w:rsidRPr="004D42F2">
        <w:t xml:space="preserve">,  P (2010) Whiplash-associated disorders: who gets depressed? Who stays depressed? European Spine Journal 19:945-956. doi: </w:t>
      </w:r>
      <w:hyperlink r:id="rId34" w:history="1">
        <w:r w:rsidRPr="004D42F2">
          <w:rPr>
            <w:rStyle w:val="Hyperlink"/>
          </w:rPr>
          <w:t>http://dx.doi.org/10.1007/s00586-010-1276-2</w:t>
        </w:r>
      </w:hyperlink>
    </w:p>
    <w:p w14:paraId="02377095" w14:textId="7FA2589D" w:rsidR="004D42F2" w:rsidRPr="004D42F2" w:rsidRDefault="004D42F2" w:rsidP="004D42F2">
      <w:pPr>
        <w:pStyle w:val="EndNoteBibliography"/>
        <w:spacing w:after="0"/>
      </w:pPr>
      <w:r w:rsidRPr="004D42F2">
        <w:t xml:space="preserve">53. Pieske O, Weinhold T, Buck J, Piltz S (2010) Seniority of the first-treating doctor does not influence the outcome of acute whiplash injury: a prospective cohort study. European Spine Journal 19:1627-1634. doi: </w:t>
      </w:r>
      <w:hyperlink r:id="rId35" w:history="1">
        <w:r w:rsidRPr="004D42F2">
          <w:rPr>
            <w:rStyle w:val="Hyperlink"/>
          </w:rPr>
          <w:t>http://dx.doi.org/10.1007/s00586-010-1379-9</w:t>
        </w:r>
      </w:hyperlink>
    </w:p>
    <w:p w14:paraId="4F79A6A3" w14:textId="77777777" w:rsidR="004D42F2" w:rsidRPr="004D42F2" w:rsidRDefault="004D42F2" w:rsidP="004D42F2">
      <w:pPr>
        <w:pStyle w:val="EndNoteBibliography"/>
        <w:spacing w:after="0"/>
      </w:pPr>
      <w:r w:rsidRPr="004D42F2">
        <w:t>54. Ritchie C, Hendrikz J, Kenardy J, Sterling M (2013) Derivation of a clinical prediction rule to identify both chronic moderate/severe disability and full recovery following whiplash injury. Pain 154:2198-2206</w:t>
      </w:r>
    </w:p>
    <w:p w14:paraId="3878A05F" w14:textId="77777777" w:rsidR="004D42F2" w:rsidRPr="004D42F2" w:rsidRDefault="004D42F2" w:rsidP="004D42F2">
      <w:pPr>
        <w:pStyle w:val="EndNoteBibliography"/>
        <w:spacing w:after="0"/>
      </w:pPr>
      <w:r w:rsidRPr="004D42F2">
        <w:t>55. Ritchie C, Hendrikz J, Jull G, Elliott J, Sterling M (2015) External validation of a clinical prediction rule to predict full recovery and ongoing moderate/severe disability following acute whiplash injury. J Orthop Sports Phys Ther 45:242-250</w:t>
      </w:r>
    </w:p>
    <w:p w14:paraId="36AB51FC" w14:textId="77777777" w:rsidR="004D42F2" w:rsidRPr="004D42F2" w:rsidRDefault="004D42F2" w:rsidP="004D42F2">
      <w:pPr>
        <w:pStyle w:val="EndNoteBibliography"/>
        <w:spacing w:after="0"/>
      </w:pPr>
      <w:r w:rsidRPr="004D42F2">
        <w:t xml:space="preserve">56. Rydman E, Ponzer S, Ottosson C, Jarnbert-Pettersson H (2016) Predicting non-recovery among whiplash patients in the emergency room and in an insurance company setting. European Spine Journal </w:t>
      </w:r>
    </w:p>
    <w:p w14:paraId="281A7ED3" w14:textId="77777777" w:rsidR="004D42F2" w:rsidRPr="004D42F2" w:rsidRDefault="004D42F2" w:rsidP="004D42F2">
      <w:pPr>
        <w:pStyle w:val="EndNoteBibliography"/>
        <w:spacing w:after="0"/>
      </w:pPr>
      <w:r w:rsidRPr="004D42F2">
        <w:t>57. Sale H, Bryndahl F, Isberg A (2014) A 15-year follow-up of temporomandibular joint symptoms and magnetic resonance imaging findings in whiplash patients: a prospective, controlled study. Oral Surgery Oral Medicine Oral Pathology Oral Radiology &amp; Endodontics 117:522-532</w:t>
      </w:r>
    </w:p>
    <w:p w14:paraId="464406D5" w14:textId="77777777" w:rsidR="004D42F2" w:rsidRPr="004D42F2" w:rsidRDefault="004D42F2" w:rsidP="004D42F2">
      <w:pPr>
        <w:pStyle w:val="EndNoteBibliography"/>
        <w:spacing w:after="0"/>
      </w:pPr>
      <w:r w:rsidRPr="004D42F2">
        <w:t>58. Sale H, Isberg A (2007) Delayed temporomandibular joint pain and dysfunction induced by whiplash trauma: a controlled prospective study. J Am Dent Assoc 138:1084-1091</w:t>
      </w:r>
    </w:p>
    <w:p w14:paraId="4EE19607" w14:textId="77777777" w:rsidR="004D42F2" w:rsidRPr="004D42F2" w:rsidRDefault="004D42F2" w:rsidP="004D42F2">
      <w:pPr>
        <w:pStyle w:val="EndNoteBibliography"/>
        <w:spacing w:after="0"/>
      </w:pPr>
      <w:r w:rsidRPr="004D42F2">
        <w:t>59. Skillgate E, Côté P, Cassidy JD, Boyle E, Carroll LJ, Holm LW (2016) Effect of early intensive care on recovery from whiplash-associated disorders: results of a population-based cohort study. Archives of Physical Medicine and Rehabilitation 97:739-746</w:t>
      </w:r>
    </w:p>
    <w:p w14:paraId="670E73E8" w14:textId="77777777" w:rsidR="004D42F2" w:rsidRPr="004D42F2" w:rsidRDefault="004D42F2" w:rsidP="004D42F2">
      <w:pPr>
        <w:pStyle w:val="EndNoteBibliography"/>
        <w:spacing w:after="0"/>
      </w:pPr>
      <w:r w:rsidRPr="004D42F2">
        <w:t>60. Söderlund A, Lindberg P (2002) Coping as a mediating factor between self-efficacy and disability in whiplash associated disorders (WAD). Journal of Whiplash &amp; Related Disorders 1:25-37</w:t>
      </w:r>
    </w:p>
    <w:p w14:paraId="4EB7BDE8" w14:textId="77777777" w:rsidR="004D42F2" w:rsidRPr="004D42F2" w:rsidRDefault="004D42F2" w:rsidP="004D42F2">
      <w:pPr>
        <w:pStyle w:val="EndNoteBibliography"/>
        <w:spacing w:after="0"/>
      </w:pPr>
      <w:r w:rsidRPr="004D42F2">
        <w:lastRenderedPageBreak/>
        <w:t>61. Spearing NM, Gyrd-Hansen D, Pobereskin LH, Rowell DS, Connelly LB (2012) Are people who claim compensation "cured by a verdict"? A longitudinal study of health outcomes after whiplash. J Law Med 20:82-92</w:t>
      </w:r>
    </w:p>
    <w:p w14:paraId="6BAE577E" w14:textId="157B3599" w:rsidR="004D42F2" w:rsidRPr="004D42F2" w:rsidRDefault="004D42F2" w:rsidP="004D42F2">
      <w:pPr>
        <w:pStyle w:val="EndNoteBibliography"/>
        <w:spacing w:after="0"/>
      </w:pPr>
      <w:r w:rsidRPr="004D42F2">
        <w:t xml:space="preserve">62. Sterling M (2010) Differential development of sensory hypersensitivity and a measure of spinal cord hyperexcitability following whiplash injury. Pain 150:501-506. doi: </w:t>
      </w:r>
      <w:hyperlink r:id="rId36" w:history="1">
        <w:r w:rsidRPr="004D42F2">
          <w:rPr>
            <w:rStyle w:val="Hyperlink"/>
          </w:rPr>
          <w:t>http://dx.doi.org/10.1016/j.pain.2010.06.003</w:t>
        </w:r>
      </w:hyperlink>
    </w:p>
    <w:p w14:paraId="20BE3344" w14:textId="3EB54454" w:rsidR="004D42F2" w:rsidRPr="004D42F2" w:rsidRDefault="004D42F2" w:rsidP="004D42F2">
      <w:pPr>
        <w:pStyle w:val="EndNoteBibliography"/>
        <w:spacing w:after="0"/>
      </w:pPr>
      <w:r w:rsidRPr="004D42F2">
        <w:t xml:space="preserve">63. Sterling M, Hendrikz J, Kenardy J (2010) Compensation claim lodgement and health outcome developmental trajectories following whiplash injury: A prospective study. Pain 150:22-28. doi: </w:t>
      </w:r>
      <w:hyperlink r:id="rId37" w:history="1">
        <w:r w:rsidRPr="004D42F2">
          <w:rPr>
            <w:rStyle w:val="Hyperlink"/>
          </w:rPr>
          <w:t>http://dx.doi.org/10.1016/j.pain.2010.02.013</w:t>
        </w:r>
      </w:hyperlink>
    </w:p>
    <w:p w14:paraId="1EB5DAC9" w14:textId="4CBB6E46" w:rsidR="004D42F2" w:rsidRPr="004D42F2" w:rsidRDefault="004D42F2" w:rsidP="004D42F2">
      <w:pPr>
        <w:pStyle w:val="EndNoteBibliography"/>
        <w:spacing w:after="0"/>
      </w:pPr>
      <w:r w:rsidRPr="004D42F2">
        <w:t xml:space="preserve">64. Sterling M, Hendrikz J, Kenardy J (2011) Similar factors predict disability and posttraumatic stress disorder trajectories after whiplash injury. Pain 152:1272-1278. doi: </w:t>
      </w:r>
      <w:hyperlink r:id="rId38" w:history="1">
        <w:r w:rsidRPr="004D42F2">
          <w:rPr>
            <w:rStyle w:val="Hyperlink"/>
          </w:rPr>
          <w:t>http://dx.doi.org/10.1016/j.pain.2011.01.056</w:t>
        </w:r>
      </w:hyperlink>
    </w:p>
    <w:p w14:paraId="52061E77" w14:textId="4696139C" w:rsidR="004D42F2" w:rsidRPr="004D42F2" w:rsidRDefault="004D42F2" w:rsidP="004D42F2">
      <w:pPr>
        <w:pStyle w:val="EndNoteBibliography"/>
        <w:spacing w:after="0"/>
      </w:pPr>
      <w:r w:rsidRPr="004D42F2">
        <w:t xml:space="preserve">65. Sterling M, Hendrikz J, Kenardy J, Kristjansson E, Dumas JP, Niere K, </w:t>
      </w:r>
      <w:r w:rsidRPr="004D42F2">
        <w:rPr>
          <w:rFonts w:ascii="Arial" w:hAnsi="Arial" w:cs="Arial"/>
          <w:sz w:val="20"/>
        </w:rPr>
        <w:t>Côté</w:t>
      </w:r>
      <w:r w:rsidRPr="004D42F2">
        <w:t xml:space="preserve">,  J, Deserres S, Rivest K, Jull G (2012) Assessment and validation of prognostic models for poor functional recovery 12 months after whiplash injury: a multicentre inception cohort study. Pain 153:1727-1734. doi: </w:t>
      </w:r>
      <w:hyperlink r:id="rId39" w:history="1">
        <w:r w:rsidRPr="004D42F2">
          <w:rPr>
            <w:rStyle w:val="Hyperlink"/>
          </w:rPr>
          <w:t>http://dx.doi.org/10.1016/j.pain.2012.05.004</w:t>
        </w:r>
      </w:hyperlink>
    </w:p>
    <w:p w14:paraId="2EF50742" w14:textId="77777777" w:rsidR="004D42F2" w:rsidRPr="004D42F2" w:rsidRDefault="004D42F2" w:rsidP="004D42F2">
      <w:pPr>
        <w:pStyle w:val="EndNoteBibliography"/>
        <w:spacing w:after="0"/>
      </w:pPr>
      <w:r w:rsidRPr="004D42F2">
        <w:t>66. Sterling M, Elliott JM, Cabot PJ (2013) The course of serum inflammatory biomarkers following whiplash injury and their relationship to sensory and muscle measures: a longitudinal cohort study. PLoS One 8:e77903</w:t>
      </w:r>
    </w:p>
    <w:p w14:paraId="0F5DA32A" w14:textId="187426BD" w:rsidR="004D42F2" w:rsidRPr="004D42F2" w:rsidRDefault="004D42F2" w:rsidP="004D42F2">
      <w:pPr>
        <w:pStyle w:val="EndNoteBibliography"/>
        <w:spacing w:after="0"/>
      </w:pPr>
      <w:r w:rsidRPr="004D42F2">
        <w:t xml:space="preserve">67. Stovner L, Obelieniene D (2008) Whiplash headache is transitory worsening of a pre-existing primary headache. Cephalalgia 28:28-31. doi: </w:t>
      </w:r>
      <w:hyperlink r:id="rId40" w:history="1">
        <w:r w:rsidRPr="004D42F2">
          <w:rPr>
            <w:rStyle w:val="Hyperlink"/>
          </w:rPr>
          <w:t>http://dx.doi.org/10.1111/j.1468-2982.2008.01615.x</w:t>
        </w:r>
      </w:hyperlink>
    </w:p>
    <w:p w14:paraId="10B38994" w14:textId="77777777" w:rsidR="004D42F2" w:rsidRPr="004D42F2" w:rsidRDefault="004D42F2" w:rsidP="004D42F2">
      <w:pPr>
        <w:pStyle w:val="EndNoteBibliography"/>
        <w:spacing w:after="0"/>
      </w:pPr>
      <w:r w:rsidRPr="004D42F2">
        <w:t>68. Tishler M, Levy O, Maslakov I, Bar-Chaim S, Amit-Vazina M (2006) Neck injury and fibromyalgia-- are they really associated? J Rheumatol 33:1183-1185</w:t>
      </w:r>
    </w:p>
    <w:p w14:paraId="5CB2D4EC" w14:textId="55F409C4" w:rsidR="004D42F2" w:rsidRPr="004D42F2" w:rsidRDefault="004D42F2" w:rsidP="004D42F2">
      <w:pPr>
        <w:pStyle w:val="EndNoteBibliography"/>
        <w:spacing w:after="0"/>
      </w:pPr>
      <w:r w:rsidRPr="004D42F2">
        <w:t xml:space="preserve">69. Tishler M, Levy O, Amit-Vazina M (2011) Can fibromyalgia be associated with whiplash injury? A 3-year follow-up study. Rheumatol Int 31:1209-1213. doi: </w:t>
      </w:r>
      <w:hyperlink r:id="rId41" w:history="1">
        <w:r w:rsidRPr="004D42F2">
          <w:rPr>
            <w:rStyle w:val="Hyperlink"/>
          </w:rPr>
          <w:t>http://dx.doi.org/10.1007/s00296-010-1412-7</w:t>
        </w:r>
      </w:hyperlink>
    </w:p>
    <w:p w14:paraId="37F3AE6E" w14:textId="77777777" w:rsidR="004D42F2" w:rsidRPr="004D42F2" w:rsidRDefault="004D42F2" w:rsidP="004D42F2">
      <w:pPr>
        <w:pStyle w:val="EndNoteBibliography"/>
        <w:spacing w:after="0"/>
      </w:pPr>
      <w:r w:rsidRPr="004D42F2">
        <w:t>70. Tournier C, Hours M, Chamay P, Chassegros L, Tardy H (2016) Five years after the accident, whiplash casualties still have poorer quality of life in the physical domain than other mildly injured casualties: analysis of the ESPARR cohort. BMC Public Health 15:13</w:t>
      </w:r>
    </w:p>
    <w:p w14:paraId="2EBB8CBA" w14:textId="78205ECB" w:rsidR="004D42F2" w:rsidRPr="004D42F2" w:rsidRDefault="004D42F2" w:rsidP="004D42F2">
      <w:pPr>
        <w:pStyle w:val="EndNoteBibliography"/>
        <w:spacing w:after="0"/>
      </w:pPr>
      <w:r w:rsidRPr="004D42F2">
        <w:t xml:space="preserve">71. Vetti N, Krakenes J, Eide GE, Rorvik J, Gilhus NE, Espeland A (2010) Are MRI high-signal changes of alar and transverse ligaments in acute whiplash injury related to outcome? BMC Musculoskeletal Disorders 11:260. doi: </w:t>
      </w:r>
      <w:hyperlink r:id="rId42" w:history="1">
        <w:r w:rsidRPr="004D42F2">
          <w:rPr>
            <w:rStyle w:val="Hyperlink"/>
          </w:rPr>
          <w:t>http://dx.doi.org/10.1186/1471-2474-11-260</w:t>
        </w:r>
      </w:hyperlink>
    </w:p>
    <w:p w14:paraId="798CBEA3" w14:textId="77777777" w:rsidR="004D42F2" w:rsidRPr="004D42F2" w:rsidRDefault="004D42F2" w:rsidP="004D42F2">
      <w:pPr>
        <w:pStyle w:val="EndNoteBibliography"/>
        <w:spacing w:after="0"/>
      </w:pPr>
      <w:r w:rsidRPr="004D42F2">
        <w:t>72. Bunketorp OB, Elisson LK (2012) Cervical status after neck sprains in frontal and rear-end car impacts. Injury 43:423-430. doi: 10.1016/j.injury.2011.05.020</w:t>
      </w:r>
    </w:p>
    <w:p w14:paraId="2574E72C" w14:textId="77777777" w:rsidR="004D42F2" w:rsidRPr="004D42F2" w:rsidRDefault="004D42F2" w:rsidP="004D42F2">
      <w:pPr>
        <w:pStyle w:val="EndNoteBibliography"/>
        <w:spacing w:after="0"/>
      </w:pPr>
      <w:r w:rsidRPr="004D42F2">
        <w:t>73. Bunketorp Kall L (2008) Assessment of motion in the cervico-thoracic spine in patients with subacute whiplash-associated disorders. Journal of rehabilitation medicine 40:418-425. doi: 10.2340/16501977-0180</w:t>
      </w:r>
    </w:p>
    <w:p w14:paraId="64564F3E" w14:textId="77777777" w:rsidR="004D42F2" w:rsidRPr="004D42F2" w:rsidRDefault="004D42F2" w:rsidP="004D42F2">
      <w:pPr>
        <w:pStyle w:val="EndNoteBibliography"/>
        <w:spacing w:after="0"/>
      </w:pPr>
      <w:r w:rsidRPr="004D42F2">
        <w:t>74. Bunketorp-Kall LS, Andersson C, Asker B (2007) The impact of subacute whiplash-associated disorders on functional self-efficacy: a cohort study. International journal of rehabilitation research Internationale Zeitschrift fur Rehabilitationsforschung Revue internationale de recherches de readaptation 30:221-226. doi: 10.1097/MRR.0b013e32829fb3c7</w:t>
      </w:r>
    </w:p>
    <w:p w14:paraId="167E9975" w14:textId="77777777" w:rsidR="004D42F2" w:rsidRPr="004D42F2" w:rsidRDefault="004D42F2" w:rsidP="004D42F2">
      <w:pPr>
        <w:pStyle w:val="EndNoteBibliography"/>
        <w:spacing w:after="0"/>
      </w:pPr>
      <w:r w:rsidRPr="004D42F2">
        <w:t>75. Bunketorp L, Lindh M, Carlsson J, Stener-Victorin E (2006) The perception of pain and pain-related cognitions in subacute whiplash-associated disorders: its influence on prolonged disability. Disability and rehabilitation 28:271-279. doi: 10.1080/09638280500158323</w:t>
      </w:r>
    </w:p>
    <w:p w14:paraId="1537F5A2" w14:textId="77777777" w:rsidR="004D42F2" w:rsidRPr="004D42F2" w:rsidRDefault="004D42F2" w:rsidP="004D42F2">
      <w:pPr>
        <w:pStyle w:val="EndNoteBibliography"/>
        <w:spacing w:after="0"/>
      </w:pPr>
      <w:r w:rsidRPr="004D42F2">
        <w:lastRenderedPageBreak/>
        <w:t>76. Crouch R, Whitewick R, Clancy M, Wright P, Thomas P (2006) Whiplash associated disorder: incidence and natural history over the first month for patients presenting to a UK emergency department. Emerg Med J 23:114-118. doi: 10.1136/emj.2004.022145</w:t>
      </w:r>
    </w:p>
    <w:p w14:paraId="6956703A" w14:textId="77777777" w:rsidR="004D42F2" w:rsidRPr="004D42F2" w:rsidRDefault="004D42F2" w:rsidP="004D42F2">
      <w:pPr>
        <w:pStyle w:val="EndNoteBibliography"/>
        <w:spacing w:after="0"/>
      </w:pPr>
      <w:r w:rsidRPr="004D42F2">
        <w:t>77. Ferrari R (2010) Predicting central sensitisation - whiplash patients. Aust Fam Physician 39:863-866</w:t>
      </w:r>
    </w:p>
    <w:p w14:paraId="3D096BEB" w14:textId="77777777" w:rsidR="004D42F2" w:rsidRPr="004D42F2" w:rsidRDefault="004D42F2" w:rsidP="004D42F2">
      <w:pPr>
        <w:pStyle w:val="EndNoteBibliography"/>
        <w:spacing w:after="0"/>
      </w:pPr>
      <w:r w:rsidRPr="004D42F2">
        <w:t>78. Geldman M, Moore A, Cheek L (2008) The effect of pre-injury physical fitness on the initial severity and recovery from whiplash injury, at six-month follow-up. Clin Rehabil 22:364-376. doi: 10.1177/0269215507081966</w:t>
      </w:r>
    </w:p>
    <w:p w14:paraId="13D3EE14" w14:textId="77777777" w:rsidR="004D42F2" w:rsidRPr="004D42F2" w:rsidRDefault="004D42F2" w:rsidP="004D42F2">
      <w:pPr>
        <w:pStyle w:val="EndNoteBibliography"/>
        <w:spacing w:after="0"/>
      </w:pPr>
      <w:r w:rsidRPr="004D42F2">
        <w:t>79. Gun RT, Osti OL, O'Riordan A, Mpelasoka F, Eckerwall CG, Smyth JF (2005) Risk factors for prolonged disability after whiplash injury: a prospective study. Spine (Phila Pa 1976) 30:386-391</w:t>
      </w:r>
    </w:p>
    <w:p w14:paraId="1A389711" w14:textId="77777777" w:rsidR="004D42F2" w:rsidRPr="004D42F2" w:rsidRDefault="004D42F2" w:rsidP="004D42F2">
      <w:pPr>
        <w:pStyle w:val="EndNoteBibliography"/>
        <w:spacing w:after="0"/>
      </w:pPr>
      <w:r w:rsidRPr="004D42F2">
        <w:t>80. Hauser V, Zangger P, Winter Y, Oertel W, Kesselring J (2010) Late sequelae of whiplash injury with dissection of cervical arteries. European neurology 64:214-218. doi: 10.1159/000319043</w:t>
      </w:r>
    </w:p>
    <w:p w14:paraId="4CD51B09" w14:textId="77777777" w:rsidR="004D42F2" w:rsidRPr="004D42F2" w:rsidRDefault="004D42F2" w:rsidP="004D42F2">
      <w:pPr>
        <w:pStyle w:val="EndNoteBibliography"/>
        <w:spacing w:after="0"/>
      </w:pPr>
      <w:r w:rsidRPr="004D42F2">
        <w:t>81. Ichihara D, Okada E, Chiba K, Toyama Y, Fujiwara H, Momoshima S, Nishiwaki Y, Hashimoto T, Ogawa J, Watanabe M, Takahata T, Matsumoto M (2009) Longitudinal magnetic resonance imaging study on whiplash injury patients: minimum 10-year follow-up. Journal of orthopaedic science : official journal of the Japanese Orthopaedic Association 14:602-610. doi: 10.1007/s00776-009-1378-z</w:t>
      </w:r>
    </w:p>
    <w:p w14:paraId="4264E1FA" w14:textId="77777777" w:rsidR="004D42F2" w:rsidRPr="004D42F2" w:rsidRDefault="004D42F2" w:rsidP="004D42F2">
      <w:pPr>
        <w:pStyle w:val="EndNoteBibliography"/>
        <w:spacing w:after="0"/>
      </w:pPr>
      <w:r w:rsidRPr="004D42F2">
        <w:t>82. Joslin CC, Khan SN, Bannister GC (2004) Long-term disability after neck injury. a comparative study. The Journal of bone and joint surgery British volume 86:1032-1034</w:t>
      </w:r>
    </w:p>
    <w:p w14:paraId="621D640E" w14:textId="77777777" w:rsidR="004D42F2" w:rsidRPr="004D42F2" w:rsidRDefault="004D42F2" w:rsidP="004D42F2">
      <w:pPr>
        <w:pStyle w:val="EndNoteBibliography"/>
        <w:spacing w:after="0"/>
      </w:pPr>
      <w:r w:rsidRPr="004D42F2">
        <w:t>83. Kall LB (2009) Psychological determinants of quality of life in patients with whiplash associated disorders-a prospective study. Disability and rehabilitation 31:227-236. doi: 10.1080/09638280801912030</w:t>
      </w:r>
    </w:p>
    <w:p w14:paraId="26809550" w14:textId="77777777" w:rsidR="004D42F2" w:rsidRPr="004D42F2" w:rsidRDefault="004D42F2" w:rsidP="004D42F2">
      <w:pPr>
        <w:pStyle w:val="EndNoteBibliography"/>
        <w:spacing w:after="0"/>
      </w:pPr>
      <w:r w:rsidRPr="004D42F2">
        <w:t>84. Karnezis IA, Drosos GI, Kazakos KI (2007) Factors affecting the timing of recovery from whiplash neck injuries: study of a cohort of 134 patients pursuing litigation. Archives of orthopaedic and trauma surgery 127:633-636. doi: 10.1007/s00402-007-0344-5</w:t>
      </w:r>
    </w:p>
    <w:p w14:paraId="34E89C33" w14:textId="77777777" w:rsidR="004D42F2" w:rsidRPr="004D42F2" w:rsidRDefault="004D42F2" w:rsidP="004D42F2">
      <w:pPr>
        <w:pStyle w:val="EndNoteBibliography"/>
        <w:spacing w:after="0"/>
      </w:pPr>
      <w:r w:rsidRPr="004D42F2">
        <w:t>85. Kasch H, Qerama E, Kongsted A, Bach FW, Bendix T, Jensen TS (2008) Deep muscle pain, tender points and recovery in acute whiplash patients: a 1-year follow-up study. Pain 140:65-73. doi: 10.1016/j.pain.2008.07.008</w:t>
      </w:r>
    </w:p>
    <w:p w14:paraId="2EC436AE" w14:textId="77777777" w:rsidR="004D42F2" w:rsidRPr="004D42F2" w:rsidRDefault="004D42F2" w:rsidP="004D42F2">
      <w:pPr>
        <w:pStyle w:val="EndNoteBibliography"/>
        <w:spacing w:after="0"/>
      </w:pPr>
      <w:r w:rsidRPr="004D42F2">
        <w:t>86. Lankester BJ, Garneti N, Gargan MF, Bannister GC (2006) Factors predicting outcome after whiplash injury in subjects pursuing litigation. European spine journal : official publication of the European Spine Society, the European Spinal Deformity Society, and the European Section of the Cervical Spine Research Society 15:902-907. doi: 10.1007/s00586-005-0936-0</w:t>
      </w:r>
    </w:p>
    <w:p w14:paraId="737D3606" w14:textId="77777777" w:rsidR="004D42F2" w:rsidRPr="004D42F2" w:rsidRDefault="004D42F2" w:rsidP="004D42F2">
      <w:pPr>
        <w:pStyle w:val="EndNoteBibliography"/>
        <w:spacing w:after="0"/>
      </w:pPr>
      <w:r w:rsidRPr="004D42F2">
        <w:t>87. Mykletun A, Glozier N, Wenzel HG, Overland S, Harvey SB, Wessely S, Hotopf M (2011) Reverse causality in the association between whiplash and symptoms of anxiety and depression: the HUNT study. Spine (Phila Pa 1976) 36:1380-1386. doi: 10.1097/BRS.0b013e3181f2f6bb</w:t>
      </w:r>
    </w:p>
    <w:p w14:paraId="3772996A" w14:textId="77777777" w:rsidR="004D42F2" w:rsidRPr="004D42F2" w:rsidRDefault="004D42F2" w:rsidP="004D42F2">
      <w:pPr>
        <w:pStyle w:val="EndNoteBibliography"/>
        <w:spacing w:after="0"/>
      </w:pPr>
      <w:r w:rsidRPr="004D42F2">
        <w:t>88. Oddsdottir GL, Kristjansson E (2012) Two different courses of impaired cervical kinaesthesia following a whiplash injury. A one-year prospective study. Man Ther 17:60-65. doi: 10.1016/j.math.2011.08.009</w:t>
      </w:r>
    </w:p>
    <w:p w14:paraId="444DE44E" w14:textId="77777777" w:rsidR="004D42F2" w:rsidRPr="004D42F2" w:rsidRDefault="004D42F2" w:rsidP="004D42F2">
      <w:pPr>
        <w:pStyle w:val="EndNoteBibliography"/>
        <w:spacing w:after="0"/>
      </w:pPr>
      <w:r w:rsidRPr="004D42F2">
        <w:t>89. Rebbeck T, Sindhusake D, Cameron ID, Rubin G, Feyer AM, Walsh J, Gold M, Schofield WN (2006) A prospective cohort study of health outcomes following whiplash associated disorders in an Australian population. Injury prevention : journal of the International Society for Child and Adolescent Injury Prevention 12:93-98. doi: 10.1136/ip.2005.010421</w:t>
      </w:r>
    </w:p>
    <w:p w14:paraId="1A2C6C4A" w14:textId="77777777" w:rsidR="004D42F2" w:rsidRPr="004D42F2" w:rsidRDefault="004D42F2" w:rsidP="004D42F2">
      <w:pPr>
        <w:pStyle w:val="EndNoteBibliography"/>
        <w:spacing w:after="0"/>
      </w:pPr>
      <w:r w:rsidRPr="004D42F2">
        <w:t xml:space="preserve">90. Represas C, Vieira DN, Magalhaes T, Dias R, Frazao S, Suarez-Penaranda JM, Rodriguez-Calvo MS, Concheiro L, Munoz JI (2008) No cash no whiplash?: Influence of the legal system </w:t>
      </w:r>
      <w:r w:rsidRPr="004D42F2">
        <w:lastRenderedPageBreak/>
        <w:t>on the incidence of whiplash injury. Journal of forensic and legal medicine 15:353-355. doi: 10.1016/j.jflm.2007.12.016</w:t>
      </w:r>
    </w:p>
    <w:p w14:paraId="59176DCC" w14:textId="77777777" w:rsidR="004D42F2" w:rsidRPr="004D42F2" w:rsidRDefault="004D42F2" w:rsidP="004D42F2">
      <w:pPr>
        <w:pStyle w:val="EndNoteBibliography"/>
        <w:spacing w:after="0"/>
      </w:pPr>
      <w:r w:rsidRPr="004D42F2">
        <w:t>91. Severinsson Y, Bunketorp O, Wenneberg B (2010) Jaw symptoms and signs and the connection to cranial cervical symptoms and post-traumatic stress during the first year after a whiplash trauma. Disability and rehabilitation 32:1987-1998. doi: 10.3109/09638281003797323</w:t>
      </w:r>
    </w:p>
    <w:p w14:paraId="78678B20" w14:textId="77777777" w:rsidR="004D42F2" w:rsidRPr="004D42F2" w:rsidRDefault="004D42F2" w:rsidP="004D42F2">
      <w:pPr>
        <w:pStyle w:val="EndNoteBibliography"/>
        <w:spacing w:after="0"/>
      </w:pPr>
      <w:r w:rsidRPr="004D42F2">
        <w:t>92. Sterling M, Kenardy J (2006) The relationship between sensory and sympathetic nervous system changes and posttraumatic stress reaction following whiplash injury--a prospective study. J Psychosom Res 60:387-393. doi: 10.1016/j.jpsychores.2005.08.016</w:t>
      </w:r>
    </w:p>
    <w:p w14:paraId="6A7BC3D2" w14:textId="77777777" w:rsidR="004D42F2" w:rsidRPr="004D42F2" w:rsidRDefault="004D42F2" w:rsidP="004D42F2">
      <w:pPr>
        <w:pStyle w:val="EndNoteBibliography"/>
        <w:spacing w:after="0"/>
      </w:pPr>
      <w:r w:rsidRPr="004D42F2">
        <w:t>93. Stewart MJ, Maher CG, Refshauge KM, Herbert RD, Nicholas MK (2008) Patient and clinician treatment preferences do not moderate the effect of exercise treatment in chronic whiplash-associated disorders. European journal of pain (London, England) 12:879-885. doi: 10.1016/j.ejpain.2007.12.009</w:t>
      </w:r>
    </w:p>
    <w:p w14:paraId="0785D120" w14:textId="77777777" w:rsidR="004D42F2" w:rsidRPr="004D42F2" w:rsidRDefault="004D42F2" w:rsidP="004D42F2">
      <w:pPr>
        <w:pStyle w:val="EndNoteBibliography"/>
        <w:spacing w:after="0"/>
      </w:pPr>
      <w:r w:rsidRPr="004D42F2">
        <w:t>94. Uremovic M, Cvijetic S, Pasic MB, Seric V, Vidrih B, Demarin V (2007) Impairment of proprioception after whiplash injury. Collegium antropologicum 31:823-827</w:t>
      </w:r>
    </w:p>
    <w:p w14:paraId="494F46CC" w14:textId="77777777" w:rsidR="004D42F2" w:rsidRPr="004D42F2" w:rsidRDefault="004D42F2" w:rsidP="004D42F2">
      <w:pPr>
        <w:pStyle w:val="EndNoteBibliography"/>
        <w:spacing w:after="0"/>
      </w:pPr>
      <w:r w:rsidRPr="004D42F2">
        <w:t>95. Walton DM, Macdermid JC, Nielson W, Teasell RW, Reese H, Levesque L (2011) Pressure pain threshold testing demonstrates predictive ability in people with acute whiplash. J Orthop Sports Phys Ther 41:658-665. doi: 10.2519/jospt.2011.3668</w:t>
      </w:r>
    </w:p>
    <w:p w14:paraId="27EDAC1F" w14:textId="77777777" w:rsidR="004D42F2" w:rsidRPr="004D42F2" w:rsidRDefault="004D42F2" w:rsidP="004D42F2">
      <w:pPr>
        <w:pStyle w:val="EndNoteBibliography"/>
        <w:spacing w:after="0"/>
      </w:pPr>
      <w:r w:rsidRPr="004D42F2">
        <w:t>96. Wiles NJ, Jones GT, Silman AJ, Macfarlane GJ (2005) Onset of neck pain after a motor vehicle accident: a case-control study. J Rheumatol 32:1576-1583</w:t>
      </w:r>
    </w:p>
    <w:p w14:paraId="22210CC3" w14:textId="7E22839A" w:rsidR="004D42F2" w:rsidRPr="004D42F2" w:rsidRDefault="004D42F2" w:rsidP="004D42F2">
      <w:pPr>
        <w:pStyle w:val="EndNoteBibliography"/>
        <w:spacing w:after="0"/>
      </w:pPr>
      <w:r w:rsidRPr="004D42F2">
        <w:t xml:space="preserve">97. Bohman T, </w:t>
      </w:r>
      <w:r w:rsidRPr="004D42F2">
        <w:rPr>
          <w:rFonts w:ascii="Arial" w:hAnsi="Arial" w:cs="Arial"/>
          <w:sz w:val="20"/>
        </w:rPr>
        <w:t>Côté</w:t>
      </w:r>
      <w:r w:rsidRPr="004D42F2">
        <w:t xml:space="preserve">,  P, Boyle E, Cassidy JD, Carroll LJ, Skillgate E (2012) Prognosis of patients with whiplash-associated disorders consulting physiotherapy: Development of a predictive model for recovery. BMC Musculoskeletal Disorders 13. doi: </w:t>
      </w:r>
      <w:hyperlink r:id="rId43" w:history="1">
        <w:r w:rsidRPr="004D42F2">
          <w:rPr>
            <w:rStyle w:val="Hyperlink"/>
          </w:rPr>
          <w:t>http://dx.doi.org/10.1186/1471-2474-13-264</w:t>
        </w:r>
      </w:hyperlink>
    </w:p>
    <w:p w14:paraId="22E3E4DD" w14:textId="77777777" w:rsidR="004D42F2" w:rsidRPr="004D42F2" w:rsidRDefault="004D42F2" w:rsidP="004D42F2">
      <w:pPr>
        <w:pStyle w:val="EndNoteBibliography"/>
        <w:spacing w:after="0"/>
      </w:pPr>
      <w:r w:rsidRPr="004D42F2">
        <w:t>98. Kongsted A, Qerama E, Kasch H, Bendix T, Bach FW, Korsholm L, Jensen TS (2007) Neck collar, "act-as-usual" or active mobilization for whiplash injury? A randomized parallel-group trial. Spine 32:618-626</w:t>
      </w:r>
    </w:p>
    <w:p w14:paraId="4ABA05D2" w14:textId="16BAD826" w:rsidR="004D42F2" w:rsidRPr="004D42F2" w:rsidRDefault="004D42F2" w:rsidP="004D42F2">
      <w:pPr>
        <w:pStyle w:val="EndNoteBibliography"/>
        <w:spacing w:after="0"/>
      </w:pPr>
      <w:r w:rsidRPr="004D42F2">
        <w:t xml:space="preserve">99. Holm LW, Carroll LJ, Cassidy JD, Skillgate E, Ahlbom A (2008) Expectations for recovery important in the prognosis of whiplash injuries. PLoS Med 5:e105. doi: </w:t>
      </w:r>
      <w:hyperlink r:id="rId44" w:history="1">
        <w:r w:rsidRPr="004D42F2">
          <w:rPr>
            <w:rStyle w:val="Hyperlink"/>
          </w:rPr>
          <w:t>http://dx.doi.org/10.1371/journal.pmed.0050105</w:t>
        </w:r>
      </w:hyperlink>
    </w:p>
    <w:p w14:paraId="4BB1B3AD" w14:textId="77777777" w:rsidR="004D42F2" w:rsidRPr="004D42F2" w:rsidRDefault="004D42F2" w:rsidP="004D42F2">
      <w:pPr>
        <w:pStyle w:val="EndNoteBibliography"/>
        <w:spacing w:after="0"/>
      </w:pPr>
      <w:r w:rsidRPr="004D42F2">
        <w:t>100. Kongsted A, Qerama E, Kasch H, Bendix T, Bach FW, Korsholm L, Jensen TS (2006) Whiplash associated disorders. Does early intervention matter? . In:  Eur Spine J. p. S460.</w:t>
      </w:r>
    </w:p>
    <w:p w14:paraId="13F4933F" w14:textId="789926BF" w:rsidR="004D42F2" w:rsidRPr="004D42F2" w:rsidRDefault="004D42F2" w:rsidP="004D42F2">
      <w:pPr>
        <w:pStyle w:val="EndNoteBibliography"/>
        <w:spacing w:after="0"/>
      </w:pPr>
      <w:r w:rsidRPr="004D42F2">
        <w:t xml:space="preserve">101. Nolet PS, </w:t>
      </w:r>
      <w:r w:rsidRPr="004D42F2">
        <w:rPr>
          <w:rFonts w:ascii="Arial" w:hAnsi="Arial" w:cs="Arial"/>
          <w:sz w:val="20"/>
        </w:rPr>
        <w:t>Côté</w:t>
      </w:r>
      <w:r w:rsidRPr="004D42F2">
        <w:t xml:space="preserve">,  P, Cassidy JD, Carroll LJ (2010) The association between a lifetime history of a neck injury in a motor vehicle collision and future neck pain: a population-based cohort study. European Spine Journal 19:972-981. doi: </w:t>
      </w:r>
      <w:hyperlink r:id="rId45" w:history="1">
        <w:r w:rsidRPr="004D42F2">
          <w:rPr>
            <w:rStyle w:val="Hyperlink"/>
          </w:rPr>
          <w:t>http://dx.doi.org/10.1007/s00586-010-1344-7</w:t>
        </w:r>
      </w:hyperlink>
    </w:p>
    <w:p w14:paraId="0E55DC01" w14:textId="484605EA" w:rsidR="004D42F2" w:rsidRPr="004D42F2" w:rsidRDefault="004D42F2" w:rsidP="004D42F2">
      <w:pPr>
        <w:pStyle w:val="EndNoteBibliography"/>
        <w:spacing w:after="0"/>
      </w:pPr>
      <w:r w:rsidRPr="004D42F2">
        <w:t xml:space="preserve">102. Vetti N, Krakenes J, Ask T, Erdal KA, Torkildsen MD, Rorvik J, Gilhus NE, Espeland A (2011) Follow-up MR imaging of the alar and transverse ligaments after whiplash injury: a prospective controlled study. AJNR Am J Neuroradiol 32:1836-1841. doi: </w:t>
      </w:r>
      <w:hyperlink r:id="rId46" w:history="1">
        <w:r w:rsidRPr="004D42F2">
          <w:rPr>
            <w:rStyle w:val="Hyperlink"/>
          </w:rPr>
          <w:t>http://dx.doi.org/10.3174/ajnr.A2636</w:t>
        </w:r>
      </w:hyperlink>
    </w:p>
    <w:p w14:paraId="3CED4B19" w14:textId="77777777" w:rsidR="004D42F2" w:rsidRPr="004D42F2" w:rsidRDefault="004D42F2" w:rsidP="004D42F2">
      <w:pPr>
        <w:pStyle w:val="EndNoteBibliography"/>
        <w:spacing w:after="0"/>
      </w:pPr>
      <w:r w:rsidRPr="004D42F2">
        <w:t>103. Williamson E, Williams MS, Gates S, Lamb SE (2015) Risk factors for chronic disability in a cohort of patients with acute whiplash associated disorders seeking physiotherapy treatment for persisting symptoms. Physiotherapy 101:34-43</w:t>
      </w:r>
    </w:p>
    <w:p w14:paraId="644DB532" w14:textId="77777777" w:rsidR="004D42F2" w:rsidRPr="004D42F2" w:rsidRDefault="004D42F2" w:rsidP="004D42F2">
      <w:pPr>
        <w:pStyle w:val="EndNoteBibliography"/>
        <w:spacing w:after="0"/>
      </w:pPr>
      <w:r w:rsidRPr="004D42F2">
        <w:t xml:space="preserve">104. Yang X, </w:t>
      </w:r>
      <w:r w:rsidRPr="004D42F2">
        <w:rPr>
          <w:rFonts w:ascii="Arial" w:hAnsi="Arial" w:cs="Arial"/>
          <w:sz w:val="20"/>
        </w:rPr>
        <w:t>Côté</w:t>
      </w:r>
      <w:r w:rsidRPr="004D42F2">
        <w:t>,  P, Cassidy JD, Carroll L (2007) Association between body mass index and recovery from whiplash injuries: a cohort study. American Journal of Epidemiology 165:1063-1069</w:t>
      </w:r>
    </w:p>
    <w:p w14:paraId="17A6A78E" w14:textId="77777777" w:rsidR="004D42F2" w:rsidRPr="004D42F2" w:rsidRDefault="004D42F2" w:rsidP="004D42F2">
      <w:pPr>
        <w:pStyle w:val="EndNoteBibliography"/>
        <w:spacing w:after="0"/>
      </w:pPr>
      <w:r w:rsidRPr="004D42F2">
        <w:t xml:space="preserve">105. Carroll LJ, Holm LW, Hogg-Johnson S, Côté P, Cassidy JD, Haldeman S, Nordin M, Hurwitz EL, Carragee EJ, van der Velde G, Peloso PM, Guzman J (2008) Course and prognostic </w:t>
      </w:r>
      <w:r w:rsidRPr="004D42F2">
        <w:lastRenderedPageBreak/>
        <w:t>factors for neck pain in whiplash-associated disorders (WAD). Results of the Bone and Joint Decade 2000-2010 Task Force on Neck Pain and Its Associated Disorders. Spine 33:S83-S92</w:t>
      </w:r>
    </w:p>
    <w:p w14:paraId="61A06726" w14:textId="2786D155" w:rsidR="004D42F2" w:rsidRPr="004D42F2" w:rsidRDefault="004D42F2" w:rsidP="004D42F2">
      <w:pPr>
        <w:pStyle w:val="EndNoteBibliography"/>
        <w:spacing w:after="0"/>
      </w:pPr>
      <w:r w:rsidRPr="004D42F2">
        <w:t xml:space="preserve">106. Don AS, Carragee EJ (2009) Is the self-reported history accurate in patients with persistent axial pain after a motor vehicle accident? Spine J 9:4-12. doi: </w:t>
      </w:r>
      <w:hyperlink r:id="rId47" w:history="1">
        <w:r w:rsidRPr="004D42F2">
          <w:rPr>
            <w:rStyle w:val="Hyperlink"/>
          </w:rPr>
          <w:t>http://dx.doi.org/10.1016/j.spinee.2008.11.002</w:t>
        </w:r>
      </w:hyperlink>
    </w:p>
    <w:p w14:paraId="1E128305" w14:textId="77777777" w:rsidR="004D42F2" w:rsidRPr="004D42F2" w:rsidRDefault="004D42F2" w:rsidP="004D42F2">
      <w:pPr>
        <w:pStyle w:val="EndNoteBibliography"/>
        <w:spacing w:after="0"/>
      </w:pPr>
      <w:r w:rsidRPr="004D42F2">
        <w:t xml:space="preserve">107. Yang X, </w:t>
      </w:r>
      <w:r w:rsidRPr="004D42F2">
        <w:rPr>
          <w:rFonts w:ascii="Arial" w:hAnsi="Arial" w:cs="Arial"/>
          <w:sz w:val="20"/>
        </w:rPr>
        <w:t xml:space="preserve">Côté </w:t>
      </w:r>
      <w:r w:rsidRPr="004D42F2">
        <w:t>P, Cassidy JD, Carroll L (2007) Association between body mass index and recovery from whiplash injuries: a cohort study. Am J Epidemiol 165:1063-1069</w:t>
      </w:r>
    </w:p>
    <w:p w14:paraId="70F5F639" w14:textId="77777777" w:rsidR="004D42F2" w:rsidRPr="004D42F2" w:rsidRDefault="004D42F2" w:rsidP="004D42F2">
      <w:pPr>
        <w:pStyle w:val="EndNoteBibliography"/>
        <w:spacing w:after="0"/>
      </w:pPr>
      <w:r w:rsidRPr="004D42F2">
        <w:t>108. Cassidy JD, Carroll LJ, Côté P, Lemstra M, Berglund AL, Nygren (2000) Effect of eliminating compensation for pain and suffering on the outcome of insurance claims for whiplash injury. New England Journal of Medicine 342:1179-1186</w:t>
      </w:r>
    </w:p>
    <w:p w14:paraId="67857AAB" w14:textId="77777777" w:rsidR="004D42F2" w:rsidRPr="004D42F2" w:rsidRDefault="004D42F2" w:rsidP="004D42F2">
      <w:pPr>
        <w:pStyle w:val="EndNoteBibliography"/>
        <w:spacing w:after="0"/>
      </w:pPr>
      <w:r w:rsidRPr="004D42F2">
        <w:t>109. Côté P, Hogg-Johnson S, Cassidy JD, Carroll L, Frank JW (2001) The association between neck pain intensity, physical functioning, depressive symptomatology and time-to-claim-closure after whiplash. Journal of Clinical Epidemiology 54:275-286</w:t>
      </w:r>
    </w:p>
    <w:p w14:paraId="4D5CFFCA" w14:textId="77777777" w:rsidR="004D42F2" w:rsidRPr="004D42F2" w:rsidRDefault="004D42F2" w:rsidP="004D42F2">
      <w:pPr>
        <w:pStyle w:val="EndNoteBibliography"/>
        <w:spacing w:after="0"/>
      </w:pPr>
      <w:r w:rsidRPr="004D42F2">
        <w:t>110. Carroll LJ, Cassidy JD, Cote P (2006) The role of pain coping strategies in prognosis after whiplash injury: passive coping predicts slowed recovery. Pain 124:18-26. doi: 10.1016/j.pain.2006.03.012</w:t>
      </w:r>
    </w:p>
    <w:p w14:paraId="3A795754" w14:textId="77777777" w:rsidR="004D42F2" w:rsidRPr="004D42F2" w:rsidRDefault="004D42F2" w:rsidP="004D42F2">
      <w:pPr>
        <w:pStyle w:val="EndNoteBibliography"/>
      </w:pPr>
      <w:r w:rsidRPr="004D42F2">
        <w:t>111. Sterling M, Jull G, Vicenzino B, Kenardy J, Darnell R (2005) Physical and psychological factors predict outcome following whiplash injury. Pain 114:141-148</w:t>
      </w:r>
    </w:p>
    <w:p w14:paraId="76D4AAE2" w14:textId="07253BF2" w:rsidR="001C1DC1" w:rsidRDefault="001C1DC1" w:rsidP="001C1DC1">
      <w:pPr>
        <w:tabs>
          <w:tab w:val="left" w:pos="567"/>
        </w:tabs>
        <w:spacing w:after="240" w:line="480" w:lineRule="auto"/>
        <w:rPr>
          <w:rFonts w:ascii="Times New Roman" w:hAnsi="Times New Roman" w:cs="Times New Roman"/>
          <w:sz w:val="24"/>
          <w:szCs w:val="24"/>
        </w:rPr>
      </w:pPr>
      <w:r w:rsidRPr="00E037D2">
        <w:rPr>
          <w:rFonts w:ascii="Times New Roman" w:hAnsi="Times New Roman" w:cs="Times New Roman"/>
          <w:sz w:val="24"/>
          <w:szCs w:val="24"/>
        </w:rPr>
        <w:fldChar w:fldCharType="end"/>
      </w:r>
    </w:p>
    <w:p w14:paraId="57AC8DF2" w14:textId="3DC69659" w:rsidR="004D5D5A" w:rsidRDefault="004D5D5A"/>
    <w:sectPr w:rsidR="004D5D5A" w:rsidSect="00BA10D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469C" w16cid:durableId="21EBBB3D"/>
  <w16cid:commentId w16cid:paraId="549F39DA" w16cid:durableId="21EBBB95"/>
  <w16cid:commentId w16cid:paraId="59663580" w16cid:durableId="21EBBC31"/>
  <w16cid:commentId w16cid:paraId="30942C10" w16cid:durableId="21EBBC88"/>
  <w16cid:commentId w16cid:paraId="088C7395" w16cid:durableId="21EBBCB7"/>
  <w16cid:commentId w16cid:paraId="6093B199" w16cid:durableId="21EBBCDB"/>
  <w16cid:commentId w16cid:paraId="199671EF" w16cid:durableId="21EBBD2A"/>
  <w16cid:commentId w16cid:paraId="393A638A" w16cid:durableId="21EBBD55"/>
  <w16cid:commentId w16cid:paraId="465E67DA" w16cid:durableId="21EBBD7A"/>
  <w16cid:commentId w16cid:paraId="463575C3" w16cid:durableId="21EBBD95"/>
  <w16cid:commentId w16cid:paraId="5A604EBA" w16cid:durableId="21EBBDAA"/>
  <w16cid:commentId w16cid:paraId="7BCFF223" w16cid:durableId="21EBBDFF"/>
  <w16cid:commentId w16cid:paraId="60C06D58" w16cid:durableId="21EBBE0F"/>
  <w16cid:commentId w16cid:paraId="7752FBB0" w16cid:durableId="21EBBE22"/>
  <w16cid:commentId w16cid:paraId="60E10A30" w16cid:durableId="21EBBE3A"/>
  <w16cid:commentId w16cid:paraId="4584DF18" w16cid:durableId="21EBBE6D"/>
  <w16cid:commentId w16cid:paraId="1CFBD37F" w16cid:durableId="21EBBE85"/>
  <w16cid:commentId w16cid:paraId="7CA57981" w16cid:durableId="21EBC0E0"/>
  <w16cid:commentId w16cid:paraId="3A79D8F3" w16cid:durableId="21EBC033"/>
  <w16cid:commentId w16cid:paraId="6F03242C" w16cid:durableId="21EBC06E"/>
  <w16cid:commentId w16cid:paraId="50D50331" w16cid:durableId="21EBC137"/>
  <w16cid:commentId w16cid:paraId="2678ADC0" w16cid:durableId="21EBC170"/>
  <w16cid:commentId w16cid:paraId="3E9680E1" w16cid:durableId="21EBC2DF"/>
  <w16cid:commentId w16cid:paraId="00E60730" w16cid:durableId="21EBC4D7"/>
  <w16cid:commentId w16cid:paraId="0C003D7B" w16cid:durableId="21EBC5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6B55C" w14:textId="77777777" w:rsidR="0031685C" w:rsidRDefault="0031685C">
      <w:pPr>
        <w:spacing w:after="0" w:line="240" w:lineRule="auto"/>
      </w:pPr>
      <w:r>
        <w:separator/>
      </w:r>
    </w:p>
  </w:endnote>
  <w:endnote w:type="continuationSeparator" w:id="0">
    <w:p w14:paraId="2F108A15" w14:textId="77777777" w:rsidR="0031685C" w:rsidRDefault="003168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AdvPTimes">
    <w:altName w:val="Cambria"/>
    <w:panose1 w:val="00000000000000000000"/>
    <w:charset w:val="00"/>
    <w:family w:val="roman"/>
    <w:notTrueType/>
    <w:pitch w:val="default"/>
    <w:sig w:usb0="00000003" w:usb1="00000000" w:usb2="00000000" w:usb3="00000000" w:csb0="00000001" w:csb1="00000000"/>
  </w:font>
  <w:font w:name="ArialMT">
    <w:altName w:val="Arial"/>
    <w:panose1 w:val="00000000000000000000"/>
    <w:charset w:val="80"/>
    <w:family w:val="auto"/>
    <w:notTrueType/>
    <w:pitch w:val="default"/>
    <w:sig w:usb0="00000001" w:usb1="08070000" w:usb2="00000010" w:usb3="00000000" w:csb0="00020000" w:csb1="00000000"/>
  </w:font>
  <w:font w:name="Arial-BoldMT">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991369"/>
      <w:docPartObj>
        <w:docPartGallery w:val="Page Numbers (Bottom of Page)"/>
        <w:docPartUnique/>
      </w:docPartObj>
    </w:sdtPr>
    <w:sdtEndPr>
      <w:rPr>
        <w:noProof/>
      </w:rPr>
    </w:sdtEndPr>
    <w:sdtContent>
      <w:p w14:paraId="00C4E7D3" w14:textId="097F91AA" w:rsidR="0031685C" w:rsidRDefault="0031685C">
        <w:pPr>
          <w:pStyle w:val="Footer"/>
          <w:jc w:val="center"/>
        </w:pPr>
        <w:r>
          <w:fldChar w:fldCharType="begin"/>
        </w:r>
        <w:r>
          <w:instrText xml:space="preserve"> PAGE   \* MERGEFORMAT </w:instrText>
        </w:r>
        <w:r>
          <w:fldChar w:fldCharType="separate"/>
        </w:r>
        <w:r w:rsidR="00DE25AA">
          <w:rPr>
            <w:noProof/>
          </w:rPr>
          <w:t>21</w:t>
        </w:r>
        <w:r>
          <w:rPr>
            <w:noProof/>
          </w:rPr>
          <w:fldChar w:fldCharType="end"/>
        </w:r>
      </w:p>
    </w:sdtContent>
  </w:sdt>
  <w:p w14:paraId="1CFE4646" w14:textId="77777777" w:rsidR="0031685C" w:rsidRDefault="003168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7A27B7" w14:textId="77777777" w:rsidR="0031685C" w:rsidRDefault="0031685C">
      <w:pPr>
        <w:spacing w:after="0" w:line="240" w:lineRule="auto"/>
      </w:pPr>
      <w:r>
        <w:separator/>
      </w:r>
    </w:p>
  </w:footnote>
  <w:footnote w:type="continuationSeparator" w:id="0">
    <w:p w14:paraId="7B371AF4" w14:textId="77777777" w:rsidR="0031685C" w:rsidRDefault="003168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1AE8F" w14:textId="77777777" w:rsidR="0031685C" w:rsidRDefault="0031685C">
    <w:pPr>
      <w:pStyle w:val="Header"/>
    </w:pPr>
  </w:p>
  <w:p w14:paraId="3B42528E" w14:textId="77777777" w:rsidR="0031685C" w:rsidRDefault="003168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70AE6"/>
    <w:multiLevelType w:val="hybridMultilevel"/>
    <w:tmpl w:val="BC4A0A30"/>
    <w:lvl w:ilvl="0" w:tplc="FBAA4E22">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0FB488C"/>
    <w:multiLevelType w:val="hybridMultilevel"/>
    <w:tmpl w:val="AD123498"/>
    <w:lvl w:ilvl="0" w:tplc="1C90120A">
      <w:start w:val="1"/>
      <w:numFmt w:val="bullet"/>
      <w:lvlText w:val="•"/>
      <w:lvlJc w:val="left"/>
      <w:pPr>
        <w:tabs>
          <w:tab w:val="num" w:pos="720"/>
        </w:tabs>
        <w:ind w:left="720" w:hanging="360"/>
      </w:pPr>
      <w:rPr>
        <w:rFonts w:ascii="Arial" w:hAnsi="Arial" w:hint="default"/>
      </w:rPr>
    </w:lvl>
    <w:lvl w:ilvl="1" w:tplc="545CDC14" w:tentative="1">
      <w:start w:val="1"/>
      <w:numFmt w:val="bullet"/>
      <w:lvlText w:val="•"/>
      <w:lvlJc w:val="left"/>
      <w:pPr>
        <w:tabs>
          <w:tab w:val="num" w:pos="1440"/>
        </w:tabs>
        <w:ind w:left="1440" w:hanging="360"/>
      </w:pPr>
      <w:rPr>
        <w:rFonts w:ascii="Arial" w:hAnsi="Arial" w:hint="default"/>
      </w:rPr>
    </w:lvl>
    <w:lvl w:ilvl="2" w:tplc="80BAF0A2" w:tentative="1">
      <w:start w:val="1"/>
      <w:numFmt w:val="bullet"/>
      <w:lvlText w:val="•"/>
      <w:lvlJc w:val="left"/>
      <w:pPr>
        <w:tabs>
          <w:tab w:val="num" w:pos="2160"/>
        </w:tabs>
        <w:ind w:left="2160" w:hanging="360"/>
      </w:pPr>
      <w:rPr>
        <w:rFonts w:ascii="Arial" w:hAnsi="Arial" w:hint="default"/>
      </w:rPr>
    </w:lvl>
    <w:lvl w:ilvl="3" w:tplc="FEE2CDC0" w:tentative="1">
      <w:start w:val="1"/>
      <w:numFmt w:val="bullet"/>
      <w:lvlText w:val="•"/>
      <w:lvlJc w:val="left"/>
      <w:pPr>
        <w:tabs>
          <w:tab w:val="num" w:pos="2880"/>
        </w:tabs>
        <w:ind w:left="2880" w:hanging="360"/>
      </w:pPr>
      <w:rPr>
        <w:rFonts w:ascii="Arial" w:hAnsi="Arial" w:hint="default"/>
      </w:rPr>
    </w:lvl>
    <w:lvl w:ilvl="4" w:tplc="F18E8470" w:tentative="1">
      <w:start w:val="1"/>
      <w:numFmt w:val="bullet"/>
      <w:lvlText w:val="•"/>
      <w:lvlJc w:val="left"/>
      <w:pPr>
        <w:tabs>
          <w:tab w:val="num" w:pos="3600"/>
        </w:tabs>
        <w:ind w:left="3600" w:hanging="360"/>
      </w:pPr>
      <w:rPr>
        <w:rFonts w:ascii="Arial" w:hAnsi="Arial" w:hint="default"/>
      </w:rPr>
    </w:lvl>
    <w:lvl w:ilvl="5" w:tplc="5580874A" w:tentative="1">
      <w:start w:val="1"/>
      <w:numFmt w:val="bullet"/>
      <w:lvlText w:val="•"/>
      <w:lvlJc w:val="left"/>
      <w:pPr>
        <w:tabs>
          <w:tab w:val="num" w:pos="4320"/>
        </w:tabs>
        <w:ind w:left="4320" w:hanging="360"/>
      </w:pPr>
      <w:rPr>
        <w:rFonts w:ascii="Arial" w:hAnsi="Arial" w:hint="default"/>
      </w:rPr>
    </w:lvl>
    <w:lvl w:ilvl="6" w:tplc="8C7AC4EC" w:tentative="1">
      <w:start w:val="1"/>
      <w:numFmt w:val="bullet"/>
      <w:lvlText w:val="•"/>
      <w:lvlJc w:val="left"/>
      <w:pPr>
        <w:tabs>
          <w:tab w:val="num" w:pos="5040"/>
        </w:tabs>
        <w:ind w:left="5040" w:hanging="360"/>
      </w:pPr>
      <w:rPr>
        <w:rFonts w:ascii="Arial" w:hAnsi="Arial" w:hint="default"/>
      </w:rPr>
    </w:lvl>
    <w:lvl w:ilvl="7" w:tplc="3B409286" w:tentative="1">
      <w:start w:val="1"/>
      <w:numFmt w:val="bullet"/>
      <w:lvlText w:val="•"/>
      <w:lvlJc w:val="left"/>
      <w:pPr>
        <w:tabs>
          <w:tab w:val="num" w:pos="5760"/>
        </w:tabs>
        <w:ind w:left="5760" w:hanging="360"/>
      </w:pPr>
      <w:rPr>
        <w:rFonts w:ascii="Arial" w:hAnsi="Arial" w:hint="default"/>
      </w:rPr>
    </w:lvl>
    <w:lvl w:ilvl="8" w:tplc="CB5865B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3852B8E"/>
    <w:multiLevelType w:val="hybridMultilevel"/>
    <w:tmpl w:val="9550A1F6"/>
    <w:lvl w:ilvl="0" w:tplc="E0CCA984">
      <w:start w:val="1"/>
      <w:numFmt w:val="lowerRoman"/>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3" w15:restartNumberingAfterBreak="0">
    <w:nsid w:val="07003AD9"/>
    <w:multiLevelType w:val="hybridMultilevel"/>
    <w:tmpl w:val="ABFC8EB8"/>
    <w:lvl w:ilvl="0" w:tplc="642E8F4C">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CB2354E"/>
    <w:multiLevelType w:val="hybridMultilevel"/>
    <w:tmpl w:val="BCF0D1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6A43BF4"/>
    <w:multiLevelType w:val="hybridMultilevel"/>
    <w:tmpl w:val="BF1C11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9074C44"/>
    <w:multiLevelType w:val="hybridMultilevel"/>
    <w:tmpl w:val="BCF49310"/>
    <w:lvl w:ilvl="0" w:tplc="39E2F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E7C78"/>
    <w:multiLevelType w:val="hybridMultilevel"/>
    <w:tmpl w:val="666235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EA37F9A"/>
    <w:multiLevelType w:val="hybridMultilevel"/>
    <w:tmpl w:val="FE105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85D20A8"/>
    <w:multiLevelType w:val="hybridMultilevel"/>
    <w:tmpl w:val="15E2C6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9851279"/>
    <w:multiLevelType w:val="hybridMultilevel"/>
    <w:tmpl w:val="78B086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2C1C6C70"/>
    <w:multiLevelType w:val="hybridMultilevel"/>
    <w:tmpl w:val="3B94033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CDA756C"/>
    <w:multiLevelType w:val="hybridMultilevel"/>
    <w:tmpl w:val="FB6C20AE"/>
    <w:lvl w:ilvl="0" w:tplc="E0CCA984">
      <w:start w:val="1"/>
      <w:numFmt w:val="lowerRoman"/>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B208F"/>
    <w:multiLevelType w:val="hybridMultilevel"/>
    <w:tmpl w:val="762CD14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323552B5"/>
    <w:multiLevelType w:val="hybridMultilevel"/>
    <w:tmpl w:val="5D783EEC"/>
    <w:lvl w:ilvl="0" w:tplc="794A8CA8">
      <w:start w:val="1"/>
      <w:numFmt w:val="bullet"/>
      <w:lvlText w:val="•"/>
      <w:lvlJc w:val="left"/>
      <w:pPr>
        <w:tabs>
          <w:tab w:val="num" w:pos="720"/>
        </w:tabs>
        <w:ind w:left="720" w:hanging="360"/>
      </w:pPr>
      <w:rPr>
        <w:rFonts w:ascii="Arial" w:hAnsi="Arial" w:hint="default"/>
      </w:rPr>
    </w:lvl>
    <w:lvl w:ilvl="1" w:tplc="B01242D0" w:tentative="1">
      <w:start w:val="1"/>
      <w:numFmt w:val="bullet"/>
      <w:lvlText w:val="•"/>
      <w:lvlJc w:val="left"/>
      <w:pPr>
        <w:tabs>
          <w:tab w:val="num" w:pos="1440"/>
        </w:tabs>
        <w:ind w:left="1440" w:hanging="360"/>
      </w:pPr>
      <w:rPr>
        <w:rFonts w:ascii="Arial" w:hAnsi="Arial" w:hint="default"/>
      </w:rPr>
    </w:lvl>
    <w:lvl w:ilvl="2" w:tplc="94226DD4" w:tentative="1">
      <w:start w:val="1"/>
      <w:numFmt w:val="bullet"/>
      <w:lvlText w:val="•"/>
      <w:lvlJc w:val="left"/>
      <w:pPr>
        <w:tabs>
          <w:tab w:val="num" w:pos="2160"/>
        </w:tabs>
        <w:ind w:left="2160" w:hanging="360"/>
      </w:pPr>
      <w:rPr>
        <w:rFonts w:ascii="Arial" w:hAnsi="Arial" w:hint="default"/>
      </w:rPr>
    </w:lvl>
    <w:lvl w:ilvl="3" w:tplc="F8DA4484" w:tentative="1">
      <w:start w:val="1"/>
      <w:numFmt w:val="bullet"/>
      <w:lvlText w:val="•"/>
      <w:lvlJc w:val="left"/>
      <w:pPr>
        <w:tabs>
          <w:tab w:val="num" w:pos="2880"/>
        </w:tabs>
        <w:ind w:left="2880" w:hanging="360"/>
      </w:pPr>
      <w:rPr>
        <w:rFonts w:ascii="Arial" w:hAnsi="Arial" w:hint="default"/>
      </w:rPr>
    </w:lvl>
    <w:lvl w:ilvl="4" w:tplc="F9F0279C" w:tentative="1">
      <w:start w:val="1"/>
      <w:numFmt w:val="bullet"/>
      <w:lvlText w:val="•"/>
      <w:lvlJc w:val="left"/>
      <w:pPr>
        <w:tabs>
          <w:tab w:val="num" w:pos="3600"/>
        </w:tabs>
        <w:ind w:left="3600" w:hanging="360"/>
      </w:pPr>
      <w:rPr>
        <w:rFonts w:ascii="Arial" w:hAnsi="Arial" w:hint="default"/>
      </w:rPr>
    </w:lvl>
    <w:lvl w:ilvl="5" w:tplc="E6A84188" w:tentative="1">
      <w:start w:val="1"/>
      <w:numFmt w:val="bullet"/>
      <w:lvlText w:val="•"/>
      <w:lvlJc w:val="left"/>
      <w:pPr>
        <w:tabs>
          <w:tab w:val="num" w:pos="4320"/>
        </w:tabs>
        <w:ind w:left="4320" w:hanging="360"/>
      </w:pPr>
      <w:rPr>
        <w:rFonts w:ascii="Arial" w:hAnsi="Arial" w:hint="default"/>
      </w:rPr>
    </w:lvl>
    <w:lvl w:ilvl="6" w:tplc="780A9A84" w:tentative="1">
      <w:start w:val="1"/>
      <w:numFmt w:val="bullet"/>
      <w:lvlText w:val="•"/>
      <w:lvlJc w:val="left"/>
      <w:pPr>
        <w:tabs>
          <w:tab w:val="num" w:pos="5040"/>
        </w:tabs>
        <w:ind w:left="5040" w:hanging="360"/>
      </w:pPr>
      <w:rPr>
        <w:rFonts w:ascii="Arial" w:hAnsi="Arial" w:hint="default"/>
      </w:rPr>
    </w:lvl>
    <w:lvl w:ilvl="7" w:tplc="208CE91E" w:tentative="1">
      <w:start w:val="1"/>
      <w:numFmt w:val="bullet"/>
      <w:lvlText w:val="•"/>
      <w:lvlJc w:val="left"/>
      <w:pPr>
        <w:tabs>
          <w:tab w:val="num" w:pos="5760"/>
        </w:tabs>
        <w:ind w:left="5760" w:hanging="360"/>
      </w:pPr>
      <w:rPr>
        <w:rFonts w:ascii="Arial" w:hAnsi="Arial" w:hint="default"/>
      </w:rPr>
    </w:lvl>
    <w:lvl w:ilvl="8" w:tplc="E558FCC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4331E33"/>
    <w:multiLevelType w:val="hybridMultilevel"/>
    <w:tmpl w:val="70EEC4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48BE6A21"/>
    <w:multiLevelType w:val="hybridMultilevel"/>
    <w:tmpl w:val="7806FF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CBE5E54"/>
    <w:multiLevelType w:val="hybridMultilevel"/>
    <w:tmpl w:val="1F8C9F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4DBE3441"/>
    <w:multiLevelType w:val="hybridMultilevel"/>
    <w:tmpl w:val="DD36F736"/>
    <w:lvl w:ilvl="0" w:tplc="E0CCA984">
      <w:start w:val="1"/>
      <w:numFmt w:val="lowerRoman"/>
      <w:lvlText w:val="%1."/>
      <w:lvlJc w:val="left"/>
      <w:pPr>
        <w:ind w:left="1636"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536E6787"/>
    <w:multiLevelType w:val="hybridMultilevel"/>
    <w:tmpl w:val="9D7E90EA"/>
    <w:lvl w:ilvl="0" w:tplc="00FE77E8">
      <w:start w:val="1"/>
      <w:numFmt w:val="lowerRoman"/>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53FC3D86"/>
    <w:multiLevelType w:val="hybridMultilevel"/>
    <w:tmpl w:val="437A1D8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5BE34CA"/>
    <w:multiLevelType w:val="hybridMultilevel"/>
    <w:tmpl w:val="C2CEF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627647"/>
    <w:multiLevelType w:val="hybridMultilevel"/>
    <w:tmpl w:val="B0FAF9CA"/>
    <w:lvl w:ilvl="0" w:tplc="642E8F4C">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B800D16"/>
    <w:multiLevelType w:val="hybridMultilevel"/>
    <w:tmpl w:val="5330D398"/>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61FE1B26"/>
    <w:multiLevelType w:val="hybridMultilevel"/>
    <w:tmpl w:val="9378D21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64803C71"/>
    <w:multiLevelType w:val="hybridMultilevel"/>
    <w:tmpl w:val="F0A6A40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A256A9C"/>
    <w:multiLevelType w:val="hybridMultilevel"/>
    <w:tmpl w:val="8A18202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6CF83898"/>
    <w:multiLevelType w:val="hybridMultilevel"/>
    <w:tmpl w:val="BBCE4788"/>
    <w:lvl w:ilvl="0" w:tplc="B40CE098">
      <w:start w:val="1"/>
      <w:numFmt w:val="bullet"/>
      <w:lvlText w:val="•"/>
      <w:lvlJc w:val="left"/>
      <w:pPr>
        <w:tabs>
          <w:tab w:val="num" w:pos="720"/>
        </w:tabs>
        <w:ind w:left="720" w:hanging="360"/>
      </w:pPr>
      <w:rPr>
        <w:rFonts w:ascii="Arial" w:hAnsi="Arial" w:hint="default"/>
      </w:rPr>
    </w:lvl>
    <w:lvl w:ilvl="1" w:tplc="A288E070">
      <w:start w:val="545"/>
      <w:numFmt w:val="bullet"/>
      <w:lvlText w:val="–"/>
      <w:lvlJc w:val="left"/>
      <w:pPr>
        <w:tabs>
          <w:tab w:val="num" w:pos="1440"/>
        </w:tabs>
        <w:ind w:left="1440" w:hanging="360"/>
      </w:pPr>
      <w:rPr>
        <w:rFonts w:ascii="Arial" w:hAnsi="Arial" w:hint="default"/>
      </w:rPr>
    </w:lvl>
    <w:lvl w:ilvl="2" w:tplc="D3CA74D2">
      <w:start w:val="545"/>
      <w:numFmt w:val="bullet"/>
      <w:lvlText w:val="•"/>
      <w:lvlJc w:val="left"/>
      <w:pPr>
        <w:tabs>
          <w:tab w:val="num" w:pos="2160"/>
        </w:tabs>
        <w:ind w:left="2160" w:hanging="360"/>
      </w:pPr>
      <w:rPr>
        <w:rFonts w:ascii="Arial" w:hAnsi="Arial" w:hint="default"/>
      </w:rPr>
    </w:lvl>
    <w:lvl w:ilvl="3" w:tplc="3C3C5D46" w:tentative="1">
      <w:start w:val="1"/>
      <w:numFmt w:val="bullet"/>
      <w:lvlText w:val="•"/>
      <w:lvlJc w:val="left"/>
      <w:pPr>
        <w:tabs>
          <w:tab w:val="num" w:pos="2880"/>
        </w:tabs>
        <w:ind w:left="2880" w:hanging="360"/>
      </w:pPr>
      <w:rPr>
        <w:rFonts w:ascii="Arial" w:hAnsi="Arial" w:hint="default"/>
      </w:rPr>
    </w:lvl>
    <w:lvl w:ilvl="4" w:tplc="AAC4C896" w:tentative="1">
      <w:start w:val="1"/>
      <w:numFmt w:val="bullet"/>
      <w:lvlText w:val="•"/>
      <w:lvlJc w:val="left"/>
      <w:pPr>
        <w:tabs>
          <w:tab w:val="num" w:pos="3600"/>
        </w:tabs>
        <w:ind w:left="3600" w:hanging="360"/>
      </w:pPr>
      <w:rPr>
        <w:rFonts w:ascii="Arial" w:hAnsi="Arial" w:hint="default"/>
      </w:rPr>
    </w:lvl>
    <w:lvl w:ilvl="5" w:tplc="B86C9F26" w:tentative="1">
      <w:start w:val="1"/>
      <w:numFmt w:val="bullet"/>
      <w:lvlText w:val="•"/>
      <w:lvlJc w:val="left"/>
      <w:pPr>
        <w:tabs>
          <w:tab w:val="num" w:pos="4320"/>
        </w:tabs>
        <w:ind w:left="4320" w:hanging="360"/>
      </w:pPr>
      <w:rPr>
        <w:rFonts w:ascii="Arial" w:hAnsi="Arial" w:hint="default"/>
      </w:rPr>
    </w:lvl>
    <w:lvl w:ilvl="6" w:tplc="E2D2334E" w:tentative="1">
      <w:start w:val="1"/>
      <w:numFmt w:val="bullet"/>
      <w:lvlText w:val="•"/>
      <w:lvlJc w:val="left"/>
      <w:pPr>
        <w:tabs>
          <w:tab w:val="num" w:pos="5040"/>
        </w:tabs>
        <w:ind w:left="5040" w:hanging="360"/>
      </w:pPr>
      <w:rPr>
        <w:rFonts w:ascii="Arial" w:hAnsi="Arial" w:hint="default"/>
      </w:rPr>
    </w:lvl>
    <w:lvl w:ilvl="7" w:tplc="8AEAB24C" w:tentative="1">
      <w:start w:val="1"/>
      <w:numFmt w:val="bullet"/>
      <w:lvlText w:val="•"/>
      <w:lvlJc w:val="left"/>
      <w:pPr>
        <w:tabs>
          <w:tab w:val="num" w:pos="5760"/>
        </w:tabs>
        <w:ind w:left="5760" w:hanging="360"/>
      </w:pPr>
      <w:rPr>
        <w:rFonts w:ascii="Arial" w:hAnsi="Arial" w:hint="default"/>
      </w:rPr>
    </w:lvl>
    <w:lvl w:ilvl="8" w:tplc="B98CC302"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0065DAD"/>
    <w:multiLevelType w:val="hybridMultilevel"/>
    <w:tmpl w:val="0E5AD194"/>
    <w:lvl w:ilvl="0" w:tplc="642E8F4C">
      <w:numFmt w:val="bullet"/>
      <w:lvlText w:val="-"/>
      <w:lvlJc w:val="left"/>
      <w:pPr>
        <w:ind w:left="360" w:hanging="360"/>
      </w:pPr>
      <w:rPr>
        <w:rFonts w:ascii="Arial" w:eastAsia="Times New Roman" w:hAnsi="Arial" w:hint="default"/>
      </w:rPr>
    </w:lvl>
    <w:lvl w:ilvl="1" w:tplc="94843116">
      <w:numFmt w:val="bullet"/>
      <w:lvlText w:val="•"/>
      <w:lvlJc w:val="left"/>
      <w:pPr>
        <w:ind w:left="1080" w:hanging="360"/>
      </w:pPr>
      <w:rPr>
        <w:rFonts w:ascii="Arial" w:eastAsia="Times New Roman" w:hAnsi="Arial"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9" w15:restartNumberingAfterBreak="0">
    <w:nsid w:val="735C742B"/>
    <w:multiLevelType w:val="hybridMultilevel"/>
    <w:tmpl w:val="DF02E6B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7A9630CF"/>
    <w:multiLevelType w:val="hybridMultilevel"/>
    <w:tmpl w:val="4886C21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AA139F1"/>
    <w:multiLevelType w:val="hybridMultilevel"/>
    <w:tmpl w:val="CC185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AE316AB"/>
    <w:multiLevelType w:val="hybridMultilevel"/>
    <w:tmpl w:val="B6208AE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7F2E6BC4"/>
    <w:multiLevelType w:val="hybridMultilevel"/>
    <w:tmpl w:val="33943F4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9"/>
  </w:num>
  <w:num w:numId="2">
    <w:abstractNumId w:val="4"/>
  </w:num>
  <w:num w:numId="3">
    <w:abstractNumId w:val="8"/>
  </w:num>
  <w:num w:numId="4">
    <w:abstractNumId w:val="12"/>
  </w:num>
  <w:num w:numId="5">
    <w:abstractNumId w:val="17"/>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3"/>
  </w:num>
  <w:num w:numId="12">
    <w:abstractNumId w:val="22"/>
  </w:num>
  <w:num w:numId="13">
    <w:abstractNumId w:val="14"/>
  </w:num>
  <w:num w:numId="14">
    <w:abstractNumId w:val="1"/>
  </w:num>
  <w:num w:numId="15">
    <w:abstractNumId w:val="21"/>
  </w:num>
  <w:num w:numId="16">
    <w:abstractNumId w:val="5"/>
  </w:num>
  <w:num w:numId="17">
    <w:abstractNumId w:val="32"/>
  </w:num>
  <w:num w:numId="18">
    <w:abstractNumId w:val="24"/>
  </w:num>
  <w:num w:numId="19">
    <w:abstractNumId w:val="10"/>
  </w:num>
  <w:num w:numId="20">
    <w:abstractNumId w:val="29"/>
  </w:num>
  <w:num w:numId="21">
    <w:abstractNumId w:val="20"/>
  </w:num>
  <w:num w:numId="22">
    <w:abstractNumId w:val="25"/>
  </w:num>
  <w:num w:numId="23">
    <w:abstractNumId w:val="16"/>
  </w:num>
  <w:num w:numId="24">
    <w:abstractNumId w:val="26"/>
  </w:num>
  <w:num w:numId="25">
    <w:abstractNumId w:val="7"/>
  </w:num>
  <w:num w:numId="26">
    <w:abstractNumId w:val="13"/>
  </w:num>
  <w:num w:numId="27">
    <w:abstractNumId w:val="23"/>
  </w:num>
  <w:num w:numId="28">
    <w:abstractNumId w:val="33"/>
  </w:num>
  <w:num w:numId="29">
    <w:abstractNumId w:val="6"/>
  </w:num>
  <w:num w:numId="30">
    <w:abstractNumId w:val="27"/>
  </w:num>
  <w:num w:numId="31">
    <w:abstractNumId w:val="15"/>
  </w:num>
  <w:num w:numId="32">
    <w:abstractNumId w:val="28"/>
  </w:num>
  <w:num w:numId="33">
    <w:abstractNumId w:val="30"/>
  </w:num>
  <w:num w:numId="34">
    <w:abstractNumId w:val="0"/>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Spine J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azzzvdysf52be095wxrrr052tpr2xww5zt&quot;&gt;Prognostic_manuscript_2018-Saved&lt;record-ids&gt;&lt;item&gt;1&lt;/item&gt;&lt;item&gt;2&lt;/item&gt;&lt;item&gt;8&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29&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record-ids&gt;&lt;/item&gt;&lt;/Libraries&gt;"/>
  </w:docVars>
  <w:rsids>
    <w:rsidRoot w:val="001C1DC1"/>
    <w:rsid w:val="00054A12"/>
    <w:rsid w:val="00055A7F"/>
    <w:rsid w:val="000700B9"/>
    <w:rsid w:val="00097994"/>
    <w:rsid w:val="000B2385"/>
    <w:rsid w:val="000B6FCD"/>
    <w:rsid w:val="000C1994"/>
    <w:rsid w:val="00106F08"/>
    <w:rsid w:val="00130B76"/>
    <w:rsid w:val="00153222"/>
    <w:rsid w:val="001563EA"/>
    <w:rsid w:val="00161545"/>
    <w:rsid w:val="0017463B"/>
    <w:rsid w:val="00177BC1"/>
    <w:rsid w:val="0018264C"/>
    <w:rsid w:val="0018563A"/>
    <w:rsid w:val="0018704B"/>
    <w:rsid w:val="00193877"/>
    <w:rsid w:val="001B5EDD"/>
    <w:rsid w:val="001C05FB"/>
    <w:rsid w:val="001C1DC1"/>
    <w:rsid w:val="001F4520"/>
    <w:rsid w:val="001F7D24"/>
    <w:rsid w:val="002048F4"/>
    <w:rsid w:val="00216A7A"/>
    <w:rsid w:val="00264DBA"/>
    <w:rsid w:val="00272362"/>
    <w:rsid w:val="002726EE"/>
    <w:rsid w:val="00287448"/>
    <w:rsid w:val="00292B89"/>
    <w:rsid w:val="002D6BD3"/>
    <w:rsid w:val="002F4441"/>
    <w:rsid w:val="0031685C"/>
    <w:rsid w:val="00327F4C"/>
    <w:rsid w:val="00345C71"/>
    <w:rsid w:val="0035076B"/>
    <w:rsid w:val="00374E1B"/>
    <w:rsid w:val="00380085"/>
    <w:rsid w:val="003A1697"/>
    <w:rsid w:val="003B5E43"/>
    <w:rsid w:val="003C1563"/>
    <w:rsid w:val="003C5CFC"/>
    <w:rsid w:val="00441DC5"/>
    <w:rsid w:val="00481539"/>
    <w:rsid w:val="00496FA8"/>
    <w:rsid w:val="004B6240"/>
    <w:rsid w:val="004D42F2"/>
    <w:rsid w:val="004D5D5A"/>
    <w:rsid w:val="00502F61"/>
    <w:rsid w:val="0051095F"/>
    <w:rsid w:val="00516454"/>
    <w:rsid w:val="00517414"/>
    <w:rsid w:val="0052554A"/>
    <w:rsid w:val="00531945"/>
    <w:rsid w:val="00574F4E"/>
    <w:rsid w:val="00590E52"/>
    <w:rsid w:val="005937AF"/>
    <w:rsid w:val="005942F9"/>
    <w:rsid w:val="005C0C16"/>
    <w:rsid w:val="0060100D"/>
    <w:rsid w:val="00617F40"/>
    <w:rsid w:val="00620AD9"/>
    <w:rsid w:val="00622EEF"/>
    <w:rsid w:val="00630C25"/>
    <w:rsid w:val="00661164"/>
    <w:rsid w:val="00663E08"/>
    <w:rsid w:val="00681F84"/>
    <w:rsid w:val="006901CA"/>
    <w:rsid w:val="00696E6F"/>
    <w:rsid w:val="006B119E"/>
    <w:rsid w:val="006B782C"/>
    <w:rsid w:val="006E5C39"/>
    <w:rsid w:val="007116F2"/>
    <w:rsid w:val="00711CEA"/>
    <w:rsid w:val="00724F1F"/>
    <w:rsid w:val="00755A36"/>
    <w:rsid w:val="00764F7B"/>
    <w:rsid w:val="007A77F1"/>
    <w:rsid w:val="007C2235"/>
    <w:rsid w:val="007E6BCD"/>
    <w:rsid w:val="008139CE"/>
    <w:rsid w:val="00846CD2"/>
    <w:rsid w:val="00853CB6"/>
    <w:rsid w:val="00872CE3"/>
    <w:rsid w:val="00893260"/>
    <w:rsid w:val="008A2992"/>
    <w:rsid w:val="008F156C"/>
    <w:rsid w:val="00961384"/>
    <w:rsid w:val="0098703E"/>
    <w:rsid w:val="0099017E"/>
    <w:rsid w:val="009A111E"/>
    <w:rsid w:val="009A32CD"/>
    <w:rsid w:val="009A7017"/>
    <w:rsid w:val="009B20FA"/>
    <w:rsid w:val="009B5BF6"/>
    <w:rsid w:val="009C2B1E"/>
    <w:rsid w:val="009F43EB"/>
    <w:rsid w:val="00A0063C"/>
    <w:rsid w:val="00A0302A"/>
    <w:rsid w:val="00A04492"/>
    <w:rsid w:val="00A32436"/>
    <w:rsid w:val="00A856D1"/>
    <w:rsid w:val="00AB2D08"/>
    <w:rsid w:val="00AB71E7"/>
    <w:rsid w:val="00AF52F1"/>
    <w:rsid w:val="00B0182E"/>
    <w:rsid w:val="00B12EC0"/>
    <w:rsid w:val="00B86C23"/>
    <w:rsid w:val="00BA10D3"/>
    <w:rsid w:val="00BA187E"/>
    <w:rsid w:val="00BA1B72"/>
    <w:rsid w:val="00BA5928"/>
    <w:rsid w:val="00BC7186"/>
    <w:rsid w:val="00BD0602"/>
    <w:rsid w:val="00C115E3"/>
    <w:rsid w:val="00C40456"/>
    <w:rsid w:val="00C5291A"/>
    <w:rsid w:val="00C62A9F"/>
    <w:rsid w:val="00CA39DC"/>
    <w:rsid w:val="00D07133"/>
    <w:rsid w:val="00D31BE1"/>
    <w:rsid w:val="00D42380"/>
    <w:rsid w:val="00D6478D"/>
    <w:rsid w:val="00D9311B"/>
    <w:rsid w:val="00DC5A7B"/>
    <w:rsid w:val="00DE25AA"/>
    <w:rsid w:val="00E05169"/>
    <w:rsid w:val="00E06A6F"/>
    <w:rsid w:val="00E12B2D"/>
    <w:rsid w:val="00E172EF"/>
    <w:rsid w:val="00E80145"/>
    <w:rsid w:val="00EC658F"/>
    <w:rsid w:val="00ED7DFA"/>
    <w:rsid w:val="00EE4301"/>
    <w:rsid w:val="00F06521"/>
    <w:rsid w:val="00F951B6"/>
    <w:rsid w:val="00FA4652"/>
    <w:rsid w:val="00FB019C"/>
    <w:rsid w:val="00FB7C6D"/>
    <w:rsid w:val="00FC2912"/>
    <w:rsid w:val="00FE10C3"/>
    <w:rsid w:val="00FE4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49FCB"/>
  <w15:chartTrackingRefBased/>
  <w15:docId w15:val="{69EE2A9D-C3A3-4892-84C2-8933163C3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DC1"/>
    <w:pPr>
      <w:spacing w:after="200" w:line="276" w:lineRule="auto"/>
    </w:pPr>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1D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DC1"/>
    <w:rPr>
      <w:lang w:val="en-CA"/>
    </w:rPr>
  </w:style>
  <w:style w:type="paragraph" w:customStyle="1" w:styleId="EndNoteBibliography">
    <w:name w:val="EndNote Bibliography"/>
    <w:basedOn w:val="Normal"/>
    <w:link w:val="EndNoteBibliographyChar"/>
    <w:rsid w:val="001C1DC1"/>
    <w:pPr>
      <w:spacing w:line="240" w:lineRule="auto"/>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1C1DC1"/>
    <w:rPr>
      <w:rFonts w:ascii="Times New Roman" w:hAnsi="Times New Roman" w:cs="Times New Roman"/>
      <w:noProof/>
      <w:sz w:val="24"/>
      <w:szCs w:val="24"/>
    </w:rPr>
  </w:style>
  <w:style w:type="table" w:styleId="TableGrid">
    <w:name w:val="Table Grid"/>
    <w:basedOn w:val="TableNormal"/>
    <w:uiPriority w:val="39"/>
    <w:rsid w:val="001C1DC1"/>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C1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DC1"/>
    <w:rPr>
      <w:lang w:val="en-CA"/>
    </w:rPr>
  </w:style>
  <w:style w:type="table" w:styleId="LightList">
    <w:name w:val="Light List"/>
    <w:basedOn w:val="TableNormal"/>
    <w:uiPriority w:val="61"/>
    <w:rsid w:val="001C1DC1"/>
    <w:pPr>
      <w:spacing w:after="0" w:line="240" w:lineRule="auto"/>
    </w:pPr>
    <w:rPr>
      <w:lang w:val="en-C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1C1DC1"/>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C1DC1"/>
    <w:rPr>
      <w:rFonts w:ascii="Times New Roman" w:hAnsi="Times New Roman" w:cs="Times New Roman"/>
      <w:noProof/>
      <w:sz w:val="24"/>
    </w:rPr>
  </w:style>
  <w:style w:type="character" w:styleId="Hyperlink">
    <w:name w:val="Hyperlink"/>
    <w:basedOn w:val="DefaultParagraphFont"/>
    <w:uiPriority w:val="99"/>
    <w:unhideWhenUsed/>
    <w:rsid w:val="001C1DC1"/>
    <w:rPr>
      <w:color w:val="0563C1" w:themeColor="hyperlink"/>
      <w:u w:val="single"/>
    </w:rPr>
  </w:style>
  <w:style w:type="paragraph" w:styleId="BalloonText">
    <w:name w:val="Balloon Text"/>
    <w:basedOn w:val="Normal"/>
    <w:link w:val="BalloonTextChar"/>
    <w:uiPriority w:val="99"/>
    <w:semiHidden/>
    <w:unhideWhenUsed/>
    <w:rsid w:val="001C1D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DC1"/>
    <w:rPr>
      <w:rFonts w:ascii="Tahoma" w:hAnsi="Tahoma" w:cs="Tahoma"/>
      <w:sz w:val="16"/>
      <w:szCs w:val="16"/>
      <w:lang w:val="en-CA"/>
    </w:rPr>
  </w:style>
  <w:style w:type="character" w:styleId="CommentReference">
    <w:name w:val="annotation reference"/>
    <w:basedOn w:val="DefaultParagraphFont"/>
    <w:uiPriority w:val="99"/>
    <w:semiHidden/>
    <w:unhideWhenUsed/>
    <w:rsid w:val="001C1DC1"/>
    <w:rPr>
      <w:sz w:val="16"/>
      <w:szCs w:val="16"/>
    </w:rPr>
  </w:style>
  <w:style w:type="paragraph" w:styleId="CommentText">
    <w:name w:val="annotation text"/>
    <w:basedOn w:val="Normal"/>
    <w:link w:val="CommentTextChar"/>
    <w:uiPriority w:val="99"/>
    <w:unhideWhenUsed/>
    <w:rsid w:val="001C1DC1"/>
    <w:pPr>
      <w:spacing w:line="240" w:lineRule="auto"/>
    </w:pPr>
    <w:rPr>
      <w:sz w:val="20"/>
      <w:szCs w:val="20"/>
    </w:rPr>
  </w:style>
  <w:style w:type="character" w:customStyle="1" w:styleId="CommentTextChar">
    <w:name w:val="Comment Text Char"/>
    <w:basedOn w:val="DefaultParagraphFont"/>
    <w:link w:val="CommentText"/>
    <w:uiPriority w:val="99"/>
    <w:rsid w:val="001C1DC1"/>
    <w:rPr>
      <w:sz w:val="20"/>
      <w:szCs w:val="20"/>
      <w:lang w:val="en-CA"/>
    </w:rPr>
  </w:style>
  <w:style w:type="paragraph" w:styleId="CommentSubject">
    <w:name w:val="annotation subject"/>
    <w:basedOn w:val="CommentText"/>
    <w:next w:val="CommentText"/>
    <w:link w:val="CommentSubjectChar"/>
    <w:uiPriority w:val="99"/>
    <w:semiHidden/>
    <w:unhideWhenUsed/>
    <w:rsid w:val="001C1DC1"/>
    <w:rPr>
      <w:b/>
      <w:bCs/>
    </w:rPr>
  </w:style>
  <w:style w:type="character" w:customStyle="1" w:styleId="CommentSubjectChar">
    <w:name w:val="Comment Subject Char"/>
    <w:basedOn w:val="CommentTextChar"/>
    <w:link w:val="CommentSubject"/>
    <w:uiPriority w:val="99"/>
    <w:semiHidden/>
    <w:rsid w:val="001C1DC1"/>
    <w:rPr>
      <w:b/>
      <w:bCs/>
      <w:sz w:val="20"/>
      <w:szCs w:val="20"/>
      <w:lang w:val="en-CA"/>
    </w:rPr>
  </w:style>
  <w:style w:type="numbering" w:customStyle="1" w:styleId="NoList1">
    <w:name w:val="No List1"/>
    <w:next w:val="NoList"/>
    <w:uiPriority w:val="99"/>
    <w:semiHidden/>
    <w:unhideWhenUsed/>
    <w:rsid w:val="001C1DC1"/>
  </w:style>
  <w:style w:type="paragraph" w:styleId="ListParagraph">
    <w:name w:val="List Paragraph"/>
    <w:basedOn w:val="Normal"/>
    <w:link w:val="ListParagraphChar"/>
    <w:uiPriority w:val="34"/>
    <w:qFormat/>
    <w:rsid w:val="001C1DC1"/>
    <w:pPr>
      <w:ind w:left="720"/>
      <w:contextualSpacing/>
    </w:pPr>
  </w:style>
  <w:style w:type="table" w:customStyle="1" w:styleId="LightList1">
    <w:name w:val="Light List1"/>
    <w:basedOn w:val="TableNormal"/>
    <w:uiPriority w:val="61"/>
    <w:rsid w:val="001C1DC1"/>
    <w:pPr>
      <w:spacing w:after="0" w:line="240" w:lineRule="auto"/>
    </w:pPr>
    <w:rPr>
      <w:rFonts w:eastAsiaTheme="minorEastAsia"/>
      <w:lang w:val="en-CA" w:eastAsia="en-C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1C1DC1"/>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Revision">
    <w:name w:val="Revision"/>
    <w:hidden/>
    <w:uiPriority w:val="99"/>
    <w:semiHidden/>
    <w:rsid w:val="001C1DC1"/>
    <w:pPr>
      <w:spacing w:after="0" w:line="240" w:lineRule="auto"/>
    </w:pPr>
    <w:rPr>
      <w:rFonts w:eastAsiaTheme="minorEastAsia"/>
      <w:lang w:val="en-CA" w:eastAsia="en-CA"/>
    </w:rPr>
  </w:style>
  <w:style w:type="paragraph" w:styleId="PlainText">
    <w:name w:val="Plain Text"/>
    <w:basedOn w:val="Normal"/>
    <w:link w:val="PlainTextChar"/>
    <w:uiPriority w:val="99"/>
    <w:unhideWhenUsed/>
    <w:rsid w:val="001C1DC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C1DC1"/>
    <w:rPr>
      <w:rFonts w:ascii="Calibri" w:hAnsi="Calibri"/>
      <w:szCs w:val="21"/>
      <w:lang w:val="en-CA"/>
    </w:rPr>
  </w:style>
  <w:style w:type="character" w:styleId="FollowedHyperlink">
    <w:name w:val="FollowedHyperlink"/>
    <w:basedOn w:val="DefaultParagraphFont"/>
    <w:uiPriority w:val="99"/>
    <w:semiHidden/>
    <w:unhideWhenUsed/>
    <w:rsid w:val="001C1DC1"/>
    <w:rPr>
      <w:color w:val="954F72" w:themeColor="followedHyperlink"/>
      <w:u w:val="single"/>
    </w:rPr>
  </w:style>
  <w:style w:type="character" w:styleId="LineNumber">
    <w:name w:val="line number"/>
    <w:basedOn w:val="DefaultParagraphFont"/>
    <w:uiPriority w:val="99"/>
    <w:semiHidden/>
    <w:unhideWhenUsed/>
    <w:rsid w:val="001C1DC1"/>
  </w:style>
  <w:style w:type="character" w:customStyle="1" w:styleId="ListParagraphChar">
    <w:name w:val="List Paragraph Char"/>
    <w:basedOn w:val="DefaultParagraphFont"/>
    <w:link w:val="ListParagraph"/>
    <w:uiPriority w:val="34"/>
    <w:rsid w:val="001C1DC1"/>
    <w:rPr>
      <w:lang w:val="en-CA"/>
    </w:rPr>
  </w:style>
  <w:style w:type="character" w:styleId="PlaceholderText">
    <w:name w:val="Placeholder Text"/>
    <w:basedOn w:val="DefaultParagraphFont"/>
    <w:uiPriority w:val="99"/>
    <w:semiHidden/>
    <w:rsid w:val="001C1DC1"/>
    <w:rPr>
      <w:color w:val="808080"/>
    </w:rPr>
  </w:style>
  <w:style w:type="table" w:customStyle="1" w:styleId="TableGrid1">
    <w:name w:val="Table Grid1"/>
    <w:basedOn w:val="TableNormal"/>
    <w:next w:val="TableGrid"/>
    <w:uiPriority w:val="59"/>
    <w:rsid w:val="001C1DC1"/>
    <w:pPr>
      <w:spacing w:after="0" w:line="240" w:lineRule="auto"/>
    </w:pPr>
    <w:rPr>
      <w:rFonts w:ascii="Times New Roman" w:eastAsia="Calibri" w:hAnsi="Times New Roman" w:cs="Times New Roman"/>
      <w:sz w:val="24"/>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1C1DC1"/>
  </w:style>
  <w:style w:type="table" w:customStyle="1" w:styleId="TableGrid2">
    <w:name w:val="Table Grid2"/>
    <w:basedOn w:val="TableNormal"/>
    <w:next w:val="TableGrid"/>
    <w:uiPriority w:val="59"/>
    <w:rsid w:val="001C1DC1"/>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C1DC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1DC1"/>
    <w:rPr>
      <w:sz w:val="20"/>
      <w:szCs w:val="20"/>
      <w:lang w:val="en-CA"/>
    </w:rPr>
  </w:style>
  <w:style w:type="character" w:styleId="EndnoteReference">
    <w:name w:val="endnote reference"/>
    <w:basedOn w:val="DefaultParagraphFont"/>
    <w:uiPriority w:val="99"/>
    <w:semiHidden/>
    <w:unhideWhenUsed/>
    <w:rsid w:val="001C1D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97/BRS.0b013e318183c6ca" TargetMode="External"/><Relationship Id="rId18" Type="http://schemas.openxmlformats.org/officeDocument/2006/relationships/hyperlink" Target="http://dx.doi.org/10.1016/j.ejpain.2011.06.002" TargetMode="External"/><Relationship Id="rId26" Type="http://schemas.openxmlformats.org/officeDocument/2006/relationships/hyperlink" Target="http://dx.doi.org/10.1136/bmjopen-2012-002050" TargetMode="External"/><Relationship Id="rId39" Type="http://schemas.openxmlformats.org/officeDocument/2006/relationships/hyperlink" Target="http://dx.doi.org/10.1016/j.pain.2012.05.004" TargetMode="External"/><Relationship Id="rId21" Type="http://schemas.openxmlformats.org/officeDocument/2006/relationships/hyperlink" Target="http://dx.doi.org/10.1007/s10067-011-1742-1" TargetMode="External"/><Relationship Id="rId34" Type="http://schemas.openxmlformats.org/officeDocument/2006/relationships/hyperlink" Target="http://dx.doi.org/10.1007/s00586-010-1276-2" TargetMode="External"/><Relationship Id="rId42" Type="http://schemas.openxmlformats.org/officeDocument/2006/relationships/hyperlink" Target="http://dx.doi.org/10.1186/1471-2474-11-260" TargetMode="External"/><Relationship Id="rId47" Type="http://schemas.openxmlformats.org/officeDocument/2006/relationships/hyperlink" Target="http://dx.doi.org/10.1016/j.spinee.2008.11.00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x.doi.org/10.1097/PSY.0b013e31822f991a" TargetMode="External"/><Relationship Id="rId29" Type="http://schemas.openxmlformats.org/officeDocument/2006/relationships/hyperlink" Target="http://dx.doi.org/10.1177/0269215507082141" TargetMode="External"/><Relationship Id="rId11" Type="http://schemas.openxmlformats.org/officeDocument/2006/relationships/hyperlink" Target="http://dx.doi.org/10.1186/1471-2474-13-264" TargetMode="External"/><Relationship Id="rId24" Type="http://schemas.openxmlformats.org/officeDocument/2006/relationships/hyperlink" Target="http://dx.doi.org/10.1016/j.pain.2011.09.023" TargetMode="External"/><Relationship Id="rId32" Type="http://schemas.openxmlformats.org/officeDocument/2006/relationships/hyperlink" Target="http://dx.doi.org/10.1007/s00586-009-0954-4" TargetMode="External"/><Relationship Id="rId37" Type="http://schemas.openxmlformats.org/officeDocument/2006/relationships/hyperlink" Target="http://dx.doi.org/10.1016/j.pain.2010.02.013" TargetMode="External"/><Relationship Id="rId40" Type="http://schemas.openxmlformats.org/officeDocument/2006/relationships/hyperlink" Target="http://dx.doi.org/10.1111/j.1468-2982.2008.01615.x" TargetMode="External"/><Relationship Id="rId45" Type="http://schemas.openxmlformats.org/officeDocument/2006/relationships/hyperlink" Target="http://dx.doi.org/10.1007/s00586-010-1344-7" TargetMode="External"/><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dx.doi.org/10.3899/jrheum.080680" TargetMode="External"/><Relationship Id="rId23" Type="http://schemas.openxmlformats.org/officeDocument/2006/relationships/hyperlink" Target="http://dx.doi.org/10.1097/AJP.0b013e31820e1185" TargetMode="External"/><Relationship Id="rId28" Type="http://schemas.openxmlformats.org/officeDocument/2006/relationships/hyperlink" Target="http://dx.doi.org/10.1007/s00586-008-0687-9" TargetMode="External"/><Relationship Id="rId36" Type="http://schemas.openxmlformats.org/officeDocument/2006/relationships/hyperlink" Target="http://dx.doi.org/10.1016/j.pain.2010.06.003" TargetMode="External"/><Relationship Id="rId49" Type="http://schemas.openxmlformats.org/officeDocument/2006/relationships/theme" Target="theme/theme1.xml"/><Relationship Id="rId10" Type="http://schemas.openxmlformats.org/officeDocument/2006/relationships/hyperlink" Target="http://onlinelibrary.wiley.com/o/cochrane/clcentral/articles/662/CN-00623662/frame.html" TargetMode="External"/><Relationship Id="rId19" Type="http://schemas.openxmlformats.org/officeDocument/2006/relationships/hyperlink" Target="http://dx.doi.org/10.1097/BRS.0b013e3181c9b075" TargetMode="External"/><Relationship Id="rId31" Type="http://schemas.openxmlformats.org/officeDocument/2006/relationships/hyperlink" Target="http://dx.doi.org/10.1007/s00586-010-1344-7" TargetMode="External"/><Relationship Id="rId44" Type="http://schemas.openxmlformats.org/officeDocument/2006/relationships/hyperlink" Target="http://dx.doi.org/10.1371/journal.pmed.00501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dx.doi.org/10.1097/BRS.0b013e3181913d07" TargetMode="External"/><Relationship Id="rId22" Type="http://schemas.openxmlformats.org/officeDocument/2006/relationships/hyperlink" Target="http://dx.doi.org/10.1016/j.math.2011.01.004" TargetMode="External"/><Relationship Id="rId27" Type="http://schemas.openxmlformats.org/officeDocument/2006/relationships/hyperlink" Target="http://dx.doi.org/10.1007/s00586-008-0675-0" TargetMode="External"/><Relationship Id="rId30" Type="http://schemas.openxmlformats.org/officeDocument/2006/relationships/hyperlink" Target="http://dx.doi.org/10.1097/BRS.0b013e3181c9a8c7" TargetMode="External"/><Relationship Id="rId35" Type="http://schemas.openxmlformats.org/officeDocument/2006/relationships/hyperlink" Target="http://dx.doi.org/10.1007/s00586-010-1379-9" TargetMode="External"/><Relationship Id="rId43" Type="http://schemas.openxmlformats.org/officeDocument/2006/relationships/hyperlink" Target="http://dx.doi.org/10.1186/1471-2474-13-264" TargetMode="External"/><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dx.doi.org/10.3109/09638288.2012.656791" TargetMode="External"/><Relationship Id="rId17" Type="http://schemas.openxmlformats.org/officeDocument/2006/relationships/hyperlink" Target="http://dx.doi.org/10.1016/j.pain.2008.04.008" TargetMode="External"/><Relationship Id="rId25" Type="http://schemas.openxmlformats.org/officeDocument/2006/relationships/hyperlink" Target="http://dx.doi.org/10.1111/j.1468-1331.2008.02301.x" TargetMode="External"/><Relationship Id="rId33" Type="http://schemas.openxmlformats.org/officeDocument/2006/relationships/hyperlink" Target="http://dx.doi.org/10.1097/AJP.0b013e31820d97b0" TargetMode="External"/><Relationship Id="rId38" Type="http://schemas.openxmlformats.org/officeDocument/2006/relationships/hyperlink" Target="http://dx.doi.org/10.1016/j.pain.2011.01.056" TargetMode="External"/><Relationship Id="rId46" Type="http://schemas.openxmlformats.org/officeDocument/2006/relationships/hyperlink" Target="http://dx.doi.org/10.3174/ajnr.A2636" TargetMode="External"/><Relationship Id="rId20" Type="http://schemas.openxmlformats.org/officeDocument/2006/relationships/hyperlink" Target="http://dx.doi.org/10.3899/jrheum.091321" TargetMode="External"/><Relationship Id="rId41" Type="http://schemas.openxmlformats.org/officeDocument/2006/relationships/hyperlink" Target="http://dx.doi.org/10.1007/s00296-010-1412-7"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6BD20-38AA-4C08-8C03-3212270F5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1</Pages>
  <Words>69600</Words>
  <Characters>396725</Characters>
  <Application>Microsoft Office Word</Application>
  <DocSecurity>0</DocSecurity>
  <Lines>3306</Lines>
  <Paragraphs>930</Paragraphs>
  <ScaleCrop>false</ScaleCrop>
  <HeadingPairs>
    <vt:vector size="2" baseType="variant">
      <vt:variant>
        <vt:lpstr>Title</vt:lpstr>
      </vt:variant>
      <vt:variant>
        <vt:i4>1</vt:i4>
      </vt:variant>
    </vt:vector>
  </HeadingPairs>
  <TitlesOfParts>
    <vt:vector size="1" baseType="lpstr">
      <vt:lpstr/>
    </vt:vector>
  </TitlesOfParts>
  <Company>UOIT</Company>
  <LinksUpToDate>false</LinksUpToDate>
  <CharactersWithSpaces>46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Wong</dc:creator>
  <cp:keywords/>
  <dc:description/>
  <cp:lastModifiedBy>Heather Shearer</cp:lastModifiedBy>
  <cp:revision>3</cp:revision>
  <dcterms:created xsi:type="dcterms:W3CDTF">2020-02-16T17:57:00Z</dcterms:created>
  <dcterms:modified xsi:type="dcterms:W3CDTF">2020-02-16T18:04:00Z</dcterms:modified>
</cp:coreProperties>
</file>